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imes New Roman (Body CS)"/>
          <w:color w:val="033636" w:themeColor="text2"/>
          <w:spacing w:val="0"/>
          <w:kern w:val="2"/>
          <w:sz w:val="22"/>
          <w:szCs w:val="22"/>
        </w:rPr>
        <w:id w:val="-1859646906"/>
        <w:docPartObj>
          <w:docPartGallery w:val="Cover Pages"/>
          <w:docPartUnique/>
        </w:docPartObj>
      </w:sdtPr>
      <w:sdtEndPr/>
      <w:sdtContent>
        <w:p w14:paraId="5A9E68A9" w14:textId="214F5052" w:rsidR="0047616C" w:rsidRDefault="00EE7BD9" w:rsidP="000D78AF">
          <w:pPr>
            <w:pStyle w:val="Title"/>
          </w:pPr>
          <w:r w:rsidRPr="0087675D">
            <w:rPr>
              <w:noProof/>
              <w:color w:val="000000"/>
            </w:rPr>
            <w:drawing>
              <wp:anchor distT="0" distB="0" distL="114300" distR="114300" simplePos="0" relativeHeight="251658241" behindDoc="0" locked="0" layoutInCell="1" allowOverlap="1" wp14:anchorId="3AA79C6F" wp14:editId="3C2B59DD">
                <wp:simplePos x="0" y="0"/>
                <wp:positionH relativeFrom="column">
                  <wp:posOffset>5318760</wp:posOffset>
                </wp:positionH>
                <wp:positionV relativeFrom="paragraph">
                  <wp:posOffset>-770890</wp:posOffset>
                </wp:positionV>
                <wp:extent cx="1035050" cy="1257300"/>
                <wp:effectExtent l="0" t="0" r="0" b="0"/>
                <wp:wrapNone/>
                <wp:docPr id="10" name="Picture 10" descr="Communicable Diseases Network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ommunicable Diseases Network Australia logo"/>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1035050" cy="1257300"/>
                        </a:xfrm>
                        <a:prstGeom prst="rect">
                          <a:avLst/>
                        </a:prstGeom>
                        <a:noFill/>
                        <a:ln>
                          <a:noFill/>
                        </a:ln>
                      </pic:spPr>
                    </pic:pic>
                  </a:graphicData>
                </a:graphic>
              </wp:anchor>
            </w:drawing>
          </w:r>
          <w:r w:rsidR="00595D24" w:rsidRPr="0087675D">
            <w:rPr>
              <w:noProof/>
              <w:lang w:eastAsia="en-AU"/>
            </w:rPr>
            <w:drawing>
              <wp:anchor distT="0" distB="0" distL="114300" distR="114300" simplePos="0" relativeHeight="251658240" behindDoc="1" locked="1" layoutInCell="1" allowOverlap="1" wp14:anchorId="15C3E2F9" wp14:editId="6623585D">
                <wp:simplePos x="0" y="0"/>
                <wp:positionH relativeFrom="page">
                  <wp:posOffset>2540</wp:posOffset>
                </wp:positionH>
                <wp:positionV relativeFrom="page">
                  <wp:posOffset>-396875</wp:posOffset>
                </wp:positionV>
                <wp:extent cx="7563485" cy="10691495"/>
                <wp:effectExtent l="0" t="0" r="5715" b="1905"/>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63485" cy="10691495"/>
                        </a:xfrm>
                        <a:prstGeom prst="rect">
                          <a:avLst/>
                        </a:prstGeom>
                      </pic:spPr>
                    </pic:pic>
                  </a:graphicData>
                </a:graphic>
                <wp14:sizeRelH relativeFrom="page">
                  <wp14:pctWidth>0</wp14:pctWidth>
                </wp14:sizeRelH>
                <wp14:sizeRelV relativeFrom="page">
                  <wp14:pctHeight>0</wp14:pctHeight>
                </wp14:sizeRelV>
              </wp:anchor>
            </w:drawing>
          </w:r>
          <w:r w:rsidR="00AC2C03">
            <w:t>Mpox</w:t>
          </w:r>
        </w:p>
        <w:p w14:paraId="3F3309BA" w14:textId="77777777" w:rsidR="00595F67" w:rsidRDefault="00D52C4A" w:rsidP="00595F67">
          <w:pPr>
            <w:pStyle w:val="Subtitle"/>
          </w:pPr>
          <w:r>
            <w:t xml:space="preserve">CDNA </w:t>
          </w:r>
          <w:r w:rsidR="00867462">
            <w:t xml:space="preserve">National Guidelines </w:t>
          </w:r>
          <w:r w:rsidR="00DA5CD3">
            <w:t>for Public Health Units</w:t>
          </w:r>
        </w:p>
        <w:p w14:paraId="7CDECCFD" w14:textId="2B4744A3" w:rsidR="00611DE3" w:rsidRDefault="00595F67" w:rsidP="00611DE3">
          <w:pPr>
            <w:pStyle w:val="Subtitle"/>
          </w:pPr>
          <w:r>
            <w:t xml:space="preserve">Version </w:t>
          </w:r>
          <w:r w:rsidR="00F12800">
            <w:t>4.0</w:t>
          </w:r>
          <w:r>
            <w:t xml:space="preserve"> </w:t>
          </w:r>
        </w:p>
        <w:p w14:paraId="2B693C26" w14:textId="3CD85AAF" w:rsidR="00595F67" w:rsidRPr="00595F67" w:rsidRDefault="00611DE3" w:rsidP="00611DE3">
          <w:pPr>
            <w:pStyle w:val="Subtitle"/>
          </w:pPr>
          <w:r>
            <w:t xml:space="preserve">Date: </w:t>
          </w:r>
          <w:r w:rsidR="0014493A">
            <w:t>14 October 2024</w:t>
          </w:r>
        </w:p>
      </w:sdtContent>
    </w:sdt>
    <w:p w14:paraId="55453F66" w14:textId="32DEE0F7" w:rsidR="00BD640A" w:rsidRDefault="0047616C" w:rsidP="00595F67">
      <w:pPr>
        <w:pStyle w:val="Subtitle"/>
      </w:pPr>
      <w:r>
        <w:br w:type="page"/>
      </w:r>
    </w:p>
    <w:p w14:paraId="5C9DFE8D" w14:textId="77777777" w:rsidR="00C14BF9" w:rsidRPr="00C14BF9" w:rsidRDefault="00C14BF9" w:rsidP="000D78AF">
      <w:pPr>
        <w:pStyle w:val="NormalWeb"/>
        <w:rPr>
          <w:rFonts w:ascii="Arial" w:hAnsi="Arial" w:cs="Arial"/>
          <w:color w:val="000000"/>
          <w:sz w:val="18"/>
          <w:szCs w:val="18"/>
        </w:rPr>
      </w:pPr>
      <w:r w:rsidRPr="00C14BF9">
        <w:rPr>
          <w:rFonts w:ascii="Arial" w:hAnsi="Arial" w:cs="Arial"/>
          <w:color w:val="000000"/>
          <w:sz w:val="18"/>
          <w:szCs w:val="18"/>
        </w:rPr>
        <w:lastRenderedPageBreak/>
        <w:t>© Commonwealth of Australia as represented by the Australian Centre for Disease Control</w:t>
      </w:r>
    </w:p>
    <w:p w14:paraId="343B408A" w14:textId="1B3FE058" w:rsidR="00C14BF9" w:rsidRPr="00C14BF9" w:rsidRDefault="00C14BF9" w:rsidP="000D78AF">
      <w:pPr>
        <w:pStyle w:val="NormalWeb"/>
        <w:rPr>
          <w:rFonts w:ascii="Arial" w:hAnsi="Arial" w:cs="Arial"/>
          <w:color w:val="000000"/>
          <w:sz w:val="18"/>
          <w:szCs w:val="18"/>
        </w:rPr>
      </w:pPr>
      <w:r w:rsidRPr="00C14BF9">
        <w:rPr>
          <w:rFonts w:ascii="Arial" w:hAnsi="Arial" w:cs="Arial"/>
          <w:color w:val="000000"/>
          <w:sz w:val="18"/>
          <w:szCs w:val="18"/>
        </w:rPr>
        <w:t xml:space="preserve">Title: </w:t>
      </w:r>
      <w:r w:rsidR="00A356FA" w:rsidRPr="00492E29">
        <w:rPr>
          <w:rFonts w:ascii="Arial" w:hAnsi="Arial" w:cs="Arial"/>
          <w:color w:val="000000"/>
          <w:sz w:val="18"/>
          <w:szCs w:val="18"/>
        </w:rPr>
        <w:t>Mpox CDNA National Guidelines for Public Health Units</w:t>
      </w:r>
    </w:p>
    <w:p w14:paraId="6E668D33" w14:textId="77777777" w:rsidR="00C14BF9" w:rsidRPr="00C14BF9" w:rsidRDefault="00C14BF9" w:rsidP="000D78AF">
      <w:pPr>
        <w:pStyle w:val="NormalWeb"/>
        <w:rPr>
          <w:rFonts w:ascii="Arial" w:hAnsi="Arial" w:cs="Arial"/>
          <w:b/>
          <w:bCs/>
          <w:color w:val="000000"/>
          <w:sz w:val="18"/>
          <w:szCs w:val="18"/>
        </w:rPr>
      </w:pPr>
      <w:r w:rsidRPr="00C14BF9">
        <w:rPr>
          <w:rFonts w:ascii="Arial" w:hAnsi="Arial" w:cs="Arial"/>
          <w:b/>
          <w:bCs/>
          <w:color w:val="000000"/>
          <w:sz w:val="18"/>
          <w:szCs w:val="18"/>
        </w:rPr>
        <w:t>Creative Commons Licence</w:t>
      </w:r>
    </w:p>
    <w:p w14:paraId="6F43CF7E" w14:textId="77777777" w:rsidR="00C14BF9" w:rsidRPr="00C14BF9" w:rsidRDefault="00C14BF9" w:rsidP="000D78AF">
      <w:pPr>
        <w:pStyle w:val="Copyrightverso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177BF941" w14:textId="77777777" w:rsidR="00C14BF9" w:rsidRPr="00C14BF9" w:rsidRDefault="00C14BF9" w:rsidP="000D78AF">
      <w:pPr>
        <w:pStyle w:val="NormalWeb"/>
        <w:rPr>
          <w:rFonts w:ascii="Arial" w:hAnsi="Arial" w:cs="Arial"/>
          <w:b/>
          <w:bCs/>
          <w:color w:val="000000"/>
          <w:sz w:val="18"/>
          <w:szCs w:val="18"/>
        </w:rPr>
      </w:pPr>
      <w:r w:rsidRPr="00C14BF9">
        <w:rPr>
          <w:rFonts w:ascii="Arial" w:hAnsi="Arial" w:cs="Arial"/>
          <w:b/>
          <w:bCs/>
          <w:color w:val="000000"/>
          <w:sz w:val="18"/>
          <w:szCs w:val="18"/>
        </w:rPr>
        <w:t>Restrictions</w:t>
      </w:r>
    </w:p>
    <w:p w14:paraId="0A15FC6C" w14:textId="77777777" w:rsidR="00C14BF9" w:rsidRPr="00C14BF9" w:rsidRDefault="00C14BF9" w:rsidP="000D78AF">
      <w:pPr>
        <w:pStyle w:val="Copyrightversotext"/>
      </w:pPr>
      <w:r w:rsidRPr="00C14BF9">
        <w:t xml:space="preserve">The Licence may not give you all the permissions necessary for your intended use. For example, other rights (such as publicity, </w:t>
      </w:r>
      <w:proofErr w:type="gramStart"/>
      <w:r w:rsidRPr="00C14BF9">
        <w:t>privacy</w:t>
      </w:r>
      <w:proofErr w:type="gramEnd"/>
      <w:r w:rsidRPr="00C14BF9">
        <w:t xml:space="preserve"> and moral rights) may limit how you use the material found in this publication.</w:t>
      </w:r>
    </w:p>
    <w:p w14:paraId="08816B7E" w14:textId="77777777" w:rsidR="00C14BF9" w:rsidRPr="00C14BF9" w:rsidRDefault="00C14BF9" w:rsidP="000D78AF">
      <w:pPr>
        <w:pStyle w:val="NormalWeb"/>
        <w:rPr>
          <w:rFonts w:ascii="Arial" w:hAnsi="Arial" w:cs="Arial"/>
          <w:color w:val="000000"/>
          <w:sz w:val="18"/>
          <w:szCs w:val="18"/>
        </w:rPr>
      </w:pPr>
      <w:r w:rsidRPr="00C14BF9">
        <w:rPr>
          <w:rFonts w:ascii="Arial" w:hAnsi="Arial" w:cs="Arial"/>
          <w:color w:val="000000"/>
          <w:sz w:val="18"/>
          <w:szCs w:val="18"/>
        </w:rPr>
        <w:t>The Licence does not cover, and there is no permission given for, use of any of the following material found in this publication:</w:t>
      </w:r>
    </w:p>
    <w:p w14:paraId="68057359" w14:textId="431DE425" w:rsidR="00C14BF9" w:rsidRPr="00C14BF9" w:rsidRDefault="00C14BF9" w:rsidP="0058013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the Commonwealth Coat of Arms (by way of information, the terms under which the Coat of Arms may be used can be found on the Department of Prime Minister and Cabinet website</w:t>
      </w:r>
    </w:p>
    <w:p w14:paraId="34270E7A" w14:textId="77777777" w:rsidR="00C14BF9" w:rsidRPr="00C14BF9" w:rsidRDefault="00C14BF9" w:rsidP="0058013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any logos and trademarks;</w:t>
      </w:r>
    </w:p>
    <w:p w14:paraId="59631C6F" w14:textId="77777777" w:rsidR="00C14BF9" w:rsidRPr="00C14BF9" w:rsidRDefault="00C14BF9" w:rsidP="0058013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any photographs and images;</w:t>
      </w:r>
    </w:p>
    <w:p w14:paraId="4A46BE6B" w14:textId="77777777" w:rsidR="00C14BF9" w:rsidRPr="00C14BF9" w:rsidRDefault="00C14BF9" w:rsidP="0058013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any signatures; and</w:t>
      </w:r>
    </w:p>
    <w:p w14:paraId="1703DE86" w14:textId="3F1D35C9" w:rsidR="00C14BF9" w:rsidRPr="00C14BF9" w:rsidRDefault="00C14BF9" w:rsidP="00580137">
      <w:pPr>
        <w:pStyle w:val="NormalWeb"/>
        <w:numPr>
          <w:ilvl w:val="0"/>
          <w:numId w:val="1"/>
        </w:numPr>
        <w:rPr>
          <w:rFonts w:ascii="Arial" w:hAnsi="Arial" w:cs="Arial"/>
          <w:color w:val="000000"/>
          <w:sz w:val="18"/>
          <w:szCs w:val="18"/>
        </w:rPr>
      </w:pPr>
      <w:r w:rsidRPr="5F5D43D3">
        <w:rPr>
          <w:rFonts w:ascii="Arial" w:hAnsi="Arial" w:cs="Arial"/>
          <w:color w:val="000000" w:themeColor="text1"/>
          <w:sz w:val="18"/>
          <w:szCs w:val="18"/>
        </w:rPr>
        <w:t>any material belonging to third parties. The third party elements must be included here or have a footnote reference throughout the document showing where they are</w:t>
      </w:r>
      <w:r w:rsidR="6FFF98C6" w:rsidRPr="5F5D43D3">
        <w:rPr>
          <w:rFonts w:ascii="Arial" w:hAnsi="Arial" w:cs="Arial"/>
          <w:color w:val="000000" w:themeColor="text1"/>
          <w:sz w:val="18"/>
          <w:szCs w:val="18"/>
        </w:rPr>
        <w:t>.</w:t>
      </w:r>
      <w:r w:rsidR="6FFF98C6" w:rsidRPr="4E30B5ED">
        <w:rPr>
          <w:rFonts w:ascii="Arial" w:hAnsi="Arial" w:cs="Arial"/>
          <w:color w:val="000000" w:themeColor="text1"/>
          <w:sz w:val="18"/>
          <w:szCs w:val="18"/>
        </w:rPr>
        <w:t xml:space="preserve"> </w:t>
      </w:r>
    </w:p>
    <w:p w14:paraId="0A7C7162" w14:textId="77777777" w:rsidR="00C14BF9" w:rsidRPr="00C14BF9" w:rsidRDefault="00C14BF9" w:rsidP="000D78AF">
      <w:pPr>
        <w:pStyle w:val="NormalWeb"/>
        <w:rPr>
          <w:rFonts w:ascii="Arial" w:hAnsi="Arial" w:cs="Arial"/>
          <w:b/>
          <w:bCs/>
          <w:color w:val="000000"/>
          <w:sz w:val="18"/>
          <w:szCs w:val="18"/>
        </w:rPr>
      </w:pPr>
      <w:r w:rsidRPr="00C14BF9">
        <w:rPr>
          <w:rFonts w:ascii="Arial" w:hAnsi="Arial" w:cs="Arial"/>
          <w:b/>
          <w:bCs/>
          <w:color w:val="000000"/>
          <w:sz w:val="18"/>
          <w:szCs w:val="18"/>
        </w:rPr>
        <w:t>Attribution</w:t>
      </w:r>
    </w:p>
    <w:p w14:paraId="631660A4" w14:textId="77777777" w:rsidR="00C14BF9" w:rsidRPr="00C14BF9" w:rsidRDefault="00C14BF9" w:rsidP="000D78AF">
      <w:pPr>
        <w:pStyle w:val="Copyrightversotext"/>
      </w:pPr>
      <w:r w:rsidRPr="00C14BF9">
        <w:t xml:space="preserve">Without limiting your obligations under the Licence, the Department of </w:t>
      </w:r>
      <w:proofErr w:type="gramStart"/>
      <w:r w:rsidRPr="00C14BF9">
        <w:t>Health</w:t>
      </w:r>
      <w:proofErr w:type="gramEnd"/>
      <w:r w:rsidRPr="00C14BF9">
        <w:t xml:space="preserve"> and Aged Care requests that you attribute this publication in your work. Any reasonable form of words may be used provided that you:</w:t>
      </w:r>
    </w:p>
    <w:p w14:paraId="6C865B94" w14:textId="2B44CD26" w:rsidR="00C14BF9" w:rsidRPr="00C14BF9" w:rsidRDefault="00C14BF9" w:rsidP="00580137">
      <w:pPr>
        <w:pStyle w:val="Copyrightversotext"/>
        <w:numPr>
          <w:ilvl w:val="0"/>
          <w:numId w:val="2"/>
        </w:numPr>
      </w:pPr>
      <w:r w:rsidRPr="00C14BF9">
        <w:t>include a reference to this publication and</w:t>
      </w:r>
      <w:r w:rsidR="00ED7A86">
        <w:t xml:space="preserve">, </w:t>
      </w:r>
      <w:r w:rsidRPr="00C14BF9">
        <w:t>where practicable, the relevant page numbers;</w:t>
      </w:r>
    </w:p>
    <w:p w14:paraId="79741B19" w14:textId="77777777" w:rsidR="00C14BF9" w:rsidRPr="00C14BF9" w:rsidRDefault="00C14BF9" w:rsidP="00580137">
      <w:pPr>
        <w:pStyle w:val="Copyrightversotext"/>
        <w:numPr>
          <w:ilvl w:val="0"/>
          <w:numId w:val="2"/>
        </w:numPr>
      </w:pPr>
      <w:r w:rsidRPr="00C14BF9">
        <w:t xml:space="preserve">make it clear that you have permission to use the material under the Creative </w:t>
      </w:r>
      <w:r>
        <w:t>Commons</w:t>
      </w:r>
      <w:r w:rsidRPr="00C14BF9">
        <w:t xml:space="preserve"> Attribution 4.0 International Public License;</w:t>
      </w:r>
    </w:p>
    <w:p w14:paraId="7640824B" w14:textId="77777777" w:rsidR="00C14BF9" w:rsidRPr="00C14BF9" w:rsidRDefault="00C14BF9" w:rsidP="00580137">
      <w:pPr>
        <w:pStyle w:val="Copyrightversotext"/>
        <w:numPr>
          <w:ilvl w:val="0"/>
          <w:numId w:val="2"/>
        </w:numPr>
      </w:pPr>
      <w:r w:rsidRPr="00C14BF9">
        <w:t>make it clear whether or not you have changed the material used from this publication;</w:t>
      </w:r>
    </w:p>
    <w:p w14:paraId="23D36CF6" w14:textId="77777777" w:rsidR="00C14BF9" w:rsidRPr="00C14BF9" w:rsidRDefault="00C14BF9" w:rsidP="00580137">
      <w:pPr>
        <w:pStyle w:val="Copyrightversotext"/>
        <w:numPr>
          <w:ilvl w:val="0"/>
          <w:numId w:val="2"/>
        </w:numPr>
      </w:pPr>
      <w:r w:rsidRPr="00C14BF9">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0107DAA2" w14:textId="77777777" w:rsidR="00C14BF9" w:rsidRPr="00C14BF9" w:rsidRDefault="00C14BF9" w:rsidP="00580137">
      <w:pPr>
        <w:pStyle w:val="Copyrightversotext"/>
        <w:numPr>
          <w:ilvl w:val="0"/>
          <w:numId w:val="2"/>
        </w:numPr>
      </w:pPr>
      <w:r w:rsidRPr="00C14BF9">
        <w:t>do not suggest that the Australian Centre for Disease Control endorses you or your use of the material.</w:t>
      </w:r>
    </w:p>
    <w:p w14:paraId="255B3459" w14:textId="77777777" w:rsidR="00C14BF9" w:rsidRPr="00C14BF9" w:rsidRDefault="00C14BF9" w:rsidP="000D78AF">
      <w:pPr>
        <w:pStyle w:val="NormalWeb"/>
        <w:rPr>
          <w:rFonts w:ascii="Arial" w:hAnsi="Arial" w:cs="Arial"/>
          <w:b/>
          <w:bCs/>
          <w:color w:val="000000"/>
          <w:sz w:val="18"/>
          <w:szCs w:val="18"/>
        </w:rPr>
      </w:pPr>
      <w:r w:rsidRPr="00C14BF9">
        <w:rPr>
          <w:rFonts w:ascii="Arial" w:hAnsi="Arial" w:cs="Arial"/>
          <w:b/>
          <w:bCs/>
          <w:color w:val="000000"/>
          <w:sz w:val="18"/>
          <w:szCs w:val="18"/>
        </w:rPr>
        <w:t>Enquiries</w:t>
      </w:r>
    </w:p>
    <w:p w14:paraId="36F3F65A" w14:textId="77777777" w:rsidR="00C14BF9" w:rsidRDefault="00C14BF9" w:rsidP="000D78AF">
      <w:pPr>
        <w:pStyle w:val="Copyrightversotext"/>
      </w:pPr>
      <w:r w:rsidRPr="00C14BF9">
        <w:t xml:space="preserve">Enquiries regarding any other use of this publication should be addressed to the Branch Manager, Communication Branch, Australian Centre for Disease Control, GPO Box 9848, Canberra ACT 2601, or via e-mail to </w:t>
      </w:r>
      <w:hyperlink r:id="rId14" w:history="1">
        <w:r w:rsidRPr="00C14BF9">
          <w:rPr>
            <w:rStyle w:val="Hyperlink"/>
          </w:rPr>
          <w:t>copyright@health.gov.au</w:t>
        </w:r>
      </w:hyperlink>
    </w:p>
    <w:p w14:paraId="51FCB340" w14:textId="7B0A4281" w:rsidR="00F33847" w:rsidRDefault="00F33847" w:rsidP="00284061">
      <w:r>
        <w:br w:type="page"/>
      </w:r>
    </w:p>
    <w:p w14:paraId="67A3BD3E" w14:textId="77777777" w:rsidR="00F33847" w:rsidRPr="00F33847" w:rsidRDefault="00F33847" w:rsidP="00F33847">
      <w:pPr>
        <w:spacing w:before="0" w:after="0" w:line="240" w:lineRule="auto"/>
        <w:ind w:left="1125" w:hanging="1125"/>
        <w:textAlignment w:val="baseline"/>
        <w:rPr>
          <w:rFonts w:ascii="Segoe UI" w:eastAsia="Times New Roman" w:hAnsi="Segoe UI" w:cs="Segoe UI"/>
          <w:b/>
          <w:bCs/>
          <w:color w:val="033636"/>
          <w:kern w:val="0"/>
          <w:sz w:val="18"/>
          <w:szCs w:val="18"/>
          <w:lang w:eastAsia="en-AU"/>
          <w14:ligatures w14:val="none"/>
        </w:rPr>
      </w:pPr>
      <w:r w:rsidRPr="00F33847">
        <w:rPr>
          <w:rFonts w:eastAsia="Times New Roman" w:cs="Arial"/>
          <w:b/>
          <w:bCs/>
          <w:color w:val="033636"/>
          <w:kern w:val="0"/>
          <w:lang w:eastAsia="en-AU"/>
          <w14:ligatures w14:val="none"/>
        </w:rPr>
        <w:lastRenderedPageBreak/>
        <w:t>Summary of revision history </w:t>
      </w:r>
    </w:p>
    <w:tbl>
      <w:tblPr>
        <w:tblW w:w="89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1620"/>
        <w:gridCol w:w="1125"/>
        <w:gridCol w:w="4830"/>
      </w:tblGrid>
      <w:tr w:rsidR="00F33847" w:rsidRPr="00F33847" w14:paraId="07464D80" w14:textId="77777777" w:rsidTr="4E30B5ED">
        <w:trPr>
          <w:trHeight w:val="540"/>
        </w:trPr>
        <w:tc>
          <w:tcPr>
            <w:tcW w:w="141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F9FD84E" w14:textId="77777777" w:rsidR="00F33847" w:rsidRPr="00F33847" w:rsidRDefault="00F33847" w:rsidP="00F33847">
            <w:pPr>
              <w:spacing w:before="0" w:after="0" w:line="240" w:lineRule="auto"/>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Version </w:t>
            </w:r>
          </w:p>
        </w:tc>
        <w:tc>
          <w:tcPr>
            <w:tcW w:w="162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239E794" w14:textId="77777777" w:rsidR="00F33847" w:rsidRPr="00F33847" w:rsidRDefault="00F33847" w:rsidP="00F33847">
            <w:pPr>
              <w:spacing w:before="0" w:after="0" w:line="240" w:lineRule="auto"/>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Date </w:t>
            </w:r>
          </w:p>
        </w:tc>
        <w:tc>
          <w:tcPr>
            <w:tcW w:w="1125"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275D7EF" w14:textId="77777777" w:rsidR="00F33847" w:rsidRPr="00F33847" w:rsidRDefault="00F33847" w:rsidP="00F33847">
            <w:pPr>
              <w:spacing w:before="0" w:after="0" w:line="240" w:lineRule="auto"/>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Revised by </w:t>
            </w:r>
          </w:p>
        </w:tc>
        <w:tc>
          <w:tcPr>
            <w:tcW w:w="483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7DE9A405" w14:textId="77777777" w:rsidR="00F33847" w:rsidRPr="00F33847" w:rsidRDefault="00F33847" w:rsidP="00F33847">
            <w:pPr>
              <w:spacing w:before="0" w:after="0" w:line="240" w:lineRule="auto"/>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Changes </w:t>
            </w:r>
          </w:p>
        </w:tc>
      </w:tr>
      <w:tr w:rsidR="00213530" w:rsidRPr="00F33847" w14:paraId="0B1A1E19" w14:textId="77777777" w:rsidTr="4E30B5ED">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vAlign w:val="center"/>
          </w:tcPr>
          <w:p w14:paraId="2994A598" w14:textId="781F7F36" w:rsidR="00213530" w:rsidRPr="000B70F9" w:rsidRDefault="00FD69A3" w:rsidP="00F33847">
            <w:pPr>
              <w:spacing w:before="0" w:after="0" w:line="240" w:lineRule="auto"/>
              <w:textAlignment w:val="baseline"/>
              <w:rPr>
                <w:rFonts w:asciiTheme="minorHAnsi" w:eastAsia="Times New Roman" w:hAnsiTheme="minorHAnsi" w:cstheme="minorHAnsi"/>
                <w:kern w:val="0"/>
                <w:sz w:val="22"/>
                <w:szCs w:val="22"/>
                <w:lang w:eastAsia="en-AU"/>
                <w14:ligatures w14:val="none"/>
              </w:rPr>
            </w:pPr>
            <w:r w:rsidRPr="000B70F9">
              <w:rPr>
                <w:rFonts w:asciiTheme="minorHAnsi" w:eastAsia="Times New Roman" w:hAnsiTheme="minorHAnsi" w:cstheme="minorHAnsi"/>
                <w:kern w:val="0"/>
                <w:sz w:val="22"/>
                <w:szCs w:val="22"/>
                <w:lang w:eastAsia="en-AU"/>
                <w14:ligatures w14:val="none"/>
              </w:rPr>
              <w:t xml:space="preserve">Version 4.0 </w:t>
            </w:r>
          </w:p>
        </w:tc>
        <w:tc>
          <w:tcPr>
            <w:tcW w:w="1620" w:type="dxa"/>
            <w:tcBorders>
              <w:top w:val="single" w:sz="6" w:space="0" w:color="00DCA1" w:themeColor="background2"/>
              <w:left w:val="nil"/>
              <w:bottom w:val="single" w:sz="6" w:space="0" w:color="00DCA1" w:themeColor="background2"/>
              <w:right w:val="nil"/>
            </w:tcBorders>
            <w:shd w:val="clear" w:color="auto" w:fill="auto"/>
            <w:vAlign w:val="center"/>
          </w:tcPr>
          <w:p w14:paraId="46A19222" w14:textId="67EF0624" w:rsidR="00213530" w:rsidRPr="000B70F9" w:rsidRDefault="003274FC" w:rsidP="00F33847">
            <w:pPr>
              <w:spacing w:before="0" w:after="0" w:line="240" w:lineRule="auto"/>
              <w:textAlignment w:val="baseline"/>
              <w:rPr>
                <w:rFonts w:asciiTheme="minorHAnsi" w:eastAsia="Times New Roman" w:hAnsiTheme="minorHAnsi" w:cstheme="minorHAnsi"/>
                <w:kern w:val="0"/>
                <w:sz w:val="22"/>
                <w:szCs w:val="22"/>
                <w:lang w:eastAsia="en-AU"/>
                <w14:ligatures w14:val="none"/>
              </w:rPr>
            </w:pPr>
            <w:r>
              <w:rPr>
                <w:rFonts w:asciiTheme="minorHAnsi" w:eastAsia="Times New Roman" w:hAnsiTheme="minorHAnsi" w:cstheme="minorHAnsi"/>
                <w:kern w:val="0"/>
                <w:sz w:val="22"/>
                <w:szCs w:val="22"/>
                <w:lang w:eastAsia="en-AU"/>
                <w14:ligatures w14:val="none"/>
              </w:rPr>
              <w:t>14 October 2024</w:t>
            </w:r>
          </w:p>
        </w:tc>
        <w:tc>
          <w:tcPr>
            <w:tcW w:w="1125" w:type="dxa"/>
            <w:tcBorders>
              <w:top w:val="single" w:sz="6" w:space="0" w:color="00DCA1" w:themeColor="background2"/>
              <w:left w:val="nil"/>
              <w:bottom w:val="single" w:sz="6" w:space="0" w:color="00DCA1" w:themeColor="background2"/>
              <w:right w:val="nil"/>
            </w:tcBorders>
            <w:shd w:val="clear" w:color="auto" w:fill="auto"/>
            <w:vAlign w:val="center"/>
          </w:tcPr>
          <w:p w14:paraId="3F6FFAFE" w14:textId="0415D69C" w:rsidR="00213530" w:rsidRPr="000B70F9" w:rsidRDefault="00F85363" w:rsidP="00F33847">
            <w:pPr>
              <w:spacing w:before="0" w:after="0" w:line="240" w:lineRule="auto"/>
              <w:textAlignment w:val="baseline"/>
              <w:rPr>
                <w:rFonts w:asciiTheme="minorHAnsi" w:eastAsia="Times New Roman" w:hAnsiTheme="minorHAnsi" w:cstheme="minorHAnsi"/>
                <w:kern w:val="0"/>
                <w:sz w:val="22"/>
                <w:szCs w:val="22"/>
                <w:lang w:eastAsia="en-AU"/>
                <w14:ligatures w14:val="none"/>
              </w:rPr>
            </w:pPr>
            <w:r w:rsidRPr="000B70F9">
              <w:rPr>
                <w:rFonts w:asciiTheme="minorHAnsi" w:eastAsia="Times New Roman" w:hAnsiTheme="minorHAnsi" w:cstheme="minorHAnsi"/>
                <w:kern w:val="0"/>
                <w:sz w:val="22"/>
                <w:szCs w:val="22"/>
                <w:lang w:eastAsia="en-AU"/>
                <w14:ligatures w14:val="none"/>
              </w:rPr>
              <w:t xml:space="preserve">CDNA </w:t>
            </w:r>
          </w:p>
        </w:tc>
        <w:tc>
          <w:tcPr>
            <w:tcW w:w="4830" w:type="dxa"/>
            <w:tcBorders>
              <w:top w:val="single" w:sz="6" w:space="0" w:color="00DCA1" w:themeColor="background2"/>
              <w:left w:val="nil"/>
              <w:bottom w:val="single" w:sz="6" w:space="0" w:color="00DCA1" w:themeColor="background2"/>
              <w:right w:val="nil"/>
            </w:tcBorders>
            <w:shd w:val="clear" w:color="auto" w:fill="auto"/>
            <w:vAlign w:val="center"/>
          </w:tcPr>
          <w:p w14:paraId="45FCB78B" w14:textId="5BEECCB9" w:rsidR="00213530" w:rsidRPr="00492E29" w:rsidRDefault="00156FD1" w:rsidP="00492E29">
            <w:pPr>
              <w:pStyle w:val="Paragraphtext"/>
              <w:rPr>
                <w:sz w:val="22"/>
                <w:szCs w:val="22"/>
              </w:rPr>
            </w:pPr>
            <w:r w:rsidRPr="00A02ABC">
              <w:rPr>
                <w:sz w:val="22"/>
                <w:szCs w:val="22"/>
              </w:rPr>
              <w:t xml:space="preserve">Full revision to </w:t>
            </w:r>
            <w:r w:rsidR="5BE0512F" w:rsidRPr="67A87BC1">
              <w:rPr>
                <w:sz w:val="22"/>
                <w:szCs w:val="22"/>
              </w:rPr>
              <w:t>update</w:t>
            </w:r>
            <w:r w:rsidRPr="00A02ABC">
              <w:rPr>
                <w:sz w:val="22"/>
                <w:szCs w:val="22"/>
              </w:rPr>
              <w:t xml:space="preserve"> evidence-based recommendations for public health</w:t>
            </w:r>
            <w:r w:rsidR="5348DAD7" w:rsidRPr="67A87BC1">
              <w:rPr>
                <w:sz w:val="22"/>
                <w:szCs w:val="22"/>
              </w:rPr>
              <w:t xml:space="preserve"> and strengthen </w:t>
            </w:r>
            <w:r w:rsidR="5348DAD7" w:rsidRPr="48E4FFB8">
              <w:rPr>
                <w:sz w:val="22"/>
                <w:szCs w:val="22"/>
              </w:rPr>
              <w:t>clade I information</w:t>
            </w:r>
            <w:r w:rsidRPr="00A02ABC">
              <w:rPr>
                <w:sz w:val="22"/>
                <w:szCs w:val="22"/>
              </w:rPr>
              <w:t xml:space="preserve">. </w:t>
            </w:r>
          </w:p>
        </w:tc>
      </w:tr>
      <w:tr w:rsidR="00FD69A3" w:rsidRPr="00F33847" w14:paraId="0CD7C45C" w14:textId="77777777" w:rsidTr="4E30B5ED">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tcPr>
          <w:p w14:paraId="5D782DA7" w14:textId="1BC83139"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Version 3.0</w:t>
            </w:r>
          </w:p>
        </w:tc>
        <w:tc>
          <w:tcPr>
            <w:tcW w:w="1620" w:type="dxa"/>
            <w:tcBorders>
              <w:top w:val="single" w:sz="6" w:space="0" w:color="00DCA1" w:themeColor="background2"/>
              <w:left w:val="nil"/>
              <w:bottom w:val="single" w:sz="6" w:space="0" w:color="00DCA1" w:themeColor="background2"/>
              <w:right w:val="nil"/>
            </w:tcBorders>
            <w:shd w:val="clear" w:color="auto" w:fill="auto"/>
          </w:tcPr>
          <w:p w14:paraId="667C5A79" w14:textId="6A150AE1"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20 December 2022</w:t>
            </w:r>
          </w:p>
        </w:tc>
        <w:tc>
          <w:tcPr>
            <w:tcW w:w="1125" w:type="dxa"/>
            <w:tcBorders>
              <w:top w:val="single" w:sz="6" w:space="0" w:color="00DCA1" w:themeColor="background2"/>
              <w:left w:val="nil"/>
              <w:bottom w:val="single" w:sz="6" w:space="0" w:color="00DCA1" w:themeColor="background2"/>
              <w:right w:val="nil"/>
            </w:tcBorders>
            <w:shd w:val="clear" w:color="auto" w:fill="auto"/>
          </w:tcPr>
          <w:p w14:paraId="4BA7C8FF" w14:textId="444F5C43"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830" w:type="dxa"/>
            <w:tcBorders>
              <w:top w:val="single" w:sz="6" w:space="0" w:color="00DCA1" w:themeColor="background2"/>
              <w:left w:val="nil"/>
              <w:bottom w:val="single" w:sz="6" w:space="0" w:color="00DCA1" w:themeColor="background2"/>
              <w:right w:val="nil"/>
            </w:tcBorders>
            <w:shd w:val="clear" w:color="auto" w:fill="auto"/>
          </w:tcPr>
          <w:p w14:paraId="33936037" w14:textId="77777777" w:rsidR="00FD69A3" w:rsidRPr="00A02ABC" w:rsidRDefault="00FD69A3" w:rsidP="00FD69A3">
            <w:pPr>
              <w:pStyle w:val="Paragraphtext"/>
              <w:rPr>
                <w:sz w:val="22"/>
                <w:szCs w:val="22"/>
              </w:rPr>
            </w:pPr>
            <w:r w:rsidRPr="00A02ABC">
              <w:rPr>
                <w:sz w:val="22"/>
                <w:szCs w:val="22"/>
              </w:rPr>
              <w:t xml:space="preserve">Full revision to present evidence-based recommendations for public health. </w:t>
            </w:r>
          </w:p>
          <w:p w14:paraId="37DEEAB5" w14:textId="77777777" w:rsidR="00FD69A3" w:rsidRPr="00A02ABC" w:rsidRDefault="00FD69A3" w:rsidP="00FD69A3">
            <w:pPr>
              <w:pStyle w:val="Paragraphtext"/>
              <w:rPr>
                <w:sz w:val="22"/>
                <w:szCs w:val="22"/>
              </w:rPr>
            </w:pPr>
          </w:p>
          <w:p w14:paraId="7ED6ADD5" w14:textId="58D1F3FE" w:rsidR="00FD69A3" w:rsidRPr="000B70F9" w:rsidRDefault="00FD69A3" w:rsidP="000B70F9">
            <w:pPr>
              <w:pStyle w:val="Paragraphtext"/>
              <w:rPr>
                <w:sz w:val="22"/>
                <w:szCs w:val="22"/>
              </w:rPr>
            </w:pPr>
            <w:r w:rsidRPr="00A02ABC">
              <w:rPr>
                <w:sz w:val="22"/>
                <w:szCs w:val="22"/>
              </w:rPr>
              <w:t>Revised: The disease, Routine prevention activities, Surveillance objectives, Case management, Specific settings</w:t>
            </w:r>
            <w:r w:rsidR="41CEDF29" w:rsidRPr="4E30B5ED">
              <w:rPr>
                <w:sz w:val="22"/>
                <w:szCs w:val="22"/>
              </w:rPr>
              <w:t>.</w:t>
            </w:r>
            <w:r w:rsidR="41CEDF29" w:rsidRPr="7B84D04D">
              <w:rPr>
                <w:sz w:val="22"/>
                <w:szCs w:val="22"/>
              </w:rPr>
              <w:t xml:space="preserve"> </w:t>
            </w:r>
          </w:p>
        </w:tc>
      </w:tr>
      <w:tr w:rsidR="00FD69A3" w:rsidRPr="00F33847" w14:paraId="2C4DCEF3" w14:textId="77777777" w:rsidTr="4E30B5ED">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tcPr>
          <w:p w14:paraId="2F17D2E3" w14:textId="6E66C7E3"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Version 2.0</w:t>
            </w:r>
          </w:p>
        </w:tc>
        <w:tc>
          <w:tcPr>
            <w:tcW w:w="1620" w:type="dxa"/>
            <w:tcBorders>
              <w:top w:val="single" w:sz="6" w:space="0" w:color="00DCA1" w:themeColor="background2"/>
              <w:left w:val="nil"/>
              <w:bottom w:val="single" w:sz="6" w:space="0" w:color="00DCA1" w:themeColor="background2"/>
              <w:right w:val="nil"/>
            </w:tcBorders>
            <w:shd w:val="clear" w:color="auto" w:fill="auto"/>
          </w:tcPr>
          <w:p w14:paraId="40020876" w14:textId="780F4F5D"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08 September 2022</w:t>
            </w:r>
          </w:p>
        </w:tc>
        <w:tc>
          <w:tcPr>
            <w:tcW w:w="1125" w:type="dxa"/>
            <w:tcBorders>
              <w:top w:val="single" w:sz="6" w:space="0" w:color="00DCA1" w:themeColor="background2"/>
              <w:left w:val="nil"/>
              <w:bottom w:val="single" w:sz="6" w:space="0" w:color="00DCA1" w:themeColor="background2"/>
              <w:right w:val="nil"/>
            </w:tcBorders>
            <w:shd w:val="clear" w:color="auto" w:fill="auto"/>
          </w:tcPr>
          <w:p w14:paraId="290B60F9" w14:textId="7E64A562"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830" w:type="dxa"/>
            <w:tcBorders>
              <w:top w:val="single" w:sz="6" w:space="0" w:color="00DCA1" w:themeColor="background2"/>
              <w:left w:val="nil"/>
              <w:bottom w:val="single" w:sz="6" w:space="0" w:color="00DCA1" w:themeColor="background2"/>
              <w:right w:val="nil"/>
            </w:tcBorders>
            <w:shd w:val="clear" w:color="auto" w:fill="auto"/>
          </w:tcPr>
          <w:p w14:paraId="3493FC96" w14:textId="76299184"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 xml:space="preserve">Revised: The disease, Case management, Contact definitions, Contact management. </w:t>
            </w:r>
          </w:p>
        </w:tc>
      </w:tr>
      <w:tr w:rsidR="00FD69A3" w:rsidRPr="00F33847" w14:paraId="044C6D7B" w14:textId="77777777" w:rsidTr="4E30B5ED">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tcPr>
          <w:p w14:paraId="40090C8E" w14:textId="07BE1DBD"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Version 1.0</w:t>
            </w:r>
          </w:p>
        </w:tc>
        <w:tc>
          <w:tcPr>
            <w:tcW w:w="1620" w:type="dxa"/>
            <w:tcBorders>
              <w:top w:val="single" w:sz="6" w:space="0" w:color="00DCA1" w:themeColor="background2"/>
              <w:left w:val="nil"/>
              <w:bottom w:val="single" w:sz="6" w:space="0" w:color="00DCA1" w:themeColor="background2"/>
              <w:right w:val="nil"/>
            </w:tcBorders>
            <w:shd w:val="clear" w:color="auto" w:fill="auto"/>
          </w:tcPr>
          <w:p w14:paraId="363379FB" w14:textId="23878B8B"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27 July 2022</w:t>
            </w:r>
          </w:p>
        </w:tc>
        <w:tc>
          <w:tcPr>
            <w:tcW w:w="1125" w:type="dxa"/>
            <w:tcBorders>
              <w:top w:val="single" w:sz="6" w:space="0" w:color="00DCA1" w:themeColor="background2"/>
              <w:left w:val="nil"/>
              <w:bottom w:val="single" w:sz="6" w:space="0" w:color="00DCA1" w:themeColor="background2"/>
              <w:right w:val="nil"/>
            </w:tcBorders>
            <w:shd w:val="clear" w:color="auto" w:fill="auto"/>
          </w:tcPr>
          <w:p w14:paraId="6FDB5637" w14:textId="22010999"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830" w:type="dxa"/>
            <w:tcBorders>
              <w:top w:val="single" w:sz="6" w:space="0" w:color="00DCA1" w:themeColor="background2"/>
              <w:left w:val="nil"/>
              <w:bottom w:val="single" w:sz="6" w:space="0" w:color="00DCA1" w:themeColor="background2"/>
              <w:right w:val="nil"/>
            </w:tcBorders>
            <w:shd w:val="clear" w:color="auto" w:fill="auto"/>
          </w:tcPr>
          <w:p w14:paraId="4C87797C" w14:textId="1CD9EB9B" w:rsidR="00FD69A3" w:rsidRPr="00F33847" w:rsidRDefault="00FD69A3" w:rsidP="00FD69A3">
            <w:pPr>
              <w:spacing w:before="0" w:after="0" w:line="240" w:lineRule="auto"/>
              <w:textAlignment w:val="baseline"/>
              <w:rPr>
                <w:rFonts w:ascii="Times New Roman" w:eastAsia="Times New Roman" w:hAnsi="Times New Roman" w:cs="Times New Roman"/>
                <w:kern w:val="0"/>
                <w:lang w:eastAsia="en-AU"/>
                <w14:ligatures w14:val="none"/>
              </w:rPr>
            </w:pPr>
            <w:r w:rsidRPr="00A02ABC">
              <w:rPr>
                <w:sz w:val="22"/>
                <w:szCs w:val="22"/>
              </w:rPr>
              <w:t>Developed by the Monkeypox Working Group.</w:t>
            </w:r>
          </w:p>
        </w:tc>
      </w:tr>
    </w:tbl>
    <w:p w14:paraId="0310BC96" w14:textId="77777777" w:rsidR="00F33847" w:rsidRPr="00F33847" w:rsidRDefault="00F33847" w:rsidP="00F33847">
      <w:pPr>
        <w:spacing w:before="0" w:beforeAutospacing="1" w:after="0" w:afterAutospacing="1"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b/>
          <w:bCs/>
          <w:color w:val="000000"/>
          <w:kern w:val="0"/>
          <w:lang w:eastAsia="en-AU"/>
          <w14:ligatures w14:val="none"/>
        </w:rPr>
        <w:t>Disclaimer</w:t>
      </w:r>
      <w:r w:rsidRPr="00F33847">
        <w:rPr>
          <w:rFonts w:eastAsia="Times New Roman" w:cs="Arial"/>
          <w:color w:val="000000"/>
          <w:kern w:val="0"/>
          <w:lang w:eastAsia="en-AU"/>
          <w14:ligatures w14:val="none"/>
        </w:rPr>
        <w:t> </w:t>
      </w:r>
    </w:p>
    <w:p w14:paraId="341F831C" w14:textId="6CC6305D" w:rsidR="00F33847" w:rsidRDefault="00F33847" w:rsidP="00F33847">
      <w:pPr>
        <w:spacing w:before="0" w:after="0" w:line="240" w:lineRule="auto"/>
        <w:textAlignment w:val="baseline"/>
        <w:rPr>
          <w:rFonts w:eastAsia="Times New Roman" w:cs="Arial"/>
          <w:kern w:val="0"/>
          <w:sz w:val="22"/>
          <w:szCs w:val="22"/>
          <w:lang w:eastAsia="en-AU"/>
          <w14:ligatures w14:val="none"/>
        </w:rPr>
      </w:pPr>
      <w:r w:rsidRPr="00F33847">
        <w:rPr>
          <w:rFonts w:eastAsia="Times New Roman" w:cs="Arial"/>
          <w:kern w:val="0"/>
          <w:sz w:val="22"/>
          <w:szCs w:val="22"/>
          <w:lang w:eastAsia="en-AU"/>
          <w14:ligatures w14:val="none"/>
        </w:rPr>
        <w:t>These guidelines for public health units (PHUs) outline Australia’s national minimum standard for the routine public health management o</w:t>
      </w:r>
      <w:r w:rsidR="00044646">
        <w:rPr>
          <w:rFonts w:eastAsia="Times New Roman" w:cs="Arial"/>
          <w:kern w:val="0"/>
          <w:sz w:val="22"/>
          <w:szCs w:val="22"/>
          <w:lang w:eastAsia="en-AU"/>
          <w14:ligatures w14:val="none"/>
        </w:rPr>
        <w:t xml:space="preserve">f </w:t>
      </w:r>
      <w:r w:rsidR="00AC2C03">
        <w:rPr>
          <w:rFonts w:eastAsia="Times New Roman" w:cs="Arial"/>
          <w:kern w:val="0"/>
          <w:sz w:val="22"/>
          <w:szCs w:val="22"/>
          <w:lang w:eastAsia="en-AU"/>
          <w14:ligatures w14:val="none"/>
        </w:rPr>
        <w:t>mpox</w:t>
      </w:r>
      <w:r w:rsidRPr="00F33847">
        <w:rPr>
          <w:rFonts w:eastAsia="Times New Roman" w:cs="Arial"/>
          <w:kern w:val="0"/>
          <w:sz w:val="22"/>
          <w:szCs w:val="22"/>
          <w:lang w:eastAsia="en-AU"/>
          <w14:ligatures w14:val="none"/>
        </w:rPr>
        <w:t>. They are intended to reflect the current evidence base, with pragmatic guidance provided where evidence is still evolvin</w:t>
      </w:r>
      <w:r w:rsidR="00D051AD">
        <w:rPr>
          <w:rFonts w:eastAsia="Times New Roman" w:cs="Arial"/>
          <w:kern w:val="0"/>
          <w:sz w:val="22"/>
          <w:szCs w:val="22"/>
          <w:lang w:eastAsia="en-AU"/>
          <w14:ligatures w14:val="none"/>
        </w:rPr>
        <w:t xml:space="preserve">g. </w:t>
      </w:r>
      <w:r w:rsidRPr="00F33847">
        <w:rPr>
          <w:rFonts w:eastAsia="Times New Roman" w:cs="Arial"/>
          <w:kern w:val="0"/>
          <w:sz w:val="22"/>
          <w:szCs w:val="22"/>
          <w:lang w:eastAsia="en-AU"/>
          <w14:ligatures w14:val="none"/>
        </w:rPr>
        <w:t>Jurisdictions may implement policies that exceed the national minimum standard based on the local epidemiological context, available resources, and other factors. The Communicable Diseases Network Australia (CDNA) will review and update these recommendations as new information becomes available.</w:t>
      </w:r>
      <w:r w:rsidR="00565913">
        <w:rPr>
          <w:rFonts w:eastAsia="Times New Roman" w:cs="Arial"/>
          <w:kern w:val="0"/>
          <w:sz w:val="22"/>
          <w:szCs w:val="22"/>
          <w:lang w:eastAsia="en-AU"/>
          <w14:ligatures w14:val="none"/>
        </w:rPr>
        <w:t xml:space="preserve"> </w:t>
      </w:r>
    </w:p>
    <w:p w14:paraId="6B5881D8" w14:textId="77777777" w:rsidR="00AE60A4" w:rsidRPr="00F33847" w:rsidRDefault="00AE60A4" w:rsidP="00F33847">
      <w:pPr>
        <w:spacing w:before="0" w:after="0" w:line="240" w:lineRule="auto"/>
        <w:textAlignment w:val="baseline"/>
        <w:rPr>
          <w:rFonts w:ascii="Segoe UI" w:eastAsia="Times New Roman" w:hAnsi="Segoe UI" w:cs="Segoe UI"/>
          <w:kern w:val="0"/>
          <w:sz w:val="18"/>
          <w:szCs w:val="18"/>
          <w:lang w:eastAsia="en-AU"/>
          <w14:ligatures w14:val="none"/>
        </w:rPr>
      </w:pPr>
    </w:p>
    <w:p w14:paraId="37F5A0FE" w14:textId="33FC2BD2"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Readers should not rely solely on the information contained within these guidelines. Guideline information is not intended to be a substitute for advice from other relevant sources, including, but not limited to, advice from a public health specialist or other health professional. Clinical judgment and discretion may be required to interpret and apply these guidelines</w:t>
      </w:r>
      <w:r w:rsidR="00746B17">
        <w:rPr>
          <w:rFonts w:eastAsia="Times New Roman" w:cs="Arial"/>
          <w:kern w:val="0"/>
          <w:sz w:val="22"/>
          <w:szCs w:val="22"/>
          <w:lang w:eastAsia="en-AU"/>
          <w14:ligatures w14:val="none"/>
        </w:rPr>
        <w:t>. PHUs</w:t>
      </w:r>
      <w:r w:rsidRPr="00F33847">
        <w:rPr>
          <w:rFonts w:eastAsia="Times New Roman" w:cs="Arial"/>
          <w:kern w:val="0"/>
          <w:sz w:val="22"/>
          <w:szCs w:val="22"/>
          <w:lang w:eastAsia="en-AU"/>
          <w14:ligatures w14:val="none"/>
        </w:rPr>
        <w:t xml:space="preserve"> should refer to and follow jurisdictional guidance regarding disease manageme</w:t>
      </w:r>
      <w:r w:rsidR="0011304E">
        <w:rPr>
          <w:rFonts w:eastAsia="Times New Roman" w:cs="Arial"/>
          <w:kern w:val="0"/>
          <w:sz w:val="22"/>
          <w:szCs w:val="22"/>
          <w:lang w:eastAsia="en-AU"/>
          <w14:ligatures w14:val="none"/>
        </w:rPr>
        <w:t xml:space="preserve">nt </w:t>
      </w:r>
      <w:r w:rsidRPr="00F33847">
        <w:rPr>
          <w:rFonts w:eastAsia="Times New Roman" w:cs="Arial"/>
          <w:kern w:val="0"/>
          <w:sz w:val="22"/>
          <w:szCs w:val="22"/>
          <w:lang w:eastAsia="en-AU"/>
          <w14:ligatures w14:val="none"/>
        </w:rPr>
        <w:t>where appropriate. </w:t>
      </w:r>
    </w:p>
    <w:p w14:paraId="2164EDF1" w14:textId="77777777" w:rsidR="00EB6BCA" w:rsidRDefault="00EB6BCA" w:rsidP="00F33847">
      <w:pPr>
        <w:spacing w:before="0" w:after="0" w:line="240" w:lineRule="auto"/>
        <w:textAlignment w:val="baseline"/>
        <w:rPr>
          <w:rFonts w:eastAsia="Times New Roman" w:cs="Arial"/>
          <w:kern w:val="0"/>
          <w:sz w:val="22"/>
          <w:szCs w:val="22"/>
          <w:lang w:eastAsia="en-AU"/>
          <w14:ligatures w14:val="none"/>
        </w:rPr>
      </w:pPr>
    </w:p>
    <w:p w14:paraId="652DF641" w14:textId="6B8D28D9"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Members of the CDNA, the Australian Health</w:t>
      </w:r>
      <w:r w:rsidR="00746B17">
        <w:rPr>
          <w:rFonts w:eastAsia="Times New Roman" w:cs="Arial"/>
          <w:kern w:val="0"/>
          <w:sz w:val="22"/>
          <w:szCs w:val="22"/>
          <w:lang w:eastAsia="en-AU"/>
          <w14:ligatures w14:val="none"/>
        </w:rPr>
        <w:t xml:space="preserve"> </w:t>
      </w:r>
      <w:r w:rsidRPr="00F33847">
        <w:rPr>
          <w:rFonts w:eastAsia="Times New Roman" w:cs="Arial"/>
          <w:kern w:val="0"/>
          <w:sz w:val="22"/>
          <w:szCs w:val="22"/>
          <w:lang w:eastAsia="en-AU"/>
          <w14:ligatures w14:val="none"/>
        </w:rPr>
        <w:t>Protectio</w:t>
      </w:r>
      <w:r w:rsidR="00746B17">
        <w:rPr>
          <w:rFonts w:eastAsia="Times New Roman" w:cs="Arial"/>
          <w:kern w:val="0"/>
          <w:sz w:val="22"/>
          <w:szCs w:val="22"/>
          <w:lang w:eastAsia="en-AU"/>
          <w14:ligatures w14:val="none"/>
        </w:rPr>
        <w:t xml:space="preserve">n </w:t>
      </w:r>
      <w:r w:rsidRPr="00F33847">
        <w:rPr>
          <w:rFonts w:eastAsia="Times New Roman" w:cs="Arial"/>
          <w:kern w:val="0"/>
          <w:sz w:val="22"/>
          <w:szCs w:val="22"/>
          <w:lang w:eastAsia="en-AU"/>
          <w14:ligatures w14:val="none"/>
        </w:rPr>
        <w:t>Committee (A</w:t>
      </w:r>
      <w:r w:rsidR="00746B17">
        <w:rPr>
          <w:rFonts w:eastAsia="Times New Roman" w:cs="Arial"/>
          <w:kern w:val="0"/>
          <w:sz w:val="22"/>
          <w:szCs w:val="22"/>
          <w:lang w:eastAsia="en-AU"/>
          <w14:ligatures w14:val="none"/>
        </w:rPr>
        <w:t>HP</w:t>
      </w:r>
      <w:r w:rsidRPr="00F33847">
        <w:rPr>
          <w:rFonts w:eastAsia="Times New Roman" w:cs="Arial"/>
          <w:kern w:val="0"/>
          <w:sz w:val="22"/>
          <w:szCs w:val="22"/>
          <w:lang w:eastAsia="en-AU"/>
          <w14:ligatures w14:val="none"/>
        </w:rPr>
        <w:t>C), and the Australian Government, as represented by the interim Australian Centre for Disease Control (CDC), do not warrant</w:t>
      </w:r>
      <w:r w:rsidR="006E1132">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represent that the information contained in these guidelines is accurate, current</w:t>
      </w:r>
      <w:r w:rsidR="001A1525">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complete. The CDNA, the A</w:t>
      </w:r>
      <w:r w:rsidR="00746B17">
        <w:rPr>
          <w:rFonts w:eastAsia="Times New Roman" w:cs="Arial"/>
          <w:kern w:val="0"/>
          <w:sz w:val="22"/>
          <w:szCs w:val="22"/>
          <w:lang w:eastAsia="en-AU"/>
          <w14:ligatures w14:val="none"/>
        </w:rPr>
        <w:t>HPC</w:t>
      </w:r>
      <w:r w:rsidR="00020A94">
        <w:rPr>
          <w:rFonts w:eastAsia="Times New Roman" w:cs="Arial"/>
          <w:kern w:val="0"/>
          <w:sz w:val="22"/>
          <w:szCs w:val="22"/>
          <w:lang w:eastAsia="en-AU"/>
          <w14:ligatures w14:val="none"/>
        </w:rPr>
        <w:t xml:space="preserve"> </w:t>
      </w:r>
      <w:r w:rsidRPr="00F33847">
        <w:rPr>
          <w:rFonts w:eastAsia="Times New Roman" w:cs="Arial"/>
          <w:kern w:val="0"/>
          <w:sz w:val="22"/>
          <w:szCs w:val="22"/>
          <w:lang w:eastAsia="en-AU"/>
          <w14:ligatures w14:val="none"/>
        </w:rPr>
        <w:t>and the interim Australian CDC do not accept any legal liability or responsibility for any loss, damages, costs</w:t>
      </w:r>
      <w:r w:rsidR="009174A4">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expenses incurred by the use of, reliance on, or interpretation of the information contained in these guidelines. </w:t>
      </w:r>
    </w:p>
    <w:p w14:paraId="2F4D0E7B" w14:textId="77777777"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 </w:t>
      </w:r>
    </w:p>
    <w:p w14:paraId="3A31499E" w14:textId="29200211"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 xml:space="preserve">Endorsed by CDNA: </w:t>
      </w:r>
      <w:r w:rsidR="0094635A">
        <w:rPr>
          <w:rFonts w:eastAsia="Times New Roman" w:cs="Arial"/>
          <w:kern w:val="0"/>
          <w:sz w:val="22"/>
          <w:szCs w:val="22"/>
          <w:lang w:eastAsia="en-AU"/>
          <w14:ligatures w14:val="none"/>
        </w:rPr>
        <w:t>23 September 2024</w:t>
      </w:r>
    </w:p>
    <w:p w14:paraId="0FE21070" w14:textId="5C766BC4"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 xml:space="preserve">Noted by AHPC: </w:t>
      </w:r>
      <w:r w:rsidR="003274FC">
        <w:rPr>
          <w:rFonts w:eastAsia="Times New Roman" w:cs="Arial"/>
          <w:kern w:val="0"/>
          <w:sz w:val="22"/>
          <w:szCs w:val="22"/>
          <w:lang w:eastAsia="en-AU"/>
          <w14:ligatures w14:val="none"/>
        </w:rPr>
        <w:t>11 October 2024</w:t>
      </w:r>
      <w:r w:rsidRPr="00F33847">
        <w:rPr>
          <w:rFonts w:eastAsia="Times New Roman" w:cs="Arial"/>
          <w:kern w:val="0"/>
          <w:sz w:val="22"/>
          <w:szCs w:val="22"/>
          <w:lang w:eastAsia="en-AU"/>
          <w14:ligatures w14:val="none"/>
        </w:rPr>
        <w:t> </w:t>
      </w:r>
    </w:p>
    <w:p w14:paraId="6E9D4A96" w14:textId="570F7AB5"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Release</w:t>
      </w:r>
      <w:r w:rsidR="003274FC">
        <w:rPr>
          <w:rFonts w:eastAsia="Times New Roman" w:cs="Arial"/>
          <w:kern w:val="0"/>
          <w:sz w:val="22"/>
          <w:szCs w:val="22"/>
          <w:lang w:eastAsia="en-AU"/>
          <w14:ligatures w14:val="none"/>
        </w:rPr>
        <w:t>d</w:t>
      </w:r>
      <w:r w:rsidRPr="00F33847">
        <w:rPr>
          <w:rFonts w:eastAsia="Times New Roman" w:cs="Arial"/>
          <w:kern w:val="0"/>
          <w:sz w:val="22"/>
          <w:szCs w:val="22"/>
          <w:lang w:eastAsia="en-AU"/>
          <w14:ligatures w14:val="none"/>
        </w:rPr>
        <w:t xml:space="preserve"> by Health: </w:t>
      </w:r>
      <w:r w:rsidR="003274FC">
        <w:rPr>
          <w:rFonts w:eastAsia="Times New Roman" w:cs="Arial"/>
          <w:kern w:val="0"/>
          <w:sz w:val="22"/>
          <w:szCs w:val="22"/>
          <w:lang w:eastAsia="en-AU"/>
          <w14:ligatures w14:val="none"/>
        </w:rPr>
        <w:t>14 October 2024</w:t>
      </w:r>
    </w:p>
    <w:p w14:paraId="23435BA6" w14:textId="77777777" w:rsidR="00F33847" w:rsidRPr="00F33847" w:rsidRDefault="00F33847" w:rsidP="00F33847">
      <w:pPr>
        <w:spacing w:before="0" w:after="0" w:line="240" w:lineRule="auto"/>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 </w:t>
      </w:r>
    </w:p>
    <w:p w14:paraId="7E61CAAA" w14:textId="77777777" w:rsidR="00C14BF9" w:rsidRDefault="00C14BF9" w:rsidP="000D78AF">
      <w:pPr>
        <w:rPr>
          <w:rFonts w:eastAsia="Times New Roman" w:cs="Arial"/>
          <w:color w:val="000000"/>
          <w:kern w:val="0"/>
          <w:sz w:val="18"/>
          <w:szCs w:val="18"/>
          <w:lang w:eastAsia="en-GB"/>
          <w14:ligatures w14:val="none"/>
        </w:rPr>
      </w:pPr>
    </w:p>
    <w:sdt>
      <w:sdtPr>
        <w:rPr>
          <w:rFonts w:ascii="Arial" w:eastAsiaTheme="minorEastAsia" w:hAnsi="Arial" w:cstheme="minorBidi"/>
          <w:b w:val="0"/>
          <w:bCs w:val="0"/>
          <w:color w:val="auto"/>
          <w:kern w:val="2"/>
          <w:sz w:val="24"/>
          <w:szCs w:val="24"/>
          <w:lang w:val="en-AU"/>
          <w14:ligatures w14:val="standardContextual"/>
        </w:rPr>
        <w:id w:val="-294442415"/>
        <w:docPartObj>
          <w:docPartGallery w:val="Table of Contents"/>
          <w:docPartUnique/>
        </w:docPartObj>
      </w:sdtPr>
      <w:sdtEndPr/>
      <w:sdtContent>
        <w:p w14:paraId="27717B0D" w14:textId="36F23E2C" w:rsidR="00F40769" w:rsidRPr="00492E29" w:rsidRDefault="00F40769">
          <w:pPr>
            <w:pStyle w:val="TOCHeading"/>
            <w:rPr>
              <w:lang w:val="en-AU"/>
            </w:rPr>
          </w:pPr>
          <w:r w:rsidRPr="00492E29">
            <w:rPr>
              <w:lang w:val="en-AU"/>
            </w:rPr>
            <w:t>Table of Content</w:t>
          </w:r>
          <w:r w:rsidR="005A6457" w:rsidRPr="00492E29">
            <w:rPr>
              <w:lang w:val="en-AU"/>
            </w:rPr>
            <w:t>s</w:t>
          </w:r>
        </w:p>
        <w:p w14:paraId="44A287B2" w14:textId="0353BCE6" w:rsidR="003274FC" w:rsidRDefault="00F40769">
          <w:pPr>
            <w:pStyle w:val="TOC1"/>
            <w:tabs>
              <w:tab w:val="right" w:leader="dot" w:pos="9482"/>
            </w:tabs>
            <w:rPr>
              <w:rFonts w:eastAsiaTheme="minorEastAsia" w:cstheme="minorBidi"/>
              <w:b w:val="0"/>
              <w:bCs w:val="0"/>
              <w:iCs w:val="0"/>
              <w:noProof/>
              <w:sz w:val="22"/>
              <w:szCs w:val="22"/>
              <w:lang w:eastAsia="en-AU"/>
            </w:rPr>
          </w:pPr>
          <w:r>
            <w:rPr>
              <w:iCs w:val="0"/>
            </w:rPr>
            <w:fldChar w:fldCharType="begin"/>
          </w:r>
          <w:r>
            <w:rPr>
              <w:iCs w:val="0"/>
            </w:rPr>
            <w:instrText xml:space="preserve"> TOC \o "1-3" \h \z \u </w:instrText>
          </w:r>
          <w:r>
            <w:rPr>
              <w:iCs w:val="0"/>
            </w:rPr>
            <w:fldChar w:fldCharType="separate"/>
          </w:r>
          <w:hyperlink w:anchor="_Toc179789881" w:history="1">
            <w:r w:rsidR="003274FC" w:rsidRPr="00A33C32">
              <w:rPr>
                <w:rStyle w:val="Hyperlink"/>
                <w:noProof/>
              </w:rPr>
              <w:t>List of tables</w:t>
            </w:r>
            <w:r w:rsidR="003274FC">
              <w:rPr>
                <w:noProof/>
                <w:webHidden/>
              </w:rPr>
              <w:tab/>
            </w:r>
            <w:r w:rsidR="003274FC">
              <w:rPr>
                <w:noProof/>
                <w:webHidden/>
              </w:rPr>
              <w:fldChar w:fldCharType="begin"/>
            </w:r>
            <w:r w:rsidR="003274FC">
              <w:rPr>
                <w:noProof/>
                <w:webHidden/>
              </w:rPr>
              <w:instrText xml:space="preserve"> PAGEREF _Toc179789881 \h </w:instrText>
            </w:r>
            <w:r w:rsidR="003274FC">
              <w:rPr>
                <w:noProof/>
                <w:webHidden/>
              </w:rPr>
            </w:r>
            <w:r w:rsidR="003274FC">
              <w:rPr>
                <w:noProof/>
                <w:webHidden/>
              </w:rPr>
              <w:fldChar w:fldCharType="separate"/>
            </w:r>
            <w:r w:rsidR="003274FC">
              <w:rPr>
                <w:noProof/>
                <w:webHidden/>
              </w:rPr>
              <w:t>5</w:t>
            </w:r>
            <w:r w:rsidR="003274FC">
              <w:rPr>
                <w:noProof/>
                <w:webHidden/>
              </w:rPr>
              <w:fldChar w:fldCharType="end"/>
            </w:r>
          </w:hyperlink>
        </w:p>
        <w:p w14:paraId="2A3C9BB2" w14:textId="682AA661"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882" w:history="1">
            <w:r w:rsidR="003274FC" w:rsidRPr="00A33C32">
              <w:rPr>
                <w:rStyle w:val="Hyperlink"/>
                <w:noProof/>
              </w:rPr>
              <w:t>1. Summary</w:t>
            </w:r>
            <w:r w:rsidR="003274FC">
              <w:rPr>
                <w:noProof/>
                <w:webHidden/>
              </w:rPr>
              <w:tab/>
            </w:r>
            <w:r w:rsidR="003274FC">
              <w:rPr>
                <w:noProof/>
                <w:webHidden/>
              </w:rPr>
              <w:fldChar w:fldCharType="begin"/>
            </w:r>
            <w:r w:rsidR="003274FC">
              <w:rPr>
                <w:noProof/>
                <w:webHidden/>
              </w:rPr>
              <w:instrText xml:space="preserve"> PAGEREF _Toc179789882 \h </w:instrText>
            </w:r>
            <w:r w:rsidR="003274FC">
              <w:rPr>
                <w:noProof/>
                <w:webHidden/>
              </w:rPr>
            </w:r>
            <w:r w:rsidR="003274FC">
              <w:rPr>
                <w:noProof/>
                <w:webHidden/>
              </w:rPr>
              <w:fldChar w:fldCharType="separate"/>
            </w:r>
            <w:r w:rsidR="003274FC">
              <w:rPr>
                <w:noProof/>
                <w:webHidden/>
              </w:rPr>
              <w:t>6</w:t>
            </w:r>
            <w:r w:rsidR="003274FC">
              <w:rPr>
                <w:noProof/>
                <w:webHidden/>
              </w:rPr>
              <w:fldChar w:fldCharType="end"/>
            </w:r>
          </w:hyperlink>
        </w:p>
        <w:p w14:paraId="722DC1F2" w14:textId="784669DB" w:rsidR="003274FC" w:rsidRDefault="0028554F">
          <w:pPr>
            <w:pStyle w:val="TOC2"/>
            <w:tabs>
              <w:tab w:val="right" w:leader="dot" w:pos="9482"/>
            </w:tabs>
            <w:rPr>
              <w:rFonts w:eastAsiaTheme="minorEastAsia" w:cstheme="minorBidi"/>
              <w:b w:val="0"/>
              <w:bCs w:val="0"/>
              <w:noProof/>
              <w:lang w:eastAsia="en-AU"/>
            </w:rPr>
          </w:pPr>
          <w:hyperlink w:anchor="_Toc179789883" w:history="1">
            <w:r w:rsidR="003274FC" w:rsidRPr="00A33C32">
              <w:rPr>
                <w:rStyle w:val="Hyperlink"/>
                <w:noProof/>
              </w:rPr>
              <w:t>Public Health Priority</w:t>
            </w:r>
            <w:r w:rsidR="003274FC">
              <w:rPr>
                <w:noProof/>
                <w:webHidden/>
              </w:rPr>
              <w:tab/>
            </w:r>
            <w:r w:rsidR="003274FC">
              <w:rPr>
                <w:noProof/>
                <w:webHidden/>
              </w:rPr>
              <w:fldChar w:fldCharType="begin"/>
            </w:r>
            <w:r w:rsidR="003274FC">
              <w:rPr>
                <w:noProof/>
                <w:webHidden/>
              </w:rPr>
              <w:instrText xml:space="preserve"> PAGEREF _Toc179789883 \h </w:instrText>
            </w:r>
            <w:r w:rsidR="003274FC">
              <w:rPr>
                <w:noProof/>
                <w:webHidden/>
              </w:rPr>
            </w:r>
            <w:r w:rsidR="003274FC">
              <w:rPr>
                <w:noProof/>
                <w:webHidden/>
              </w:rPr>
              <w:fldChar w:fldCharType="separate"/>
            </w:r>
            <w:r w:rsidR="003274FC">
              <w:rPr>
                <w:noProof/>
                <w:webHidden/>
              </w:rPr>
              <w:t>6</w:t>
            </w:r>
            <w:r w:rsidR="003274FC">
              <w:rPr>
                <w:noProof/>
                <w:webHidden/>
              </w:rPr>
              <w:fldChar w:fldCharType="end"/>
            </w:r>
          </w:hyperlink>
        </w:p>
        <w:p w14:paraId="6076494A" w14:textId="2CB63715" w:rsidR="003274FC" w:rsidRDefault="0028554F">
          <w:pPr>
            <w:pStyle w:val="TOC2"/>
            <w:tabs>
              <w:tab w:val="right" w:leader="dot" w:pos="9482"/>
            </w:tabs>
            <w:rPr>
              <w:rFonts w:eastAsiaTheme="minorEastAsia" w:cstheme="minorBidi"/>
              <w:b w:val="0"/>
              <w:bCs w:val="0"/>
              <w:noProof/>
              <w:lang w:eastAsia="en-AU"/>
            </w:rPr>
          </w:pPr>
          <w:hyperlink w:anchor="_Toc179789884" w:history="1">
            <w:r w:rsidR="003274FC" w:rsidRPr="00A33C32">
              <w:rPr>
                <w:rStyle w:val="Hyperlink"/>
                <w:noProof/>
              </w:rPr>
              <w:t>Actions in the event of a suspected case</w:t>
            </w:r>
            <w:r w:rsidR="003274FC">
              <w:rPr>
                <w:noProof/>
                <w:webHidden/>
              </w:rPr>
              <w:tab/>
            </w:r>
            <w:r w:rsidR="003274FC">
              <w:rPr>
                <w:noProof/>
                <w:webHidden/>
              </w:rPr>
              <w:fldChar w:fldCharType="begin"/>
            </w:r>
            <w:r w:rsidR="003274FC">
              <w:rPr>
                <w:noProof/>
                <w:webHidden/>
              </w:rPr>
              <w:instrText xml:space="preserve"> PAGEREF _Toc179789884 \h </w:instrText>
            </w:r>
            <w:r w:rsidR="003274FC">
              <w:rPr>
                <w:noProof/>
                <w:webHidden/>
              </w:rPr>
            </w:r>
            <w:r w:rsidR="003274FC">
              <w:rPr>
                <w:noProof/>
                <w:webHidden/>
              </w:rPr>
              <w:fldChar w:fldCharType="separate"/>
            </w:r>
            <w:r w:rsidR="003274FC">
              <w:rPr>
                <w:noProof/>
                <w:webHidden/>
              </w:rPr>
              <w:t>6</w:t>
            </w:r>
            <w:r w:rsidR="003274FC">
              <w:rPr>
                <w:noProof/>
                <w:webHidden/>
              </w:rPr>
              <w:fldChar w:fldCharType="end"/>
            </w:r>
          </w:hyperlink>
        </w:p>
        <w:p w14:paraId="34E676C6" w14:textId="0ECC35DF" w:rsidR="003274FC" w:rsidRDefault="0028554F">
          <w:pPr>
            <w:pStyle w:val="TOC2"/>
            <w:tabs>
              <w:tab w:val="right" w:leader="dot" w:pos="9482"/>
            </w:tabs>
            <w:rPr>
              <w:rFonts w:eastAsiaTheme="minorEastAsia" w:cstheme="minorBidi"/>
              <w:b w:val="0"/>
              <w:bCs w:val="0"/>
              <w:noProof/>
              <w:lang w:eastAsia="en-AU"/>
            </w:rPr>
          </w:pPr>
          <w:hyperlink w:anchor="_Toc179789885" w:history="1">
            <w:r w:rsidR="003274FC" w:rsidRPr="00A33C32">
              <w:rPr>
                <w:rStyle w:val="Hyperlink"/>
                <w:noProof/>
              </w:rPr>
              <w:t>Actions in the event of a probable or confirmed case</w:t>
            </w:r>
            <w:r w:rsidR="003274FC">
              <w:rPr>
                <w:noProof/>
                <w:webHidden/>
              </w:rPr>
              <w:tab/>
            </w:r>
            <w:r w:rsidR="003274FC">
              <w:rPr>
                <w:noProof/>
                <w:webHidden/>
              </w:rPr>
              <w:fldChar w:fldCharType="begin"/>
            </w:r>
            <w:r w:rsidR="003274FC">
              <w:rPr>
                <w:noProof/>
                <w:webHidden/>
              </w:rPr>
              <w:instrText xml:space="preserve"> PAGEREF _Toc179789885 \h </w:instrText>
            </w:r>
            <w:r w:rsidR="003274FC">
              <w:rPr>
                <w:noProof/>
                <w:webHidden/>
              </w:rPr>
            </w:r>
            <w:r w:rsidR="003274FC">
              <w:rPr>
                <w:noProof/>
                <w:webHidden/>
              </w:rPr>
              <w:fldChar w:fldCharType="separate"/>
            </w:r>
            <w:r w:rsidR="003274FC">
              <w:rPr>
                <w:noProof/>
                <w:webHidden/>
              </w:rPr>
              <w:t>6</w:t>
            </w:r>
            <w:r w:rsidR="003274FC">
              <w:rPr>
                <w:noProof/>
                <w:webHidden/>
              </w:rPr>
              <w:fldChar w:fldCharType="end"/>
            </w:r>
          </w:hyperlink>
        </w:p>
        <w:p w14:paraId="08674A12" w14:textId="7633B7C3" w:rsidR="003274FC" w:rsidRDefault="0028554F">
          <w:pPr>
            <w:pStyle w:val="TOC2"/>
            <w:tabs>
              <w:tab w:val="right" w:leader="dot" w:pos="9482"/>
            </w:tabs>
            <w:rPr>
              <w:rFonts w:eastAsiaTheme="minorEastAsia" w:cstheme="minorBidi"/>
              <w:b w:val="0"/>
              <w:bCs w:val="0"/>
              <w:noProof/>
              <w:lang w:eastAsia="en-AU"/>
            </w:rPr>
          </w:pPr>
          <w:hyperlink w:anchor="_Toc179789886" w:history="1">
            <w:r w:rsidR="003274FC" w:rsidRPr="00A33C32">
              <w:rPr>
                <w:rStyle w:val="Hyperlink"/>
                <w:noProof/>
              </w:rPr>
              <w:t>Management of contacts</w:t>
            </w:r>
            <w:r w:rsidR="003274FC">
              <w:rPr>
                <w:noProof/>
                <w:webHidden/>
              </w:rPr>
              <w:tab/>
            </w:r>
            <w:r w:rsidR="003274FC">
              <w:rPr>
                <w:noProof/>
                <w:webHidden/>
              </w:rPr>
              <w:fldChar w:fldCharType="begin"/>
            </w:r>
            <w:r w:rsidR="003274FC">
              <w:rPr>
                <w:noProof/>
                <w:webHidden/>
              </w:rPr>
              <w:instrText xml:space="preserve"> PAGEREF _Toc179789886 \h </w:instrText>
            </w:r>
            <w:r w:rsidR="003274FC">
              <w:rPr>
                <w:noProof/>
                <w:webHidden/>
              </w:rPr>
            </w:r>
            <w:r w:rsidR="003274FC">
              <w:rPr>
                <w:noProof/>
                <w:webHidden/>
              </w:rPr>
              <w:fldChar w:fldCharType="separate"/>
            </w:r>
            <w:r w:rsidR="003274FC">
              <w:rPr>
                <w:noProof/>
                <w:webHidden/>
              </w:rPr>
              <w:t>7</w:t>
            </w:r>
            <w:r w:rsidR="003274FC">
              <w:rPr>
                <w:noProof/>
                <w:webHidden/>
              </w:rPr>
              <w:fldChar w:fldCharType="end"/>
            </w:r>
          </w:hyperlink>
        </w:p>
        <w:p w14:paraId="7D915A98" w14:textId="21743F37"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887" w:history="1">
            <w:r w:rsidR="003274FC" w:rsidRPr="00A33C32">
              <w:rPr>
                <w:rStyle w:val="Hyperlink"/>
                <w:noProof/>
              </w:rPr>
              <w:t>2. The disease</w:t>
            </w:r>
            <w:r w:rsidR="003274FC">
              <w:rPr>
                <w:noProof/>
                <w:webHidden/>
              </w:rPr>
              <w:tab/>
            </w:r>
            <w:r w:rsidR="003274FC">
              <w:rPr>
                <w:noProof/>
                <w:webHidden/>
              </w:rPr>
              <w:fldChar w:fldCharType="begin"/>
            </w:r>
            <w:r w:rsidR="003274FC">
              <w:rPr>
                <w:noProof/>
                <w:webHidden/>
              </w:rPr>
              <w:instrText xml:space="preserve"> PAGEREF _Toc179789887 \h </w:instrText>
            </w:r>
            <w:r w:rsidR="003274FC">
              <w:rPr>
                <w:noProof/>
                <w:webHidden/>
              </w:rPr>
            </w:r>
            <w:r w:rsidR="003274FC">
              <w:rPr>
                <w:noProof/>
                <w:webHidden/>
              </w:rPr>
              <w:fldChar w:fldCharType="separate"/>
            </w:r>
            <w:r w:rsidR="003274FC">
              <w:rPr>
                <w:noProof/>
                <w:webHidden/>
              </w:rPr>
              <w:t>8</w:t>
            </w:r>
            <w:r w:rsidR="003274FC">
              <w:rPr>
                <w:noProof/>
                <w:webHidden/>
              </w:rPr>
              <w:fldChar w:fldCharType="end"/>
            </w:r>
          </w:hyperlink>
        </w:p>
        <w:p w14:paraId="4C4D730D" w14:textId="0F607A37" w:rsidR="003274FC" w:rsidRDefault="0028554F">
          <w:pPr>
            <w:pStyle w:val="TOC2"/>
            <w:tabs>
              <w:tab w:val="right" w:leader="dot" w:pos="9482"/>
            </w:tabs>
            <w:rPr>
              <w:rFonts w:eastAsiaTheme="minorEastAsia" w:cstheme="minorBidi"/>
              <w:b w:val="0"/>
              <w:bCs w:val="0"/>
              <w:noProof/>
              <w:lang w:eastAsia="en-AU"/>
            </w:rPr>
          </w:pPr>
          <w:hyperlink w:anchor="_Toc179789888" w:history="1">
            <w:r w:rsidR="003274FC" w:rsidRPr="00A33C32">
              <w:rPr>
                <w:rStyle w:val="Hyperlink"/>
                <w:noProof/>
              </w:rPr>
              <w:t>Infectious agent</w:t>
            </w:r>
            <w:r w:rsidR="003274FC">
              <w:rPr>
                <w:noProof/>
                <w:webHidden/>
              </w:rPr>
              <w:tab/>
            </w:r>
            <w:r w:rsidR="003274FC">
              <w:rPr>
                <w:noProof/>
                <w:webHidden/>
              </w:rPr>
              <w:fldChar w:fldCharType="begin"/>
            </w:r>
            <w:r w:rsidR="003274FC">
              <w:rPr>
                <w:noProof/>
                <w:webHidden/>
              </w:rPr>
              <w:instrText xml:space="preserve"> PAGEREF _Toc179789888 \h </w:instrText>
            </w:r>
            <w:r w:rsidR="003274FC">
              <w:rPr>
                <w:noProof/>
                <w:webHidden/>
              </w:rPr>
            </w:r>
            <w:r w:rsidR="003274FC">
              <w:rPr>
                <w:noProof/>
                <w:webHidden/>
              </w:rPr>
              <w:fldChar w:fldCharType="separate"/>
            </w:r>
            <w:r w:rsidR="003274FC">
              <w:rPr>
                <w:noProof/>
                <w:webHidden/>
              </w:rPr>
              <w:t>8</w:t>
            </w:r>
            <w:r w:rsidR="003274FC">
              <w:rPr>
                <w:noProof/>
                <w:webHidden/>
              </w:rPr>
              <w:fldChar w:fldCharType="end"/>
            </w:r>
          </w:hyperlink>
        </w:p>
        <w:p w14:paraId="5243A10C" w14:textId="3EDAAE0A" w:rsidR="003274FC" w:rsidRDefault="0028554F">
          <w:pPr>
            <w:pStyle w:val="TOC2"/>
            <w:tabs>
              <w:tab w:val="right" w:leader="dot" w:pos="9482"/>
            </w:tabs>
            <w:rPr>
              <w:rFonts w:eastAsiaTheme="minorEastAsia" w:cstheme="minorBidi"/>
              <w:b w:val="0"/>
              <w:bCs w:val="0"/>
              <w:noProof/>
              <w:lang w:eastAsia="en-AU"/>
            </w:rPr>
          </w:pPr>
          <w:hyperlink w:anchor="_Toc179789889" w:history="1">
            <w:r w:rsidR="003274FC" w:rsidRPr="00A33C32">
              <w:rPr>
                <w:rStyle w:val="Hyperlink"/>
                <w:noProof/>
              </w:rPr>
              <w:t>Reservoir</w:t>
            </w:r>
            <w:r w:rsidR="003274FC">
              <w:rPr>
                <w:noProof/>
                <w:webHidden/>
              </w:rPr>
              <w:tab/>
            </w:r>
            <w:r w:rsidR="003274FC">
              <w:rPr>
                <w:noProof/>
                <w:webHidden/>
              </w:rPr>
              <w:fldChar w:fldCharType="begin"/>
            </w:r>
            <w:r w:rsidR="003274FC">
              <w:rPr>
                <w:noProof/>
                <w:webHidden/>
              </w:rPr>
              <w:instrText xml:space="preserve"> PAGEREF _Toc179789889 \h </w:instrText>
            </w:r>
            <w:r w:rsidR="003274FC">
              <w:rPr>
                <w:noProof/>
                <w:webHidden/>
              </w:rPr>
            </w:r>
            <w:r w:rsidR="003274FC">
              <w:rPr>
                <w:noProof/>
                <w:webHidden/>
              </w:rPr>
              <w:fldChar w:fldCharType="separate"/>
            </w:r>
            <w:r w:rsidR="003274FC">
              <w:rPr>
                <w:noProof/>
                <w:webHidden/>
              </w:rPr>
              <w:t>8</w:t>
            </w:r>
            <w:r w:rsidR="003274FC">
              <w:rPr>
                <w:noProof/>
                <w:webHidden/>
              </w:rPr>
              <w:fldChar w:fldCharType="end"/>
            </w:r>
          </w:hyperlink>
        </w:p>
        <w:p w14:paraId="078635B6" w14:textId="50C18DBB" w:rsidR="003274FC" w:rsidRDefault="0028554F">
          <w:pPr>
            <w:pStyle w:val="TOC2"/>
            <w:tabs>
              <w:tab w:val="right" w:leader="dot" w:pos="9482"/>
            </w:tabs>
            <w:rPr>
              <w:rFonts w:eastAsiaTheme="minorEastAsia" w:cstheme="minorBidi"/>
              <w:b w:val="0"/>
              <w:bCs w:val="0"/>
              <w:noProof/>
              <w:lang w:eastAsia="en-AU"/>
            </w:rPr>
          </w:pPr>
          <w:hyperlink w:anchor="_Toc179789890" w:history="1">
            <w:r w:rsidR="003274FC" w:rsidRPr="00A33C32">
              <w:rPr>
                <w:rStyle w:val="Hyperlink"/>
                <w:noProof/>
              </w:rPr>
              <w:t>Disease occurrence and public health significance</w:t>
            </w:r>
            <w:r w:rsidR="003274FC">
              <w:rPr>
                <w:noProof/>
                <w:webHidden/>
              </w:rPr>
              <w:tab/>
            </w:r>
            <w:r w:rsidR="003274FC">
              <w:rPr>
                <w:noProof/>
                <w:webHidden/>
              </w:rPr>
              <w:fldChar w:fldCharType="begin"/>
            </w:r>
            <w:r w:rsidR="003274FC">
              <w:rPr>
                <w:noProof/>
                <w:webHidden/>
              </w:rPr>
              <w:instrText xml:space="preserve"> PAGEREF _Toc179789890 \h </w:instrText>
            </w:r>
            <w:r w:rsidR="003274FC">
              <w:rPr>
                <w:noProof/>
                <w:webHidden/>
              </w:rPr>
            </w:r>
            <w:r w:rsidR="003274FC">
              <w:rPr>
                <w:noProof/>
                <w:webHidden/>
              </w:rPr>
              <w:fldChar w:fldCharType="separate"/>
            </w:r>
            <w:r w:rsidR="003274FC">
              <w:rPr>
                <w:noProof/>
                <w:webHidden/>
              </w:rPr>
              <w:t>8</w:t>
            </w:r>
            <w:r w:rsidR="003274FC">
              <w:rPr>
                <w:noProof/>
                <w:webHidden/>
              </w:rPr>
              <w:fldChar w:fldCharType="end"/>
            </w:r>
          </w:hyperlink>
        </w:p>
        <w:p w14:paraId="42C72D41" w14:textId="3166BE97" w:rsidR="003274FC" w:rsidRDefault="0028554F">
          <w:pPr>
            <w:pStyle w:val="TOC2"/>
            <w:tabs>
              <w:tab w:val="right" w:leader="dot" w:pos="9482"/>
            </w:tabs>
            <w:rPr>
              <w:rFonts w:eastAsiaTheme="minorEastAsia" w:cstheme="minorBidi"/>
              <w:b w:val="0"/>
              <w:bCs w:val="0"/>
              <w:noProof/>
              <w:lang w:eastAsia="en-AU"/>
            </w:rPr>
          </w:pPr>
          <w:hyperlink w:anchor="_Toc179789891" w:history="1">
            <w:r w:rsidR="003274FC" w:rsidRPr="00A33C32">
              <w:rPr>
                <w:rStyle w:val="Hyperlink"/>
                <w:noProof/>
              </w:rPr>
              <w:t>Mode of transmission</w:t>
            </w:r>
            <w:r w:rsidR="003274FC">
              <w:rPr>
                <w:noProof/>
                <w:webHidden/>
              </w:rPr>
              <w:tab/>
            </w:r>
            <w:r w:rsidR="003274FC">
              <w:rPr>
                <w:noProof/>
                <w:webHidden/>
              </w:rPr>
              <w:fldChar w:fldCharType="begin"/>
            </w:r>
            <w:r w:rsidR="003274FC">
              <w:rPr>
                <w:noProof/>
                <w:webHidden/>
              </w:rPr>
              <w:instrText xml:space="preserve"> PAGEREF _Toc179789891 \h </w:instrText>
            </w:r>
            <w:r w:rsidR="003274FC">
              <w:rPr>
                <w:noProof/>
                <w:webHidden/>
              </w:rPr>
            </w:r>
            <w:r w:rsidR="003274FC">
              <w:rPr>
                <w:noProof/>
                <w:webHidden/>
              </w:rPr>
              <w:fldChar w:fldCharType="separate"/>
            </w:r>
            <w:r w:rsidR="003274FC">
              <w:rPr>
                <w:noProof/>
                <w:webHidden/>
              </w:rPr>
              <w:t>9</w:t>
            </w:r>
            <w:r w:rsidR="003274FC">
              <w:rPr>
                <w:noProof/>
                <w:webHidden/>
              </w:rPr>
              <w:fldChar w:fldCharType="end"/>
            </w:r>
          </w:hyperlink>
        </w:p>
        <w:p w14:paraId="6E2001E8" w14:textId="0518EED7" w:rsidR="003274FC" w:rsidRDefault="0028554F">
          <w:pPr>
            <w:pStyle w:val="TOC2"/>
            <w:tabs>
              <w:tab w:val="right" w:leader="dot" w:pos="9482"/>
            </w:tabs>
            <w:rPr>
              <w:rFonts w:eastAsiaTheme="minorEastAsia" w:cstheme="minorBidi"/>
              <w:b w:val="0"/>
              <w:bCs w:val="0"/>
              <w:noProof/>
              <w:lang w:eastAsia="en-AU"/>
            </w:rPr>
          </w:pPr>
          <w:hyperlink w:anchor="_Toc179789892" w:history="1">
            <w:r w:rsidR="003274FC" w:rsidRPr="00A33C32">
              <w:rPr>
                <w:rStyle w:val="Hyperlink"/>
                <w:noProof/>
              </w:rPr>
              <w:t>Incubation period</w:t>
            </w:r>
            <w:r w:rsidR="003274FC">
              <w:rPr>
                <w:noProof/>
                <w:webHidden/>
              </w:rPr>
              <w:tab/>
            </w:r>
            <w:r w:rsidR="003274FC">
              <w:rPr>
                <w:noProof/>
                <w:webHidden/>
              </w:rPr>
              <w:fldChar w:fldCharType="begin"/>
            </w:r>
            <w:r w:rsidR="003274FC">
              <w:rPr>
                <w:noProof/>
                <w:webHidden/>
              </w:rPr>
              <w:instrText xml:space="preserve"> PAGEREF _Toc179789892 \h </w:instrText>
            </w:r>
            <w:r w:rsidR="003274FC">
              <w:rPr>
                <w:noProof/>
                <w:webHidden/>
              </w:rPr>
            </w:r>
            <w:r w:rsidR="003274FC">
              <w:rPr>
                <w:noProof/>
                <w:webHidden/>
              </w:rPr>
              <w:fldChar w:fldCharType="separate"/>
            </w:r>
            <w:r w:rsidR="003274FC">
              <w:rPr>
                <w:noProof/>
                <w:webHidden/>
              </w:rPr>
              <w:t>10</w:t>
            </w:r>
            <w:r w:rsidR="003274FC">
              <w:rPr>
                <w:noProof/>
                <w:webHidden/>
              </w:rPr>
              <w:fldChar w:fldCharType="end"/>
            </w:r>
          </w:hyperlink>
        </w:p>
        <w:p w14:paraId="5CF625AE" w14:textId="22DFABD6" w:rsidR="003274FC" w:rsidRDefault="0028554F">
          <w:pPr>
            <w:pStyle w:val="TOC2"/>
            <w:tabs>
              <w:tab w:val="right" w:leader="dot" w:pos="9482"/>
            </w:tabs>
            <w:rPr>
              <w:rFonts w:eastAsiaTheme="minorEastAsia" w:cstheme="minorBidi"/>
              <w:b w:val="0"/>
              <w:bCs w:val="0"/>
              <w:noProof/>
              <w:lang w:eastAsia="en-AU"/>
            </w:rPr>
          </w:pPr>
          <w:hyperlink w:anchor="_Toc179789893" w:history="1">
            <w:r w:rsidR="003274FC" w:rsidRPr="00A33C32">
              <w:rPr>
                <w:rStyle w:val="Hyperlink"/>
                <w:noProof/>
              </w:rPr>
              <w:t>Infectious period</w:t>
            </w:r>
            <w:r w:rsidR="003274FC">
              <w:rPr>
                <w:noProof/>
                <w:webHidden/>
              </w:rPr>
              <w:tab/>
            </w:r>
            <w:r w:rsidR="003274FC">
              <w:rPr>
                <w:noProof/>
                <w:webHidden/>
              </w:rPr>
              <w:fldChar w:fldCharType="begin"/>
            </w:r>
            <w:r w:rsidR="003274FC">
              <w:rPr>
                <w:noProof/>
                <w:webHidden/>
              </w:rPr>
              <w:instrText xml:space="preserve"> PAGEREF _Toc179789893 \h </w:instrText>
            </w:r>
            <w:r w:rsidR="003274FC">
              <w:rPr>
                <w:noProof/>
                <w:webHidden/>
              </w:rPr>
            </w:r>
            <w:r w:rsidR="003274FC">
              <w:rPr>
                <w:noProof/>
                <w:webHidden/>
              </w:rPr>
              <w:fldChar w:fldCharType="separate"/>
            </w:r>
            <w:r w:rsidR="003274FC">
              <w:rPr>
                <w:noProof/>
                <w:webHidden/>
              </w:rPr>
              <w:t>10</w:t>
            </w:r>
            <w:r w:rsidR="003274FC">
              <w:rPr>
                <w:noProof/>
                <w:webHidden/>
              </w:rPr>
              <w:fldChar w:fldCharType="end"/>
            </w:r>
          </w:hyperlink>
        </w:p>
        <w:p w14:paraId="6A105C8D" w14:textId="79F977BA" w:rsidR="003274FC" w:rsidRDefault="0028554F">
          <w:pPr>
            <w:pStyle w:val="TOC2"/>
            <w:tabs>
              <w:tab w:val="right" w:leader="dot" w:pos="9482"/>
            </w:tabs>
            <w:rPr>
              <w:rFonts w:eastAsiaTheme="minorEastAsia" w:cstheme="minorBidi"/>
              <w:b w:val="0"/>
              <w:bCs w:val="0"/>
              <w:noProof/>
              <w:lang w:eastAsia="en-AU"/>
            </w:rPr>
          </w:pPr>
          <w:hyperlink w:anchor="_Toc179789894" w:history="1">
            <w:r w:rsidR="003274FC" w:rsidRPr="00A33C32">
              <w:rPr>
                <w:rStyle w:val="Hyperlink"/>
                <w:rFonts w:eastAsia="Arial"/>
                <w:noProof/>
              </w:rPr>
              <w:t>Clinical presentation and outcomes</w:t>
            </w:r>
            <w:r w:rsidR="003274FC">
              <w:rPr>
                <w:noProof/>
                <w:webHidden/>
              </w:rPr>
              <w:tab/>
            </w:r>
            <w:r w:rsidR="003274FC">
              <w:rPr>
                <w:noProof/>
                <w:webHidden/>
              </w:rPr>
              <w:fldChar w:fldCharType="begin"/>
            </w:r>
            <w:r w:rsidR="003274FC">
              <w:rPr>
                <w:noProof/>
                <w:webHidden/>
              </w:rPr>
              <w:instrText xml:space="preserve"> PAGEREF _Toc179789894 \h </w:instrText>
            </w:r>
            <w:r w:rsidR="003274FC">
              <w:rPr>
                <w:noProof/>
                <w:webHidden/>
              </w:rPr>
            </w:r>
            <w:r w:rsidR="003274FC">
              <w:rPr>
                <w:noProof/>
                <w:webHidden/>
              </w:rPr>
              <w:fldChar w:fldCharType="separate"/>
            </w:r>
            <w:r w:rsidR="003274FC">
              <w:rPr>
                <w:noProof/>
                <w:webHidden/>
              </w:rPr>
              <w:t>10</w:t>
            </w:r>
            <w:r w:rsidR="003274FC">
              <w:rPr>
                <w:noProof/>
                <w:webHidden/>
              </w:rPr>
              <w:fldChar w:fldCharType="end"/>
            </w:r>
          </w:hyperlink>
        </w:p>
        <w:p w14:paraId="10BB6CFC" w14:textId="5D90E92B" w:rsidR="003274FC" w:rsidRDefault="0028554F">
          <w:pPr>
            <w:pStyle w:val="TOC2"/>
            <w:tabs>
              <w:tab w:val="right" w:leader="dot" w:pos="9482"/>
            </w:tabs>
            <w:rPr>
              <w:rFonts w:eastAsiaTheme="minorEastAsia" w:cstheme="minorBidi"/>
              <w:b w:val="0"/>
              <w:bCs w:val="0"/>
              <w:noProof/>
              <w:lang w:eastAsia="en-AU"/>
            </w:rPr>
          </w:pPr>
          <w:hyperlink w:anchor="_Toc179789895" w:history="1">
            <w:r w:rsidR="003274FC" w:rsidRPr="00A33C32">
              <w:rPr>
                <w:rStyle w:val="Hyperlink"/>
                <w:rFonts w:eastAsia="Arial"/>
                <w:noProof/>
              </w:rPr>
              <w:t>Mortality</w:t>
            </w:r>
            <w:r w:rsidR="003274FC">
              <w:rPr>
                <w:noProof/>
                <w:webHidden/>
              </w:rPr>
              <w:tab/>
            </w:r>
            <w:r w:rsidR="003274FC">
              <w:rPr>
                <w:noProof/>
                <w:webHidden/>
              </w:rPr>
              <w:fldChar w:fldCharType="begin"/>
            </w:r>
            <w:r w:rsidR="003274FC">
              <w:rPr>
                <w:noProof/>
                <w:webHidden/>
              </w:rPr>
              <w:instrText xml:space="preserve"> PAGEREF _Toc179789895 \h </w:instrText>
            </w:r>
            <w:r w:rsidR="003274FC">
              <w:rPr>
                <w:noProof/>
                <w:webHidden/>
              </w:rPr>
            </w:r>
            <w:r w:rsidR="003274FC">
              <w:rPr>
                <w:noProof/>
                <w:webHidden/>
              </w:rPr>
              <w:fldChar w:fldCharType="separate"/>
            </w:r>
            <w:r w:rsidR="003274FC">
              <w:rPr>
                <w:noProof/>
                <w:webHidden/>
              </w:rPr>
              <w:t>11</w:t>
            </w:r>
            <w:r w:rsidR="003274FC">
              <w:rPr>
                <w:noProof/>
                <w:webHidden/>
              </w:rPr>
              <w:fldChar w:fldCharType="end"/>
            </w:r>
          </w:hyperlink>
        </w:p>
        <w:p w14:paraId="0150B846" w14:textId="27882E25" w:rsidR="003274FC" w:rsidRDefault="0028554F">
          <w:pPr>
            <w:pStyle w:val="TOC2"/>
            <w:tabs>
              <w:tab w:val="right" w:leader="dot" w:pos="9482"/>
            </w:tabs>
            <w:rPr>
              <w:rFonts w:eastAsiaTheme="minorEastAsia" w:cstheme="minorBidi"/>
              <w:b w:val="0"/>
              <w:bCs w:val="0"/>
              <w:noProof/>
              <w:lang w:eastAsia="en-AU"/>
            </w:rPr>
          </w:pPr>
          <w:hyperlink w:anchor="_Toc179789896" w:history="1">
            <w:r w:rsidR="003274FC" w:rsidRPr="00A33C32">
              <w:rPr>
                <w:rStyle w:val="Hyperlink"/>
                <w:rFonts w:eastAsia="Arial"/>
                <w:noProof/>
              </w:rPr>
              <w:t>Groups at increased risk of severe disease</w:t>
            </w:r>
            <w:r w:rsidR="003274FC">
              <w:rPr>
                <w:noProof/>
                <w:webHidden/>
              </w:rPr>
              <w:tab/>
            </w:r>
            <w:r w:rsidR="003274FC">
              <w:rPr>
                <w:noProof/>
                <w:webHidden/>
              </w:rPr>
              <w:fldChar w:fldCharType="begin"/>
            </w:r>
            <w:r w:rsidR="003274FC">
              <w:rPr>
                <w:noProof/>
                <w:webHidden/>
              </w:rPr>
              <w:instrText xml:space="preserve"> PAGEREF _Toc179789896 \h </w:instrText>
            </w:r>
            <w:r w:rsidR="003274FC">
              <w:rPr>
                <w:noProof/>
                <w:webHidden/>
              </w:rPr>
            </w:r>
            <w:r w:rsidR="003274FC">
              <w:rPr>
                <w:noProof/>
                <w:webHidden/>
              </w:rPr>
              <w:fldChar w:fldCharType="separate"/>
            </w:r>
            <w:r w:rsidR="003274FC">
              <w:rPr>
                <w:noProof/>
                <w:webHidden/>
              </w:rPr>
              <w:t>12</w:t>
            </w:r>
            <w:r w:rsidR="003274FC">
              <w:rPr>
                <w:noProof/>
                <w:webHidden/>
              </w:rPr>
              <w:fldChar w:fldCharType="end"/>
            </w:r>
          </w:hyperlink>
        </w:p>
        <w:p w14:paraId="10B9F5CD" w14:textId="71F33C65" w:rsidR="003274FC" w:rsidRDefault="0028554F">
          <w:pPr>
            <w:pStyle w:val="TOC2"/>
            <w:tabs>
              <w:tab w:val="right" w:leader="dot" w:pos="9482"/>
            </w:tabs>
            <w:rPr>
              <w:rFonts w:eastAsiaTheme="minorEastAsia" w:cstheme="minorBidi"/>
              <w:b w:val="0"/>
              <w:bCs w:val="0"/>
              <w:noProof/>
              <w:lang w:eastAsia="en-AU"/>
            </w:rPr>
          </w:pPr>
          <w:hyperlink w:anchor="_Toc179789897" w:history="1">
            <w:r w:rsidR="003274FC" w:rsidRPr="00A33C32">
              <w:rPr>
                <w:rStyle w:val="Hyperlink"/>
                <w:rFonts w:eastAsia="Arial"/>
                <w:noProof/>
              </w:rPr>
              <w:t>High-risk settings and communities</w:t>
            </w:r>
            <w:r w:rsidR="003274FC">
              <w:rPr>
                <w:noProof/>
                <w:webHidden/>
              </w:rPr>
              <w:tab/>
            </w:r>
            <w:r w:rsidR="003274FC">
              <w:rPr>
                <w:noProof/>
                <w:webHidden/>
              </w:rPr>
              <w:fldChar w:fldCharType="begin"/>
            </w:r>
            <w:r w:rsidR="003274FC">
              <w:rPr>
                <w:noProof/>
                <w:webHidden/>
              </w:rPr>
              <w:instrText xml:space="preserve"> PAGEREF _Toc179789897 \h </w:instrText>
            </w:r>
            <w:r w:rsidR="003274FC">
              <w:rPr>
                <w:noProof/>
                <w:webHidden/>
              </w:rPr>
            </w:r>
            <w:r w:rsidR="003274FC">
              <w:rPr>
                <w:noProof/>
                <w:webHidden/>
              </w:rPr>
              <w:fldChar w:fldCharType="separate"/>
            </w:r>
            <w:r w:rsidR="003274FC">
              <w:rPr>
                <w:noProof/>
                <w:webHidden/>
              </w:rPr>
              <w:t>12</w:t>
            </w:r>
            <w:r w:rsidR="003274FC">
              <w:rPr>
                <w:noProof/>
                <w:webHidden/>
              </w:rPr>
              <w:fldChar w:fldCharType="end"/>
            </w:r>
          </w:hyperlink>
        </w:p>
        <w:p w14:paraId="49177EEF" w14:textId="101E2E9E"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898" w:history="1">
            <w:r w:rsidR="003274FC" w:rsidRPr="00A33C32">
              <w:rPr>
                <w:rStyle w:val="Hyperlink"/>
                <w:rFonts w:eastAsia="Arial"/>
                <w:noProof/>
              </w:rPr>
              <w:t>3. Routine prevention activities</w:t>
            </w:r>
            <w:r w:rsidR="003274FC">
              <w:rPr>
                <w:noProof/>
                <w:webHidden/>
              </w:rPr>
              <w:tab/>
            </w:r>
            <w:r w:rsidR="003274FC">
              <w:rPr>
                <w:noProof/>
                <w:webHidden/>
              </w:rPr>
              <w:fldChar w:fldCharType="begin"/>
            </w:r>
            <w:r w:rsidR="003274FC">
              <w:rPr>
                <w:noProof/>
                <w:webHidden/>
              </w:rPr>
              <w:instrText xml:space="preserve"> PAGEREF _Toc179789898 \h </w:instrText>
            </w:r>
            <w:r w:rsidR="003274FC">
              <w:rPr>
                <w:noProof/>
                <w:webHidden/>
              </w:rPr>
            </w:r>
            <w:r w:rsidR="003274FC">
              <w:rPr>
                <w:noProof/>
                <w:webHidden/>
              </w:rPr>
              <w:fldChar w:fldCharType="separate"/>
            </w:r>
            <w:r w:rsidR="003274FC">
              <w:rPr>
                <w:noProof/>
                <w:webHidden/>
              </w:rPr>
              <w:t>14</w:t>
            </w:r>
            <w:r w:rsidR="003274FC">
              <w:rPr>
                <w:noProof/>
                <w:webHidden/>
              </w:rPr>
              <w:fldChar w:fldCharType="end"/>
            </w:r>
          </w:hyperlink>
        </w:p>
        <w:p w14:paraId="256D646A" w14:textId="0A8EB465" w:rsidR="003274FC" w:rsidRDefault="0028554F">
          <w:pPr>
            <w:pStyle w:val="TOC2"/>
            <w:tabs>
              <w:tab w:val="right" w:leader="dot" w:pos="9482"/>
            </w:tabs>
            <w:rPr>
              <w:rFonts w:eastAsiaTheme="minorEastAsia" w:cstheme="minorBidi"/>
              <w:b w:val="0"/>
              <w:bCs w:val="0"/>
              <w:noProof/>
              <w:lang w:eastAsia="en-AU"/>
            </w:rPr>
          </w:pPr>
          <w:hyperlink w:anchor="_Toc179789899" w:history="1">
            <w:r w:rsidR="003274FC" w:rsidRPr="00A33C32">
              <w:rPr>
                <w:rStyle w:val="Hyperlink"/>
                <w:noProof/>
              </w:rPr>
              <w:t>Vaccination</w:t>
            </w:r>
            <w:r w:rsidR="003274FC">
              <w:rPr>
                <w:noProof/>
                <w:webHidden/>
              </w:rPr>
              <w:tab/>
            </w:r>
            <w:r w:rsidR="003274FC">
              <w:rPr>
                <w:noProof/>
                <w:webHidden/>
              </w:rPr>
              <w:fldChar w:fldCharType="begin"/>
            </w:r>
            <w:r w:rsidR="003274FC">
              <w:rPr>
                <w:noProof/>
                <w:webHidden/>
              </w:rPr>
              <w:instrText xml:space="preserve"> PAGEREF _Toc179789899 \h </w:instrText>
            </w:r>
            <w:r w:rsidR="003274FC">
              <w:rPr>
                <w:noProof/>
                <w:webHidden/>
              </w:rPr>
            </w:r>
            <w:r w:rsidR="003274FC">
              <w:rPr>
                <w:noProof/>
                <w:webHidden/>
              </w:rPr>
              <w:fldChar w:fldCharType="separate"/>
            </w:r>
            <w:r w:rsidR="003274FC">
              <w:rPr>
                <w:noProof/>
                <w:webHidden/>
              </w:rPr>
              <w:t>14</w:t>
            </w:r>
            <w:r w:rsidR="003274FC">
              <w:rPr>
                <w:noProof/>
                <w:webHidden/>
              </w:rPr>
              <w:fldChar w:fldCharType="end"/>
            </w:r>
          </w:hyperlink>
        </w:p>
        <w:p w14:paraId="70B20089" w14:textId="326F71C1"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900" w:history="1">
            <w:r w:rsidR="003274FC" w:rsidRPr="00A33C32">
              <w:rPr>
                <w:rStyle w:val="Hyperlink"/>
                <w:noProof/>
              </w:rPr>
              <w:t>4. Surveillance objectives</w:t>
            </w:r>
            <w:r w:rsidR="003274FC">
              <w:rPr>
                <w:noProof/>
                <w:webHidden/>
              </w:rPr>
              <w:tab/>
            </w:r>
            <w:r w:rsidR="003274FC">
              <w:rPr>
                <w:noProof/>
                <w:webHidden/>
              </w:rPr>
              <w:fldChar w:fldCharType="begin"/>
            </w:r>
            <w:r w:rsidR="003274FC">
              <w:rPr>
                <w:noProof/>
                <w:webHidden/>
              </w:rPr>
              <w:instrText xml:space="preserve"> PAGEREF _Toc179789900 \h </w:instrText>
            </w:r>
            <w:r w:rsidR="003274FC">
              <w:rPr>
                <w:noProof/>
                <w:webHidden/>
              </w:rPr>
            </w:r>
            <w:r w:rsidR="003274FC">
              <w:rPr>
                <w:noProof/>
                <w:webHidden/>
              </w:rPr>
              <w:fldChar w:fldCharType="separate"/>
            </w:r>
            <w:r w:rsidR="003274FC">
              <w:rPr>
                <w:noProof/>
                <w:webHidden/>
              </w:rPr>
              <w:t>16</w:t>
            </w:r>
            <w:r w:rsidR="003274FC">
              <w:rPr>
                <w:noProof/>
                <w:webHidden/>
              </w:rPr>
              <w:fldChar w:fldCharType="end"/>
            </w:r>
          </w:hyperlink>
        </w:p>
        <w:p w14:paraId="77CB734A" w14:textId="7FAF081A"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901" w:history="1">
            <w:r w:rsidR="003274FC" w:rsidRPr="00A33C32">
              <w:rPr>
                <w:rStyle w:val="Hyperlink"/>
                <w:noProof/>
              </w:rPr>
              <w:t>5. Data management</w:t>
            </w:r>
            <w:r w:rsidR="003274FC">
              <w:rPr>
                <w:noProof/>
                <w:webHidden/>
              </w:rPr>
              <w:tab/>
            </w:r>
            <w:r w:rsidR="003274FC">
              <w:rPr>
                <w:noProof/>
                <w:webHidden/>
              </w:rPr>
              <w:fldChar w:fldCharType="begin"/>
            </w:r>
            <w:r w:rsidR="003274FC">
              <w:rPr>
                <w:noProof/>
                <w:webHidden/>
              </w:rPr>
              <w:instrText xml:space="preserve"> PAGEREF _Toc179789901 \h </w:instrText>
            </w:r>
            <w:r w:rsidR="003274FC">
              <w:rPr>
                <w:noProof/>
                <w:webHidden/>
              </w:rPr>
            </w:r>
            <w:r w:rsidR="003274FC">
              <w:rPr>
                <w:noProof/>
                <w:webHidden/>
              </w:rPr>
              <w:fldChar w:fldCharType="separate"/>
            </w:r>
            <w:r w:rsidR="003274FC">
              <w:rPr>
                <w:noProof/>
                <w:webHidden/>
              </w:rPr>
              <w:t>17</w:t>
            </w:r>
            <w:r w:rsidR="003274FC">
              <w:rPr>
                <w:noProof/>
                <w:webHidden/>
              </w:rPr>
              <w:fldChar w:fldCharType="end"/>
            </w:r>
          </w:hyperlink>
        </w:p>
        <w:p w14:paraId="5312D0E6" w14:textId="0AE8E824"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902" w:history="1">
            <w:r w:rsidR="003274FC" w:rsidRPr="00A33C32">
              <w:rPr>
                <w:rStyle w:val="Hyperlink"/>
                <w:noProof/>
              </w:rPr>
              <w:t>6. Case definition</w:t>
            </w:r>
            <w:r w:rsidR="003274FC">
              <w:rPr>
                <w:noProof/>
                <w:webHidden/>
              </w:rPr>
              <w:tab/>
            </w:r>
            <w:r w:rsidR="003274FC">
              <w:rPr>
                <w:noProof/>
                <w:webHidden/>
              </w:rPr>
              <w:fldChar w:fldCharType="begin"/>
            </w:r>
            <w:r w:rsidR="003274FC">
              <w:rPr>
                <w:noProof/>
                <w:webHidden/>
              </w:rPr>
              <w:instrText xml:space="preserve"> PAGEREF _Toc179789902 \h </w:instrText>
            </w:r>
            <w:r w:rsidR="003274FC">
              <w:rPr>
                <w:noProof/>
                <w:webHidden/>
              </w:rPr>
            </w:r>
            <w:r w:rsidR="003274FC">
              <w:rPr>
                <w:noProof/>
                <w:webHidden/>
              </w:rPr>
              <w:fldChar w:fldCharType="separate"/>
            </w:r>
            <w:r w:rsidR="003274FC">
              <w:rPr>
                <w:noProof/>
                <w:webHidden/>
              </w:rPr>
              <w:t>18</w:t>
            </w:r>
            <w:r w:rsidR="003274FC">
              <w:rPr>
                <w:noProof/>
                <w:webHidden/>
              </w:rPr>
              <w:fldChar w:fldCharType="end"/>
            </w:r>
          </w:hyperlink>
        </w:p>
        <w:p w14:paraId="13E4DA81" w14:textId="3039FBB8" w:rsidR="003274FC" w:rsidRDefault="0028554F">
          <w:pPr>
            <w:pStyle w:val="TOC3"/>
            <w:tabs>
              <w:tab w:val="right" w:leader="dot" w:pos="9482"/>
            </w:tabs>
            <w:rPr>
              <w:rFonts w:eastAsiaTheme="minorEastAsia" w:cstheme="minorBidi"/>
              <w:noProof/>
              <w:sz w:val="22"/>
              <w:szCs w:val="22"/>
              <w:lang w:eastAsia="en-AU"/>
            </w:rPr>
          </w:pPr>
          <w:hyperlink w:anchor="_Toc179789903" w:history="1">
            <w:r w:rsidR="003274FC" w:rsidRPr="00A33C32">
              <w:rPr>
                <w:rStyle w:val="Hyperlink"/>
                <w:noProof/>
              </w:rPr>
              <w:t>Confirmed case</w:t>
            </w:r>
            <w:r w:rsidR="003274FC">
              <w:rPr>
                <w:noProof/>
                <w:webHidden/>
              </w:rPr>
              <w:tab/>
            </w:r>
            <w:r w:rsidR="003274FC">
              <w:rPr>
                <w:noProof/>
                <w:webHidden/>
              </w:rPr>
              <w:fldChar w:fldCharType="begin"/>
            </w:r>
            <w:r w:rsidR="003274FC">
              <w:rPr>
                <w:noProof/>
                <w:webHidden/>
              </w:rPr>
              <w:instrText xml:space="preserve"> PAGEREF _Toc179789903 \h </w:instrText>
            </w:r>
            <w:r w:rsidR="003274FC">
              <w:rPr>
                <w:noProof/>
                <w:webHidden/>
              </w:rPr>
            </w:r>
            <w:r w:rsidR="003274FC">
              <w:rPr>
                <w:noProof/>
                <w:webHidden/>
              </w:rPr>
              <w:fldChar w:fldCharType="separate"/>
            </w:r>
            <w:r w:rsidR="003274FC">
              <w:rPr>
                <w:noProof/>
                <w:webHidden/>
              </w:rPr>
              <w:t>18</w:t>
            </w:r>
            <w:r w:rsidR="003274FC">
              <w:rPr>
                <w:noProof/>
                <w:webHidden/>
              </w:rPr>
              <w:fldChar w:fldCharType="end"/>
            </w:r>
          </w:hyperlink>
        </w:p>
        <w:p w14:paraId="4D9F3D43" w14:textId="3C335E07" w:rsidR="003274FC" w:rsidRDefault="0028554F">
          <w:pPr>
            <w:pStyle w:val="TOC3"/>
            <w:tabs>
              <w:tab w:val="right" w:leader="dot" w:pos="9482"/>
            </w:tabs>
            <w:rPr>
              <w:rFonts w:eastAsiaTheme="minorEastAsia" w:cstheme="minorBidi"/>
              <w:noProof/>
              <w:sz w:val="22"/>
              <w:szCs w:val="22"/>
              <w:lang w:eastAsia="en-AU"/>
            </w:rPr>
          </w:pPr>
          <w:hyperlink w:anchor="_Toc179789904" w:history="1">
            <w:r w:rsidR="003274FC" w:rsidRPr="00A33C32">
              <w:rPr>
                <w:rStyle w:val="Hyperlink"/>
                <w:noProof/>
              </w:rPr>
              <w:t>Probable case</w:t>
            </w:r>
            <w:r w:rsidR="003274FC">
              <w:rPr>
                <w:noProof/>
                <w:webHidden/>
              </w:rPr>
              <w:tab/>
            </w:r>
            <w:r w:rsidR="003274FC">
              <w:rPr>
                <w:noProof/>
                <w:webHidden/>
              </w:rPr>
              <w:fldChar w:fldCharType="begin"/>
            </w:r>
            <w:r w:rsidR="003274FC">
              <w:rPr>
                <w:noProof/>
                <w:webHidden/>
              </w:rPr>
              <w:instrText xml:space="preserve"> PAGEREF _Toc179789904 \h </w:instrText>
            </w:r>
            <w:r w:rsidR="003274FC">
              <w:rPr>
                <w:noProof/>
                <w:webHidden/>
              </w:rPr>
            </w:r>
            <w:r w:rsidR="003274FC">
              <w:rPr>
                <w:noProof/>
                <w:webHidden/>
              </w:rPr>
              <w:fldChar w:fldCharType="separate"/>
            </w:r>
            <w:r w:rsidR="003274FC">
              <w:rPr>
                <w:noProof/>
                <w:webHidden/>
              </w:rPr>
              <w:t>18</w:t>
            </w:r>
            <w:r w:rsidR="003274FC">
              <w:rPr>
                <w:noProof/>
                <w:webHidden/>
              </w:rPr>
              <w:fldChar w:fldCharType="end"/>
            </w:r>
          </w:hyperlink>
        </w:p>
        <w:p w14:paraId="70FE083B" w14:textId="31C06B84" w:rsidR="003274FC" w:rsidRDefault="0028554F">
          <w:pPr>
            <w:pStyle w:val="TOC3"/>
            <w:tabs>
              <w:tab w:val="right" w:leader="dot" w:pos="9482"/>
            </w:tabs>
            <w:rPr>
              <w:rFonts w:eastAsiaTheme="minorEastAsia" w:cstheme="minorBidi"/>
              <w:noProof/>
              <w:sz w:val="22"/>
              <w:szCs w:val="22"/>
              <w:lang w:eastAsia="en-AU"/>
            </w:rPr>
          </w:pPr>
          <w:hyperlink w:anchor="_Toc179789905" w:history="1">
            <w:r w:rsidR="003274FC" w:rsidRPr="00A33C32">
              <w:rPr>
                <w:rStyle w:val="Hyperlink"/>
                <w:noProof/>
              </w:rPr>
              <w:t>Suspected case</w:t>
            </w:r>
            <w:r w:rsidR="003274FC" w:rsidRPr="00A33C32">
              <w:rPr>
                <w:rStyle w:val="Hyperlink"/>
                <w:rFonts w:eastAsia="Arial" w:cs="Arial"/>
                <w:noProof/>
                <w:vertAlign w:val="superscript"/>
              </w:rPr>
              <w:t>4</w:t>
            </w:r>
            <w:r w:rsidR="003274FC">
              <w:rPr>
                <w:noProof/>
                <w:webHidden/>
              </w:rPr>
              <w:tab/>
            </w:r>
            <w:r w:rsidR="003274FC">
              <w:rPr>
                <w:noProof/>
                <w:webHidden/>
              </w:rPr>
              <w:fldChar w:fldCharType="begin"/>
            </w:r>
            <w:r w:rsidR="003274FC">
              <w:rPr>
                <w:noProof/>
                <w:webHidden/>
              </w:rPr>
              <w:instrText xml:space="preserve"> PAGEREF _Toc179789905 \h </w:instrText>
            </w:r>
            <w:r w:rsidR="003274FC">
              <w:rPr>
                <w:noProof/>
                <w:webHidden/>
              </w:rPr>
            </w:r>
            <w:r w:rsidR="003274FC">
              <w:rPr>
                <w:noProof/>
                <w:webHidden/>
              </w:rPr>
              <w:fldChar w:fldCharType="separate"/>
            </w:r>
            <w:r w:rsidR="003274FC">
              <w:rPr>
                <w:noProof/>
                <w:webHidden/>
              </w:rPr>
              <w:t>19</w:t>
            </w:r>
            <w:r w:rsidR="003274FC">
              <w:rPr>
                <w:noProof/>
                <w:webHidden/>
              </w:rPr>
              <w:fldChar w:fldCharType="end"/>
            </w:r>
          </w:hyperlink>
        </w:p>
        <w:p w14:paraId="5C8EB7EB" w14:textId="148AF8B8"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906" w:history="1">
            <w:r w:rsidR="003274FC" w:rsidRPr="00A33C32">
              <w:rPr>
                <w:rStyle w:val="Hyperlink"/>
                <w:noProof/>
              </w:rPr>
              <w:t>7. Testing</w:t>
            </w:r>
            <w:r w:rsidR="003274FC">
              <w:rPr>
                <w:noProof/>
                <w:webHidden/>
              </w:rPr>
              <w:tab/>
            </w:r>
            <w:r w:rsidR="003274FC">
              <w:rPr>
                <w:noProof/>
                <w:webHidden/>
              </w:rPr>
              <w:fldChar w:fldCharType="begin"/>
            </w:r>
            <w:r w:rsidR="003274FC">
              <w:rPr>
                <w:noProof/>
                <w:webHidden/>
              </w:rPr>
              <w:instrText xml:space="preserve"> PAGEREF _Toc179789906 \h </w:instrText>
            </w:r>
            <w:r w:rsidR="003274FC">
              <w:rPr>
                <w:noProof/>
                <w:webHidden/>
              </w:rPr>
            </w:r>
            <w:r w:rsidR="003274FC">
              <w:rPr>
                <w:noProof/>
                <w:webHidden/>
              </w:rPr>
              <w:fldChar w:fldCharType="separate"/>
            </w:r>
            <w:r w:rsidR="003274FC">
              <w:rPr>
                <w:noProof/>
                <w:webHidden/>
              </w:rPr>
              <w:t>20</w:t>
            </w:r>
            <w:r w:rsidR="003274FC">
              <w:rPr>
                <w:noProof/>
                <w:webHidden/>
              </w:rPr>
              <w:fldChar w:fldCharType="end"/>
            </w:r>
          </w:hyperlink>
        </w:p>
        <w:p w14:paraId="6A328F34" w14:textId="33DB4B92" w:rsidR="003274FC" w:rsidRDefault="0028554F">
          <w:pPr>
            <w:pStyle w:val="TOC2"/>
            <w:tabs>
              <w:tab w:val="right" w:leader="dot" w:pos="9482"/>
            </w:tabs>
            <w:rPr>
              <w:rFonts w:eastAsiaTheme="minorEastAsia" w:cstheme="minorBidi"/>
              <w:b w:val="0"/>
              <w:bCs w:val="0"/>
              <w:noProof/>
              <w:lang w:eastAsia="en-AU"/>
            </w:rPr>
          </w:pPr>
          <w:hyperlink w:anchor="_Toc179789907" w:history="1">
            <w:r w:rsidR="003274FC" w:rsidRPr="00A33C32">
              <w:rPr>
                <w:rStyle w:val="Hyperlink"/>
                <w:noProof/>
              </w:rPr>
              <w:t>Specimen collection and handling</w:t>
            </w:r>
            <w:r w:rsidR="003274FC">
              <w:rPr>
                <w:noProof/>
                <w:webHidden/>
              </w:rPr>
              <w:tab/>
            </w:r>
            <w:r w:rsidR="003274FC">
              <w:rPr>
                <w:noProof/>
                <w:webHidden/>
              </w:rPr>
              <w:fldChar w:fldCharType="begin"/>
            </w:r>
            <w:r w:rsidR="003274FC">
              <w:rPr>
                <w:noProof/>
                <w:webHidden/>
              </w:rPr>
              <w:instrText xml:space="preserve"> PAGEREF _Toc179789907 \h </w:instrText>
            </w:r>
            <w:r w:rsidR="003274FC">
              <w:rPr>
                <w:noProof/>
                <w:webHidden/>
              </w:rPr>
            </w:r>
            <w:r w:rsidR="003274FC">
              <w:rPr>
                <w:noProof/>
                <w:webHidden/>
              </w:rPr>
              <w:fldChar w:fldCharType="separate"/>
            </w:r>
            <w:r w:rsidR="003274FC">
              <w:rPr>
                <w:noProof/>
                <w:webHidden/>
              </w:rPr>
              <w:t>20</w:t>
            </w:r>
            <w:r w:rsidR="003274FC">
              <w:rPr>
                <w:noProof/>
                <w:webHidden/>
              </w:rPr>
              <w:fldChar w:fldCharType="end"/>
            </w:r>
          </w:hyperlink>
        </w:p>
        <w:p w14:paraId="30ACC01E" w14:textId="1F185E1C" w:rsidR="003274FC" w:rsidRDefault="0028554F">
          <w:pPr>
            <w:pStyle w:val="TOC3"/>
            <w:tabs>
              <w:tab w:val="right" w:leader="dot" w:pos="9482"/>
            </w:tabs>
            <w:rPr>
              <w:rFonts w:eastAsiaTheme="minorEastAsia" w:cstheme="minorBidi"/>
              <w:noProof/>
              <w:sz w:val="22"/>
              <w:szCs w:val="22"/>
              <w:lang w:eastAsia="en-AU"/>
            </w:rPr>
          </w:pPr>
          <w:hyperlink w:anchor="_Toc179789908" w:history="1">
            <w:r w:rsidR="003274FC" w:rsidRPr="00A33C32">
              <w:rPr>
                <w:rStyle w:val="Hyperlink"/>
                <w:noProof/>
              </w:rPr>
              <w:t>Characterisation of clades, subclades, and lineages</w:t>
            </w:r>
            <w:r w:rsidR="003274FC">
              <w:rPr>
                <w:noProof/>
                <w:webHidden/>
              </w:rPr>
              <w:tab/>
            </w:r>
            <w:r w:rsidR="003274FC">
              <w:rPr>
                <w:noProof/>
                <w:webHidden/>
              </w:rPr>
              <w:fldChar w:fldCharType="begin"/>
            </w:r>
            <w:r w:rsidR="003274FC">
              <w:rPr>
                <w:noProof/>
                <w:webHidden/>
              </w:rPr>
              <w:instrText xml:space="preserve"> PAGEREF _Toc179789908 \h </w:instrText>
            </w:r>
            <w:r w:rsidR="003274FC">
              <w:rPr>
                <w:noProof/>
                <w:webHidden/>
              </w:rPr>
            </w:r>
            <w:r w:rsidR="003274FC">
              <w:rPr>
                <w:noProof/>
                <w:webHidden/>
              </w:rPr>
              <w:fldChar w:fldCharType="separate"/>
            </w:r>
            <w:r w:rsidR="003274FC">
              <w:rPr>
                <w:noProof/>
                <w:webHidden/>
              </w:rPr>
              <w:t>20</w:t>
            </w:r>
            <w:r w:rsidR="003274FC">
              <w:rPr>
                <w:noProof/>
                <w:webHidden/>
              </w:rPr>
              <w:fldChar w:fldCharType="end"/>
            </w:r>
          </w:hyperlink>
        </w:p>
        <w:p w14:paraId="6E530CE5" w14:textId="23A3BF04" w:rsidR="003274FC" w:rsidRDefault="0028554F">
          <w:pPr>
            <w:pStyle w:val="TOC1"/>
            <w:tabs>
              <w:tab w:val="left" w:pos="480"/>
              <w:tab w:val="right" w:leader="dot" w:pos="9482"/>
            </w:tabs>
            <w:rPr>
              <w:rFonts w:eastAsiaTheme="minorEastAsia" w:cstheme="minorBidi"/>
              <w:b w:val="0"/>
              <w:bCs w:val="0"/>
              <w:iCs w:val="0"/>
              <w:noProof/>
              <w:sz w:val="22"/>
              <w:szCs w:val="22"/>
              <w:lang w:eastAsia="en-AU"/>
            </w:rPr>
          </w:pPr>
          <w:hyperlink w:anchor="_Toc179789909" w:history="1">
            <w:r w:rsidR="003274FC" w:rsidRPr="00A33C32">
              <w:rPr>
                <w:rStyle w:val="Hyperlink"/>
                <w:noProof/>
              </w:rPr>
              <w:t>8.</w:t>
            </w:r>
            <w:r w:rsidR="003274FC">
              <w:rPr>
                <w:rFonts w:eastAsiaTheme="minorEastAsia" w:cstheme="minorBidi"/>
                <w:b w:val="0"/>
                <w:bCs w:val="0"/>
                <w:iCs w:val="0"/>
                <w:noProof/>
                <w:sz w:val="22"/>
                <w:szCs w:val="22"/>
                <w:lang w:eastAsia="en-AU"/>
              </w:rPr>
              <w:tab/>
            </w:r>
            <w:r w:rsidR="003274FC" w:rsidRPr="00A33C32">
              <w:rPr>
                <w:rStyle w:val="Hyperlink"/>
                <w:noProof/>
              </w:rPr>
              <w:t>Case management</w:t>
            </w:r>
            <w:r w:rsidR="003274FC">
              <w:rPr>
                <w:noProof/>
                <w:webHidden/>
              </w:rPr>
              <w:tab/>
            </w:r>
            <w:r w:rsidR="003274FC">
              <w:rPr>
                <w:noProof/>
                <w:webHidden/>
              </w:rPr>
              <w:fldChar w:fldCharType="begin"/>
            </w:r>
            <w:r w:rsidR="003274FC">
              <w:rPr>
                <w:noProof/>
                <w:webHidden/>
              </w:rPr>
              <w:instrText xml:space="preserve"> PAGEREF _Toc179789909 \h </w:instrText>
            </w:r>
            <w:r w:rsidR="003274FC">
              <w:rPr>
                <w:noProof/>
                <w:webHidden/>
              </w:rPr>
            </w:r>
            <w:r w:rsidR="003274FC">
              <w:rPr>
                <w:noProof/>
                <w:webHidden/>
              </w:rPr>
              <w:fldChar w:fldCharType="separate"/>
            </w:r>
            <w:r w:rsidR="003274FC">
              <w:rPr>
                <w:noProof/>
                <w:webHidden/>
              </w:rPr>
              <w:t>22</w:t>
            </w:r>
            <w:r w:rsidR="003274FC">
              <w:rPr>
                <w:noProof/>
                <w:webHidden/>
              </w:rPr>
              <w:fldChar w:fldCharType="end"/>
            </w:r>
          </w:hyperlink>
        </w:p>
        <w:p w14:paraId="0322B0C5" w14:textId="0CC1F9AF" w:rsidR="003274FC" w:rsidRDefault="0028554F">
          <w:pPr>
            <w:pStyle w:val="TOC2"/>
            <w:tabs>
              <w:tab w:val="right" w:leader="dot" w:pos="9482"/>
            </w:tabs>
            <w:rPr>
              <w:rFonts w:eastAsiaTheme="minorEastAsia" w:cstheme="minorBidi"/>
              <w:b w:val="0"/>
              <w:bCs w:val="0"/>
              <w:noProof/>
              <w:lang w:eastAsia="en-AU"/>
            </w:rPr>
          </w:pPr>
          <w:hyperlink w:anchor="_Toc179789910" w:history="1">
            <w:r w:rsidR="003274FC" w:rsidRPr="00A33C32">
              <w:rPr>
                <w:rStyle w:val="Hyperlink"/>
                <w:noProof/>
              </w:rPr>
              <w:t>Response times</w:t>
            </w:r>
            <w:r w:rsidR="003274FC">
              <w:rPr>
                <w:noProof/>
                <w:webHidden/>
              </w:rPr>
              <w:tab/>
            </w:r>
            <w:r w:rsidR="003274FC">
              <w:rPr>
                <w:noProof/>
                <w:webHidden/>
              </w:rPr>
              <w:fldChar w:fldCharType="begin"/>
            </w:r>
            <w:r w:rsidR="003274FC">
              <w:rPr>
                <w:noProof/>
                <w:webHidden/>
              </w:rPr>
              <w:instrText xml:space="preserve"> PAGEREF _Toc179789910 \h </w:instrText>
            </w:r>
            <w:r w:rsidR="003274FC">
              <w:rPr>
                <w:noProof/>
                <w:webHidden/>
              </w:rPr>
            </w:r>
            <w:r w:rsidR="003274FC">
              <w:rPr>
                <w:noProof/>
                <w:webHidden/>
              </w:rPr>
              <w:fldChar w:fldCharType="separate"/>
            </w:r>
            <w:r w:rsidR="003274FC">
              <w:rPr>
                <w:noProof/>
                <w:webHidden/>
              </w:rPr>
              <w:t>22</w:t>
            </w:r>
            <w:r w:rsidR="003274FC">
              <w:rPr>
                <w:noProof/>
                <w:webHidden/>
              </w:rPr>
              <w:fldChar w:fldCharType="end"/>
            </w:r>
          </w:hyperlink>
        </w:p>
        <w:p w14:paraId="64E4278B" w14:textId="114BEDB9" w:rsidR="003274FC" w:rsidRDefault="0028554F">
          <w:pPr>
            <w:pStyle w:val="TOC2"/>
            <w:tabs>
              <w:tab w:val="right" w:leader="dot" w:pos="9482"/>
            </w:tabs>
            <w:rPr>
              <w:rFonts w:eastAsiaTheme="minorEastAsia" w:cstheme="minorBidi"/>
              <w:b w:val="0"/>
              <w:bCs w:val="0"/>
              <w:noProof/>
              <w:lang w:eastAsia="en-AU"/>
            </w:rPr>
          </w:pPr>
          <w:hyperlink w:anchor="_Toc179789911" w:history="1">
            <w:r w:rsidR="003274FC" w:rsidRPr="00A33C32">
              <w:rPr>
                <w:rStyle w:val="Hyperlink"/>
                <w:noProof/>
              </w:rPr>
              <w:t>Response procedure</w:t>
            </w:r>
            <w:r w:rsidR="003274FC">
              <w:rPr>
                <w:noProof/>
                <w:webHidden/>
              </w:rPr>
              <w:tab/>
            </w:r>
            <w:r w:rsidR="003274FC">
              <w:rPr>
                <w:noProof/>
                <w:webHidden/>
              </w:rPr>
              <w:fldChar w:fldCharType="begin"/>
            </w:r>
            <w:r w:rsidR="003274FC">
              <w:rPr>
                <w:noProof/>
                <w:webHidden/>
              </w:rPr>
              <w:instrText xml:space="preserve"> PAGEREF _Toc179789911 \h </w:instrText>
            </w:r>
            <w:r w:rsidR="003274FC">
              <w:rPr>
                <w:noProof/>
                <w:webHidden/>
              </w:rPr>
            </w:r>
            <w:r w:rsidR="003274FC">
              <w:rPr>
                <w:noProof/>
                <w:webHidden/>
              </w:rPr>
              <w:fldChar w:fldCharType="separate"/>
            </w:r>
            <w:r w:rsidR="003274FC">
              <w:rPr>
                <w:noProof/>
                <w:webHidden/>
              </w:rPr>
              <w:t>22</w:t>
            </w:r>
            <w:r w:rsidR="003274FC">
              <w:rPr>
                <w:noProof/>
                <w:webHidden/>
              </w:rPr>
              <w:fldChar w:fldCharType="end"/>
            </w:r>
          </w:hyperlink>
        </w:p>
        <w:p w14:paraId="1FCDDF42" w14:textId="7A945B71" w:rsidR="003274FC" w:rsidRDefault="0028554F">
          <w:pPr>
            <w:pStyle w:val="TOC3"/>
            <w:tabs>
              <w:tab w:val="right" w:leader="dot" w:pos="9482"/>
            </w:tabs>
            <w:rPr>
              <w:rFonts w:eastAsiaTheme="minorEastAsia" w:cstheme="minorBidi"/>
              <w:noProof/>
              <w:sz w:val="22"/>
              <w:szCs w:val="22"/>
              <w:lang w:eastAsia="en-AU"/>
            </w:rPr>
          </w:pPr>
          <w:hyperlink w:anchor="_Toc179789912" w:history="1">
            <w:r w:rsidR="003274FC" w:rsidRPr="00A33C32">
              <w:rPr>
                <w:rStyle w:val="Hyperlink"/>
                <w:noProof/>
              </w:rPr>
              <w:t>Box 1: Factors to consider in an mpox risk assessment</w:t>
            </w:r>
            <w:r w:rsidR="003274FC">
              <w:rPr>
                <w:noProof/>
                <w:webHidden/>
              </w:rPr>
              <w:tab/>
            </w:r>
            <w:r w:rsidR="003274FC">
              <w:rPr>
                <w:noProof/>
                <w:webHidden/>
              </w:rPr>
              <w:fldChar w:fldCharType="begin"/>
            </w:r>
            <w:r w:rsidR="003274FC">
              <w:rPr>
                <w:noProof/>
                <w:webHidden/>
              </w:rPr>
              <w:instrText xml:space="preserve"> PAGEREF _Toc179789912 \h </w:instrText>
            </w:r>
            <w:r w:rsidR="003274FC">
              <w:rPr>
                <w:noProof/>
                <w:webHidden/>
              </w:rPr>
            </w:r>
            <w:r w:rsidR="003274FC">
              <w:rPr>
                <w:noProof/>
                <w:webHidden/>
              </w:rPr>
              <w:fldChar w:fldCharType="separate"/>
            </w:r>
            <w:r w:rsidR="003274FC">
              <w:rPr>
                <w:noProof/>
                <w:webHidden/>
              </w:rPr>
              <w:t>22</w:t>
            </w:r>
            <w:r w:rsidR="003274FC">
              <w:rPr>
                <w:noProof/>
                <w:webHidden/>
              </w:rPr>
              <w:fldChar w:fldCharType="end"/>
            </w:r>
          </w:hyperlink>
        </w:p>
        <w:p w14:paraId="37FAB6B3" w14:textId="30743965" w:rsidR="003274FC" w:rsidRDefault="0028554F">
          <w:pPr>
            <w:pStyle w:val="TOC2"/>
            <w:tabs>
              <w:tab w:val="right" w:leader="dot" w:pos="9482"/>
            </w:tabs>
            <w:rPr>
              <w:rFonts w:eastAsiaTheme="minorEastAsia" w:cstheme="minorBidi"/>
              <w:b w:val="0"/>
              <w:bCs w:val="0"/>
              <w:noProof/>
              <w:lang w:eastAsia="en-AU"/>
            </w:rPr>
          </w:pPr>
          <w:hyperlink w:anchor="_Toc179789913" w:history="1">
            <w:r w:rsidR="003274FC" w:rsidRPr="00A33C32">
              <w:rPr>
                <w:rStyle w:val="Hyperlink"/>
                <w:noProof/>
              </w:rPr>
              <w:t>Exclusion and restriction</w:t>
            </w:r>
            <w:r w:rsidR="003274FC">
              <w:rPr>
                <w:noProof/>
                <w:webHidden/>
              </w:rPr>
              <w:tab/>
            </w:r>
            <w:r w:rsidR="003274FC">
              <w:rPr>
                <w:noProof/>
                <w:webHidden/>
              </w:rPr>
              <w:fldChar w:fldCharType="begin"/>
            </w:r>
            <w:r w:rsidR="003274FC">
              <w:rPr>
                <w:noProof/>
                <w:webHidden/>
              </w:rPr>
              <w:instrText xml:space="preserve"> PAGEREF _Toc179789913 \h </w:instrText>
            </w:r>
            <w:r w:rsidR="003274FC">
              <w:rPr>
                <w:noProof/>
                <w:webHidden/>
              </w:rPr>
            </w:r>
            <w:r w:rsidR="003274FC">
              <w:rPr>
                <w:noProof/>
                <w:webHidden/>
              </w:rPr>
              <w:fldChar w:fldCharType="separate"/>
            </w:r>
            <w:r w:rsidR="003274FC">
              <w:rPr>
                <w:noProof/>
                <w:webHidden/>
              </w:rPr>
              <w:t>23</w:t>
            </w:r>
            <w:r w:rsidR="003274FC">
              <w:rPr>
                <w:noProof/>
                <w:webHidden/>
              </w:rPr>
              <w:fldChar w:fldCharType="end"/>
            </w:r>
          </w:hyperlink>
        </w:p>
        <w:p w14:paraId="283FD50F" w14:textId="3328BCBF" w:rsidR="003274FC" w:rsidRDefault="0028554F">
          <w:pPr>
            <w:pStyle w:val="TOC3"/>
            <w:tabs>
              <w:tab w:val="right" w:leader="dot" w:pos="9482"/>
            </w:tabs>
            <w:rPr>
              <w:rFonts w:eastAsiaTheme="minorEastAsia" w:cstheme="minorBidi"/>
              <w:noProof/>
              <w:sz w:val="22"/>
              <w:szCs w:val="22"/>
              <w:lang w:eastAsia="en-AU"/>
            </w:rPr>
          </w:pPr>
          <w:hyperlink w:anchor="_Toc179789914" w:history="1">
            <w:r w:rsidR="003274FC" w:rsidRPr="00A33C32">
              <w:rPr>
                <w:rStyle w:val="Hyperlink"/>
                <w:noProof/>
              </w:rPr>
              <w:t>Cases with confirmed MPXV clade I infection or epidemiological links</w:t>
            </w:r>
            <w:r w:rsidR="003274FC">
              <w:rPr>
                <w:noProof/>
                <w:webHidden/>
              </w:rPr>
              <w:tab/>
            </w:r>
            <w:r w:rsidR="003274FC">
              <w:rPr>
                <w:noProof/>
                <w:webHidden/>
              </w:rPr>
              <w:fldChar w:fldCharType="begin"/>
            </w:r>
            <w:r w:rsidR="003274FC">
              <w:rPr>
                <w:noProof/>
                <w:webHidden/>
              </w:rPr>
              <w:instrText xml:space="preserve"> PAGEREF _Toc179789914 \h </w:instrText>
            </w:r>
            <w:r w:rsidR="003274FC">
              <w:rPr>
                <w:noProof/>
                <w:webHidden/>
              </w:rPr>
            </w:r>
            <w:r w:rsidR="003274FC">
              <w:rPr>
                <w:noProof/>
                <w:webHidden/>
              </w:rPr>
              <w:fldChar w:fldCharType="separate"/>
            </w:r>
            <w:r w:rsidR="003274FC">
              <w:rPr>
                <w:noProof/>
                <w:webHidden/>
              </w:rPr>
              <w:t>24</w:t>
            </w:r>
            <w:r w:rsidR="003274FC">
              <w:rPr>
                <w:noProof/>
                <w:webHidden/>
              </w:rPr>
              <w:fldChar w:fldCharType="end"/>
            </w:r>
          </w:hyperlink>
        </w:p>
        <w:p w14:paraId="33DD66BC" w14:textId="778942B9" w:rsidR="003274FC" w:rsidRDefault="0028554F">
          <w:pPr>
            <w:pStyle w:val="TOC2"/>
            <w:tabs>
              <w:tab w:val="right" w:leader="dot" w:pos="9482"/>
            </w:tabs>
            <w:rPr>
              <w:rFonts w:eastAsiaTheme="minorEastAsia" w:cstheme="minorBidi"/>
              <w:b w:val="0"/>
              <w:bCs w:val="0"/>
              <w:noProof/>
              <w:lang w:eastAsia="en-AU"/>
            </w:rPr>
          </w:pPr>
          <w:hyperlink w:anchor="_Toc179789915" w:history="1">
            <w:r w:rsidR="003274FC" w:rsidRPr="00A33C32">
              <w:rPr>
                <w:rStyle w:val="Hyperlink"/>
                <w:noProof/>
              </w:rPr>
              <w:t>Management in healthcare settings</w:t>
            </w:r>
            <w:r w:rsidR="003274FC">
              <w:rPr>
                <w:noProof/>
                <w:webHidden/>
              </w:rPr>
              <w:tab/>
            </w:r>
            <w:r w:rsidR="003274FC">
              <w:rPr>
                <w:noProof/>
                <w:webHidden/>
              </w:rPr>
              <w:fldChar w:fldCharType="begin"/>
            </w:r>
            <w:r w:rsidR="003274FC">
              <w:rPr>
                <w:noProof/>
                <w:webHidden/>
              </w:rPr>
              <w:instrText xml:space="preserve"> PAGEREF _Toc179789915 \h </w:instrText>
            </w:r>
            <w:r w:rsidR="003274FC">
              <w:rPr>
                <w:noProof/>
                <w:webHidden/>
              </w:rPr>
            </w:r>
            <w:r w:rsidR="003274FC">
              <w:rPr>
                <w:noProof/>
                <w:webHidden/>
              </w:rPr>
              <w:fldChar w:fldCharType="separate"/>
            </w:r>
            <w:r w:rsidR="003274FC">
              <w:rPr>
                <w:noProof/>
                <w:webHidden/>
              </w:rPr>
              <w:t>25</w:t>
            </w:r>
            <w:r w:rsidR="003274FC">
              <w:rPr>
                <w:noProof/>
                <w:webHidden/>
              </w:rPr>
              <w:fldChar w:fldCharType="end"/>
            </w:r>
          </w:hyperlink>
        </w:p>
        <w:p w14:paraId="4FBAFC4F" w14:textId="762300D2" w:rsidR="003274FC" w:rsidRDefault="0028554F">
          <w:pPr>
            <w:pStyle w:val="TOC3"/>
            <w:tabs>
              <w:tab w:val="right" w:leader="dot" w:pos="9482"/>
            </w:tabs>
            <w:rPr>
              <w:rFonts w:eastAsiaTheme="minorEastAsia" w:cstheme="minorBidi"/>
              <w:noProof/>
              <w:sz w:val="22"/>
              <w:szCs w:val="22"/>
              <w:lang w:eastAsia="en-AU"/>
            </w:rPr>
          </w:pPr>
          <w:hyperlink w:anchor="_Toc179789916" w:history="1">
            <w:r w:rsidR="003274FC" w:rsidRPr="00A33C32">
              <w:rPr>
                <w:rStyle w:val="Hyperlink"/>
                <w:noProof/>
              </w:rPr>
              <w:t>Healthcare workers caring for mpox cases in a clinical setting</w:t>
            </w:r>
            <w:r w:rsidR="003274FC">
              <w:rPr>
                <w:noProof/>
                <w:webHidden/>
              </w:rPr>
              <w:tab/>
            </w:r>
            <w:r w:rsidR="003274FC">
              <w:rPr>
                <w:noProof/>
                <w:webHidden/>
              </w:rPr>
              <w:fldChar w:fldCharType="begin"/>
            </w:r>
            <w:r w:rsidR="003274FC">
              <w:rPr>
                <w:noProof/>
                <w:webHidden/>
              </w:rPr>
              <w:instrText xml:space="preserve"> PAGEREF _Toc179789916 \h </w:instrText>
            </w:r>
            <w:r w:rsidR="003274FC">
              <w:rPr>
                <w:noProof/>
                <w:webHidden/>
              </w:rPr>
            </w:r>
            <w:r w:rsidR="003274FC">
              <w:rPr>
                <w:noProof/>
                <w:webHidden/>
              </w:rPr>
              <w:fldChar w:fldCharType="separate"/>
            </w:r>
            <w:r w:rsidR="003274FC">
              <w:rPr>
                <w:noProof/>
                <w:webHidden/>
              </w:rPr>
              <w:t>25</w:t>
            </w:r>
            <w:r w:rsidR="003274FC">
              <w:rPr>
                <w:noProof/>
                <w:webHidden/>
              </w:rPr>
              <w:fldChar w:fldCharType="end"/>
            </w:r>
          </w:hyperlink>
        </w:p>
        <w:p w14:paraId="536E3D83" w14:textId="234BABFB" w:rsidR="003274FC" w:rsidRDefault="0028554F">
          <w:pPr>
            <w:pStyle w:val="TOC3"/>
            <w:tabs>
              <w:tab w:val="right" w:leader="dot" w:pos="9482"/>
            </w:tabs>
            <w:rPr>
              <w:rFonts w:eastAsiaTheme="minorEastAsia" w:cstheme="minorBidi"/>
              <w:noProof/>
              <w:sz w:val="22"/>
              <w:szCs w:val="22"/>
              <w:lang w:eastAsia="en-AU"/>
            </w:rPr>
          </w:pPr>
          <w:hyperlink w:anchor="_Toc179789917" w:history="1">
            <w:r w:rsidR="003274FC" w:rsidRPr="00A33C32">
              <w:rPr>
                <w:rStyle w:val="Hyperlink"/>
                <w:noProof/>
              </w:rPr>
              <w:t>Patients with a suspected, probable, or confirmed mpox infection in a clinical setting</w:t>
            </w:r>
            <w:r w:rsidR="003274FC">
              <w:rPr>
                <w:noProof/>
                <w:webHidden/>
              </w:rPr>
              <w:tab/>
            </w:r>
            <w:r w:rsidR="003274FC">
              <w:rPr>
                <w:noProof/>
                <w:webHidden/>
              </w:rPr>
              <w:fldChar w:fldCharType="begin"/>
            </w:r>
            <w:r w:rsidR="003274FC">
              <w:rPr>
                <w:noProof/>
                <w:webHidden/>
              </w:rPr>
              <w:instrText xml:space="preserve"> PAGEREF _Toc179789917 \h </w:instrText>
            </w:r>
            <w:r w:rsidR="003274FC">
              <w:rPr>
                <w:noProof/>
                <w:webHidden/>
              </w:rPr>
            </w:r>
            <w:r w:rsidR="003274FC">
              <w:rPr>
                <w:noProof/>
                <w:webHidden/>
              </w:rPr>
              <w:fldChar w:fldCharType="separate"/>
            </w:r>
            <w:r w:rsidR="003274FC">
              <w:rPr>
                <w:noProof/>
                <w:webHidden/>
              </w:rPr>
              <w:t>26</w:t>
            </w:r>
            <w:r w:rsidR="003274FC">
              <w:rPr>
                <w:noProof/>
                <w:webHidden/>
              </w:rPr>
              <w:fldChar w:fldCharType="end"/>
            </w:r>
          </w:hyperlink>
        </w:p>
        <w:p w14:paraId="473AAA20" w14:textId="6036901B" w:rsidR="003274FC" w:rsidRDefault="0028554F">
          <w:pPr>
            <w:pStyle w:val="TOC2"/>
            <w:tabs>
              <w:tab w:val="right" w:leader="dot" w:pos="9482"/>
            </w:tabs>
            <w:rPr>
              <w:rFonts w:eastAsiaTheme="minorEastAsia" w:cstheme="minorBidi"/>
              <w:b w:val="0"/>
              <w:bCs w:val="0"/>
              <w:noProof/>
              <w:lang w:eastAsia="en-AU"/>
            </w:rPr>
          </w:pPr>
          <w:hyperlink w:anchor="_Toc179789918" w:history="1">
            <w:r w:rsidR="003274FC" w:rsidRPr="00A33C32">
              <w:rPr>
                <w:rStyle w:val="Hyperlink"/>
                <w:rFonts w:eastAsia="Arial"/>
                <w:noProof/>
              </w:rPr>
              <w:t>Case clearance</w:t>
            </w:r>
            <w:r w:rsidR="003274FC">
              <w:rPr>
                <w:noProof/>
                <w:webHidden/>
              </w:rPr>
              <w:tab/>
            </w:r>
            <w:r w:rsidR="003274FC">
              <w:rPr>
                <w:noProof/>
                <w:webHidden/>
              </w:rPr>
              <w:fldChar w:fldCharType="begin"/>
            </w:r>
            <w:r w:rsidR="003274FC">
              <w:rPr>
                <w:noProof/>
                <w:webHidden/>
              </w:rPr>
              <w:instrText xml:space="preserve"> PAGEREF _Toc179789918 \h </w:instrText>
            </w:r>
            <w:r w:rsidR="003274FC">
              <w:rPr>
                <w:noProof/>
                <w:webHidden/>
              </w:rPr>
            </w:r>
            <w:r w:rsidR="003274FC">
              <w:rPr>
                <w:noProof/>
                <w:webHidden/>
              </w:rPr>
              <w:fldChar w:fldCharType="separate"/>
            </w:r>
            <w:r w:rsidR="003274FC">
              <w:rPr>
                <w:noProof/>
                <w:webHidden/>
              </w:rPr>
              <w:t>26</w:t>
            </w:r>
            <w:r w:rsidR="003274FC">
              <w:rPr>
                <w:noProof/>
                <w:webHidden/>
              </w:rPr>
              <w:fldChar w:fldCharType="end"/>
            </w:r>
          </w:hyperlink>
        </w:p>
        <w:p w14:paraId="309D57CE" w14:textId="089A69D6" w:rsidR="003274FC" w:rsidRDefault="0028554F">
          <w:pPr>
            <w:pStyle w:val="TOC3"/>
            <w:tabs>
              <w:tab w:val="right" w:leader="dot" w:pos="9482"/>
            </w:tabs>
            <w:rPr>
              <w:rFonts w:eastAsiaTheme="minorEastAsia" w:cstheme="minorBidi"/>
              <w:noProof/>
              <w:sz w:val="22"/>
              <w:szCs w:val="22"/>
              <w:lang w:eastAsia="en-AU"/>
            </w:rPr>
          </w:pPr>
          <w:hyperlink w:anchor="_Toc179789919" w:history="1">
            <w:r w:rsidR="003274FC" w:rsidRPr="00A33C32">
              <w:rPr>
                <w:rStyle w:val="Hyperlink"/>
                <w:noProof/>
              </w:rPr>
              <w:t>Guidance for cases with non-visible skin lesions</w:t>
            </w:r>
            <w:r w:rsidR="003274FC">
              <w:rPr>
                <w:noProof/>
                <w:webHidden/>
              </w:rPr>
              <w:tab/>
            </w:r>
            <w:r w:rsidR="003274FC">
              <w:rPr>
                <w:noProof/>
                <w:webHidden/>
              </w:rPr>
              <w:fldChar w:fldCharType="begin"/>
            </w:r>
            <w:r w:rsidR="003274FC">
              <w:rPr>
                <w:noProof/>
                <w:webHidden/>
              </w:rPr>
              <w:instrText xml:space="preserve"> PAGEREF _Toc179789919 \h </w:instrText>
            </w:r>
            <w:r w:rsidR="003274FC">
              <w:rPr>
                <w:noProof/>
                <w:webHidden/>
              </w:rPr>
            </w:r>
            <w:r w:rsidR="003274FC">
              <w:rPr>
                <w:noProof/>
                <w:webHidden/>
              </w:rPr>
              <w:fldChar w:fldCharType="separate"/>
            </w:r>
            <w:r w:rsidR="003274FC">
              <w:rPr>
                <w:noProof/>
                <w:webHidden/>
              </w:rPr>
              <w:t>26</w:t>
            </w:r>
            <w:r w:rsidR="003274FC">
              <w:rPr>
                <w:noProof/>
                <w:webHidden/>
              </w:rPr>
              <w:fldChar w:fldCharType="end"/>
            </w:r>
          </w:hyperlink>
        </w:p>
        <w:p w14:paraId="1F3E4CEF" w14:textId="600443D8" w:rsidR="003274FC" w:rsidRDefault="0028554F">
          <w:pPr>
            <w:pStyle w:val="TOC3"/>
            <w:tabs>
              <w:tab w:val="right" w:leader="dot" w:pos="9482"/>
            </w:tabs>
            <w:rPr>
              <w:rFonts w:eastAsiaTheme="minorEastAsia" w:cstheme="minorBidi"/>
              <w:noProof/>
              <w:sz w:val="22"/>
              <w:szCs w:val="22"/>
              <w:lang w:eastAsia="en-AU"/>
            </w:rPr>
          </w:pPr>
          <w:hyperlink w:anchor="_Toc179789920" w:history="1">
            <w:r w:rsidR="003274FC" w:rsidRPr="00A33C32">
              <w:rPr>
                <w:rStyle w:val="Hyperlink"/>
                <w:noProof/>
              </w:rPr>
              <w:t>Guidance for asymptomatic cases</w:t>
            </w:r>
            <w:r w:rsidR="003274FC">
              <w:rPr>
                <w:noProof/>
                <w:webHidden/>
              </w:rPr>
              <w:tab/>
            </w:r>
            <w:r w:rsidR="003274FC">
              <w:rPr>
                <w:noProof/>
                <w:webHidden/>
              </w:rPr>
              <w:fldChar w:fldCharType="begin"/>
            </w:r>
            <w:r w:rsidR="003274FC">
              <w:rPr>
                <w:noProof/>
                <w:webHidden/>
              </w:rPr>
              <w:instrText xml:space="preserve"> PAGEREF _Toc179789920 \h </w:instrText>
            </w:r>
            <w:r w:rsidR="003274FC">
              <w:rPr>
                <w:noProof/>
                <w:webHidden/>
              </w:rPr>
            </w:r>
            <w:r w:rsidR="003274FC">
              <w:rPr>
                <w:noProof/>
                <w:webHidden/>
              </w:rPr>
              <w:fldChar w:fldCharType="separate"/>
            </w:r>
            <w:r w:rsidR="003274FC">
              <w:rPr>
                <w:noProof/>
                <w:webHidden/>
              </w:rPr>
              <w:t>26</w:t>
            </w:r>
            <w:r w:rsidR="003274FC">
              <w:rPr>
                <w:noProof/>
                <w:webHidden/>
              </w:rPr>
              <w:fldChar w:fldCharType="end"/>
            </w:r>
          </w:hyperlink>
        </w:p>
        <w:p w14:paraId="341A3129" w14:textId="1DA8A4DD" w:rsidR="003274FC" w:rsidRDefault="0028554F">
          <w:pPr>
            <w:pStyle w:val="TOC2"/>
            <w:tabs>
              <w:tab w:val="right" w:leader="dot" w:pos="9482"/>
            </w:tabs>
            <w:rPr>
              <w:rFonts w:eastAsiaTheme="minorEastAsia" w:cstheme="minorBidi"/>
              <w:b w:val="0"/>
              <w:bCs w:val="0"/>
              <w:noProof/>
              <w:lang w:eastAsia="en-AU"/>
            </w:rPr>
          </w:pPr>
          <w:hyperlink w:anchor="_Toc179789921" w:history="1">
            <w:r w:rsidR="003274FC" w:rsidRPr="00A33C32">
              <w:rPr>
                <w:rStyle w:val="Hyperlink"/>
                <w:noProof/>
              </w:rPr>
              <w:t>Treatment</w:t>
            </w:r>
            <w:r w:rsidR="003274FC">
              <w:rPr>
                <w:noProof/>
                <w:webHidden/>
              </w:rPr>
              <w:tab/>
            </w:r>
            <w:r w:rsidR="003274FC">
              <w:rPr>
                <w:noProof/>
                <w:webHidden/>
              </w:rPr>
              <w:fldChar w:fldCharType="begin"/>
            </w:r>
            <w:r w:rsidR="003274FC">
              <w:rPr>
                <w:noProof/>
                <w:webHidden/>
              </w:rPr>
              <w:instrText xml:space="preserve"> PAGEREF _Toc179789921 \h </w:instrText>
            </w:r>
            <w:r w:rsidR="003274FC">
              <w:rPr>
                <w:noProof/>
                <w:webHidden/>
              </w:rPr>
            </w:r>
            <w:r w:rsidR="003274FC">
              <w:rPr>
                <w:noProof/>
                <w:webHidden/>
              </w:rPr>
              <w:fldChar w:fldCharType="separate"/>
            </w:r>
            <w:r w:rsidR="003274FC">
              <w:rPr>
                <w:noProof/>
                <w:webHidden/>
              </w:rPr>
              <w:t>26</w:t>
            </w:r>
            <w:r w:rsidR="003274FC">
              <w:rPr>
                <w:noProof/>
                <w:webHidden/>
              </w:rPr>
              <w:fldChar w:fldCharType="end"/>
            </w:r>
          </w:hyperlink>
        </w:p>
        <w:p w14:paraId="6BDCBE8B" w14:textId="6008C4B4" w:rsidR="003274FC" w:rsidRDefault="0028554F">
          <w:pPr>
            <w:pStyle w:val="TOC1"/>
            <w:tabs>
              <w:tab w:val="left" w:pos="480"/>
              <w:tab w:val="right" w:leader="dot" w:pos="9482"/>
            </w:tabs>
            <w:rPr>
              <w:rFonts w:eastAsiaTheme="minorEastAsia" w:cstheme="minorBidi"/>
              <w:b w:val="0"/>
              <w:bCs w:val="0"/>
              <w:iCs w:val="0"/>
              <w:noProof/>
              <w:sz w:val="22"/>
              <w:szCs w:val="22"/>
              <w:lang w:eastAsia="en-AU"/>
            </w:rPr>
          </w:pPr>
          <w:hyperlink w:anchor="_Toc179789922" w:history="1">
            <w:r w:rsidR="003274FC" w:rsidRPr="00A33C32">
              <w:rPr>
                <w:rStyle w:val="Hyperlink"/>
                <w:noProof/>
              </w:rPr>
              <w:t>9.</w:t>
            </w:r>
            <w:r w:rsidR="003274FC">
              <w:rPr>
                <w:rFonts w:eastAsiaTheme="minorEastAsia" w:cstheme="minorBidi"/>
                <w:b w:val="0"/>
                <w:bCs w:val="0"/>
                <w:iCs w:val="0"/>
                <w:noProof/>
                <w:sz w:val="22"/>
                <w:szCs w:val="22"/>
                <w:lang w:eastAsia="en-AU"/>
              </w:rPr>
              <w:tab/>
            </w:r>
            <w:r w:rsidR="003274FC" w:rsidRPr="00A33C32">
              <w:rPr>
                <w:rStyle w:val="Hyperlink"/>
                <w:noProof/>
              </w:rPr>
              <w:t>Contact definitions</w:t>
            </w:r>
            <w:r w:rsidR="003274FC">
              <w:rPr>
                <w:noProof/>
                <w:webHidden/>
              </w:rPr>
              <w:tab/>
            </w:r>
            <w:r w:rsidR="003274FC">
              <w:rPr>
                <w:noProof/>
                <w:webHidden/>
              </w:rPr>
              <w:fldChar w:fldCharType="begin"/>
            </w:r>
            <w:r w:rsidR="003274FC">
              <w:rPr>
                <w:noProof/>
                <w:webHidden/>
              </w:rPr>
              <w:instrText xml:space="preserve"> PAGEREF _Toc179789922 \h </w:instrText>
            </w:r>
            <w:r w:rsidR="003274FC">
              <w:rPr>
                <w:noProof/>
                <w:webHidden/>
              </w:rPr>
            </w:r>
            <w:r w:rsidR="003274FC">
              <w:rPr>
                <w:noProof/>
                <w:webHidden/>
              </w:rPr>
              <w:fldChar w:fldCharType="separate"/>
            </w:r>
            <w:r w:rsidR="003274FC">
              <w:rPr>
                <w:noProof/>
                <w:webHidden/>
              </w:rPr>
              <w:t>28</w:t>
            </w:r>
            <w:r w:rsidR="003274FC">
              <w:rPr>
                <w:noProof/>
                <w:webHidden/>
              </w:rPr>
              <w:fldChar w:fldCharType="end"/>
            </w:r>
          </w:hyperlink>
        </w:p>
        <w:p w14:paraId="0E86D3BC" w14:textId="7E7813A3" w:rsidR="003274FC" w:rsidRDefault="0028554F">
          <w:pPr>
            <w:pStyle w:val="TOC1"/>
            <w:tabs>
              <w:tab w:val="left" w:pos="720"/>
              <w:tab w:val="right" w:leader="dot" w:pos="9482"/>
            </w:tabs>
            <w:rPr>
              <w:rFonts w:eastAsiaTheme="minorEastAsia" w:cstheme="minorBidi"/>
              <w:b w:val="0"/>
              <w:bCs w:val="0"/>
              <w:iCs w:val="0"/>
              <w:noProof/>
              <w:sz w:val="22"/>
              <w:szCs w:val="22"/>
              <w:lang w:eastAsia="en-AU"/>
            </w:rPr>
          </w:pPr>
          <w:hyperlink w:anchor="_Toc179789923" w:history="1">
            <w:r w:rsidR="003274FC" w:rsidRPr="00A33C32">
              <w:rPr>
                <w:rStyle w:val="Hyperlink"/>
                <w:noProof/>
              </w:rPr>
              <w:t>10.</w:t>
            </w:r>
            <w:r w:rsidR="003274FC">
              <w:rPr>
                <w:rFonts w:eastAsiaTheme="minorEastAsia" w:cstheme="minorBidi"/>
                <w:b w:val="0"/>
                <w:bCs w:val="0"/>
                <w:iCs w:val="0"/>
                <w:noProof/>
                <w:sz w:val="22"/>
                <w:szCs w:val="22"/>
                <w:lang w:eastAsia="en-AU"/>
              </w:rPr>
              <w:tab/>
            </w:r>
            <w:r w:rsidR="003274FC" w:rsidRPr="00A33C32">
              <w:rPr>
                <w:rStyle w:val="Hyperlink"/>
                <w:noProof/>
              </w:rPr>
              <w:t>Contact management</w:t>
            </w:r>
            <w:r w:rsidR="003274FC">
              <w:rPr>
                <w:noProof/>
                <w:webHidden/>
              </w:rPr>
              <w:tab/>
            </w:r>
            <w:r w:rsidR="003274FC">
              <w:rPr>
                <w:noProof/>
                <w:webHidden/>
              </w:rPr>
              <w:fldChar w:fldCharType="begin"/>
            </w:r>
            <w:r w:rsidR="003274FC">
              <w:rPr>
                <w:noProof/>
                <w:webHidden/>
              </w:rPr>
              <w:instrText xml:space="preserve"> PAGEREF _Toc179789923 \h </w:instrText>
            </w:r>
            <w:r w:rsidR="003274FC">
              <w:rPr>
                <w:noProof/>
                <w:webHidden/>
              </w:rPr>
            </w:r>
            <w:r w:rsidR="003274FC">
              <w:rPr>
                <w:noProof/>
                <w:webHidden/>
              </w:rPr>
              <w:fldChar w:fldCharType="separate"/>
            </w:r>
            <w:r w:rsidR="003274FC">
              <w:rPr>
                <w:noProof/>
                <w:webHidden/>
              </w:rPr>
              <w:t>30</w:t>
            </w:r>
            <w:r w:rsidR="003274FC">
              <w:rPr>
                <w:noProof/>
                <w:webHidden/>
              </w:rPr>
              <w:fldChar w:fldCharType="end"/>
            </w:r>
          </w:hyperlink>
        </w:p>
        <w:p w14:paraId="657582E0" w14:textId="2160ACCA" w:rsidR="003274FC" w:rsidRDefault="0028554F">
          <w:pPr>
            <w:pStyle w:val="TOC1"/>
            <w:tabs>
              <w:tab w:val="left" w:pos="720"/>
              <w:tab w:val="right" w:leader="dot" w:pos="9482"/>
            </w:tabs>
            <w:rPr>
              <w:rFonts w:eastAsiaTheme="minorEastAsia" w:cstheme="minorBidi"/>
              <w:b w:val="0"/>
              <w:bCs w:val="0"/>
              <w:iCs w:val="0"/>
              <w:noProof/>
              <w:sz w:val="22"/>
              <w:szCs w:val="22"/>
              <w:lang w:eastAsia="en-AU"/>
            </w:rPr>
          </w:pPr>
          <w:hyperlink w:anchor="_Toc179789924" w:history="1">
            <w:r w:rsidR="003274FC" w:rsidRPr="00A33C32">
              <w:rPr>
                <w:rStyle w:val="Hyperlink"/>
                <w:rFonts w:eastAsia="Times New Roman"/>
                <w:noProof/>
              </w:rPr>
              <w:t>11.</w:t>
            </w:r>
            <w:r w:rsidR="003274FC">
              <w:rPr>
                <w:rFonts w:eastAsiaTheme="minorEastAsia" w:cstheme="minorBidi"/>
                <w:b w:val="0"/>
                <w:bCs w:val="0"/>
                <w:iCs w:val="0"/>
                <w:noProof/>
                <w:sz w:val="22"/>
                <w:szCs w:val="22"/>
                <w:lang w:eastAsia="en-AU"/>
              </w:rPr>
              <w:tab/>
            </w:r>
            <w:r w:rsidR="003274FC" w:rsidRPr="00A33C32">
              <w:rPr>
                <w:rStyle w:val="Hyperlink"/>
                <w:rFonts w:eastAsia="Times New Roman"/>
                <w:noProof/>
              </w:rPr>
              <w:t>Other specific settings</w:t>
            </w:r>
            <w:r w:rsidR="003274FC">
              <w:rPr>
                <w:noProof/>
                <w:webHidden/>
              </w:rPr>
              <w:tab/>
            </w:r>
            <w:r w:rsidR="003274FC">
              <w:rPr>
                <w:noProof/>
                <w:webHidden/>
              </w:rPr>
              <w:fldChar w:fldCharType="begin"/>
            </w:r>
            <w:r w:rsidR="003274FC">
              <w:rPr>
                <w:noProof/>
                <w:webHidden/>
              </w:rPr>
              <w:instrText xml:space="preserve"> PAGEREF _Toc179789924 \h </w:instrText>
            </w:r>
            <w:r w:rsidR="003274FC">
              <w:rPr>
                <w:noProof/>
                <w:webHidden/>
              </w:rPr>
            </w:r>
            <w:r w:rsidR="003274FC">
              <w:rPr>
                <w:noProof/>
                <w:webHidden/>
              </w:rPr>
              <w:fldChar w:fldCharType="separate"/>
            </w:r>
            <w:r w:rsidR="003274FC">
              <w:rPr>
                <w:noProof/>
                <w:webHidden/>
              </w:rPr>
              <w:t>33</w:t>
            </w:r>
            <w:r w:rsidR="003274FC">
              <w:rPr>
                <w:noProof/>
                <w:webHidden/>
              </w:rPr>
              <w:fldChar w:fldCharType="end"/>
            </w:r>
          </w:hyperlink>
        </w:p>
        <w:p w14:paraId="682AB253" w14:textId="518181BC" w:rsidR="003274FC" w:rsidRDefault="0028554F">
          <w:pPr>
            <w:pStyle w:val="TOC2"/>
            <w:tabs>
              <w:tab w:val="right" w:leader="dot" w:pos="9482"/>
            </w:tabs>
            <w:rPr>
              <w:rFonts w:eastAsiaTheme="minorEastAsia" w:cstheme="minorBidi"/>
              <w:b w:val="0"/>
              <w:bCs w:val="0"/>
              <w:noProof/>
              <w:lang w:eastAsia="en-AU"/>
            </w:rPr>
          </w:pPr>
          <w:hyperlink w:anchor="_Toc179789925" w:history="1">
            <w:r w:rsidR="003274FC" w:rsidRPr="00A33C32">
              <w:rPr>
                <w:rStyle w:val="Hyperlink"/>
                <w:rFonts w:eastAsia="Arial"/>
                <w:noProof/>
              </w:rPr>
              <w:t>Sex on premises venues</w:t>
            </w:r>
            <w:r w:rsidR="003274FC">
              <w:rPr>
                <w:noProof/>
                <w:webHidden/>
              </w:rPr>
              <w:tab/>
            </w:r>
            <w:r w:rsidR="003274FC">
              <w:rPr>
                <w:noProof/>
                <w:webHidden/>
              </w:rPr>
              <w:fldChar w:fldCharType="begin"/>
            </w:r>
            <w:r w:rsidR="003274FC">
              <w:rPr>
                <w:noProof/>
                <w:webHidden/>
              </w:rPr>
              <w:instrText xml:space="preserve"> PAGEREF _Toc179789925 \h </w:instrText>
            </w:r>
            <w:r w:rsidR="003274FC">
              <w:rPr>
                <w:noProof/>
                <w:webHidden/>
              </w:rPr>
            </w:r>
            <w:r w:rsidR="003274FC">
              <w:rPr>
                <w:noProof/>
                <w:webHidden/>
              </w:rPr>
              <w:fldChar w:fldCharType="separate"/>
            </w:r>
            <w:r w:rsidR="003274FC">
              <w:rPr>
                <w:noProof/>
                <w:webHidden/>
              </w:rPr>
              <w:t>33</w:t>
            </w:r>
            <w:r w:rsidR="003274FC">
              <w:rPr>
                <w:noProof/>
                <w:webHidden/>
              </w:rPr>
              <w:fldChar w:fldCharType="end"/>
            </w:r>
          </w:hyperlink>
        </w:p>
        <w:p w14:paraId="49080A05" w14:textId="1B618605" w:rsidR="003274FC" w:rsidRDefault="0028554F">
          <w:pPr>
            <w:pStyle w:val="TOC2"/>
            <w:tabs>
              <w:tab w:val="right" w:leader="dot" w:pos="9482"/>
            </w:tabs>
            <w:rPr>
              <w:rFonts w:eastAsiaTheme="minorEastAsia" w:cstheme="minorBidi"/>
              <w:b w:val="0"/>
              <w:bCs w:val="0"/>
              <w:noProof/>
              <w:lang w:eastAsia="en-AU"/>
            </w:rPr>
          </w:pPr>
          <w:hyperlink w:anchor="_Toc179789926" w:history="1">
            <w:r w:rsidR="003274FC" w:rsidRPr="00A33C32">
              <w:rPr>
                <w:rStyle w:val="Hyperlink"/>
                <w:rFonts w:eastAsia="Arial"/>
                <w:noProof/>
              </w:rPr>
              <w:t>Congregate living settings</w:t>
            </w:r>
            <w:r w:rsidR="003274FC">
              <w:rPr>
                <w:noProof/>
                <w:webHidden/>
              </w:rPr>
              <w:tab/>
            </w:r>
            <w:r w:rsidR="003274FC">
              <w:rPr>
                <w:noProof/>
                <w:webHidden/>
              </w:rPr>
              <w:fldChar w:fldCharType="begin"/>
            </w:r>
            <w:r w:rsidR="003274FC">
              <w:rPr>
                <w:noProof/>
                <w:webHidden/>
              </w:rPr>
              <w:instrText xml:space="preserve"> PAGEREF _Toc179789926 \h </w:instrText>
            </w:r>
            <w:r w:rsidR="003274FC">
              <w:rPr>
                <w:noProof/>
                <w:webHidden/>
              </w:rPr>
            </w:r>
            <w:r w:rsidR="003274FC">
              <w:rPr>
                <w:noProof/>
                <w:webHidden/>
              </w:rPr>
              <w:fldChar w:fldCharType="separate"/>
            </w:r>
            <w:r w:rsidR="003274FC">
              <w:rPr>
                <w:noProof/>
                <w:webHidden/>
              </w:rPr>
              <w:t>34</w:t>
            </w:r>
            <w:r w:rsidR="003274FC">
              <w:rPr>
                <w:noProof/>
                <w:webHidden/>
              </w:rPr>
              <w:fldChar w:fldCharType="end"/>
            </w:r>
          </w:hyperlink>
        </w:p>
        <w:p w14:paraId="547542EC" w14:textId="508E3E52" w:rsidR="003274FC" w:rsidRDefault="0028554F">
          <w:pPr>
            <w:pStyle w:val="TOC2"/>
            <w:tabs>
              <w:tab w:val="right" w:leader="dot" w:pos="9482"/>
            </w:tabs>
            <w:rPr>
              <w:rFonts w:eastAsiaTheme="minorEastAsia" w:cstheme="minorBidi"/>
              <w:b w:val="0"/>
              <w:bCs w:val="0"/>
              <w:noProof/>
              <w:lang w:eastAsia="en-AU"/>
            </w:rPr>
          </w:pPr>
          <w:hyperlink w:anchor="_Toc179789927" w:history="1">
            <w:r w:rsidR="003274FC" w:rsidRPr="00A33C32">
              <w:rPr>
                <w:rStyle w:val="Hyperlink"/>
                <w:rFonts w:eastAsia="Arial"/>
                <w:noProof/>
              </w:rPr>
              <w:t>Aboriginal and Torres Strait Islander Communities</w:t>
            </w:r>
            <w:r w:rsidR="003274FC">
              <w:rPr>
                <w:noProof/>
                <w:webHidden/>
              </w:rPr>
              <w:tab/>
            </w:r>
            <w:r w:rsidR="003274FC">
              <w:rPr>
                <w:noProof/>
                <w:webHidden/>
              </w:rPr>
              <w:fldChar w:fldCharType="begin"/>
            </w:r>
            <w:r w:rsidR="003274FC">
              <w:rPr>
                <w:noProof/>
                <w:webHidden/>
              </w:rPr>
              <w:instrText xml:space="preserve"> PAGEREF _Toc179789927 \h </w:instrText>
            </w:r>
            <w:r w:rsidR="003274FC">
              <w:rPr>
                <w:noProof/>
                <w:webHidden/>
              </w:rPr>
            </w:r>
            <w:r w:rsidR="003274FC">
              <w:rPr>
                <w:noProof/>
                <w:webHidden/>
              </w:rPr>
              <w:fldChar w:fldCharType="separate"/>
            </w:r>
            <w:r w:rsidR="003274FC">
              <w:rPr>
                <w:noProof/>
                <w:webHidden/>
              </w:rPr>
              <w:t>35</w:t>
            </w:r>
            <w:r w:rsidR="003274FC">
              <w:rPr>
                <w:noProof/>
                <w:webHidden/>
              </w:rPr>
              <w:fldChar w:fldCharType="end"/>
            </w:r>
          </w:hyperlink>
        </w:p>
        <w:p w14:paraId="31954129" w14:textId="40E32D21"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928" w:history="1">
            <w:r w:rsidR="003274FC" w:rsidRPr="00A33C32">
              <w:rPr>
                <w:rStyle w:val="Hyperlink"/>
                <w:noProof/>
              </w:rPr>
              <w:t>13. References</w:t>
            </w:r>
            <w:r w:rsidR="003274FC">
              <w:rPr>
                <w:noProof/>
                <w:webHidden/>
              </w:rPr>
              <w:tab/>
            </w:r>
            <w:r w:rsidR="003274FC">
              <w:rPr>
                <w:noProof/>
                <w:webHidden/>
              </w:rPr>
              <w:fldChar w:fldCharType="begin"/>
            </w:r>
            <w:r w:rsidR="003274FC">
              <w:rPr>
                <w:noProof/>
                <w:webHidden/>
              </w:rPr>
              <w:instrText xml:space="preserve"> PAGEREF _Toc179789928 \h </w:instrText>
            </w:r>
            <w:r w:rsidR="003274FC">
              <w:rPr>
                <w:noProof/>
                <w:webHidden/>
              </w:rPr>
            </w:r>
            <w:r w:rsidR="003274FC">
              <w:rPr>
                <w:noProof/>
                <w:webHidden/>
              </w:rPr>
              <w:fldChar w:fldCharType="separate"/>
            </w:r>
            <w:r w:rsidR="003274FC">
              <w:rPr>
                <w:noProof/>
                <w:webHidden/>
              </w:rPr>
              <w:t>36</w:t>
            </w:r>
            <w:r w:rsidR="003274FC">
              <w:rPr>
                <w:noProof/>
                <w:webHidden/>
              </w:rPr>
              <w:fldChar w:fldCharType="end"/>
            </w:r>
          </w:hyperlink>
        </w:p>
        <w:p w14:paraId="45F18B2D" w14:textId="4A8F70ED" w:rsidR="003274FC" w:rsidRDefault="0028554F">
          <w:pPr>
            <w:pStyle w:val="TOC1"/>
            <w:tabs>
              <w:tab w:val="right" w:leader="dot" w:pos="9482"/>
            </w:tabs>
            <w:rPr>
              <w:rFonts w:eastAsiaTheme="minorEastAsia" w:cstheme="minorBidi"/>
              <w:b w:val="0"/>
              <w:bCs w:val="0"/>
              <w:iCs w:val="0"/>
              <w:noProof/>
              <w:sz w:val="22"/>
              <w:szCs w:val="22"/>
              <w:lang w:eastAsia="en-AU"/>
            </w:rPr>
          </w:pPr>
          <w:hyperlink w:anchor="_Toc179789929" w:history="1">
            <w:r w:rsidR="003274FC" w:rsidRPr="00A33C32">
              <w:rPr>
                <w:rStyle w:val="Hyperlink"/>
                <w:noProof/>
              </w:rPr>
              <w:t>Appendix A: Mpox Public Health Unit Checklist</w:t>
            </w:r>
            <w:r w:rsidR="003274FC">
              <w:rPr>
                <w:noProof/>
                <w:webHidden/>
              </w:rPr>
              <w:tab/>
            </w:r>
            <w:r w:rsidR="003274FC">
              <w:rPr>
                <w:noProof/>
                <w:webHidden/>
              </w:rPr>
              <w:fldChar w:fldCharType="begin"/>
            </w:r>
            <w:r w:rsidR="003274FC">
              <w:rPr>
                <w:noProof/>
                <w:webHidden/>
              </w:rPr>
              <w:instrText xml:space="preserve"> PAGEREF _Toc179789929 \h </w:instrText>
            </w:r>
            <w:r w:rsidR="003274FC">
              <w:rPr>
                <w:noProof/>
                <w:webHidden/>
              </w:rPr>
            </w:r>
            <w:r w:rsidR="003274FC">
              <w:rPr>
                <w:noProof/>
                <w:webHidden/>
              </w:rPr>
              <w:fldChar w:fldCharType="separate"/>
            </w:r>
            <w:r w:rsidR="003274FC">
              <w:rPr>
                <w:noProof/>
                <w:webHidden/>
              </w:rPr>
              <w:t>41</w:t>
            </w:r>
            <w:r w:rsidR="003274FC">
              <w:rPr>
                <w:noProof/>
                <w:webHidden/>
              </w:rPr>
              <w:fldChar w:fldCharType="end"/>
            </w:r>
          </w:hyperlink>
        </w:p>
        <w:p w14:paraId="37A24E0C" w14:textId="5E75098C" w:rsidR="00F40769" w:rsidRPr="00492E29" w:rsidRDefault="00F40769" w:rsidP="00F40769">
          <w:pPr>
            <w:rPr>
              <w:b/>
            </w:rPr>
          </w:pPr>
          <w:r>
            <w:rPr>
              <w:rFonts w:asciiTheme="minorHAnsi" w:hAnsiTheme="minorHAnsi" w:cstheme="minorHAnsi"/>
              <w:iCs/>
            </w:rPr>
            <w:fldChar w:fldCharType="end"/>
          </w:r>
        </w:p>
      </w:sdtContent>
    </w:sdt>
    <w:p w14:paraId="6898EF62" w14:textId="77777777" w:rsidR="00F40769" w:rsidRDefault="00F40769">
      <w:pPr>
        <w:spacing w:before="0" w:after="0" w:line="240" w:lineRule="auto"/>
      </w:pPr>
      <w:r>
        <w:br w:type="page"/>
      </w:r>
    </w:p>
    <w:p w14:paraId="0D22DD3D" w14:textId="3CF5867D" w:rsidR="00F40769" w:rsidRDefault="00F40769" w:rsidP="00F40769">
      <w:pPr>
        <w:pStyle w:val="Heading1"/>
      </w:pPr>
      <w:bookmarkStart w:id="0" w:name="_Toc179789881"/>
      <w:r>
        <w:lastRenderedPageBreak/>
        <w:t>List of tables</w:t>
      </w:r>
      <w:bookmarkEnd w:id="0"/>
    </w:p>
    <w:p w14:paraId="2360A71A" w14:textId="2646F5E4" w:rsidR="003274FC" w:rsidRDefault="00F40769">
      <w:pPr>
        <w:pStyle w:val="TableofFigures"/>
        <w:tabs>
          <w:tab w:val="left" w:pos="1200"/>
          <w:tab w:val="right" w:leader="dot" w:pos="9482"/>
        </w:tabs>
        <w:rPr>
          <w:rFonts w:asciiTheme="minorHAnsi" w:eastAsiaTheme="minorEastAsia" w:hAnsiTheme="minorHAnsi"/>
          <w:noProof/>
          <w:sz w:val="22"/>
          <w:szCs w:val="22"/>
          <w:lang w:eastAsia="en-AU"/>
        </w:rPr>
      </w:pPr>
      <w:r>
        <w:fldChar w:fldCharType="begin"/>
      </w:r>
      <w:r>
        <w:instrText xml:space="preserve"> TOC \h \z \t "Heading TABLE" \c </w:instrText>
      </w:r>
      <w:r>
        <w:fldChar w:fldCharType="separate"/>
      </w:r>
      <w:hyperlink w:anchor="_Toc179789930" w:history="1">
        <w:r w:rsidR="003274FC" w:rsidRPr="00EA166E">
          <w:rPr>
            <w:rStyle w:val="Hyperlink"/>
            <w:noProof/>
          </w:rPr>
          <w:t>Table 1.</w:t>
        </w:r>
        <w:r w:rsidR="003274FC">
          <w:rPr>
            <w:rFonts w:asciiTheme="minorHAnsi" w:eastAsiaTheme="minorEastAsia" w:hAnsiTheme="minorHAnsi"/>
            <w:noProof/>
            <w:sz w:val="22"/>
            <w:szCs w:val="22"/>
            <w:lang w:eastAsia="en-AU"/>
          </w:rPr>
          <w:tab/>
        </w:r>
        <w:r w:rsidR="003274FC" w:rsidRPr="00EA166E">
          <w:rPr>
            <w:rStyle w:val="Hyperlink"/>
            <w:noProof/>
          </w:rPr>
          <w:t>Summary of mpox infection prevention and control precautions in healthcare settings</w:t>
        </w:r>
        <w:r w:rsidR="003274FC">
          <w:rPr>
            <w:noProof/>
            <w:webHidden/>
          </w:rPr>
          <w:tab/>
        </w:r>
        <w:r w:rsidR="003274FC">
          <w:rPr>
            <w:noProof/>
            <w:webHidden/>
          </w:rPr>
          <w:fldChar w:fldCharType="begin"/>
        </w:r>
        <w:r w:rsidR="003274FC">
          <w:rPr>
            <w:noProof/>
            <w:webHidden/>
          </w:rPr>
          <w:instrText xml:space="preserve"> PAGEREF _Toc179789930 \h </w:instrText>
        </w:r>
        <w:r w:rsidR="003274FC">
          <w:rPr>
            <w:noProof/>
            <w:webHidden/>
          </w:rPr>
        </w:r>
        <w:r w:rsidR="003274FC">
          <w:rPr>
            <w:noProof/>
            <w:webHidden/>
          </w:rPr>
          <w:fldChar w:fldCharType="separate"/>
        </w:r>
        <w:r w:rsidR="003274FC">
          <w:rPr>
            <w:noProof/>
            <w:webHidden/>
          </w:rPr>
          <w:t>25</w:t>
        </w:r>
        <w:r w:rsidR="003274FC">
          <w:rPr>
            <w:noProof/>
            <w:webHidden/>
          </w:rPr>
          <w:fldChar w:fldCharType="end"/>
        </w:r>
      </w:hyperlink>
    </w:p>
    <w:p w14:paraId="4DF75E72" w14:textId="224449BB" w:rsidR="003274FC" w:rsidRDefault="0028554F">
      <w:pPr>
        <w:pStyle w:val="TableofFigures"/>
        <w:tabs>
          <w:tab w:val="left" w:pos="1200"/>
          <w:tab w:val="right" w:leader="dot" w:pos="9482"/>
        </w:tabs>
        <w:rPr>
          <w:rFonts w:asciiTheme="minorHAnsi" w:eastAsiaTheme="minorEastAsia" w:hAnsiTheme="minorHAnsi"/>
          <w:noProof/>
          <w:sz w:val="22"/>
          <w:szCs w:val="22"/>
          <w:lang w:eastAsia="en-AU"/>
        </w:rPr>
      </w:pPr>
      <w:hyperlink w:anchor="_Toc179789931" w:history="1">
        <w:r w:rsidR="003274FC" w:rsidRPr="00EA166E">
          <w:rPr>
            <w:rStyle w:val="Hyperlink"/>
            <w:noProof/>
          </w:rPr>
          <w:t>Table 2.</w:t>
        </w:r>
        <w:r w:rsidR="003274FC">
          <w:rPr>
            <w:rFonts w:asciiTheme="minorHAnsi" w:eastAsiaTheme="minorEastAsia" w:hAnsiTheme="minorHAnsi"/>
            <w:noProof/>
            <w:sz w:val="22"/>
            <w:szCs w:val="22"/>
            <w:lang w:eastAsia="en-AU"/>
          </w:rPr>
          <w:tab/>
        </w:r>
        <w:r w:rsidR="003274FC" w:rsidRPr="00EA166E">
          <w:rPr>
            <w:rStyle w:val="Hyperlink"/>
            <w:noProof/>
          </w:rPr>
          <w:t>Clade II</w:t>
        </w:r>
        <w:r w:rsidR="003274FC" w:rsidRPr="00EA166E">
          <w:rPr>
            <w:rStyle w:val="Hyperlink"/>
            <w:noProof/>
            <w:vertAlign w:val="superscript"/>
          </w:rPr>
          <w:t>*</w:t>
        </w:r>
        <w:r w:rsidR="003274FC" w:rsidRPr="00EA166E">
          <w:rPr>
            <w:rStyle w:val="Hyperlink"/>
            <w:noProof/>
          </w:rPr>
          <w:t>: Contact definitions</w:t>
        </w:r>
        <w:r w:rsidR="003274FC">
          <w:rPr>
            <w:noProof/>
            <w:webHidden/>
          </w:rPr>
          <w:tab/>
        </w:r>
        <w:r w:rsidR="003274FC">
          <w:rPr>
            <w:noProof/>
            <w:webHidden/>
          </w:rPr>
          <w:fldChar w:fldCharType="begin"/>
        </w:r>
        <w:r w:rsidR="003274FC">
          <w:rPr>
            <w:noProof/>
            <w:webHidden/>
          </w:rPr>
          <w:instrText xml:space="preserve"> PAGEREF _Toc179789931 \h </w:instrText>
        </w:r>
        <w:r w:rsidR="003274FC">
          <w:rPr>
            <w:noProof/>
            <w:webHidden/>
          </w:rPr>
        </w:r>
        <w:r w:rsidR="003274FC">
          <w:rPr>
            <w:noProof/>
            <w:webHidden/>
          </w:rPr>
          <w:fldChar w:fldCharType="separate"/>
        </w:r>
        <w:r w:rsidR="003274FC">
          <w:rPr>
            <w:noProof/>
            <w:webHidden/>
          </w:rPr>
          <w:t>28</w:t>
        </w:r>
        <w:r w:rsidR="003274FC">
          <w:rPr>
            <w:noProof/>
            <w:webHidden/>
          </w:rPr>
          <w:fldChar w:fldCharType="end"/>
        </w:r>
      </w:hyperlink>
    </w:p>
    <w:p w14:paraId="25EF18A0" w14:textId="4B651251" w:rsidR="003274FC" w:rsidRDefault="0028554F">
      <w:pPr>
        <w:pStyle w:val="TableofFigures"/>
        <w:tabs>
          <w:tab w:val="left" w:pos="1200"/>
          <w:tab w:val="right" w:leader="dot" w:pos="9482"/>
        </w:tabs>
        <w:rPr>
          <w:rFonts w:asciiTheme="minorHAnsi" w:eastAsiaTheme="minorEastAsia" w:hAnsiTheme="minorHAnsi"/>
          <w:noProof/>
          <w:sz w:val="22"/>
          <w:szCs w:val="22"/>
          <w:lang w:eastAsia="en-AU"/>
        </w:rPr>
      </w:pPr>
      <w:hyperlink w:anchor="_Toc179789932" w:history="1">
        <w:r w:rsidR="003274FC" w:rsidRPr="00EA166E">
          <w:rPr>
            <w:rStyle w:val="Hyperlink"/>
            <w:noProof/>
          </w:rPr>
          <w:t>Table 3.</w:t>
        </w:r>
        <w:r w:rsidR="003274FC">
          <w:rPr>
            <w:rFonts w:asciiTheme="minorHAnsi" w:eastAsiaTheme="minorEastAsia" w:hAnsiTheme="minorHAnsi"/>
            <w:noProof/>
            <w:sz w:val="22"/>
            <w:szCs w:val="22"/>
            <w:lang w:eastAsia="en-AU"/>
          </w:rPr>
          <w:tab/>
        </w:r>
        <w:r w:rsidR="003274FC" w:rsidRPr="00EA166E">
          <w:rPr>
            <w:rStyle w:val="Hyperlink"/>
            <w:noProof/>
          </w:rPr>
          <w:t>Clade I</w:t>
        </w:r>
        <w:r w:rsidR="003274FC" w:rsidRPr="00EA166E">
          <w:rPr>
            <w:rStyle w:val="Hyperlink"/>
            <w:noProof/>
            <w:vertAlign w:val="superscript"/>
          </w:rPr>
          <w:t>*</w:t>
        </w:r>
        <w:r w:rsidR="003274FC" w:rsidRPr="00EA166E">
          <w:rPr>
            <w:rStyle w:val="Hyperlink"/>
            <w:noProof/>
          </w:rPr>
          <w:t>: Contact definitions</w:t>
        </w:r>
        <w:r w:rsidR="003274FC">
          <w:rPr>
            <w:noProof/>
            <w:webHidden/>
          </w:rPr>
          <w:tab/>
        </w:r>
        <w:r w:rsidR="003274FC">
          <w:rPr>
            <w:noProof/>
            <w:webHidden/>
          </w:rPr>
          <w:fldChar w:fldCharType="begin"/>
        </w:r>
        <w:r w:rsidR="003274FC">
          <w:rPr>
            <w:noProof/>
            <w:webHidden/>
          </w:rPr>
          <w:instrText xml:space="preserve"> PAGEREF _Toc179789932 \h </w:instrText>
        </w:r>
        <w:r w:rsidR="003274FC">
          <w:rPr>
            <w:noProof/>
            <w:webHidden/>
          </w:rPr>
        </w:r>
        <w:r w:rsidR="003274FC">
          <w:rPr>
            <w:noProof/>
            <w:webHidden/>
          </w:rPr>
          <w:fldChar w:fldCharType="separate"/>
        </w:r>
        <w:r w:rsidR="003274FC">
          <w:rPr>
            <w:noProof/>
            <w:webHidden/>
          </w:rPr>
          <w:t>29</w:t>
        </w:r>
        <w:r w:rsidR="003274FC">
          <w:rPr>
            <w:noProof/>
            <w:webHidden/>
          </w:rPr>
          <w:fldChar w:fldCharType="end"/>
        </w:r>
      </w:hyperlink>
    </w:p>
    <w:p w14:paraId="60908A77" w14:textId="5991D849" w:rsidR="003274FC" w:rsidRDefault="0028554F">
      <w:pPr>
        <w:pStyle w:val="TableofFigures"/>
        <w:tabs>
          <w:tab w:val="left" w:pos="1200"/>
          <w:tab w:val="right" w:leader="dot" w:pos="9482"/>
        </w:tabs>
        <w:rPr>
          <w:rFonts w:asciiTheme="minorHAnsi" w:eastAsiaTheme="minorEastAsia" w:hAnsiTheme="minorHAnsi"/>
          <w:noProof/>
          <w:sz w:val="22"/>
          <w:szCs w:val="22"/>
          <w:lang w:eastAsia="en-AU"/>
        </w:rPr>
      </w:pPr>
      <w:hyperlink w:anchor="_Toc179789933" w:history="1">
        <w:r w:rsidR="003274FC" w:rsidRPr="00EA166E">
          <w:rPr>
            <w:rStyle w:val="Hyperlink"/>
            <w:noProof/>
          </w:rPr>
          <w:t>Table 4.</w:t>
        </w:r>
        <w:r w:rsidR="003274FC">
          <w:rPr>
            <w:rFonts w:asciiTheme="minorHAnsi" w:eastAsiaTheme="minorEastAsia" w:hAnsiTheme="minorHAnsi"/>
            <w:noProof/>
            <w:sz w:val="22"/>
            <w:szCs w:val="22"/>
            <w:lang w:eastAsia="en-AU"/>
          </w:rPr>
          <w:tab/>
        </w:r>
        <w:r w:rsidR="003274FC" w:rsidRPr="00EA166E">
          <w:rPr>
            <w:rStyle w:val="Hyperlink"/>
            <w:rFonts w:eastAsia="Calibri" w:cs="Arial"/>
            <w:noProof/>
          </w:rPr>
          <w:t>Management of high- and medium-risk mpox contacts</w:t>
        </w:r>
        <w:r w:rsidR="003274FC">
          <w:rPr>
            <w:noProof/>
            <w:webHidden/>
          </w:rPr>
          <w:tab/>
        </w:r>
        <w:r w:rsidR="003274FC">
          <w:rPr>
            <w:noProof/>
            <w:webHidden/>
          </w:rPr>
          <w:fldChar w:fldCharType="begin"/>
        </w:r>
        <w:r w:rsidR="003274FC">
          <w:rPr>
            <w:noProof/>
            <w:webHidden/>
          </w:rPr>
          <w:instrText xml:space="preserve"> PAGEREF _Toc179789933 \h </w:instrText>
        </w:r>
        <w:r w:rsidR="003274FC">
          <w:rPr>
            <w:noProof/>
            <w:webHidden/>
          </w:rPr>
        </w:r>
        <w:r w:rsidR="003274FC">
          <w:rPr>
            <w:noProof/>
            <w:webHidden/>
          </w:rPr>
          <w:fldChar w:fldCharType="separate"/>
        </w:r>
        <w:r w:rsidR="003274FC">
          <w:rPr>
            <w:noProof/>
            <w:webHidden/>
          </w:rPr>
          <w:t>30</w:t>
        </w:r>
        <w:r w:rsidR="003274FC">
          <w:rPr>
            <w:noProof/>
            <w:webHidden/>
          </w:rPr>
          <w:fldChar w:fldCharType="end"/>
        </w:r>
      </w:hyperlink>
    </w:p>
    <w:p w14:paraId="234FBED1" w14:textId="241CD6FE" w:rsidR="000D78AF" w:rsidRDefault="00F40769" w:rsidP="000D78AF">
      <w:pPr>
        <w:pStyle w:val="Heading1"/>
      </w:pPr>
      <w:r>
        <w:lastRenderedPageBreak/>
        <w:fldChar w:fldCharType="end"/>
      </w:r>
      <w:bookmarkStart w:id="1" w:name="_Toc179789882"/>
      <w:r w:rsidR="007B1476">
        <w:t xml:space="preserve">1. </w:t>
      </w:r>
      <w:r w:rsidR="006353F9">
        <w:t>Summary</w:t>
      </w:r>
      <w:bookmarkEnd w:id="1"/>
    </w:p>
    <w:p w14:paraId="5FB9E911" w14:textId="6D278078" w:rsidR="000D78AF" w:rsidRDefault="006353F9" w:rsidP="000D78AF">
      <w:pPr>
        <w:pStyle w:val="Heading2"/>
      </w:pPr>
      <w:bookmarkStart w:id="2" w:name="_Toc179789883"/>
      <w:r>
        <w:t>Public Health Prior</w:t>
      </w:r>
      <w:r w:rsidR="00F32938">
        <w:t>i</w:t>
      </w:r>
      <w:r>
        <w:t>ty</w:t>
      </w:r>
      <w:bookmarkEnd w:id="2"/>
    </w:p>
    <w:p w14:paraId="5700EED1" w14:textId="5911E3A9" w:rsidR="00F32938" w:rsidRPr="00F32938" w:rsidRDefault="00F32938" w:rsidP="00F32938">
      <w:r>
        <w:t>M</w:t>
      </w:r>
      <w:r w:rsidR="4D19F136">
        <w:t>pox</w:t>
      </w:r>
      <w:r w:rsidR="441828AD">
        <w:t>*</w:t>
      </w:r>
      <w:r w:rsidR="00FD1948">
        <w:t xml:space="preserve"> </w:t>
      </w:r>
      <w:r w:rsidR="00C64C79">
        <w:t xml:space="preserve">– </w:t>
      </w:r>
      <w:r w:rsidR="72368E7C">
        <w:t xml:space="preserve">the disease caused by </w:t>
      </w:r>
      <w:r w:rsidR="4DE9AC40">
        <w:t xml:space="preserve">the </w:t>
      </w:r>
      <w:r w:rsidR="72368E7C">
        <w:t>monkeypox</w:t>
      </w:r>
      <w:r>
        <w:t xml:space="preserve"> virus</w:t>
      </w:r>
      <w:r w:rsidR="00582C2A">
        <w:t xml:space="preserve"> (MPXV)</w:t>
      </w:r>
      <w:r w:rsidR="00C64C79">
        <w:t xml:space="preserve"> –</w:t>
      </w:r>
      <w:r w:rsidR="54A17BB1">
        <w:t xml:space="preserve"> </w:t>
      </w:r>
      <w:r>
        <w:t xml:space="preserve">is a nationally notifiable disease. </w:t>
      </w:r>
    </w:p>
    <w:p w14:paraId="49FEA8BB" w14:textId="5D5DC28C" w:rsidR="00E04FF4" w:rsidRPr="0059703D" w:rsidRDefault="72B3FD4E" w:rsidP="2050FE1A">
      <w:pPr>
        <w:spacing w:before="0" w:after="0" w:line="240" w:lineRule="auto"/>
        <w:textAlignment w:val="baseline"/>
        <w:rPr>
          <w:rFonts w:eastAsia="Times New Roman" w:cs="Arial"/>
          <w:color w:val="033636" w:themeColor="text2"/>
          <w:sz w:val="18"/>
          <w:szCs w:val="18"/>
          <w:lang w:eastAsia="en-AU"/>
        </w:rPr>
      </w:pPr>
      <w:r w:rsidRPr="0059703D">
        <w:rPr>
          <w:rFonts w:eastAsia="Times New Roman" w:cs="Arial"/>
          <w:color w:val="033636" w:themeColor="text2"/>
          <w:sz w:val="18"/>
          <w:szCs w:val="18"/>
          <w:lang w:eastAsia="en-AU"/>
        </w:rPr>
        <w:t>*”Monkeypox virus infection” was the initial listing made on the National Notifiable Disease List in 2022, prior to the offic</w:t>
      </w:r>
      <w:r w:rsidR="43AFA854" w:rsidRPr="0059703D">
        <w:rPr>
          <w:rFonts w:eastAsia="Times New Roman" w:cs="Arial"/>
          <w:color w:val="033636" w:themeColor="text2"/>
          <w:sz w:val="18"/>
          <w:szCs w:val="18"/>
          <w:lang w:eastAsia="en-AU"/>
        </w:rPr>
        <w:t>i</w:t>
      </w:r>
      <w:r w:rsidRPr="0059703D">
        <w:rPr>
          <w:rFonts w:eastAsia="Times New Roman" w:cs="Arial"/>
          <w:color w:val="033636" w:themeColor="text2"/>
          <w:sz w:val="18"/>
          <w:szCs w:val="18"/>
          <w:lang w:eastAsia="en-AU"/>
        </w:rPr>
        <w:t>al ch</w:t>
      </w:r>
      <w:r w:rsidR="6DB91D14" w:rsidRPr="0059703D">
        <w:rPr>
          <w:rFonts w:eastAsia="Times New Roman" w:cs="Arial"/>
          <w:color w:val="033636" w:themeColor="text2"/>
          <w:sz w:val="18"/>
          <w:szCs w:val="18"/>
          <w:lang w:eastAsia="en-AU"/>
        </w:rPr>
        <w:t>an</w:t>
      </w:r>
      <w:r w:rsidRPr="0059703D">
        <w:rPr>
          <w:rFonts w:eastAsia="Times New Roman" w:cs="Arial"/>
          <w:color w:val="033636" w:themeColor="text2"/>
          <w:sz w:val="18"/>
          <w:szCs w:val="18"/>
          <w:lang w:eastAsia="en-AU"/>
        </w:rPr>
        <w:t xml:space="preserve">ging of the disease name to </w:t>
      </w:r>
      <w:r w:rsidR="2E3943CA" w:rsidRPr="0059703D">
        <w:rPr>
          <w:rFonts w:eastAsia="Times New Roman" w:cs="Arial"/>
          <w:color w:val="033636" w:themeColor="text2"/>
          <w:sz w:val="18"/>
          <w:szCs w:val="18"/>
          <w:lang w:eastAsia="en-AU"/>
        </w:rPr>
        <w:t>m</w:t>
      </w:r>
      <w:r w:rsidRPr="0059703D">
        <w:rPr>
          <w:rFonts w:eastAsia="Times New Roman" w:cs="Arial"/>
          <w:color w:val="033636" w:themeColor="text2"/>
          <w:sz w:val="18"/>
          <w:szCs w:val="18"/>
          <w:lang w:eastAsia="en-AU"/>
        </w:rPr>
        <w:t xml:space="preserve">pox. </w:t>
      </w:r>
    </w:p>
    <w:p w14:paraId="3646567B" w14:textId="46B04A43" w:rsidR="00E04FF4" w:rsidRPr="0059703D" w:rsidRDefault="00E04FF4" w:rsidP="2050FE1A">
      <w:pPr>
        <w:spacing w:before="0" w:after="0" w:line="240" w:lineRule="auto"/>
        <w:textAlignment w:val="baseline"/>
        <w:rPr>
          <w:rFonts w:eastAsia="Times New Roman" w:cs="Arial"/>
          <w:color w:val="033636" w:themeColor="text2"/>
          <w:sz w:val="20"/>
          <w:szCs w:val="20"/>
          <w:lang w:eastAsia="en-AU"/>
        </w:rPr>
      </w:pPr>
    </w:p>
    <w:p w14:paraId="3A2CE00E" w14:textId="77777777" w:rsidR="00E04FF4" w:rsidRDefault="00E04FF4" w:rsidP="00E04FF4">
      <w:pPr>
        <w:spacing w:before="0" w:after="0" w:line="240" w:lineRule="auto"/>
        <w:textAlignment w:val="baseline"/>
        <w:rPr>
          <w:rFonts w:eastAsia="Times New Roman" w:cs="Arial"/>
          <w:b/>
          <w:bCs/>
          <w:color w:val="033636"/>
          <w:kern w:val="0"/>
          <w:lang w:eastAsia="en-AU"/>
          <w14:ligatures w14:val="none"/>
        </w:rPr>
      </w:pPr>
      <w:r w:rsidRPr="00E04FF4">
        <w:rPr>
          <w:rFonts w:eastAsia="Times New Roman" w:cs="Arial"/>
          <w:b/>
          <w:bCs/>
          <w:color w:val="033636"/>
          <w:kern w:val="0"/>
          <w:lang w:eastAsia="en-AU"/>
          <w14:ligatures w14:val="none"/>
        </w:rPr>
        <w:t>Public health priority classification and response </w:t>
      </w:r>
    </w:p>
    <w:p w14:paraId="6A393DB8" w14:textId="77777777" w:rsidR="00A618D1" w:rsidRPr="00E04FF4" w:rsidRDefault="00A618D1" w:rsidP="00E04FF4">
      <w:pPr>
        <w:spacing w:before="0" w:after="0" w:line="240" w:lineRule="auto"/>
        <w:textAlignment w:val="baseline"/>
        <w:rPr>
          <w:rFonts w:ascii="Segoe UI" w:eastAsia="Times New Roman" w:hAnsi="Segoe UI" w:cs="Segoe UI"/>
          <w:b/>
          <w:bCs/>
          <w:color w:val="033636"/>
          <w:kern w:val="0"/>
          <w:sz w:val="18"/>
          <w:szCs w:val="18"/>
          <w:lang w:eastAsia="en-AU"/>
          <w14:ligatures w14:val="none"/>
        </w:rPr>
      </w:pPr>
    </w:p>
    <w:tbl>
      <w:tblPr>
        <w:tblW w:w="91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05"/>
        <w:gridCol w:w="6915"/>
      </w:tblGrid>
      <w:tr w:rsidR="00E04FF4" w:rsidRPr="00A767A2" w14:paraId="480211B3" w14:textId="77777777" w:rsidTr="00F13D15">
        <w:trPr>
          <w:trHeight w:val="210"/>
        </w:trPr>
        <w:tc>
          <w:tcPr>
            <w:tcW w:w="2205" w:type="dxa"/>
            <w:tcBorders>
              <w:top w:val="single" w:sz="6" w:space="0" w:color="00DCA1"/>
              <w:left w:val="nil"/>
              <w:bottom w:val="single" w:sz="6" w:space="0" w:color="00DCA1"/>
              <w:right w:val="nil"/>
            </w:tcBorders>
            <w:shd w:val="clear" w:color="auto" w:fill="00DCA1"/>
            <w:vAlign w:val="center"/>
            <w:hideMark/>
          </w:tcPr>
          <w:p w14:paraId="669C4822" w14:textId="77777777" w:rsidR="00E04FF4" w:rsidRPr="00B67E57" w:rsidRDefault="00E04FF4" w:rsidP="00E04FF4">
            <w:pPr>
              <w:spacing w:before="0" w:after="0" w:line="240" w:lineRule="auto"/>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riority Classification </w:t>
            </w:r>
          </w:p>
        </w:tc>
        <w:tc>
          <w:tcPr>
            <w:tcW w:w="6915" w:type="dxa"/>
            <w:tcBorders>
              <w:top w:val="single" w:sz="6" w:space="0" w:color="00DCA1"/>
              <w:left w:val="nil"/>
              <w:bottom w:val="single" w:sz="6" w:space="0" w:color="00DCA1"/>
              <w:right w:val="nil"/>
            </w:tcBorders>
            <w:shd w:val="clear" w:color="auto" w:fill="00DCA1"/>
            <w:vAlign w:val="center"/>
            <w:hideMark/>
          </w:tcPr>
          <w:p w14:paraId="14883265" w14:textId="77777777" w:rsidR="00E04FF4" w:rsidRPr="00B67E57" w:rsidRDefault="00E04FF4" w:rsidP="00E04FF4">
            <w:pPr>
              <w:spacing w:before="0" w:after="0" w:line="240" w:lineRule="auto"/>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ublic health response timeline </w:t>
            </w:r>
          </w:p>
        </w:tc>
      </w:tr>
      <w:tr w:rsidR="00E04FF4" w:rsidRPr="00A767A2" w14:paraId="798B23E2" w14:textId="77777777" w:rsidTr="00F13D15">
        <w:trPr>
          <w:trHeight w:val="15"/>
        </w:trPr>
        <w:tc>
          <w:tcPr>
            <w:tcW w:w="2205" w:type="dxa"/>
            <w:tcBorders>
              <w:top w:val="single" w:sz="6" w:space="0" w:color="00DCA1"/>
              <w:left w:val="nil"/>
              <w:bottom w:val="single" w:sz="6" w:space="0" w:color="00DCA1"/>
              <w:right w:val="nil"/>
            </w:tcBorders>
            <w:shd w:val="clear" w:color="auto" w:fill="auto"/>
            <w:hideMark/>
          </w:tcPr>
          <w:p w14:paraId="126DE509" w14:textId="7FDCBE7A" w:rsidR="00E04FF4" w:rsidRPr="00E04FF4" w:rsidRDefault="00E04FF4" w:rsidP="00E04FF4">
            <w:pPr>
              <w:spacing w:before="0" w:after="0" w:line="240" w:lineRule="auto"/>
              <w:textAlignment w:val="baseline"/>
              <w:rPr>
                <w:rFonts w:ascii="Times New Roman" w:eastAsia="Times New Roman" w:hAnsi="Times New Roman" w:cs="Times New Roman"/>
                <w:kern w:val="0"/>
                <w:lang w:eastAsia="en-AU"/>
                <w14:ligatures w14:val="none"/>
              </w:rPr>
            </w:pPr>
            <w:r>
              <w:rPr>
                <w:rFonts w:eastAsia="Times New Roman" w:cs="Arial"/>
                <w:kern w:val="0"/>
                <w:lang w:eastAsia="en-AU"/>
                <w14:ligatures w14:val="none"/>
              </w:rPr>
              <w:t>Ur</w:t>
            </w:r>
            <w:r w:rsidR="00F13D15">
              <w:rPr>
                <w:rFonts w:eastAsia="Times New Roman" w:cs="Arial"/>
                <w:kern w:val="0"/>
                <w:lang w:eastAsia="en-AU"/>
                <w14:ligatures w14:val="none"/>
              </w:rPr>
              <w:t>gent</w:t>
            </w:r>
            <w:r w:rsidRPr="00E04FF4">
              <w:rPr>
                <w:rFonts w:eastAsia="Times New Roman" w:cs="Arial"/>
                <w:kern w:val="0"/>
                <w:lang w:eastAsia="en-AU"/>
                <w14:ligatures w14:val="none"/>
              </w:rPr>
              <w:t> </w:t>
            </w:r>
          </w:p>
        </w:tc>
        <w:tc>
          <w:tcPr>
            <w:tcW w:w="6915" w:type="dxa"/>
            <w:tcBorders>
              <w:top w:val="single" w:sz="6" w:space="0" w:color="00DCA1"/>
              <w:left w:val="nil"/>
              <w:bottom w:val="single" w:sz="6" w:space="0" w:color="00DCA1"/>
              <w:right w:val="nil"/>
            </w:tcBorders>
            <w:shd w:val="clear" w:color="auto" w:fill="auto"/>
            <w:hideMark/>
          </w:tcPr>
          <w:p w14:paraId="1CF8380E" w14:textId="271E6E1D" w:rsidR="00E04FF4" w:rsidRPr="00E04FF4" w:rsidRDefault="00F13D15" w:rsidP="00E04FF4">
            <w:pPr>
              <w:spacing w:before="0" w:after="0" w:line="240" w:lineRule="auto"/>
              <w:textAlignment w:val="baseline"/>
              <w:rPr>
                <w:rFonts w:ascii="Times New Roman" w:eastAsia="Times New Roman" w:hAnsi="Times New Roman" w:cs="Times New Roman"/>
                <w:kern w:val="0"/>
                <w:lang w:eastAsia="en-AU"/>
                <w14:ligatures w14:val="none"/>
              </w:rPr>
            </w:pPr>
            <w:r>
              <w:rPr>
                <w:rFonts w:eastAsia="Times New Roman" w:cs="Arial"/>
                <w:kern w:val="0"/>
                <w:lang w:eastAsia="en-AU"/>
                <w14:ligatures w14:val="none"/>
              </w:rPr>
              <w:t>Respond to suspected, probable</w:t>
            </w:r>
            <w:r w:rsidR="00BE377D">
              <w:rPr>
                <w:rFonts w:eastAsia="Times New Roman" w:cs="Arial"/>
                <w:kern w:val="0"/>
                <w:lang w:eastAsia="en-AU"/>
                <w14:ligatures w14:val="none"/>
              </w:rPr>
              <w:t>,</w:t>
            </w:r>
            <w:r>
              <w:rPr>
                <w:rFonts w:eastAsia="Times New Roman" w:cs="Arial"/>
                <w:kern w:val="0"/>
                <w:lang w:eastAsia="en-AU"/>
                <w14:ligatures w14:val="none"/>
              </w:rPr>
              <w:t xml:space="preserve"> and confirmed cases immediately (within 24 hours).</w:t>
            </w:r>
            <w:r w:rsidR="00157F9F">
              <w:rPr>
                <w:rFonts w:eastAsia="Times New Roman" w:cs="Arial"/>
                <w:kern w:val="0"/>
                <w:lang w:eastAsia="en-AU"/>
                <w14:ligatures w14:val="none"/>
              </w:rPr>
              <w:t xml:space="preserve"> </w:t>
            </w:r>
          </w:p>
        </w:tc>
      </w:tr>
    </w:tbl>
    <w:p w14:paraId="5EB973E3" w14:textId="0F5EA6F3" w:rsidR="00E04FF4" w:rsidRDefault="00F13D15" w:rsidP="000D78AF">
      <w:r w:rsidRPr="00F32938">
        <w:t>Data entry timeline: Within 1 working day for all probable and confirmed cases</w:t>
      </w:r>
      <w:r w:rsidR="423F6CF1">
        <w:t>.</w:t>
      </w:r>
    </w:p>
    <w:p w14:paraId="532E8974" w14:textId="1FED0B0B" w:rsidR="00AE5F93" w:rsidRDefault="00AE5F93" w:rsidP="00AE5F93">
      <w:pPr>
        <w:pStyle w:val="Heading2"/>
      </w:pPr>
      <w:bookmarkStart w:id="3" w:name="_Toc179789884"/>
      <w:r>
        <w:t xml:space="preserve">Actions in the event of </w:t>
      </w:r>
      <w:r w:rsidR="00A347C9">
        <w:t xml:space="preserve">a </w:t>
      </w:r>
      <w:r>
        <w:t>suspected case</w:t>
      </w:r>
      <w:bookmarkEnd w:id="3"/>
    </w:p>
    <w:p w14:paraId="25EFE222" w14:textId="0A609E28" w:rsidR="00C840B8" w:rsidRPr="00A02ABC" w:rsidRDefault="00C840B8" w:rsidP="00C840B8">
      <w:pPr>
        <w:pStyle w:val="Paragraphtext"/>
        <w:spacing w:before="60" w:line="240" w:lineRule="auto"/>
      </w:pPr>
      <w:r w:rsidRPr="00A02ABC">
        <w:t xml:space="preserve">When a suspected case </w:t>
      </w:r>
      <w:r w:rsidR="001967BB">
        <w:t xml:space="preserve">is </w:t>
      </w:r>
      <w:r w:rsidR="00C13B34">
        <w:t>reported</w:t>
      </w:r>
      <w:r w:rsidR="00C25CC7">
        <w:t xml:space="preserve"> to the Public Health Unit (PHU)</w:t>
      </w:r>
      <w:r w:rsidRPr="00A02ABC">
        <w:t>, immediately (within 24 hours):</w:t>
      </w:r>
    </w:p>
    <w:p w14:paraId="7EC2E97F" w14:textId="3741AF5B" w:rsidR="00C840B8" w:rsidRPr="005420E9" w:rsidRDefault="00C840B8" w:rsidP="005420E9">
      <w:pPr>
        <w:pStyle w:val="Bullet"/>
        <w:rPr>
          <w:sz w:val="24"/>
          <w:szCs w:val="24"/>
        </w:rPr>
      </w:pPr>
      <w:r w:rsidRPr="005420E9">
        <w:rPr>
          <w:sz w:val="24"/>
          <w:szCs w:val="24"/>
        </w:rPr>
        <w:t>Arrange for appropriate</w:t>
      </w:r>
      <w:hyperlink w:anchor="_7._Testing" w:history="1">
        <w:r w:rsidRPr="00FB51E0">
          <w:rPr>
            <w:rStyle w:val="Hyperlink"/>
            <w:sz w:val="24"/>
            <w:szCs w:val="24"/>
          </w:rPr>
          <w:t xml:space="preserve"> </w:t>
        </w:r>
        <w:r w:rsidRPr="00FB51E0">
          <w:rPr>
            <w:rStyle w:val="Hyperlink"/>
            <w:rFonts w:eastAsiaTheme="majorEastAsia"/>
            <w:sz w:val="24"/>
            <w:szCs w:val="24"/>
          </w:rPr>
          <w:t>testing</w:t>
        </w:r>
      </w:hyperlink>
      <w:r w:rsidR="417033C6" w:rsidRPr="005420E9">
        <w:rPr>
          <w:sz w:val="24"/>
          <w:szCs w:val="24"/>
        </w:rPr>
        <w:t xml:space="preserve">, including Whole Genome Sequencing </w:t>
      </w:r>
      <w:r w:rsidR="01EE0627" w:rsidRPr="005420E9">
        <w:rPr>
          <w:sz w:val="24"/>
          <w:szCs w:val="24"/>
        </w:rPr>
        <w:t xml:space="preserve">(WGS) </w:t>
      </w:r>
      <w:r w:rsidR="417033C6" w:rsidRPr="005420E9">
        <w:rPr>
          <w:sz w:val="24"/>
          <w:szCs w:val="24"/>
        </w:rPr>
        <w:t>where appropriate,</w:t>
      </w:r>
      <w:r w:rsidRPr="005420E9">
        <w:rPr>
          <w:sz w:val="24"/>
          <w:szCs w:val="24"/>
        </w:rPr>
        <w:t xml:space="preserve"> to be undertaken in collaboration with the diagnosing clinician and relevant laboratory</w:t>
      </w:r>
      <w:r w:rsidR="006C387C" w:rsidRPr="005420E9">
        <w:rPr>
          <w:sz w:val="24"/>
          <w:szCs w:val="24"/>
        </w:rPr>
        <w:t>.</w:t>
      </w:r>
    </w:p>
    <w:p w14:paraId="1684A15A" w14:textId="78F33EA1" w:rsidR="00C840B8" w:rsidRPr="005420E9" w:rsidRDefault="00C840B8" w:rsidP="005420E9">
      <w:pPr>
        <w:pStyle w:val="Bullet"/>
        <w:rPr>
          <w:sz w:val="24"/>
          <w:szCs w:val="24"/>
        </w:rPr>
      </w:pPr>
      <w:r w:rsidRPr="005420E9">
        <w:rPr>
          <w:sz w:val="24"/>
          <w:szCs w:val="24"/>
        </w:rPr>
        <w:t xml:space="preserve">Advise the suspected case to follow </w:t>
      </w:r>
      <w:hyperlink w:anchor="_Exclusion_and_restriction">
        <w:r w:rsidRPr="005420E9">
          <w:rPr>
            <w:rStyle w:val="Hyperlink"/>
            <w:rFonts w:eastAsiaTheme="majorEastAsia"/>
            <w:sz w:val="24"/>
            <w:szCs w:val="24"/>
          </w:rPr>
          <w:t>case exclusions and restrictions</w:t>
        </w:r>
      </w:hyperlink>
      <w:r w:rsidRPr="005420E9">
        <w:rPr>
          <w:sz w:val="24"/>
          <w:szCs w:val="24"/>
        </w:rPr>
        <w:t xml:space="preserve"> until a negative result is received.</w:t>
      </w:r>
    </w:p>
    <w:p w14:paraId="792EC90B" w14:textId="26B69C21" w:rsidR="00C840B8" w:rsidRPr="005420E9" w:rsidRDefault="00C840B8" w:rsidP="005420E9">
      <w:pPr>
        <w:pStyle w:val="Bullet"/>
        <w:rPr>
          <w:sz w:val="24"/>
          <w:szCs w:val="24"/>
        </w:rPr>
      </w:pPr>
      <w:r w:rsidRPr="005420E9">
        <w:rPr>
          <w:sz w:val="24"/>
          <w:szCs w:val="24"/>
        </w:rPr>
        <w:t xml:space="preserve">Consider identifying </w:t>
      </w:r>
      <w:hyperlink w:anchor="_Contact_definitions" w:history="1">
        <w:r w:rsidRPr="005420E9">
          <w:rPr>
            <w:rStyle w:val="Hyperlink"/>
            <w:rFonts w:eastAsiaTheme="majorEastAsia"/>
            <w:sz w:val="24"/>
            <w:szCs w:val="24"/>
          </w:rPr>
          <w:t>contacts</w:t>
        </w:r>
      </w:hyperlink>
      <w:r w:rsidRPr="005420E9">
        <w:rPr>
          <w:sz w:val="24"/>
          <w:szCs w:val="24"/>
        </w:rPr>
        <w:t xml:space="preserve"> and assessing their risk while waiting for test results.</w:t>
      </w:r>
      <w:r w:rsidRPr="005420E9" w:rsidDel="0071774D">
        <w:rPr>
          <w:sz w:val="24"/>
          <w:szCs w:val="24"/>
        </w:rPr>
        <w:t xml:space="preserve"> </w:t>
      </w:r>
    </w:p>
    <w:p w14:paraId="5E7D26F7" w14:textId="0D61713F" w:rsidR="00667F11" w:rsidRPr="00667F11" w:rsidRDefault="00A80148" w:rsidP="00597619">
      <w:pPr>
        <w:pStyle w:val="Heading2"/>
      </w:pPr>
      <w:bookmarkStart w:id="4" w:name="_Toc179789885"/>
      <w:r>
        <w:t>Actions in the event of a probable or confirmed case</w:t>
      </w:r>
      <w:bookmarkEnd w:id="4"/>
    </w:p>
    <w:p w14:paraId="6275DBE7" w14:textId="284CA440" w:rsidR="00597619" w:rsidRDefault="00597619" w:rsidP="00597619">
      <w:r>
        <w:t xml:space="preserve">For: </w:t>
      </w:r>
    </w:p>
    <w:p w14:paraId="03CE4E83" w14:textId="18ACC9FE" w:rsidR="00597619" w:rsidRPr="005420E9" w:rsidRDefault="00597619" w:rsidP="005420E9">
      <w:pPr>
        <w:pStyle w:val="Bullet"/>
        <w:rPr>
          <w:sz w:val="24"/>
          <w:szCs w:val="24"/>
        </w:rPr>
      </w:pPr>
      <w:r w:rsidRPr="005420E9">
        <w:rPr>
          <w:sz w:val="24"/>
          <w:szCs w:val="24"/>
        </w:rPr>
        <w:t xml:space="preserve">All probable and confirmed locally acquired cases; and </w:t>
      </w:r>
    </w:p>
    <w:p w14:paraId="2DC062E8" w14:textId="0B4D2CDF" w:rsidR="00597619" w:rsidRPr="005420E9" w:rsidDel="00667F11" w:rsidRDefault="00597619" w:rsidP="005420E9">
      <w:pPr>
        <w:pStyle w:val="Bullet"/>
        <w:rPr>
          <w:sz w:val="24"/>
          <w:szCs w:val="24"/>
        </w:rPr>
      </w:pPr>
      <w:r w:rsidRPr="005420E9">
        <w:rPr>
          <w:sz w:val="24"/>
          <w:szCs w:val="24"/>
        </w:rPr>
        <w:t>All confirmed clade II cases</w:t>
      </w:r>
    </w:p>
    <w:p w14:paraId="693C8B40" w14:textId="6D7D1280" w:rsidR="00BF7115" w:rsidRPr="00A02ABC" w:rsidRDefault="00597619" w:rsidP="00BF7115">
      <w:pPr>
        <w:pStyle w:val="Paragraphtext"/>
        <w:spacing w:line="240" w:lineRule="auto"/>
      </w:pPr>
      <w:r>
        <w:t xml:space="preserve"> PHUs </w:t>
      </w:r>
      <w:r w:rsidR="00605A8E">
        <w:t>should</w:t>
      </w:r>
      <w:r w:rsidR="00605A8E" w:rsidRPr="00A02ABC">
        <w:t xml:space="preserve"> immediately</w:t>
      </w:r>
      <w:r w:rsidR="00BF7115" w:rsidRPr="00A02ABC">
        <w:t xml:space="preserve"> (within 24 hours):</w:t>
      </w:r>
    </w:p>
    <w:p w14:paraId="52B70AEA" w14:textId="2A9A8802" w:rsidR="00BF7115" w:rsidRPr="005420E9" w:rsidRDefault="00BF7115" w:rsidP="005420E9">
      <w:pPr>
        <w:pStyle w:val="Bullet"/>
        <w:rPr>
          <w:rFonts w:eastAsia="Arial"/>
          <w:sz w:val="24"/>
          <w:szCs w:val="24"/>
        </w:rPr>
      </w:pPr>
      <w:r w:rsidRPr="005420E9">
        <w:rPr>
          <w:sz w:val="24"/>
          <w:szCs w:val="24"/>
        </w:rPr>
        <w:t xml:space="preserve">Advise the case to follow </w:t>
      </w:r>
      <w:hyperlink w:anchor="_Exclusion_and_restriction" w:history="1">
        <w:r w:rsidRPr="005420E9">
          <w:rPr>
            <w:rStyle w:val="Hyperlink"/>
            <w:rFonts w:eastAsiaTheme="majorEastAsia"/>
            <w:sz w:val="24"/>
            <w:szCs w:val="24"/>
          </w:rPr>
          <w:t>case exclusions and restrictions</w:t>
        </w:r>
      </w:hyperlink>
      <w:r w:rsidRPr="005420E9">
        <w:rPr>
          <w:sz w:val="24"/>
          <w:szCs w:val="24"/>
        </w:rPr>
        <w:t xml:space="preserve"> to prevent further disease spread.</w:t>
      </w:r>
    </w:p>
    <w:p w14:paraId="532A85BA" w14:textId="05606C41" w:rsidR="00BF7115" w:rsidRPr="005420E9" w:rsidRDefault="0028554F" w:rsidP="005420E9">
      <w:pPr>
        <w:pStyle w:val="Bullet"/>
        <w:rPr>
          <w:rFonts w:eastAsia="Arial" w:cs="Arial"/>
          <w:sz w:val="24"/>
          <w:szCs w:val="24"/>
        </w:rPr>
      </w:pPr>
      <w:hyperlink w:anchor="_Contact_management" w:history="1">
        <w:r w:rsidR="00BF7115" w:rsidRPr="005420E9">
          <w:rPr>
            <w:rStyle w:val="Hyperlink"/>
            <w:rFonts w:eastAsiaTheme="majorEastAsia"/>
            <w:sz w:val="24"/>
            <w:szCs w:val="24"/>
          </w:rPr>
          <w:t>Identify</w:t>
        </w:r>
        <w:r w:rsidR="00BF7115" w:rsidRPr="005420E9">
          <w:rPr>
            <w:rStyle w:val="Hyperlink"/>
            <w:rFonts w:eastAsia="Arial"/>
            <w:sz w:val="24"/>
            <w:szCs w:val="24"/>
          </w:rPr>
          <w:t xml:space="preserve"> contacts</w:t>
        </w:r>
      </w:hyperlink>
      <w:r w:rsidR="00BF7115" w:rsidRPr="005420E9">
        <w:rPr>
          <w:rFonts w:eastAsia="Arial" w:cs="Arial"/>
          <w:sz w:val="24"/>
          <w:szCs w:val="24"/>
        </w:rPr>
        <w:t xml:space="preserve"> during the case’s infectious period and follow the </w:t>
      </w:r>
      <w:hyperlink w:anchor="_Contact_management">
        <w:r w:rsidR="00BF7115" w:rsidRPr="005420E9">
          <w:rPr>
            <w:rStyle w:val="Hyperlink"/>
            <w:rFonts w:eastAsia="Arial"/>
            <w:sz w:val="24"/>
            <w:szCs w:val="24"/>
          </w:rPr>
          <w:t>contact management</w:t>
        </w:r>
      </w:hyperlink>
      <w:r w:rsidR="00BF7115" w:rsidRPr="005420E9">
        <w:rPr>
          <w:rFonts w:eastAsia="Arial" w:cs="Arial"/>
          <w:sz w:val="24"/>
          <w:szCs w:val="24"/>
        </w:rPr>
        <w:t xml:space="preserve"> guidance.</w:t>
      </w:r>
    </w:p>
    <w:p w14:paraId="21591ECB" w14:textId="77777777" w:rsidR="00BF7115" w:rsidRPr="005420E9" w:rsidRDefault="00BF7115" w:rsidP="005420E9">
      <w:pPr>
        <w:pStyle w:val="Bullet"/>
        <w:rPr>
          <w:rFonts w:eastAsia="Arial"/>
          <w:sz w:val="24"/>
          <w:szCs w:val="24"/>
        </w:rPr>
      </w:pPr>
      <w:r w:rsidRPr="005420E9">
        <w:rPr>
          <w:sz w:val="24"/>
          <w:szCs w:val="24"/>
        </w:rPr>
        <w:t>Attempt to identify the source of infection and/or risk factors</w:t>
      </w:r>
      <w:r w:rsidRPr="005420E9">
        <w:rPr>
          <w:rFonts w:cs="Arial"/>
          <w:sz w:val="24"/>
          <w:szCs w:val="24"/>
        </w:rPr>
        <w:t>.</w:t>
      </w:r>
    </w:p>
    <w:p w14:paraId="72FF0CA3" w14:textId="5F259D94" w:rsidR="00BF7115" w:rsidRDefault="00BF7115" w:rsidP="00BF7115">
      <w:pPr>
        <w:pStyle w:val="Paragraphtext"/>
        <w:spacing w:before="60" w:line="240" w:lineRule="auto"/>
        <w:rPr>
          <w:rFonts w:eastAsia="Arial"/>
        </w:rPr>
      </w:pPr>
      <w:r w:rsidRPr="00A02ABC">
        <w:t xml:space="preserve">Refer to </w:t>
      </w:r>
      <w:hyperlink w:anchor="_Case_management" w:history="1">
        <w:r w:rsidRPr="00492E29">
          <w:rPr>
            <w:rStyle w:val="Hyperlink"/>
            <w:rFonts w:eastAsiaTheme="majorEastAsia"/>
          </w:rPr>
          <w:t>case management</w:t>
        </w:r>
      </w:hyperlink>
      <w:r w:rsidRPr="00A02ABC">
        <w:t xml:space="preserve"> for further details on response times and procedures, treatment and exclusion and restriction guidance.</w:t>
      </w:r>
    </w:p>
    <w:p w14:paraId="0192F507" w14:textId="2C216925" w:rsidR="00597619" w:rsidRDefault="00597619" w:rsidP="00597619">
      <w:r>
        <w:lastRenderedPageBreak/>
        <w:t xml:space="preserve">For: </w:t>
      </w:r>
    </w:p>
    <w:p w14:paraId="29C76E17" w14:textId="3127FD5E" w:rsidR="00597619" w:rsidRPr="005420E9" w:rsidRDefault="76F0DDE0" w:rsidP="005420E9">
      <w:pPr>
        <w:pStyle w:val="Bullet"/>
        <w:rPr>
          <w:sz w:val="24"/>
          <w:szCs w:val="24"/>
        </w:rPr>
      </w:pPr>
      <w:r w:rsidRPr="005420E9">
        <w:rPr>
          <w:sz w:val="24"/>
          <w:szCs w:val="24"/>
        </w:rPr>
        <w:t>A</w:t>
      </w:r>
      <w:r w:rsidR="00380AB3" w:rsidRPr="005420E9">
        <w:rPr>
          <w:sz w:val="24"/>
          <w:szCs w:val="24"/>
        </w:rPr>
        <w:t>ll cases for which there is a reasonable susp</w:t>
      </w:r>
      <w:r w:rsidR="00C865F2" w:rsidRPr="005420E9">
        <w:rPr>
          <w:sz w:val="24"/>
          <w:szCs w:val="24"/>
        </w:rPr>
        <w:t xml:space="preserve">icion </w:t>
      </w:r>
      <w:r w:rsidR="00C613C3" w:rsidRPr="005420E9">
        <w:rPr>
          <w:sz w:val="24"/>
          <w:szCs w:val="24"/>
        </w:rPr>
        <w:t>of clade I infection</w:t>
      </w:r>
      <w:r w:rsidR="00C865F2" w:rsidRPr="005420E9">
        <w:rPr>
          <w:sz w:val="24"/>
          <w:szCs w:val="24"/>
        </w:rPr>
        <w:t xml:space="preserve"> (see </w:t>
      </w:r>
      <w:hyperlink w:anchor="_Case_management" w:history="1">
        <w:r w:rsidR="00C865F2" w:rsidRPr="005420E9">
          <w:rPr>
            <w:rStyle w:val="Hyperlink"/>
            <w:sz w:val="24"/>
            <w:szCs w:val="24"/>
          </w:rPr>
          <w:t xml:space="preserve">Section </w:t>
        </w:r>
        <w:r w:rsidR="00FE4A0B" w:rsidRPr="005420E9">
          <w:rPr>
            <w:rStyle w:val="Hyperlink"/>
            <w:sz w:val="24"/>
            <w:szCs w:val="24"/>
          </w:rPr>
          <w:t>8: Box 1</w:t>
        </w:r>
      </w:hyperlink>
      <w:r w:rsidR="00C865F2" w:rsidRPr="005420E9">
        <w:rPr>
          <w:sz w:val="24"/>
          <w:szCs w:val="24"/>
        </w:rPr>
        <w:t xml:space="preserve">); and </w:t>
      </w:r>
    </w:p>
    <w:p w14:paraId="5406F371" w14:textId="0167D393" w:rsidR="00C865F2" w:rsidRPr="005420E9" w:rsidRDefault="33E0E3CE" w:rsidP="005420E9">
      <w:pPr>
        <w:pStyle w:val="Bullet"/>
        <w:rPr>
          <w:sz w:val="24"/>
          <w:szCs w:val="24"/>
        </w:rPr>
      </w:pPr>
      <w:r w:rsidRPr="005420E9">
        <w:rPr>
          <w:sz w:val="24"/>
          <w:szCs w:val="24"/>
        </w:rPr>
        <w:t>A</w:t>
      </w:r>
      <w:r w:rsidR="00334151" w:rsidRPr="005420E9">
        <w:rPr>
          <w:sz w:val="24"/>
          <w:szCs w:val="24"/>
        </w:rPr>
        <w:t>ll confirmed clade I cases</w:t>
      </w:r>
    </w:p>
    <w:p w14:paraId="52B3322F" w14:textId="4D347D97" w:rsidR="00CA2A37" w:rsidRPr="005D13F4" w:rsidRDefault="00FB51B1" w:rsidP="005D13F4">
      <w:pPr>
        <w:rPr>
          <w:rStyle w:val="Hyperlink"/>
          <w:rFonts w:eastAsia="Arial"/>
        </w:rPr>
      </w:pPr>
      <w:r>
        <w:rPr>
          <w:rFonts w:eastAsia="Arial"/>
        </w:rPr>
        <w:t>In addition to the steps for PHUs outlined above, t</w:t>
      </w:r>
      <w:r w:rsidR="00667F11">
        <w:rPr>
          <w:rFonts w:eastAsia="Arial"/>
        </w:rPr>
        <w:t>he jurisdictional communicable disease branch</w:t>
      </w:r>
      <w:r w:rsidR="00CA2A37">
        <w:rPr>
          <w:rFonts w:eastAsia="Arial"/>
        </w:rPr>
        <w:t xml:space="preserve"> </w:t>
      </w:r>
      <w:r w:rsidR="00667F11">
        <w:rPr>
          <w:rFonts w:eastAsia="Arial"/>
        </w:rPr>
        <w:t>should</w:t>
      </w:r>
      <w:r>
        <w:t xml:space="preserve"> </w:t>
      </w:r>
      <w:r w:rsidR="00667F11">
        <w:rPr>
          <w:rFonts w:eastAsia="Arial"/>
        </w:rPr>
        <w:t xml:space="preserve">notify the National Incident Centre (NIC) immediately (within 24 hours) </w:t>
      </w:r>
      <w:r w:rsidR="00667F11" w:rsidRPr="5D0A5903">
        <w:rPr>
          <w:rFonts w:eastAsia="Arial"/>
        </w:rPr>
        <w:t xml:space="preserve">via email to </w:t>
      </w:r>
      <w:hyperlink r:id="rId15">
        <w:r w:rsidR="00667F11" w:rsidRPr="5D0A5903">
          <w:rPr>
            <w:rStyle w:val="Hyperlink"/>
            <w:rFonts w:eastAsia="Arial"/>
          </w:rPr>
          <w:t>health.ops@health.gov.au</w:t>
        </w:r>
      </w:hyperlink>
      <w:r w:rsidR="00CA2A37">
        <w:rPr>
          <w:rStyle w:val="Hyperlink"/>
          <w:rFonts w:eastAsia="Arial"/>
        </w:rPr>
        <w:t xml:space="preserve">. </w:t>
      </w:r>
    </w:p>
    <w:p w14:paraId="6390B4DB" w14:textId="1DA89500" w:rsidR="000720F2" w:rsidRDefault="000720F2" w:rsidP="000720F2">
      <w:pPr>
        <w:pStyle w:val="Heading2"/>
      </w:pPr>
      <w:bookmarkStart w:id="5" w:name="_Toc179789886"/>
      <w:r>
        <w:t>Management of contacts</w:t>
      </w:r>
      <w:bookmarkEnd w:id="5"/>
      <w:r>
        <w:t xml:space="preserve"> </w:t>
      </w:r>
    </w:p>
    <w:p w14:paraId="1EE0A76D" w14:textId="02656F56" w:rsidR="00C6038C" w:rsidRPr="00A02ABC" w:rsidRDefault="003A4BAA" w:rsidP="00C6038C">
      <w:pPr>
        <w:pStyle w:val="Paragraphtext"/>
        <w:spacing w:line="240" w:lineRule="auto"/>
      </w:pPr>
      <w:r>
        <w:t>PHUs should advise</w:t>
      </w:r>
      <w:r w:rsidR="00C6038C">
        <w:t xml:space="preserve"> </w:t>
      </w:r>
      <w:r w:rsidR="00C6038C" w:rsidRPr="298442C5">
        <w:rPr>
          <w:b/>
          <w:bCs/>
        </w:rPr>
        <w:t xml:space="preserve">contacts </w:t>
      </w:r>
      <w:r w:rsidR="00C6038C">
        <w:t>of</w:t>
      </w:r>
      <w:r w:rsidR="009777DA">
        <w:t xml:space="preserve"> </w:t>
      </w:r>
      <w:r w:rsidR="00C6038C">
        <w:t>probable and confirmed mpox cases</w:t>
      </w:r>
      <w:r>
        <w:t xml:space="preserve"> to</w:t>
      </w:r>
      <w:r w:rsidR="00C6038C">
        <w:t>:</w:t>
      </w:r>
    </w:p>
    <w:p w14:paraId="0C5C739E" w14:textId="4B72908E" w:rsidR="00C6038C" w:rsidRPr="005420E9" w:rsidRDefault="00C6038C" w:rsidP="005420E9">
      <w:pPr>
        <w:pStyle w:val="Bullet"/>
        <w:rPr>
          <w:rFonts w:eastAsia="Arial" w:cs="Arial"/>
          <w:sz w:val="24"/>
          <w:szCs w:val="24"/>
        </w:rPr>
      </w:pPr>
      <w:r w:rsidRPr="005420E9">
        <w:rPr>
          <w:sz w:val="24"/>
          <w:szCs w:val="24"/>
        </w:rPr>
        <w:t>Monitor for mpox symptoms for 21 days after the date of last exposure.</w:t>
      </w:r>
    </w:p>
    <w:p w14:paraId="3F7EF0D1" w14:textId="405B8FC9" w:rsidR="00EF1C11" w:rsidRPr="005420E9" w:rsidRDefault="003A4BAA" w:rsidP="005420E9">
      <w:pPr>
        <w:pStyle w:val="Bullet"/>
        <w:rPr>
          <w:sz w:val="24"/>
          <w:szCs w:val="24"/>
        </w:rPr>
      </w:pPr>
      <w:r w:rsidRPr="005420E9">
        <w:rPr>
          <w:sz w:val="24"/>
          <w:szCs w:val="24"/>
        </w:rPr>
        <w:t>F</w:t>
      </w:r>
      <w:r w:rsidR="779A3BF6" w:rsidRPr="005420E9">
        <w:rPr>
          <w:sz w:val="24"/>
          <w:szCs w:val="24"/>
        </w:rPr>
        <w:t>ollow contact exclusions and restrictions</w:t>
      </w:r>
      <w:r w:rsidR="009B6223" w:rsidRPr="005420E9">
        <w:rPr>
          <w:sz w:val="24"/>
          <w:szCs w:val="24"/>
        </w:rPr>
        <w:t xml:space="preserve"> relevant to their </w:t>
      </w:r>
      <w:hyperlink w:anchor="_Contact_definitions" w:history="1">
        <w:r w:rsidR="009B6223" w:rsidRPr="005420E9">
          <w:rPr>
            <w:rStyle w:val="Hyperlink"/>
            <w:sz w:val="24"/>
            <w:szCs w:val="24"/>
          </w:rPr>
          <w:t>contact risk category</w:t>
        </w:r>
      </w:hyperlink>
      <w:r w:rsidR="779A3BF6" w:rsidRPr="005420E9">
        <w:rPr>
          <w:sz w:val="24"/>
          <w:szCs w:val="24"/>
        </w:rPr>
        <w:t>.</w:t>
      </w:r>
    </w:p>
    <w:p w14:paraId="62C048D7" w14:textId="7BD1238F" w:rsidR="003A4BAA" w:rsidRPr="005420E9" w:rsidRDefault="00EF1C11" w:rsidP="005420E9">
      <w:pPr>
        <w:pStyle w:val="Bullet"/>
        <w:rPr>
          <w:sz w:val="24"/>
          <w:szCs w:val="24"/>
        </w:rPr>
      </w:pPr>
      <w:r w:rsidRPr="005420E9">
        <w:rPr>
          <w:sz w:val="24"/>
          <w:szCs w:val="24"/>
        </w:rPr>
        <w:t>Offer post-exposure vaccination, if appropriate to their contact risk category</w:t>
      </w:r>
      <w:r w:rsidR="00C632E9" w:rsidRPr="005420E9">
        <w:rPr>
          <w:sz w:val="24"/>
          <w:szCs w:val="24"/>
        </w:rPr>
        <w:t xml:space="preserve">. </w:t>
      </w:r>
    </w:p>
    <w:p w14:paraId="53C11E6E" w14:textId="6FB5E08F" w:rsidR="003A4BAA" w:rsidRPr="005420E9" w:rsidRDefault="003A4BAA" w:rsidP="005420E9">
      <w:pPr>
        <w:pStyle w:val="Bullet"/>
        <w:rPr>
          <w:sz w:val="24"/>
          <w:szCs w:val="24"/>
        </w:rPr>
      </w:pPr>
      <w:r w:rsidRPr="005420E9">
        <w:rPr>
          <w:sz w:val="24"/>
          <w:szCs w:val="24"/>
        </w:rPr>
        <w:t xml:space="preserve">Contact the PHU for further </w:t>
      </w:r>
      <w:r w:rsidR="001C20A0" w:rsidRPr="005420E9">
        <w:rPr>
          <w:sz w:val="24"/>
          <w:szCs w:val="24"/>
        </w:rPr>
        <w:t xml:space="preserve">advice if </w:t>
      </w:r>
      <w:r w:rsidRPr="005420E9">
        <w:rPr>
          <w:sz w:val="24"/>
          <w:szCs w:val="24"/>
        </w:rPr>
        <w:t xml:space="preserve">symptoms compatible with mpox develop. </w:t>
      </w:r>
    </w:p>
    <w:p w14:paraId="08BE36C1" w14:textId="2F74B667" w:rsidR="00C6038C" w:rsidRDefault="00C6038C" w:rsidP="00C6038C">
      <w:pPr>
        <w:pStyle w:val="Paragraphtext"/>
        <w:spacing w:line="240" w:lineRule="auto"/>
        <w:rPr>
          <w:rFonts w:eastAsia="Arial"/>
        </w:rPr>
      </w:pPr>
      <w:r w:rsidRPr="2050FE1A">
        <w:rPr>
          <w:rFonts w:eastAsia="Arial"/>
        </w:rPr>
        <w:t xml:space="preserve">Refer to </w:t>
      </w:r>
      <w:hyperlink w:anchor="_Contact_management">
        <w:r w:rsidRPr="00492E29">
          <w:rPr>
            <w:rStyle w:val="Hyperlink"/>
            <w:rFonts w:eastAsia="Arial"/>
          </w:rPr>
          <w:t>contact management</w:t>
        </w:r>
      </w:hyperlink>
      <w:r w:rsidRPr="2050FE1A">
        <w:rPr>
          <w:rFonts w:eastAsia="Arial"/>
        </w:rPr>
        <w:t xml:space="preserve"> for </w:t>
      </w:r>
      <w:r w:rsidR="00D324BC">
        <w:rPr>
          <w:rFonts w:eastAsia="Arial"/>
        </w:rPr>
        <w:t xml:space="preserve">more </w:t>
      </w:r>
      <w:r w:rsidRPr="2050FE1A">
        <w:rPr>
          <w:rFonts w:eastAsia="Arial"/>
        </w:rPr>
        <w:t>information about</w:t>
      </w:r>
      <w:r w:rsidR="2641B6E3" w:rsidRPr="2050FE1A">
        <w:rPr>
          <w:rFonts w:eastAsia="Arial"/>
        </w:rPr>
        <w:t xml:space="preserve"> </w:t>
      </w:r>
      <w:r w:rsidRPr="2050FE1A">
        <w:rPr>
          <w:rFonts w:eastAsia="Arial"/>
        </w:rPr>
        <w:t>public health measures recommended for medium and high-risk contacts.</w:t>
      </w:r>
    </w:p>
    <w:p w14:paraId="6DEB8B1C" w14:textId="77777777" w:rsidR="00964429" w:rsidRPr="00964429" w:rsidRDefault="00964429" w:rsidP="00964429"/>
    <w:p w14:paraId="61A3F7AE" w14:textId="40297529" w:rsidR="00964429" w:rsidRDefault="00964429" w:rsidP="00964429">
      <w:pPr>
        <w:pStyle w:val="Heading1"/>
      </w:pPr>
      <w:bookmarkStart w:id="6" w:name="_Toc179789887"/>
      <w:r>
        <w:lastRenderedPageBreak/>
        <w:t>2. The disease</w:t>
      </w:r>
      <w:bookmarkEnd w:id="6"/>
    </w:p>
    <w:p w14:paraId="3F8051E4" w14:textId="3F35E684" w:rsidR="000720F2" w:rsidRPr="00655B35" w:rsidRDefault="00B400E1" w:rsidP="298442C5">
      <w:pPr>
        <w:rPr>
          <w:rFonts w:cstheme="majorBidi"/>
          <w:b/>
          <w:bCs/>
          <w:color w:val="033636" w:themeColor="text2"/>
          <w:sz w:val="40"/>
          <w:szCs w:val="40"/>
        </w:rPr>
      </w:pPr>
      <w:r w:rsidRPr="298442C5">
        <w:rPr>
          <w:rFonts w:eastAsia="Arial" w:cs="Arial"/>
        </w:rPr>
        <w:t>On 28 November 2022, the World Health Organization (WHO) announced a change in disease name from monkeypox to mpox. Mpox is caused by infection with monkeypox virus</w:t>
      </w:r>
      <w:r w:rsidR="0002479C" w:rsidRPr="298442C5">
        <w:rPr>
          <w:rFonts w:eastAsia="Arial" w:cs="Arial"/>
        </w:rPr>
        <w:t xml:space="preserve"> (MPXV)</w:t>
      </w:r>
      <w:r w:rsidRPr="298442C5">
        <w:rPr>
          <w:rFonts w:eastAsia="Arial" w:cs="Arial"/>
        </w:rPr>
        <w:t>.</w:t>
      </w:r>
    </w:p>
    <w:p w14:paraId="5FC2F45A" w14:textId="5366A1F8" w:rsidR="00E66211" w:rsidRDefault="00E66211" w:rsidP="00E66211">
      <w:pPr>
        <w:pStyle w:val="Heading2"/>
      </w:pPr>
      <w:bookmarkStart w:id="7" w:name="_Toc179789888"/>
      <w:r>
        <w:t>Infectious agent</w:t>
      </w:r>
      <w:bookmarkEnd w:id="7"/>
      <w:r>
        <w:t xml:space="preserve"> </w:t>
      </w:r>
    </w:p>
    <w:p w14:paraId="191B4588" w14:textId="2B48ED86" w:rsidR="00655B35" w:rsidRPr="00A02ABC" w:rsidRDefault="00637BB4" w:rsidP="00655B35">
      <w:pPr>
        <w:pStyle w:val="Paragraphtext"/>
        <w:rPr>
          <w:rFonts w:eastAsia="Arial"/>
        </w:rPr>
      </w:pPr>
      <w:r>
        <w:rPr>
          <w:rFonts w:eastAsia="Arial"/>
        </w:rPr>
        <w:t>MPXV</w:t>
      </w:r>
      <w:r w:rsidR="00655B35" w:rsidRPr="00A02ABC">
        <w:rPr>
          <w:rFonts w:eastAsia="Arial"/>
        </w:rPr>
        <w:t xml:space="preserve"> is an enveloped double-stranded deoxyribonucleic acid virus of the genus Orthopoxvirus (related to the Poxviridae family), which also includes variola virus (which causes smallpox), vaccinia virus (which is used to produce the smallpox vaccine) and cowpox virus </w:t>
      </w:r>
      <w:r w:rsidR="00655B35" w:rsidRPr="00A02ABC">
        <w:rPr>
          <w:rFonts w:eastAsia="Arial"/>
        </w:rPr>
        <w:fldChar w:fldCharType="begin"/>
      </w:r>
      <w:r w:rsidR="00655B35" w:rsidRPr="00A02ABC">
        <w:rPr>
          <w:rFonts w:eastAsia="Arial"/>
        </w:rPr>
        <w:instrText xml:space="preserve"> ADDIN EN.CITE &lt;EndNote&gt;&lt;Cite&gt;&lt;Author&gt;Sah&lt;/Author&gt;&lt;Year&gt;2022&lt;/Year&gt;&lt;RecNum&gt;43&lt;/RecNum&gt;&lt;DisplayText&gt;(1)&lt;/DisplayText&gt;&lt;record&gt;&lt;rec-number&gt;43&lt;/rec-number&gt;&lt;foreign-keys&gt;&lt;key app="EN" db-id="pp0ptvp0mtzdtye0tr352zav2pf9r5tvx5za" timestamp="1664262119"&gt;43&lt;/key&gt;&lt;/foreign-keys&gt;&lt;ref-type name="Journal Article"&gt;17&lt;/ref-type&gt;&lt;contributors&gt;&lt;authors&gt;&lt;author&gt;Sah, Ranjit&lt;/author&gt;&lt;author&gt;Padhi, Bijaya Kumar&lt;/author&gt;&lt;author&gt;Siddiq, Abdelmonem&lt;/author&gt;&lt;author&gt;Abdelaal, Abdelaziz&lt;/author&gt;&lt;author&gt;Reda, Abdulla&lt;/author&gt;&lt;author&gt;Ismail Lashin, Basant&lt;/author&gt;&lt;author&gt;Mohanty, Aroop&lt;/author&gt;&lt;author&gt;Z. Alshahrani, Najim&lt;/author&gt;&lt;author&gt;Rodriguez-Morales, Alfonso J.&lt;/author&gt;&lt;/authors&gt;&lt;/contributors&gt;&lt;titles&gt;&lt;title&gt;Public Health Emergency of International Concern declared by the World Health Organization for Monkeypox&lt;/title&gt;&lt;secondary-title&gt;Global Security: Health, Science and Policy&lt;/secondary-title&gt;&lt;/titles&gt;&lt;periodical&gt;&lt;full-title&gt;Global Security: Health, Science and Policy&lt;/full-title&gt;&lt;/periodical&gt;&lt;pages&gt;51-56&lt;/pages&gt;&lt;volume&gt;7&lt;/volume&gt;&lt;number&gt;1&lt;/number&gt;&lt;section&gt;51&lt;/section&gt;&lt;dates&gt;&lt;year&gt;2022&lt;/year&gt;&lt;/dates&gt;&lt;isbn&gt;2377-9497&lt;/isbn&gt;&lt;urls&gt;&lt;/urls&gt;&lt;electronic-resource-num&gt;10.1080/23779497.2022.2124185&lt;/electronic-resource-num&gt;&lt;/record&gt;&lt;/Cite&gt;&lt;/EndNote&gt;</w:instrText>
      </w:r>
      <w:r w:rsidR="00655B35" w:rsidRPr="00A02ABC">
        <w:rPr>
          <w:rFonts w:eastAsia="Arial"/>
        </w:rPr>
        <w:fldChar w:fldCharType="separate"/>
      </w:r>
      <w:r w:rsidR="00655B35" w:rsidRPr="1354958C">
        <w:rPr>
          <w:rFonts w:eastAsia="Arial"/>
        </w:rPr>
        <w:t>(</w:t>
      </w:r>
      <w:hyperlink w:anchor="_ENREF_1">
        <w:r w:rsidR="00655B35" w:rsidRPr="1354958C">
          <w:rPr>
            <w:rFonts w:eastAsia="Arial"/>
          </w:rPr>
          <w:t>1</w:t>
        </w:r>
      </w:hyperlink>
      <w:r w:rsidR="00655B35" w:rsidRPr="1354958C">
        <w:rPr>
          <w:rFonts w:eastAsia="Arial"/>
        </w:rPr>
        <w:t>)</w:t>
      </w:r>
      <w:r w:rsidR="00655B35" w:rsidRPr="00A02ABC">
        <w:rPr>
          <w:rFonts w:eastAsia="Arial"/>
        </w:rPr>
        <w:fldChar w:fldCharType="end"/>
      </w:r>
      <w:r w:rsidR="00655B35" w:rsidRPr="00A02ABC">
        <w:rPr>
          <w:rFonts w:eastAsia="Arial"/>
        </w:rPr>
        <w:t xml:space="preserve">. </w:t>
      </w:r>
    </w:p>
    <w:p w14:paraId="72C9DF9D" w14:textId="32F8C339" w:rsidR="00AF3069" w:rsidRDefault="00C653F9" w:rsidP="00655B35">
      <w:pPr>
        <w:pStyle w:val="Paragraphtext"/>
        <w:rPr>
          <w:rFonts w:eastAsia="Arial"/>
        </w:rPr>
      </w:pPr>
      <w:r w:rsidRPr="298442C5">
        <w:rPr>
          <w:rFonts w:eastAsia="Arial"/>
        </w:rPr>
        <w:t xml:space="preserve">MPXV </w:t>
      </w:r>
      <w:r w:rsidR="00655B35" w:rsidRPr="00A02ABC">
        <w:rPr>
          <w:rFonts w:eastAsia="Arial"/>
        </w:rPr>
        <w:t>ha</w:t>
      </w:r>
      <w:r w:rsidR="0107073B" w:rsidRPr="00A02ABC">
        <w:rPr>
          <w:rFonts w:eastAsia="Arial"/>
        </w:rPr>
        <w:t>s</w:t>
      </w:r>
      <w:r w:rsidR="00655B35" w:rsidRPr="00A02ABC">
        <w:rPr>
          <w:rFonts w:eastAsia="Arial"/>
        </w:rPr>
        <w:t xml:space="preserve"> two distinct genetic clades</w:t>
      </w:r>
      <w:r w:rsidR="1A1D37C6" w:rsidRPr="00A02ABC">
        <w:rPr>
          <w:rFonts w:eastAsia="Arial"/>
        </w:rPr>
        <w:t>:</w:t>
      </w:r>
      <w:r w:rsidR="00655B35" w:rsidRPr="00A02ABC">
        <w:rPr>
          <w:rFonts w:eastAsia="Arial"/>
        </w:rPr>
        <w:t xml:space="preserve"> </w:t>
      </w:r>
    </w:p>
    <w:p w14:paraId="71C2B7FF" w14:textId="16899456" w:rsidR="005D79CE" w:rsidRPr="005420E9" w:rsidRDefault="00AF3069" w:rsidP="005420E9">
      <w:pPr>
        <w:pStyle w:val="Bullet"/>
        <w:rPr>
          <w:sz w:val="24"/>
          <w:szCs w:val="24"/>
        </w:rPr>
      </w:pPr>
      <w:r w:rsidRPr="005420E9">
        <w:rPr>
          <w:sz w:val="24"/>
          <w:szCs w:val="24"/>
        </w:rPr>
        <w:t xml:space="preserve">Clade </w:t>
      </w:r>
      <w:r w:rsidR="00402185" w:rsidRPr="005420E9">
        <w:rPr>
          <w:sz w:val="24"/>
          <w:szCs w:val="24"/>
        </w:rPr>
        <w:t>I</w:t>
      </w:r>
      <w:r w:rsidR="000B18C2" w:rsidRPr="005420E9">
        <w:rPr>
          <w:sz w:val="24"/>
          <w:szCs w:val="24"/>
        </w:rPr>
        <w:t xml:space="preserve">: formerly known as </w:t>
      </w:r>
      <w:r w:rsidR="00B3027E" w:rsidRPr="005420E9">
        <w:rPr>
          <w:sz w:val="24"/>
          <w:szCs w:val="24"/>
        </w:rPr>
        <w:t xml:space="preserve">the Congo Basin </w:t>
      </w:r>
      <w:r w:rsidR="00DE2257" w:rsidRPr="005420E9">
        <w:rPr>
          <w:sz w:val="24"/>
          <w:szCs w:val="24"/>
        </w:rPr>
        <w:t xml:space="preserve">or Central African </w:t>
      </w:r>
      <w:r w:rsidR="009008DD" w:rsidRPr="005420E9">
        <w:rPr>
          <w:sz w:val="24"/>
          <w:szCs w:val="24"/>
        </w:rPr>
        <w:t>c</w:t>
      </w:r>
      <w:r w:rsidR="00DE2257" w:rsidRPr="005420E9">
        <w:rPr>
          <w:sz w:val="24"/>
          <w:szCs w:val="24"/>
        </w:rPr>
        <w:t>lade</w:t>
      </w:r>
      <w:r w:rsidR="005D79CE" w:rsidRPr="005420E9">
        <w:rPr>
          <w:sz w:val="24"/>
          <w:szCs w:val="24"/>
        </w:rPr>
        <w:t>, has historically caused more severe disease than other clades</w:t>
      </w:r>
      <w:r w:rsidR="00E21E29" w:rsidRPr="005420E9">
        <w:rPr>
          <w:sz w:val="24"/>
          <w:szCs w:val="24"/>
        </w:rPr>
        <w:t>, and ha</w:t>
      </w:r>
      <w:r w:rsidR="00BA0547" w:rsidRPr="005420E9">
        <w:rPr>
          <w:sz w:val="24"/>
          <w:szCs w:val="24"/>
        </w:rPr>
        <w:t>s</w:t>
      </w:r>
      <w:r w:rsidR="00E21E29" w:rsidRPr="005420E9">
        <w:rPr>
          <w:sz w:val="24"/>
          <w:szCs w:val="24"/>
        </w:rPr>
        <w:t xml:space="preserve"> two subclades, clades Ia and Ib</w:t>
      </w:r>
      <w:r w:rsidR="00AD0F3A" w:rsidRPr="005420E9">
        <w:rPr>
          <w:sz w:val="24"/>
          <w:szCs w:val="24"/>
        </w:rPr>
        <w:t>; and</w:t>
      </w:r>
    </w:p>
    <w:p w14:paraId="04C86776" w14:textId="3285AF5A" w:rsidR="005D79CE" w:rsidRPr="005420E9" w:rsidRDefault="005D79CE" w:rsidP="005420E9">
      <w:pPr>
        <w:pStyle w:val="Bullet"/>
        <w:rPr>
          <w:sz w:val="24"/>
          <w:szCs w:val="24"/>
        </w:rPr>
      </w:pPr>
      <w:r w:rsidRPr="005420E9">
        <w:rPr>
          <w:sz w:val="24"/>
          <w:szCs w:val="24"/>
        </w:rPr>
        <w:t xml:space="preserve">Clade II: </w:t>
      </w:r>
      <w:r w:rsidR="00AA7036" w:rsidRPr="005420E9">
        <w:rPr>
          <w:sz w:val="24"/>
          <w:szCs w:val="24"/>
        </w:rPr>
        <w:t xml:space="preserve">formerly known as </w:t>
      </w:r>
      <w:r w:rsidR="00CD7E3B" w:rsidRPr="005420E9">
        <w:rPr>
          <w:sz w:val="24"/>
          <w:szCs w:val="24"/>
        </w:rPr>
        <w:t>the West African</w:t>
      </w:r>
      <w:r w:rsidR="004C6ECB" w:rsidRPr="005420E9">
        <w:rPr>
          <w:sz w:val="24"/>
          <w:szCs w:val="24"/>
        </w:rPr>
        <w:t xml:space="preserve"> clade</w:t>
      </w:r>
      <w:r w:rsidR="00286415" w:rsidRPr="005420E9">
        <w:rPr>
          <w:sz w:val="24"/>
          <w:szCs w:val="24"/>
        </w:rPr>
        <w:t xml:space="preserve"> also</w:t>
      </w:r>
      <w:r w:rsidR="004C6ECB" w:rsidRPr="005420E9">
        <w:rPr>
          <w:sz w:val="24"/>
          <w:szCs w:val="24"/>
        </w:rPr>
        <w:t xml:space="preserve"> has two subclades, </w:t>
      </w:r>
      <w:r w:rsidR="009008DD" w:rsidRPr="005420E9">
        <w:rPr>
          <w:sz w:val="24"/>
          <w:szCs w:val="24"/>
        </w:rPr>
        <w:t>c</w:t>
      </w:r>
      <w:r w:rsidR="004C6ECB" w:rsidRPr="005420E9">
        <w:rPr>
          <w:sz w:val="24"/>
          <w:szCs w:val="24"/>
        </w:rPr>
        <w:t xml:space="preserve">lade IIa and </w:t>
      </w:r>
      <w:r w:rsidR="009008DD" w:rsidRPr="005420E9">
        <w:rPr>
          <w:sz w:val="24"/>
          <w:szCs w:val="24"/>
        </w:rPr>
        <w:t>c</w:t>
      </w:r>
      <w:r w:rsidR="004C6ECB" w:rsidRPr="005420E9">
        <w:rPr>
          <w:sz w:val="24"/>
          <w:szCs w:val="24"/>
        </w:rPr>
        <w:t>lade IIb</w:t>
      </w:r>
      <w:r w:rsidR="005B46E4" w:rsidRPr="005420E9">
        <w:rPr>
          <w:sz w:val="24"/>
          <w:szCs w:val="24"/>
        </w:rPr>
        <w:t xml:space="preserve"> </w:t>
      </w:r>
      <w:r w:rsidR="005B46E4" w:rsidRPr="005420E9">
        <w:rPr>
          <w:rFonts w:eastAsia="Arial"/>
          <w:sz w:val="24"/>
          <w:szCs w:val="24"/>
        </w:rPr>
        <w:fldChar w:fldCharType="begin">
          <w:fldData xml:space="preserve">PEVuZE5vdGU+PENpdGU+PEF1dGhvcj5Fc3RlcDwvQXV0aG9yPjxZZWFyPjIwMTE8L1llYXI+PFJl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</w:fldData>
        </w:fldChar>
      </w:r>
      <w:r w:rsidR="005B46E4" w:rsidRPr="005420E9">
        <w:rPr>
          <w:rFonts w:eastAsia="Arial"/>
          <w:sz w:val="24"/>
          <w:szCs w:val="24"/>
        </w:rPr>
        <w:instrText xml:space="preserve"> ADDIN EN.CITE </w:instrText>
      </w:r>
      <w:r w:rsidR="005B46E4" w:rsidRPr="005420E9">
        <w:rPr>
          <w:rFonts w:eastAsia="Arial"/>
          <w:sz w:val="24"/>
          <w:szCs w:val="24"/>
        </w:rPr>
        <w:fldChar w:fldCharType="begin">
          <w:fldData xml:space="preserve">PEVuZE5vdGU+PENpdGU+PEF1dGhvcj5Fc3RlcDwvQXV0aG9yPjxZZWFyPjIwMTE8L1llYXI+PFJl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</w:fldData>
        </w:fldChar>
      </w:r>
      <w:r w:rsidR="005B46E4" w:rsidRPr="005420E9">
        <w:rPr>
          <w:rFonts w:eastAsia="Arial"/>
          <w:sz w:val="24"/>
          <w:szCs w:val="24"/>
        </w:rPr>
        <w:instrText xml:space="preserve"> ADDIN EN.CITE.DATA </w:instrText>
      </w:r>
      <w:r w:rsidR="005B46E4" w:rsidRPr="005420E9">
        <w:rPr>
          <w:rFonts w:eastAsia="Arial"/>
          <w:sz w:val="24"/>
          <w:szCs w:val="24"/>
        </w:rPr>
      </w:r>
      <w:r w:rsidR="005B46E4" w:rsidRPr="005420E9">
        <w:rPr>
          <w:rFonts w:eastAsia="Arial"/>
          <w:sz w:val="24"/>
          <w:szCs w:val="24"/>
        </w:rPr>
        <w:fldChar w:fldCharType="end"/>
      </w:r>
      <w:r w:rsidR="005B46E4" w:rsidRPr="005420E9">
        <w:rPr>
          <w:rFonts w:eastAsia="Arial"/>
          <w:sz w:val="24"/>
          <w:szCs w:val="24"/>
        </w:rPr>
      </w:r>
      <w:r w:rsidR="005B46E4" w:rsidRPr="005420E9">
        <w:rPr>
          <w:rFonts w:eastAsia="Arial"/>
          <w:sz w:val="24"/>
          <w:szCs w:val="24"/>
        </w:rPr>
        <w:fldChar w:fldCharType="separate"/>
      </w:r>
      <w:r w:rsidR="005B46E4" w:rsidRPr="005420E9">
        <w:rPr>
          <w:rFonts w:eastAsia="Arial"/>
          <w:sz w:val="24"/>
          <w:szCs w:val="24"/>
        </w:rPr>
        <w:t>(</w:t>
      </w:r>
      <w:hyperlink w:anchor="_ENREF_1" w:tooltip="Sah, 2022 #43" w:history="1">
        <w:r w:rsidR="005B46E4" w:rsidRPr="005420E9">
          <w:rPr>
            <w:rFonts w:eastAsia="Arial"/>
            <w:sz w:val="24"/>
            <w:szCs w:val="24"/>
          </w:rPr>
          <w:t>1</w:t>
        </w:r>
      </w:hyperlink>
      <w:r w:rsidR="005B46E4" w:rsidRPr="005420E9">
        <w:rPr>
          <w:rFonts w:eastAsia="Arial"/>
          <w:sz w:val="24"/>
          <w:szCs w:val="24"/>
        </w:rPr>
        <w:t xml:space="preserve">, </w:t>
      </w:r>
      <w:hyperlink w:anchor="_ENREF_2" w:tooltip="Estep, 2011 #34" w:history="1">
        <w:r w:rsidR="005B46E4" w:rsidRPr="005420E9">
          <w:rPr>
            <w:rFonts w:eastAsia="Arial"/>
            <w:sz w:val="24"/>
            <w:szCs w:val="24"/>
          </w:rPr>
          <w:t>2</w:t>
        </w:r>
      </w:hyperlink>
      <w:r w:rsidR="005B46E4" w:rsidRPr="005420E9">
        <w:rPr>
          <w:rFonts w:eastAsia="Arial"/>
          <w:sz w:val="24"/>
          <w:szCs w:val="24"/>
        </w:rPr>
        <w:t>)</w:t>
      </w:r>
      <w:r w:rsidR="005B46E4" w:rsidRPr="005420E9">
        <w:rPr>
          <w:rFonts w:eastAsia="Arial"/>
          <w:sz w:val="24"/>
          <w:szCs w:val="24"/>
        </w:rPr>
        <w:fldChar w:fldCharType="end"/>
      </w:r>
      <w:r w:rsidR="005B46E4" w:rsidRPr="005420E9">
        <w:rPr>
          <w:rFonts w:eastAsia="Arial"/>
          <w:sz w:val="24"/>
          <w:szCs w:val="24"/>
        </w:rPr>
        <w:t xml:space="preserve">. </w:t>
      </w:r>
    </w:p>
    <w:p w14:paraId="53F1F1F1" w14:textId="02EF3A87" w:rsidR="005B46E4" w:rsidRPr="00A02ABC" w:rsidRDefault="005B46E4" w:rsidP="0059703D">
      <w:pPr>
        <w:pStyle w:val="Paragraphtext"/>
        <w:rPr>
          <w:rFonts w:eastAsia="Arial"/>
        </w:rPr>
      </w:pPr>
      <w:r>
        <w:t>Clade IIb refers primarily to the group of variants circulating globally since</w:t>
      </w:r>
      <w:r w:rsidR="004C53DA">
        <w:t xml:space="preserve"> the</w:t>
      </w:r>
      <w:r>
        <w:t xml:space="preserve"> beginning of </w:t>
      </w:r>
      <w:r w:rsidR="0088001E">
        <w:t>a</w:t>
      </w:r>
      <w:r>
        <w:t xml:space="preserve"> global outbreak</w:t>
      </w:r>
      <w:r w:rsidR="0088001E">
        <w:t xml:space="preserve"> in 2022</w:t>
      </w:r>
      <w:r w:rsidR="00BC284B">
        <w:t xml:space="preserve"> and is</w:t>
      </w:r>
      <w:r>
        <w:t xml:space="preserve"> </w:t>
      </w:r>
      <w:r w:rsidR="235F2D3F">
        <w:t>transmitted primarily through sexual contact</w:t>
      </w:r>
      <w:r w:rsidR="1DF0E7BC">
        <w:t xml:space="preserve"> </w:t>
      </w:r>
      <w:r>
        <w:fldChar w:fldCharType="begin"/>
      </w:r>
      <w:r>
        <w:instrText xml:space="preserve"> ADDIN EN.CITE &lt;EndNote&gt;&lt;Cite&gt;&lt;Author&gt;World Health Organization&lt;/Author&gt;&lt;Year&gt;2022&lt;/Year&gt;&lt;RecNum&gt;69&lt;/RecNum&gt;&lt;DisplayText&gt;(3)&lt;/DisplayText&gt;&lt;record&gt;&lt;rec-number&gt;69&lt;/rec-number&gt;&lt;foreign-keys&gt;&lt;key app="EN" db-id="pp0ptvp0mtzdtye0tr352zav2pf9r5tvx5za" timestamp="1664434274"&gt;69&lt;/key&gt;&lt;/foreign-keys&gt;&lt;ref-type name="Web Page"&gt;12&lt;/ref-type&gt;&lt;contributors&gt;&lt;authors&gt;&lt;author&gt;World Health Organization,&lt;/author&gt;&lt;/authors&gt;&lt;/contributors&gt;&lt;titles&gt;&lt;title&gt;Monkeypox: experts give virus variants new names&lt;/title&gt;&lt;/titles&gt;&lt;dates&gt;&lt;year&gt;2022&lt;/year&gt;&lt;/dates&gt;&lt;pub-location&gt;Geneva&lt;/pub-location&gt;&lt;work-type&gt;News Release&lt;/work-type&gt;&lt;urls&gt;&lt;related-urls&gt;&lt;url&gt;https://www.who.int/news/item/12-08-2022-monkeypox--experts-give-virus-variants-new-names&lt;/url&gt;&lt;/related-urls&gt;&lt;/urls&gt;&lt;/record&gt;&lt;/Cite&gt;&lt;/EndNote&gt;</w:instrText>
      </w:r>
      <w:r>
        <w:fldChar w:fldCharType="separate"/>
      </w:r>
      <w:r>
        <w:t>(</w:t>
      </w:r>
      <w:hyperlink w:anchor="_ENREF_3">
        <w:r>
          <w:t>3</w:t>
        </w:r>
      </w:hyperlink>
      <w:r>
        <w:t>)</w:t>
      </w:r>
      <w:r>
        <w:fldChar w:fldCharType="end"/>
      </w:r>
      <w:r>
        <w:t>.</w:t>
      </w:r>
    </w:p>
    <w:p w14:paraId="7F9A6CDD" w14:textId="151EFD70" w:rsidR="001C6F7C" w:rsidRDefault="372DFAAE" w:rsidP="0059703D">
      <w:r>
        <w:t>While official designat</w:t>
      </w:r>
      <w:r w:rsidR="5F30814B">
        <w:t>ion is pending</w:t>
      </w:r>
      <w:r w:rsidR="461B4CA6">
        <w:t>,</w:t>
      </w:r>
      <w:r w:rsidR="5F30814B">
        <w:t xml:space="preserve"> </w:t>
      </w:r>
      <w:r>
        <w:t xml:space="preserve">the </w:t>
      </w:r>
      <w:r w:rsidR="00BC284B">
        <w:t>WHO reported in 2024</w:t>
      </w:r>
      <w:r w:rsidR="59EAFC83">
        <w:t xml:space="preserve"> </w:t>
      </w:r>
      <w:r w:rsidR="0B192AF2">
        <w:t xml:space="preserve">that </w:t>
      </w:r>
      <w:r w:rsidR="59EAFC83">
        <w:t>a</w:t>
      </w:r>
      <w:r w:rsidR="59E64C77">
        <w:t xml:space="preserve"> </w:t>
      </w:r>
      <w:r w:rsidR="59EAFC83">
        <w:t xml:space="preserve">new </w:t>
      </w:r>
      <w:r w:rsidR="3E45DE20">
        <w:t xml:space="preserve">virus </w:t>
      </w:r>
      <w:r w:rsidR="59EAFC83">
        <w:t xml:space="preserve">sub-clade, </w:t>
      </w:r>
      <w:r w:rsidR="009008DD">
        <w:t>c</w:t>
      </w:r>
      <w:r w:rsidR="59EAFC83">
        <w:t>lade Ib</w:t>
      </w:r>
      <w:r w:rsidR="24BD06EE">
        <w:t>,</w:t>
      </w:r>
      <w:r w:rsidR="59EAFC83">
        <w:t xml:space="preserve"> </w:t>
      </w:r>
      <w:r w:rsidR="00DE0F66">
        <w:t xml:space="preserve">had </w:t>
      </w:r>
      <w:r w:rsidR="0C6F6572">
        <w:t>emerged</w:t>
      </w:r>
      <w:r w:rsidR="00C7052B">
        <w:t xml:space="preserve"> </w:t>
      </w:r>
      <w:r w:rsidR="458C89F1">
        <w:t xml:space="preserve">in the Democratic Republic of the Congo </w:t>
      </w:r>
      <w:r w:rsidR="16638A12">
        <w:t>(DRC)</w:t>
      </w:r>
      <w:r w:rsidR="000F2218">
        <w:t>. While not identified until 2024, the clade</w:t>
      </w:r>
      <w:r w:rsidR="00BC284B">
        <w:t xml:space="preserve"> </w:t>
      </w:r>
      <w:r w:rsidR="000F2218">
        <w:t>had</w:t>
      </w:r>
      <w:r w:rsidR="00BC284B">
        <w:t xml:space="preserve"> likely been circulating since late 2023</w:t>
      </w:r>
      <w:r w:rsidR="16638A12">
        <w:t xml:space="preserve"> </w:t>
      </w:r>
      <w:r w:rsidR="695A77DE">
        <w:t xml:space="preserve">and has since spread </w:t>
      </w:r>
      <w:r w:rsidR="00AC1B95">
        <w:t>internationally</w:t>
      </w:r>
      <w:r w:rsidR="695A77DE">
        <w:t xml:space="preserve"> </w:t>
      </w:r>
      <w:r w:rsidR="00C7052B">
        <w:t>(</w:t>
      </w:r>
      <w:r w:rsidR="005C0642">
        <w:t>4</w:t>
      </w:r>
      <w:r w:rsidR="000F2218">
        <w:t>)</w:t>
      </w:r>
      <w:r w:rsidR="6E4E7F27">
        <w:t>.</w:t>
      </w:r>
      <w:r w:rsidR="1295F7B5">
        <w:t xml:space="preserve"> </w:t>
      </w:r>
    </w:p>
    <w:p w14:paraId="558EDF5F" w14:textId="27534E70" w:rsidR="00592B41" w:rsidRDefault="00592B41" w:rsidP="0059703D">
      <w:r>
        <w:t>In this Guideline, the existing MPXV endemic virus is referred to as ‘MPXV clade Ia’. ‘MPXV clade I’ refers to both Ia and Ib subtypes, collectively.</w:t>
      </w:r>
    </w:p>
    <w:p w14:paraId="681DDEED" w14:textId="29403247" w:rsidR="0089020F" w:rsidRDefault="0089020F" w:rsidP="0089020F">
      <w:pPr>
        <w:pStyle w:val="Heading2"/>
      </w:pPr>
      <w:bookmarkStart w:id="8" w:name="_Toc179789889"/>
      <w:r>
        <w:t>Reservoir</w:t>
      </w:r>
      <w:bookmarkEnd w:id="8"/>
      <w:r>
        <w:t xml:space="preserve"> </w:t>
      </w:r>
    </w:p>
    <w:p w14:paraId="1504831B" w14:textId="49E951F7" w:rsidR="009710C4" w:rsidRDefault="009710C4" w:rsidP="009710C4">
      <w:pPr>
        <w:pStyle w:val="Paragraphtext"/>
        <w:rPr>
          <w:rFonts w:eastAsia="Arial"/>
        </w:rPr>
      </w:pPr>
      <w:r w:rsidRPr="00A02ABC">
        <w:rPr>
          <w:rFonts w:eastAsia="Arial"/>
        </w:rPr>
        <w:t xml:space="preserve">The natural reservoir of </w:t>
      </w:r>
      <w:r w:rsidR="00C653F9" w:rsidRPr="2050FE1A">
        <w:rPr>
          <w:rFonts w:eastAsia="Arial"/>
        </w:rPr>
        <w:t>MPXV</w:t>
      </w:r>
      <w:r w:rsidRPr="00A02ABC">
        <w:rPr>
          <w:rFonts w:eastAsia="Arial"/>
        </w:rPr>
        <w:t xml:space="preserve"> remains unknown. </w:t>
      </w:r>
      <w:r w:rsidR="00970F48">
        <w:rPr>
          <w:rFonts w:eastAsia="Arial"/>
        </w:rPr>
        <w:t>However, t</w:t>
      </w:r>
      <w:r w:rsidR="00C653F9" w:rsidRPr="2050FE1A">
        <w:rPr>
          <w:rFonts w:eastAsia="Arial"/>
        </w:rPr>
        <w:t>he virus</w:t>
      </w:r>
      <w:r w:rsidRPr="00A02ABC">
        <w:rPr>
          <w:rFonts w:eastAsia="Arial"/>
        </w:rPr>
        <w:t xml:space="preserve"> has been isolated from several African rodents and primates, including the Gambian pouched rat, tree squirrel, rope squirrel</w:t>
      </w:r>
      <w:r w:rsidR="31FE24D4" w:rsidRPr="00A02ABC">
        <w:rPr>
          <w:rFonts w:eastAsia="Arial"/>
        </w:rPr>
        <w:t>,</w:t>
      </w:r>
      <w:r w:rsidRPr="00A02ABC">
        <w:rPr>
          <w:rFonts w:eastAsia="Arial"/>
        </w:rPr>
        <w:t xml:space="preserve"> and sooty mangabey monkey</w:t>
      </w:r>
      <w:r w:rsidRPr="00A02ABC">
        <w:rPr>
          <w:rFonts w:eastAsia="Arial"/>
        </w:rPr>
        <w:fldChar w:fldCharType="begin">
          <w:fldData xml:space="preserve">PEVuZE5vdGU+PENpdGU+PEF1dGhvcj5Xb3JsZCBIZWFsdGggT3JnYW5pemF0aW9uPC9BdXRob3I+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</w:fldData>
        </w:fldChar>
      </w:r>
      <w:r w:rsidRPr="00A02ABC">
        <w:rPr>
          <w:rFonts w:eastAsia="Arial"/>
        </w:rPr>
        <w:instrText xml:space="preserve"> ADDIN EN.CITE </w:instrText>
      </w:r>
      <w:r w:rsidRPr="00A02ABC">
        <w:rPr>
          <w:rFonts w:eastAsia="Arial"/>
        </w:rPr>
        <w:fldChar w:fldCharType="begin">
          <w:fldData xml:space="preserve">PEVuZE5vdGU+PENpdGU+PEF1dGhvcj5Xb3JsZCBIZWFsdGggT3JnYW5pemF0aW9uPC9BdXRob3I+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</w:fldData>
        </w:fldChar>
      </w:r>
      <w:r w:rsidRPr="00A02ABC">
        <w:rPr>
          <w:rFonts w:eastAsia="Arial"/>
        </w:rPr>
        <w:instrText xml:space="preserve"> ADDIN EN.CITE.DATA </w:instrText>
      </w:r>
      <w:r w:rsidRPr="00A02ABC">
        <w:rPr>
          <w:rFonts w:eastAsia="Arial"/>
        </w:rPr>
      </w:r>
      <w:r w:rsidRPr="00A02ABC">
        <w:rPr>
          <w:rFonts w:eastAsia="Arial"/>
        </w:rPr>
        <w:fldChar w:fldCharType="end"/>
      </w:r>
      <w:r w:rsidRPr="00A02ABC">
        <w:rPr>
          <w:rFonts w:eastAsia="Arial"/>
        </w:rPr>
      </w:r>
      <w:r w:rsidRPr="00A02ABC">
        <w:rPr>
          <w:rFonts w:eastAsia="Arial"/>
        </w:rPr>
        <w:fldChar w:fldCharType="separate"/>
      </w:r>
      <w:r w:rsidR="0030710F" w:rsidRPr="00492E29">
        <w:rPr>
          <w:rFonts w:eastAsia="Arial"/>
        </w:rPr>
        <w:t xml:space="preserve"> </w:t>
      </w:r>
      <w:r w:rsidR="77803908" w:rsidRPr="00492E29">
        <w:rPr>
          <w:rFonts w:eastAsia="Arial"/>
        </w:rPr>
        <w:t>(</w:t>
      </w:r>
      <w:r w:rsidR="0030710F" w:rsidRPr="00492E29">
        <w:rPr>
          <w:rFonts w:eastAsia="Arial"/>
        </w:rPr>
        <w:t>5, 6</w:t>
      </w:r>
      <w:r w:rsidRPr="00492E29">
        <w:rPr>
          <w:rFonts w:eastAsia="Arial"/>
        </w:rPr>
        <w:t>)</w:t>
      </w:r>
      <w:r w:rsidRPr="00A02ABC">
        <w:rPr>
          <w:rFonts w:eastAsia="Arial"/>
        </w:rPr>
        <w:fldChar w:fldCharType="end"/>
      </w:r>
      <w:r w:rsidRPr="00A02ABC">
        <w:rPr>
          <w:rFonts w:eastAsia="Arial"/>
        </w:rPr>
        <w:t>.</w:t>
      </w:r>
    </w:p>
    <w:p w14:paraId="187DCE97" w14:textId="71BC096E" w:rsidR="00102A00" w:rsidRDefault="00102A00" w:rsidP="00102A00">
      <w:pPr>
        <w:pStyle w:val="Heading2"/>
      </w:pPr>
      <w:bookmarkStart w:id="9" w:name="_Toc179789890"/>
      <w:r>
        <w:t>Disease occurrence and public health significance</w:t>
      </w:r>
      <w:bookmarkEnd w:id="9"/>
    </w:p>
    <w:p w14:paraId="4C7F9056" w14:textId="3C997F46" w:rsidR="001A4740" w:rsidRPr="00A02ABC" w:rsidRDefault="001A4740" w:rsidP="001A4740">
      <w:pPr>
        <w:pStyle w:val="Paragraphtext"/>
        <w:rPr>
          <w:rFonts w:eastAsia="Arial"/>
        </w:rPr>
      </w:pPr>
      <w:r w:rsidRPr="00A02ABC">
        <w:rPr>
          <w:rFonts w:eastAsia="Arial"/>
        </w:rPr>
        <w:t>Following the eradication of smallpox in 1980 and subsequent cessation of smallpox vaccination programs</w:t>
      </w:r>
      <w:r w:rsidR="00D704DC">
        <w:rPr>
          <w:rFonts w:eastAsia="Arial"/>
        </w:rPr>
        <w:t xml:space="preserve"> in the same year</w:t>
      </w:r>
      <w:r w:rsidRPr="00A02ABC">
        <w:rPr>
          <w:rFonts w:eastAsia="Arial"/>
        </w:rPr>
        <w:t xml:space="preserve">, </w:t>
      </w:r>
      <w:r w:rsidR="00D704DC">
        <w:rPr>
          <w:rFonts w:eastAsia="Arial"/>
        </w:rPr>
        <w:t>MPXV</w:t>
      </w:r>
      <w:r w:rsidRPr="00A02ABC">
        <w:rPr>
          <w:rFonts w:eastAsia="Arial"/>
        </w:rPr>
        <w:t xml:space="preserve"> has emerged as the most significant Orthopoxvirus for public health. Historically, </w:t>
      </w:r>
      <w:r w:rsidR="00D704DC">
        <w:rPr>
          <w:rFonts w:eastAsia="Arial"/>
        </w:rPr>
        <w:t>MPXV</w:t>
      </w:r>
      <w:r w:rsidR="00D704DC" w:rsidRPr="00A02ABC">
        <w:rPr>
          <w:rFonts w:eastAsia="Arial"/>
        </w:rPr>
        <w:t xml:space="preserve"> </w:t>
      </w:r>
      <w:r w:rsidRPr="00A02ABC">
        <w:rPr>
          <w:rFonts w:eastAsia="Arial"/>
        </w:rPr>
        <w:t>primarily occurred</w:t>
      </w:r>
      <w:r w:rsidR="00006025">
        <w:rPr>
          <w:rFonts w:eastAsia="Arial"/>
        </w:rPr>
        <w:t xml:space="preserve"> in humans</w:t>
      </w:r>
      <w:r w:rsidRPr="00A02ABC">
        <w:rPr>
          <w:rFonts w:eastAsia="Arial"/>
        </w:rPr>
        <w:t xml:space="preserve"> in </w:t>
      </w:r>
      <w:r w:rsidR="4342234E" w:rsidRPr="00A02ABC">
        <w:rPr>
          <w:rFonts w:eastAsia="Arial"/>
        </w:rPr>
        <w:t>C</w:t>
      </w:r>
      <w:r w:rsidRPr="00A02ABC">
        <w:rPr>
          <w:rFonts w:eastAsia="Arial"/>
        </w:rPr>
        <w:t xml:space="preserve">entral and </w:t>
      </w:r>
      <w:r w:rsidR="698F2C55" w:rsidRPr="00A02ABC">
        <w:rPr>
          <w:rFonts w:eastAsia="Arial"/>
        </w:rPr>
        <w:t>W</w:t>
      </w:r>
      <w:r w:rsidRPr="00A02ABC">
        <w:rPr>
          <w:rFonts w:eastAsia="Arial"/>
        </w:rPr>
        <w:t>est Africa, often in proximity to tropical rainforests</w:t>
      </w:r>
      <w:r w:rsidR="4AFCA934" w:rsidRPr="00A02ABC">
        <w:rPr>
          <w:rFonts w:eastAsia="Arial"/>
        </w:rPr>
        <w:t>.</w:t>
      </w:r>
      <w:r w:rsidRPr="3A6BFCB1">
        <w:rPr>
          <w:rFonts w:eastAsia="Arial"/>
        </w:rPr>
        <w:t xml:space="preserve"> </w:t>
      </w:r>
      <w:r w:rsidR="75C13FAC" w:rsidRPr="2FE1D609">
        <w:rPr>
          <w:rFonts w:eastAsia="Arial"/>
        </w:rPr>
        <w:t>A</w:t>
      </w:r>
      <w:r w:rsidR="1EF70BC1" w:rsidRPr="5858DE68">
        <w:rPr>
          <w:rFonts w:eastAsia="Arial"/>
        </w:rPr>
        <w:t xml:space="preserve">round 75% of cases </w:t>
      </w:r>
      <w:r w:rsidR="049162AA" w:rsidRPr="2FE1D609">
        <w:rPr>
          <w:rFonts w:eastAsia="Arial"/>
        </w:rPr>
        <w:t>during the 1980s</w:t>
      </w:r>
      <w:r w:rsidR="56887DBC" w:rsidRPr="5858DE68">
        <w:rPr>
          <w:rFonts w:eastAsia="Arial"/>
        </w:rPr>
        <w:t xml:space="preserve"> </w:t>
      </w:r>
      <w:r w:rsidR="1EF70BC1" w:rsidRPr="5858DE68">
        <w:rPr>
          <w:rFonts w:eastAsia="Arial"/>
        </w:rPr>
        <w:t>w</w:t>
      </w:r>
      <w:r w:rsidR="2D235322" w:rsidRPr="5858DE68">
        <w:rPr>
          <w:rFonts w:eastAsia="Arial"/>
        </w:rPr>
        <w:t>ere</w:t>
      </w:r>
      <w:r w:rsidR="1EF70BC1" w:rsidRPr="5858DE68">
        <w:rPr>
          <w:rFonts w:eastAsia="Arial"/>
        </w:rPr>
        <w:t xml:space="preserve"> </w:t>
      </w:r>
      <w:r w:rsidR="153593A1" w:rsidRPr="2FE1D609">
        <w:rPr>
          <w:rFonts w:eastAsia="Arial"/>
        </w:rPr>
        <w:t>attributable to</w:t>
      </w:r>
      <w:r w:rsidR="1EF70BC1" w:rsidRPr="5858DE68">
        <w:rPr>
          <w:rFonts w:eastAsia="Arial"/>
        </w:rPr>
        <w:t xml:space="preserve"> contact with </w:t>
      </w:r>
      <w:r w:rsidR="004C5F17">
        <w:rPr>
          <w:rFonts w:eastAsia="Arial"/>
        </w:rPr>
        <w:t>infected</w:t>
      </w:r>
      <w:r w:rsidR="004C5F17" w:rsidRPr="3A6BFCB1">
        <w:rPr>
          <w:rFonts w:eastAsia="Arial"/>
        </w:rPr>
        <w:t xml:space="preserve"> </w:t>
      </w:r>
      <w:r w:rsidRPr="3A6BFCB1">
        <w:rPr>
          <w:rFonts w:eastAsia="Arial"/>
        </w:rPr>
        <w:t>animals</w:t>
      </w:r>
      <w:r w:rsidR="00C04D72">
        <w:rPr>
          <w:rFonts w:eastAsia="Arial"/>
        </w:rPr>
        <w:t xml:space="preserve"> (1,</w:t>
      </w:r>
      <w:r w:rsidR="007630AD">
        <w:rPr>
          <w:rFonts w:eastAsia="Arial"/>
        </w:rPr>
        <w:t xml:space="preserve"> </w:t>
      </w:r>
      <w:r w:rsidR="75C13FAC" w:rsidRPr="00492E29">
        <w:rPr>
          <w:rFonts w:eastAsia="Arial"/>
        </w:rPr>
        <w:t>6</w:t>
      </w:r>
      <w:r w:rsidR="00C04D72">
        <w:rPr>
          <w:rFonts w:eastAsia="Arial"/>
        </w:rPr>
        <w:t>–</w:t>
      </w:r>
      <w:r w:rsidR="005A00EA">
        <w:rPr>
          <w:rFonts w:eastAsia="Arial"/>
        </w:rPr>
        <w:t>8)</w:t>
      </w:r>
      <w:r w:rsidRPr="00A02ABC">
        <w:rPr>
          <w:rFonts w:eastAsia="Arial"/>
        </w:rPr>
        <w:t>. </w:t>
      </w:r>
    </w:p>
    <w:p w14:paraId="54D10E6E" w14:textId="68E04CF5" w:rsidR="001A4740" w:rsidRPr="00A02ABC" w:rsidRDefault="001A4740">
      <w:pPr>
        <w:pStyle w:val="Paragraphtext"/>
        <w:rPr>
          <w:rFonts w:eastAsia="Arial"/>
        </w:rPr>
      </w:pPr>
      <w:r w:rsidRPr="00A02ABC">
        <w:rPr>
          <w:rFonts w:eastAsia="Arial"/>
        </w:rPr>
        <w:lastRenderedPageBreak/>
        <w:t xml:space="preserve">Before 2018, the only cases with </w:t>
      </w:r>
      <w:r w:rsidR="3BC21EF8" w:rsidRPr="00A02ABC">
        <w:rPr>
          <w:rFonts w:eastAsia="Arial"/>
        </w:rPr>
        <w:t xml:space="preserve">secondary </w:t>
      </w:r>
      <w:r w:rsidRPr="00A02ABC">
        <w:rPr>
          <w:rFonts w:eastAsia="Arial"/>
        </w:rPr>
        <w:t xml:space="preserve">transmission outside Africa occurred in </w:t>
      </w:r>
      <w:r w:rsidR="39A6EECE" w:rsidRPr="00A02ABC">
        <w:rPr>
          <w:rFonts w:eastAsia="Arial"/>
        </w:rPr>
        <w:t xml:space="preserve">2003 in </w:t>
      </w:r>
      <w:r w:rsidRPr="00A02ABC">
        <w:rPr>
          <w:rFonts w:eastAsia="Arial"/>
        </w:rPr>
        <w:t>the United States of America</w:t>
      </w:r>
      <w:r w:rsidR="513BD473" w:rsidRPr="00A02ABC">
        <w:rPr>
          <w:rFonts w:eastAsia="Arial"/>
        </w:rPr>
        <w:t>. In th</w:t>
      </w:r>
      <w:r w:rsidR="1DC6B734" w:rsidRPr="00A02ABC">
        <w:rPr>
          <w:rFonts w:eastAsia="Arial"/>
        </w:rPr>
        <w:t>is</w:t>
      </w:r>
      <w:r w:rsidRPr="00A02ABC">
        <w:rPr>
          <w:rFonts w:eastAsia="Arial"/>
        </w:rPr>
        <w:t xml:space="preserve"> outbreak</w:t>
      </w:r>
      <w:r w:rsidR="495A891E" w:rsidRPr="00A02ABC">
        <w:rPr>
          <w:rFonts w:eastAsia="Arial"/>
        </w:rPr>
        <w:t>, which</w:t>
      </w:r>
      <w:r w:rsidR="23AA344F" w:rsidRPr="00A02ABC">
        <w:rPr>
          <w:rFonts w:eastAsia="Arial"/>
        </w:rPr>
        <w:t xml:space="preserve"> largely affected children</w:t>
      </w:r>
      <w:r w:rsidR="25CFC43D" w:rsidRPr="00A02ABC">
        <w:rPr>
          <w:rFonts w:eastAsia="Arial"/>
        </w:rPr>
        <w:t>, transmission was</w:t>
      </w:r>
      <w:r w:rsidR="23AA344F" w:rsidRPr="00A02ABC">
        <w:rPr>
          <w:rFonts w:eastAsia="Arial"/>
        </w:rPr>
        <w:t xml:space="preserve"> </w:t>
      </w:r>
      <w:r w:rsidRPr="00A02ABC">
        <w:rPr>
          <w:rFonts w:eastAsia="Arial"/>
        </w:rPr>
        <w:t>associated with</w:t>
      </w:r>
      <w:r w:rsidR="2B979C7C" w:rsidRPr="00A02ABC">
        <w:rPr>
          <w:rFonts w:eastAsia="Arial"/>
        </w:rPr>
        <w:t xml:space="preserve"> contact with infected prairie dogs sold as pets</w:t>
      </w:r>
      <w:r w:rsidR="129AFC4F" w:rsidRPr="00A02ABC">
        <w:rPr>
          <w:rFonts w:eastAsia="Arial"/>
        </w:rPr>
        <w:t>,</w:t>
      </w:r>
      <w:r w:rsidR="2B979C7C" w:rsidRPr="00A02ABC">
        <w:rPr>
          <w:rFonts w:eastAsia="Arial"/>
        </w:rPr>
        <w:t xml:space="preserve"> that </w:t>
      </w:r>
      <w:r w:rsidR="15EA6EA6" w:rsidRPr="298442C5">
        <w:rPr>
          <w:rFonts w:eastAsia="Arial"/>
        </w:rPr>
        <w:t>had</w:t>
      </w:r>
      <w:r w:rsidR="009008DD">
        <w:rPr>
          <w:rFonts w:eastAsia="Arial"/>
        </w:rPr>
        <w:t xml:space="preserve"> themselves been</w:t>
      </w:r>
      <w:r w:rsidR="15EA6EA6" w:rsidRPr="298442C5">
        <w:rPr>
          <w:rFonts w:eastAsia="Arial"/>
        </w:rPr>
        <w:t xml:space="preserve"> </w:t>
      </w:r>
      <w:r w:rsidR="2B979C7C" w:rsidRPr="00A02ABC">
        <w:rPr>
          <w:rFonts w:eastAsia="Arial"/>
        </w:rPr>
        <w:t>infected by</w:t>
      </w:r>
      <w:r w:rsidRPr="00A02ABC">
        <w:rPr>
          <w:rFonts w:eastAsia="Arial"/>
        </w:rPr>
        <w:t xml:space="preserve"> imported rodents from Ghana</w:t>
      </w:r>
      <w:r w:rsidRPr="00A02ABC">
        <w:rPr>
          <w:rFonts w:eastAsia="Arial"/>
        </w:rPr>
        <w:fldChar w:fldCharType="begin">
          <w:fldData xml:space="preserve">PEVuZE5vdGU+PENpdGU+PEF1dGhvcj5MaWdvbjwvQXV0aG9yPjxZZWFyPjIwMDQ8L1llYXI+PFJl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</w:fldData>
        </w:fldChar>
      </w:r>
      <w:r w:rsidRPr="00A02ABC">
        <w:rPr>
          <w:rFonts w:eastAsia="Arial"/>
        </w:rPr>
        <w:instrText xml:space="preserve"> ADDIN EN.CITE </w:instrText>
      </w:r>
      <w:r w:rsidRPr="00A02ABC">
        <w:rPr>
          <w:rFonts w:eastAsia="Arial"/>
        </w:rPr>
        <w:fldChar w:fldCharType="begin">
          <w:fldData xml:space="preserve">PEVuZE5vdGU+PENpdGU+PEF1dGhvcj5MaWdvbjwvQXV0aG9yPjxZZWFyPjIwMDQ8L1llYXI+PFJl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</w:fldData>
        </w:fldChar>
      </w:r>
      <w:r w:rsidRPr="00A02ABC">
        <w:rPr>
          <w:rFonts w:eastAsia="Arial"/>
        </w:rPr>
        <w:instrText xml:space="preserve"> ADDIN EN.CITE.DATA </w:instrText>
      </w:r>
      <w:r w:rsidRPr="00A02ABC">
        <w:rPr>
          <w:rFonts w:eastAsia="Arial"/>
        </w:rPr>
      </w:r>
      <w:r w:rsidRPr="00A02ABC">
        <w:rPr>
          <w:rFonts w:eastAsia="Arial"/>
        </w:rPr>
        <w:fldChar w:fldCharType="end"/>
      </w:r>
      <w:r w:rsidRPr="00A02ABC">
        <w:rPr>
          <w:rFonts w:eastAsia="Arial"/>
        </w:rPr>
      </w:r>
      <w:r w:rsidRPr="00A02ABC">
        <w:rPr>
          <w:rFonts w:eastAsia="Arial"/>
        </w:rPr>
        <w:fldChar w:fldCharType="separate"/>
      </w:r>
      <w:r w:rsidR="17E666C8" w:rsidRPr="00492E29">
        <w:rPr>
          <w:rFonts w:eastAsia="Arial"/>
        </w:rPr>
        <w:t xml:space="preserve"> </w:t>
      </w:r>
      <w:r w:rsidR="6279E43F" w:rsidRPr="00492E29">
        <w:rPr>
          <w:rFonts w:eastAsia="Arial"/>
        </w:rPr>
        <w:t>(</w:t>
      </w:r>
      <w:hyperlink w:anchor="_ENREF_7" w:tooltip="Ligon, 2004 #41" w:history="1">
        <w:r w:rsidR="00985DF7" w:rsidRPr="00492E29">
          <w:rPr>
            <w:rFonts w:eastAsia="Arial"/>
          </w:rPr>
          <w:t>9</w:t>
        </w:r>
      </w:hyperlink>
      <w:r w:rsidRPr="00492E29">
        <w:rPr>
          <w:rFonts w:eastAsia="Arial"/>
        </w:rPr>
        <w:t xml:space="preserve">, </w:t>
      </w:r>
      <w:hyperlink w:anchor="_ENREF_8" w:tooltip="Centers for Disease Control and Prevention, 2003 #4" w:history="1">
        <w:r w:rsidR="00985DF7" w:rsidRPr="00492E29">
          <w:rPr>
            <w:rFonts w:eastAsia="Arial"/>
          </w:rPr>
          <w:t>10</w:t>
        </w:r>
      </w:hyperlink>
      <w:r w:rsidRPr="00492E29">
        <w:rPr>
          <w:rFonts w:eastAsia="Arial"/>
        </w:rPr>
        <w:t>)</w:t>
      </w:r>
      <w:r w:rsidRPr="00A02ABC">
        <w:rPr>
          <w:rFonts w:eastAsia="Arial"/>
        </w:rPr>
        <w:fldChar w:fldCharType="end"/>
      </w:r>
      <w:r w:rsidRPr="00A02ABC">
        <w:rPr>
          <w:rFonts w:eastAsia="Arial"/>
        </w:rPr>
        <w:t xml:space="preserve">. </w:t>
      </w:r>
    </w:p>
    <w:p w14:paraId="47EA5636" w14:textId="557AB42E" w:rsidR="00237F50" w:rsidRDefault="53DF06D2">
      <w:r w:rsidRPr="022AC3A9">
        <w:t xml:space="preserve">In early May 2022, multiple countries outside </w:t>
      </w:r>
      <w:r w:rsidR="00DB0441">
        <w:t xml:space="preserve">of </w:t>
      </w:r>
      <w:r w:rsidR="004C5F17">
        <w:t xml:space="preserve">the </w:t>
      </w:r>
      <w:r w:rsidRPr="022AC3A9">
        <w:t>Africa</w:t>
      </w:r>
      <w:r w:rsidR="004C5F17">
        <w:t>n continent</w:t>
      </w:r>
      <w:r w:rsidRPr="022AC3A9">
        <w:t xml:space="preserve"> reported outbreaks</w:t>
      </w:r>
      <w:r w:rsidR="004E5B87">
        <w:t xml:space="preserve"> of </w:t>
      </w:r>
      <w:r w:rsidR="00DC4CAC">
        <w:t xml:space="preserve">MPXV </w:t>
      </w:r>
      <w:r w:rsidR="00241055">
        <w:t>clade</w:t>
      </w:r>
      <w:r w:rsidR="004E5B87">
        <w:t xml:space="preserve"> IIb,</w:t>
      </w:r>
      <w:r w:rsidRPr="022AC3A9">
        <w:t xml:space="preserve"> predominantly associated with direct transmission</w:t>
      </w:r>
      <w:r w:rsidR="60BDCA76" w:rsidRPr="022AC3A9">
        <w:t xml:space="preserve"> of MPXV</w:t>
      </w:r>
      <w:r w:rsidRPr="022AC3A9">
        <w:t xml:space="preserve"> through </w:t>
      </w:r>
      <w:r w:rsidR="00673C68">
        <w:t xml:space="preserve">prolonged, usually </w:t>
      </w:r>
      <w:r w:rsidRPr="022AC3A9">
        <w:t>sexual</w:t>
      </w:r>
      <w:r w:rsidR="00673C68">
        <w:t>, intimate</w:t>
      </w:r>
      <w:r w:rsidRPr="022AC3A9">
        <w:t xml:space="preserve"> contact. </w:t>
      </w:r>
      <w:r w:rsidR="29FBB6EB">
        <w:t>On</w:t>
      </w:r>
      <w:r w:rsidRPr="022AC3A9">
        <w:t xml:space="preserve"> 20 May 2022</w:t>
      </w:r>
      <w:r w:rsidR="21268E97">
        <w:t>, Australian health authorities detected cases associated with this global outbreak</w:t>
      </w:r>
      <w:r w:rsidR="00673C68">
        <w:t xml:space="preserve"> locally – this was </w:t>
      </w:r>
      <w:r w:rsidRPr="022AC3A9">
        <w:t>the first time the virus</w:t>
      </w:r>
      <w:r w:rsidR="1578C596" w:rsidRPr="022AC3A9">
        <w:t xml:space="preserve"> ha</w:t>
      </w:r>
      <w:r w:rsidR="342DD4F8">
        <w:t>d</w:t>
      </w:r>
      <w:r w:rsidR="1578C596" w:rsidRPr="022AC3A9">
        <w:t xml:space="preserve"> been detected in Australia </w:t>
      </w:r>
      <w:r w:rsidR="001A4740" w:rsidRPr="022AC3A9">
        <w:fldChar w:fldCharType="begin"/>
      </w:r>
      <w:r w:rsidR="001A4740" w:rsidRPr="022AC3A9">
        <w:instrText xml:space="preserve"> ADDIN EN.CITE &lt;EndNote&gt;&lt;Cite&gt;&lt;Author&gt;Australian Department of Health and Aged Care&lt;/Author&gt;&lt;Year&gt;2022&lt;/Year&gt;&lt;RecNum&gt;46&lt;/RecNum&gt;&lt;DisplayText&gt;(9)&lt;/DisplayText&gt;&lt;record&gt;&lt;rec-number&gt;46&lt;/rec-number&gt;&lt;foreign-keys&gt;&lt;key app="EN" db-id="pp0ptvp0mtzdtye0tr352zav2pf9r5tvx5za" timestamp="1664332804"&gt;46&lt;/key&gt;&lt;/foreign-keys&gt;&lt;ref-type name="Web Page"&gt;12&lt;/ref-type&gt;&lt;contributors&gt;&lt;authors&gt;&lt;author&gt;Australian Department of Health and Aged Care,&lt;/author&gt;&lt;/authors&gt;&lt;/contributors&gt;&lt;titles&gt;&lt;title&gt;Monkeypox (MPX)&lt;/title&gt;&lt;/titles&gt;&lt;dates&gt;&lt;year&gt;2022&lt;/year&gt;&lt;pub-dates&gt;&lt;date&gt;6 July 2022&lt;/date&gt;&lt;/pub-dates&gt;&lt;/dates&gt;&lt;urls&gt;&lt;related-urls&gt;&lt;url&gt;https://www.health.gov.au/diseases/monkeypox-mpx&lt;/url&gt;&lt;/related-urls&gt;&lt;/urls&gt;&lt;/record&gt;&lt;/Cite&gt;&lt;/EndNote&gt;</w:instrText>
      </w:r>
      <w:r w:rsidR="001A4740" w:rsidRPr="022AC3A9">
        <w:fldChar w:fldCharType="separate"/>
      </w:r>
      <w:r w:rsidR="1578C596" w:rsidRPr="00492E29">
        <w:t>(</w:t>
      </w:r>
      <w:hyperlink w:anchor="_ENREF_9">
        <w:r w:rsidR="005F3353" w:rsidRPr="00492E29">
          <w:t>11</w:t>
        </w:r>
      </w:hyperlink>
      <w:r w:rsidR="1578C596" w:rsidRPr="00492E29">
        <w:t>)</w:t>
      </w:r>
      <w:r w:rsidR="001A4740" w:rsidRPr="022AC3A9">
        <w:fldChar w:fldCharType="end"/>
      </w:r>
      <w:r w:rsidR="1578C596" w:rsidRPr="022AC3A9">
        <w:t xml:space="preserve">. </w:t>
      </w:r>
    </w:p>
    <w:p w14:paraId="73F37074" w14:textId="28149F06" w:rsidR="00FC145F" w:rsidRDefault="1578C596">
      <w:r w:rsidRPr="022AC3A9">
        <w:t>The WHO declared the mpox outbreak</w:t>
      </w:r>
      <w:r w:rsidR="7E9813F2">
        <w:t>,</w:t>
      </w:r>
      <w:r w:rsidR="7692CB89">
        <w:t xml:space="preserve"> </w:t>
      </w:r>
      <w:r w:rsidR="5A9251D1">
        <w:t xml:space="preserve">due to MXPV </w:t>
      </w:r>
      <w:r w:rsidR="004E5B87">
        <w:t>c</w:t>
      </w:r>
      <w:r w:rsidR="5A9251D1">
        <w:t>lade IIb</w:t>
      </w:r>
      <w:r w:rsidR="2F677A1B">
        <w:t>,</w:t>
      </w:r>
      <w:r w:rsidRPr="022AC3A9">
        <w:t xml:space="preserve"> a public health emergency of international concern</w:t>
      </w:r>
      <w:r w:rsidR="001475A1">
        <w:t xml:space="preserve"> (PHEIC)</w:t>
      </w:r>
      <w:r w:rsidRPr="022AC3A9">
        <w:t xml:space="preserve"> on 23 July 2022. </w:t>
      </w:r>
      <w:r w:rsidR="56DDF96B">
        <w:t>The</w:t>
      </w:r>
      <w:r w:rsidR="1262B518">
        <w:t xml:space="preserve"> Australia</w:t>
      </w:r>
      <w:r w:rsidR="27A45F8F">
        <w:t>n Chief Medical Officer</w:t>
      </w:r>
      <w:r w:rsidR="004E5B87">
        <w:t xml:space="preserve"> </w:t>
      </w:r>
      <w:r w:rsidR="002B7484">
        <w:t xml:space="preserve">subsequently </w:t>
      </w:r>
      <w:r w:rsidR="27A45F8F">
        <w:t>declared</w:t>
      </w:r>
      <w:r w:rsidR="00C513BD">
        <w:t xml:space="preserve"> m</w:t>
      </w:r>
      <w:r w:rsidR="00D64411">
        <w:t xml:space="preserve">pox </w:t>
      </w:r>
      <w:r w:rsidR="5A8F4009">
        <w:t>a</w:t>
      </w:r>
      <w:r w:rsidR="00D64411">
        <w:t xml:space="preserve"> Communicable Disease Incident of National Significance on 28 July 2022, </w:t>
      </w:r>
      <w:r w:rsidR="46453163">
        <w:t xml:space="preserve">which was </w:t>
      </w:r>
      <w:r w:rsidR="00D64411">
        <w:t xml:space="preserve">stood down on 25 November of the same year. </w:t>
      </w:r>
      <w:r w:rsidR="31C05AAD">
        <w:t>After sporadic overseas acquired cases in 2023</w:t>
      </w:r>
      <w:r w:rsidR="00FC145F">
        <w:t xml:space="preserve">, sustained locally acquired human-to-human transmission </w:t>
      </w:r>
      <w:r w:rsidR="45CC8A82">
        <w:t xml:space="preserve">of </w:t>
      </w:r>
      <w:r w:rsidR="00DC4CAC">
        <w:t xml:space="preserve">MPXV </w:t>
      </w:r>
      <w:r w:rsidR="00241055">
        <w:t>clade</w:t>
      </w:r>
      <w:r w:rsidR="7B19466A">
        <w:t xml:space="preserve"> IIb</w:t>
      </w:r>
      <w:r w:rsidR="72212206">
        <w:t xml:space="preserve"> </w:t>
      </w:r>
      <w:r w:rsidR="7221D24A">
        <w:t>was</w:t>
      </w:r>
      <w:r w:rsidR="72212206">
        <w:t xml:space="preserve"> </w:t>
      </w:r>
      <w:r w:rsidR="00FC145F">
        <w:t xml:space="preserve">observed in </w:t>
      </w:r>
      <w:r w:rsidR="056292E6">
        <w:t xml:space="preserve">Australia in </w:t>
      </w:r>
      <w:r w:rsidR="00FC145F">
        <w:t>2024 (</w:t>
      </w:r>
      <w:r w:rsidR="00FD1087">
        <w:t>1</w:t>
      </w:r>
      <w:r w:rsidR="00C22010">
        <w:t>2</w:t>
      </w:r>
      <w:r w:rsidR="00FC145F">
        <w:t>)</w:t>
      </w:r>
      <w:r w:rsidR="003D6F32">
        <w:t>.</w:t>
      </w:r>
    </w:p>
    <w:p w14:paraId="10E59EAF" w14:textId="487152E8" w:rsidR="00BE0522" w:rsidRDefault="00D64411" w:rsidP="00BE0522">
      <w:r>
        <w:t xml:space="preserve">Following </w:t>
      </w:r>
      <w:r w:rsidR="1993A3C5">
        <w:t>the spread</w:t>
      </w:r>
      <w:r w:rsidR="00AD710F">
        <w:t xml:space="preserve"> of</w:t>
      </w:r>
      <w:r w:rsidR="00673C68">
        <w:t xml:space="preserve"> clade</w:t>
      </w:r>
      <w:r w:rsidR="00FC145F">
        <w:t xml:space="preserve"> </w:t>
      </w:r>
      <w:r w:rsidR="00947785">
        <w:t>Ib</w:t>
      </w:r>
      <w:r w:rsidR="00D62757">
        <w:t xml:space="preserve"> </w:t>
      </w:r>
      <w:r w:rsidR="19252D5E">
        <w:t xml:space="preserve">from the </w:t>
      </w:r>
      <w:r w:rsidR="00556B55">
        <w:t>DRC</w:t>
      </w:r>
      <w:r w:rsidR="466C493C">
        <w:t xml:space="preserve"> </w:t>
      </w:r>
      <w:r w:rsidR="56F567BD">
        <w:t>to</w:t>
      </w:r>
      <w:r w:rsidR="00516D17">
        <w:t xml:space="preserve"> </w:t>
      </w:r>
      <w:r w:rsidR="001475A1">
        <w:t>several</w:t>
      </w:r>
      <w:r w:rsidR="00516D17">
        <w:t xml:space="preserve"> </w:t>
      </w:r>
      <w:r w:rsidR="00556B55">
        <w:t xml:space="preserve">neighbouring </w:t>
      </w:r>
      <w:r w:rsidR="00516D17">
        <w:t>African countries</w:t>
      </w:r>
      <w:r w:rsidR="45734325">
        <w:t>,</w:t>
      </w:r>
      <w:r w:rsidR="00603254">
        <w:t xml:space="preserve"> </w:t>
      </w:r>
      <w:r w:rsidR="45734325">
        <w:t>the WHO declared mpox a PHEIC</w:t>
      </w:r>
      <w:r w:rsidR="00BE0522">
        <w:t xml:space="preserve"> for a second time</w:t>
      </w:r>
      <w:r w:rsidR="45734325">
        <w:t xml:space="preserve"> on 1</w:t>
      </w:r>
      <w:r w:rsidR="50DA2213">
        <w:t>4</w:t>
      </w:r>
      <w:r w:rsidR="0024415E">
        <w:t xml:space="preserve"> August 2024</w:t>
      </w:r>
      <w:r w:rsidR="2BB1076B">
        <w:t>.</w:t>
      </w:r>
      <w:r w:rsidR="56ACBFBA">
        <w:t xml:space="preserve"> This</w:t>
      </w:r>
      <w:r w:rsidR="00616242">
        <w:t xml:space="preserve"> triggered the process for Emergency Use Listing for mpox vaccines, accelerating vaccine access for lower income countries </w:t>
      </w:r>
      <w:r w:rsidR="00673C68">
        <w:t>(</w:t>
      </w:r>
      <w:r w:rsidR="00B370D3">
        <w:t>13</w:t>
      </w:r>
      <w:r w:rsidR="00673C68">
        <w:t>)</w:t>
      </w:r>
      <w:r w:rsidR="00616242">
        <w:t xml:space="preserve">. </w:t>
      </w:r>
      <w:r w:rsidR="00002727">
        <w:t xml:space="preserve">On 15 August 2024, Sweden became the first country outside the </w:t>
      </w:r>
      <w:r w:rsidR="1C48642F">
        <w:t xml:space="preserve">African </w:t>
      </w:r>
      <w:r w:rsidR="00002727">
        <w:t xml:space="preserve">continent to confirm a case of </w:t>
      </w:r>
      <w:r w:rsidR="00A74306">
        <w:t>c</w:t>
      </w:r>
      <w:r w:rsidR="00002727">
        <w:t>lade Ib</w:t>
      </w:r>
      <w:r w:rsidR="00CC6944">
        <w:t xml:space="preserve"> i</w:t>
      </w:r>
      <w:r w:rsidR="00BB44FD">
        <w:t xml:space="preserve">n a person with a travel history to </w:t>
      </w:r>
      <w:r w:rsidR="1BCC1F3B">
        <w:t xml:space="preserve">central </w:t>
      </w:r>
      <w:r w:rsidR="00BB44FD">
        <w:t>Africa (</w:t>
      </w:r>
      <w:r w:rsidR="00D96AB6">
        <w:t>1</w:t>
      </w:r>
      <w:r w:rsidR="00B2264E">
        <w:t>4</w:t>
      </w:r>
      <w:r w:rsidR="00BB44FD">
        <w:t xml:space="preserve">). </w:t>
      </w:r>
    </w:p>
    <w:p w14:paraId="2A559B5B" w14:textId="7FBD9ECA" w:rsidR="00DB6065" w:rsidRDefault="00DB6065" w:rsidP="00BE0522">
      <w:pPr>
        <w:pStyle w:val="Heading2"/>
      </w:pPr>
      <w:bookmarkStart w:id="10" w:name="_Toc179789891"/>
      <w:r>
        <w:t>Mode of transmission</w:t>
      </w:r>
      <w:bookmarkEnd w:id="10"/>
    </w:p>
    <w:p w14:paraId="76F0D2E2" w14:textId="77EAB12E" w:rsidR="00BA5318" w:rsidRDefault="003A2BD0" w:rsidP="004E7F31">
      <w:pPr>
        <w:pStyle w:val="Paragraphtext"/>
        <w:rPr>
          <w:rFonts w:eastAsia="Arial"/>
        </w:rPr>
      </w:pPr>
      <w:r>
        <w:rPr>
          <w:rFonts w:eastAsia="Arial"/>
        </w:rPr>
        <w:t xml:space="preserve">MPXV is </w:t>
      </w:r>
      <w:r w:rsidR="69501B79" w:rsidRPr="553AB5E9">
        <w:rPr>
          <w:rFonts w:eastAsia="Arial"/>
        </w:rPr>
        <w:t xml:space="preserve">primarily </w:t>
      </w:r>
      <w:r w:rsidRPr="553AB5E9">
        <w:rPr>
          <w:rFonts w:eastAsia="Arial"/>
        </w:rPr>
        <w:t>transmitted</w:t>
      </w:r>
      <w:r>
        <w:rPr>
          <w:rFonts w:eastAsia="Arial"/>
        </w:rPr>
        <w:t xml:space="preserve"> </w:t>
      </w:r>
      <w:r w:rsidR="299420A0" w:rsidRPr="518208A3">
        <w:rPr>
          <w:rFonts w:eastAsia="Arial"/>
        </w:rPr>
        <w:t xml:space="preserve">directly </w:t>
      </w:r>
      <w:r w:rsidR="21607740" w:rsidRPr="518208A3">
        <w:rPr>
          <w:rFonts w:eastAsia="Arial"/>
        </w:rPr>
        <w:t>through</w:t>
      </w:r>
      <w:r>
        <w:rPr>
          <w:rFonts w:eastAsia="Arial"/>
        </w:rPr>
        <w:t xml:space="preserve"> </w:t>
      </w:r>
      <w:r w:rsidR="53D4DD44" w:rsidRPr="22D6C4D5">
        <w:rPr>
          <w:rFonts w:eastAsia="Arial"/>
        </w:rPr>
        <w:t xml:space="preserve">close </w:t>
      </w:r>
      <w:r w:rsidRPr="22D6C4D5">
        <w:rPr>
          <w:rFonts w:eastAsia="Arial"/>
        </w:rPr>
        <w:t>contact</w:t>
      </w:r>
      <w:r>
        <w:rPr>
          <w:rFonts w:eastAsia="Arial"/>
        </w:rPr>
        <w:t xml:space="preserve"> with an </w:t>
      </w:r>
      <w:r w:rsidR="5642D952" w:rsidRPr="518208A3">
        <w:rPr>
          <w:rFonts w:eastAsia="Arial"/>
        </w:rPr>
        <w:t xml:space="preserve">infected person </w:t>
      </w:r>
      <w:r w:rsidR="019DD8DC" w:rsidRPr="518208A3">
        <w:rPr>
          <w:rFonts w:eastAsia="Arial"/>
        </w:rPr>
        <w:t>or</w:t>
      </w:r>
      <w:r w:rsidR="7B080F44" w:rsidRPr="518208A3">
        <w:rPr>
          <w:rFonts w:eastAsia="Arial"/>
        </w:rPr>
        <w:t xml:space="preserve"> indirectly</w:t>
      </w:r>
      <w:r w:rsidR="019DD8DC" w:rsidRPr="518208A3">
        <w:rPr>
          <w:rFonts w:eastAsia="Arial"/>
        </w:rPr>
        <w:t xml:space="preserve"> </w:t>
      </w:r>
      <w:r w:rsidR="422931E9" w:rsidRPr="518208A3">
        <w:rPr>
          <w:rFonts w:eastAsia="Arial"/>
        </w:rPr>
        <w:t>through contact</w:t>
      </w:r>
      <w:r w:rsidR="019DD8DC" w:rsidRPr="022AC3A9">
        <w:rPr>
          <w:rFonts w:eastAsia="Arial"/>
        </w:rPr>
        <w:t xml:space="preserve"> with materials contaminated with the virus </w:t>
      </w:r>
      <w:r w:rsidR="004E7F31" w:rsidRPr="022AC3A9">
        <w:rPr>
          <w:rFonts w:eastAsia="Arial"/>
        </w:rPr>
        <w:fldChar w:fldCharType="begin"/>
      </w:r>
      <w:r w:rsidR="004E7F31" w:rsidRPr="022AC3A9">
        <w:rPr>
          <w:rFonts w:eastAsia="Arial"/>
        </w:rPr>
        <w:instrText xml:space="preserve"> ADDIN EN.CITE &lt;EndNote&gt;&lt;Cite&gt;&lt;Author&gt;Morgan&lt;/Author&gt;&lt;Year&gt;2022&lt;/Year&gt;&lt;RecNum&gt;52&lt;/RecNum&gt;&lt;DisplayText&gt;(15, 16)&lt;/DisplayText&gt;&lt;record&gt;&lt;rec-number&gt;52&lt;/rec-number&gt;&lt;foreign-keys&gt;&lt;key app="EN" db-id="pp0ptvp0mtzdtye0tr352zav2pf9r5tvx5za" timestamp="1664334186"&gt;52&lt;/key&gt;&lt;/foreign-keys&gt;&lt;ref-type name="Journal Article"&gt;17&lt;/ref-type&gt;&lt;contributors&gt;&lt;authors&gt;&lt;author&gt;Morgan, Clint N.&lt;/author&gt;&lt;author&gt;Whitehill, Florence&lt;/author&gt;&lt;author&gt;Doty, Jeffrey B.&lt;/author&gt;&lt;author&gt;Schulte, Joann&lt;/author&gt;&lt;author&gt;Matheny, Audrey&lt;/author&gt;&lt;author&gt;Stringer, Joey&lt;/author&gt;&lt;author&gt;Delaney, Lisa J.&lt;/author&gt;&lt;author&gt;Esparza, Richard&lt;/author&gt;&lt;author&gt;Rao, Agam K.&lt;/author&gt;&lt;author&gt;McCollum, Andrea M.&lt;/author&gt;&lt;/authors&gt;&lt;/contributors&gt;&lt;titles&gt;&lt;title&gt;Environmental Persistence of Monkeypox Virus on Surfaces in Household of Person with Travel-Associated Infection, Dallas, Texas, USA, 2021&lt;/title&gt;&lt;secondary-title&gt;Emerging Infectious Diseases&lt;/secondary-title&gt;&lt;/titles&gt;&lt;periodical&gt;&lt;full-title&gt;Emerging Infectious Diseases&lt;/full-title&gt;&lt;/periodical&gt;&lt;pages&gt;1982-1989&lt;/pages&gt;&lt;volume&gt;28&lt;/volume&gt;&lt;number&gt;10&lt;/number&gt;&lt;section&gt;1982&lt;/section&gt;&lt;dates&gt;&lt;year&gt;2022&lt;/year&gt;&lt;/dates&gt;&lt;isbn&gt;1080-6040&amp;#xD;1080-6059&lt;/isbn&gt;&lt;urls&gt;&lt;/urls&gt;&lt;electronic-resource-num&gt;10.3201/eid2810.221047&lt;/electronic-resource-num&gt;&lt;/record&gt;&lt;/Cite&gt;&lt;Cite&gt;&lt;Author&gt;Centers for Disease Control and Prevention&lt;/Author&gt;&lt;Year&gt;2022&lt;/Year&gt;&lt;RecNum&gt;14&lt;/RecNum&gt;&lt;record&gt;&lt;rec-number&gt;14&lt;/rec-number&gt;&lt;foreign-keys&gt;&lt;key app="EN" db-id="pp0ptvp0mtzdtye0tr352zav2pf9r5tvx5za" timestamp="1657256766"&gt;14&lt;/key&gt;&lt;/foreign-keys&gt;&lt;ref-type name="Web Page"&gt;12&lt;/ref-type&gt;&lt;contributors&gt;&lt;authors&gt;&lt;author&gt;Centers for Disease Control and Prevention,&lt;/author&gt;&lt;/authors&gt;&lt;/contributors&gt;&lt;titles&gt;&lt;title&gt;How it Spreads&lt;/title&gt;&lt;/titles&gt;&lt;dates&gt;&lt;year&gt;2022&lt;/year&gt;&lt;/dates&gt;&lt;publisher&gt;Centers for Disease Control and Prevention&lt;/publisher&gt;&lt;urls&gt;&lt;related-urls&gt;&lt;url&gt;https://www.cdc.gov/poxvirus/monkeypox/transmission.html#:~:text=Monkeypox%20spreads%20in%20different%20ways,as%20kissing%2C%20cuddling%2C%20or%20sex&lt;/url&gt;&lt;/related-urls&gt;&lt;/urls&gt;&lt;/record&gt;&lt;/Cite&gt;&lt;/EndNote&gt;</w:instrText>
      </w:r>
      <w:r w:rsidR="004E7F31" w:rsidRPr="022AC3A9">
        <w:rPr>
          <w:rFonts w:eastAsia="Arial"/>
        </w:rPr>
        <w:fldChar w:fldCharType="separate"/>
      </w:r>
      <w:r w:rsidR="019DD8DC" w:rsidRPr="00492E29">
        <w:rPr>
          <w:rFonts w:eastAsia="Arial"/>
        </w:rPr>
        <w:t>(</w:t>
      </w:r>
      <w:hyperlink w:anchor="_ENREF_15">
        <w:r w:rsidR="019DD8DC" w:rsidRPr="00492E29">
          <w:rPr>
            <w:rFonts w:eastAsia="Arial"/>
          </w:rPr>
          <w:t>15</w:t>
        </w:r>
      </w:hyperlink>
      <w:r w:rsidR="019DD8DC" w:rsidRPr="00492E29">
        <w:rPr>
          <w:rFonts w:eastAsia="Arial"/>
        </w:rPr>
        <w:t xml:space="preserve">, </w:t>
      </w:r>
      <w:hyperlink w:anchor="_ENREF_16">
        <w:r w:rsidR="019DD8DC" w:rsidRPr="00492E29">
          <w:rPr>
            <w:rFonts w:eastAsia="Arial"/>
          </w:rPr>
          <w:t>16</w:t>
        </w:r>
      </w:hyperlink>
      <w:r w:rsidR="019DD8DC" w:rsidRPr="00492E29">
        <w:rPr>
          <w:rFonts w:eastAsia="Arial"/>
        </w:rPr>
        <w:t>)</w:t>
      </w:r>
      <w:r w:rsidR="004E7F31" w:rsidRPr="022AC3A9">
        <w:rPr>
          <w:rFonts w:eastAsia="Arial"/>
        </w:rPr>
        <w:fldChar w:fldCharType="end"/>
      </w:r>
      <w:r w:rsidR="019DD8DC" w:rsidRPr="022AC3A9">
        <w:rPr>
          <w:rFonts w:eastAsia="Arial"/>
        </w:rPr>
        <w:t xml:space="preserve">. </w:t>
      </w:r>
    </w:p>
    <w:p w14:paraId="01A9FB61" w14:textId="14CE8968" w:rsidR="00BA5318" w:rsidRPr="002C3EB1" w:rsidRDefault="00BA5318" w:rsidP="0059703D">
      <w:pPr>
        <w:spacing w:before="240" w:after="60"/>
        <w:rPr>
          <w:rFonts w:eastAsia="Arial" w:cs="Arial"/>
        </w:rPr>
      </w:pPr>
      <w:r w:rsidRPr="022AC3A9">
        <w:rPr>
          <w:rFonts w:eastAsia="Arial"/>
        </w:rPr>
        <w:t>Transmission occurs through broken skin (even if skin breaks are not visible), or via mucous membranes (respiratory tract, conjunctiva, nose, mouth, or genitalia)</w:t>
      </w:r>
      <w:r w:rsidR="36051459" w:rsidRPr="518208A3">
        <w:rPr>
          <w:rFonts w:eastAsia="Arial" w:cs="Arial"/>
        </w:rPr>
        <w:t>.</w:t>
      </w:r>
    </w:p>
    <w:p w14:paraId="703EC5D4" w14:textId="308C72D9" w:rsidR="003A2BD0" w:rsidRDefault="00FE583C" w:rsidP="00FE583C">
      <w:pPr>
        <w:spacing w:before="240" w:after="60" w:line="240" w:lineRule="auto"/>
        <w:rPr>
          <w:rFonts w:eastAsia="Arial" w:cs="Arial"/>
        </w:rPr>
      </w:pPr>
      <w:r w:rsidRPr="00A02ABC">
        <w:rPr>
          <w:rFonts w:eastAsia="Arial" w:cs="Arial"/>
        </w:rPr>
        <w:t>Other potential routes of transmission are outlined below</w:t>
      </w:r>
      <w:r w:rsidR="003A2BD0">
        <w:rPr>
          <w:rFonts w:eastAsia="Arial" w:cs="Arial"/>
        </w:rPr>
        <w:t>:</w:t>
      </w:r>
    </w:p>
    <w:p w14:paraId="55089E76" w14:textId="18AC1277" w:rsidR="00FE583C" w:rsidRPr="005420E9" w:rsidRDefault="001A45CC" w:rsidP="005420E9">
      <w:pPr>
        <w:pStyle w:val="Bullet"/>
        <w:rPr>
          <w:rFonts w:eastAsia="Arial"/>
          <w:sz w:val="24"/>
          <w:szCs w:val="24"/>
        </w:rPr>
      </w:pPr>
      <w:r w:rsidRPr="005420E9">
        <w:rPr>
          <w:rFonts w:eastAsia="Arial"/>
          <w:sz w:val="24"/>
          <w:szCs w:val="24"/>
        </w:rPr>
        <w:t>Respiratory transmission</w:t>
      </w:r>
      <w:r w:rsidR="280A2E18" w:rsidRPr="005420E9">
        <w:rPr>
          <w:rFonts w:eastAsia="Arial"/>
          <w:sz w:val="24"/>
          <w:szCs w:val="24"/>
        </w:rPr>
        <w:t>, particularly</w:t>
      </w:r>
      <w:r w:rsidR="002E7107" w:rsidRPr="005420E9">
        <w:rPr>
          <w:rFonts w:eastAsia="Arial"/>
          <w:sz w:val="24"/>
          <w:szCs w:val="24"/>
        </w:rPr>
        <w:t xml:space="preserve"> </w:t>
      </w:r>
      <w:r w:rsidR="7B5E93CE" w:rsidRPr="005420E9">
        <w:rPr>
          <w:rFonts w:eastAsia="Arial"/>
          <w:sz w:val="24"/>
          <w:szCs w:val="24"/>
        </w:rPr>
        <w:t xml:space="preserve">during prolonged face to face contact </w:t>
      </w:r>
      <w:r w:rsidR="009B29C6" w:rsidRPr="005420E9">
        <w:rPr>
          <w:rFonts w:eastAsia="Arial"/>
          <w:sz w:val="24"/>
          <w:szCs w:val="24"/>
        </w:rPr>
        <w:t>(</w:t>
      </w:r>
      <w:r w:rsidR="002D0FE1" w:rsidRPr="005420E9">
        <w:rPr>
          <w:rFonts w:eastAsia="Arial"/>
          <w:sz w:val="24"/>
          <w:szCs w:val="24"/>
        </w:rPr>
        <w:t>16, 17</w:t>
      </w:r>
      <w:r w:rsidR="00BE0E7C" w:rsidRPr="005420E9">
        <w:rPr>
          <w:rFonts w:eastAsia="Arial"/>
          <w:sz w:val="24"/>
          <w:szCs w:val="24"/>
        </w:rPr>
        <w:t>, 18</w:t>
      </w:r>
      <w:r w:rsidR="00F72317" w:rsidRPr="005420E9">
        <w:rPr>
          <w:rFonts w:eastAsia="Arial"/>
          <w:sz w:val="24"/>
          <w:szCs w:val="24"/>
        </w:rPr>
        <w:t>).</w:t>
      </w:r>
      <w:r w:rsidR="00747E14" w:rsidRPr="005420E9">
        <w:rPr>
          <w:rFonts w:eastAsia="Arial"/>
          <w:sz w:val="24"/>
          <w:szCs w:val="24"/>
        </w:rPr>
        <w:t xml:space="preserve"> </w:t>
      </w:r>
    </w:p>
    <w:p w14:paraId="56CC73C9" w14:textId="79E1B853" w:rsidR="000E5232" w:rsidRPr="005420E9" w:rsidRDefault="7EC1265E" w:rsidP="005420E9">
      <w:pPr>
        <w:pStyle w:val="Bullet"/>
        <w:rPr>
          <w:rFonts w:eastAsia="Arial"/>
          <w:sz w:val="24"/>
          <w:szCs w:val="24"/>
        </w:rPr>
      </w:pPr>
      <w:r w:rsidRPr="005420E9">
        <w:rPr>
          <w:rFonts w:eastAsia="Arial"/>
          <w:sz w:val="24"/>
          <w:szCs w:val="24"/>
        </w:rPr>
        <w:t>Indirectly v</w:t>
      </w:r>
      <w:r w:rsidR="534F8DD6" w:rsidRPr="005420E9">
        <w:rPr>
          <w:rFonts w:eastAsia="Arial"/>
          <w:sz w:val="24"/>
          <w:szCs w:val="24"/>
        </w:rPr>
        <w:t>ia f</w:t>
      </w:r>
      <w:r w:rsidR="676CCF0C" w:rsidRPr="005420E9">
        <w:rPr>
          <w:rFonts w:eastAsia="Arial"/>
          <w:sz w:val="24"/>
          <w:szCs w:val="24"/>
        </w:rPr>
        <w:t>omites</w:t>
      </w:r>
      <w:r w:rsidR="001D349C" w:rsidRPr="005420E9">
        <w:rPr>
          <w:rFonts w:eastAsia="Arial"/>
          <w:sz w:val="24"/>
          <w:szCs w:val="24"/>
        </w:rPr>
        <w:t xml:space="preserve"> (</w:t>
      </w:r>
      <w:r w:rsidR="4D086023" w:rsidRPr="005420E9">
        <w:rPr>
          <w:rFonts w:eastAsia="Arial"/>
          <w:sz w:val="24"/>
          <w:szCs w:val="24"/>
        </w:rPr>
        <w:t xml:space="preserve">e.g., </w:t>
      </w:r>
      <w:r w:rsidR="676CCF0C" w:rsidRPr="005420E9">
        <w:rPr>
          <w:rFonts w:eastAsia="Arial"/>
          <w:sz w:val="24"/>
          <w:szCs w:val="24"/>
        </w:rPr>
        <w:t>contaminated sheets and clothing</w:t>
      </w:r>
      <w:r w:rsidR="001D349C" w:rsidRPr="005420E9">
        <w:rPr>
          <w:rFonts w:eastAsia="Arial"/>
          <w:sz w:val="24"/>
          <w:szCs w:val="24"/>
        </w:rPr>
        <w:t>)</w:t>
      </w:r>
      <w:r w:rsidR="676CCF0C" w:rsidRPr="005420E9">
        <w:rPr>
          <w:rFonts w:eastAsia="Arial"/>
          <w:sz w:val="24"/>
          <w:szCs w:val="24"/>
        </w:rPr>
        <w:t>.</w:t>
      </w:r>
    </w:p>
    <w:p w14:paraId="28470B4E" w14:textId="4803C69D" w:rsidR="000E5232" w:rsidRPr="005420E9" w:rsidRDefault="00A74F18" w:rsidP="005420E9">
      <w:pPr>
        <w:pStyle w:val="Bullet"/>
        <w:rPr>
          <w:rFonts w:eastAsia="Arial"/>
          <w:sz w:val="24"/>
          <w:szCs w:val="24"/>
        </w:rPr>
      </w:pPr>
      <w:r w:rsidRPr="005420E9">
        <w:rPr>
          <w:rFonts w:eastAsia="Arial"/>
          <w:sz w:val="24"/>
          <w:szCs w:val="24"/>
        </w:rPr>
        <w:t>Animal to human</w:t>
      </w:r>
      <w:r w:rsidR="000E5232" w:rsidRPr="005420E9">
        <w:rPr>
          <w:rFonts w:eastAsia="Arial"/>
          <w:sz w:val="24"/>
          <w:szCs w:val="24"/>
        </w:rPr>
        <w:t xml:space="preserve"> transmission</w:t>
      </w:r>
      <w:r w:rsidR="001D349C" w:rsidRPr="005420E9">
        <w:rPr>
          <w:rFonts w:eastAsia="Arial"/>
          <w:sz w:val="24"/>
          <w:szCs w:val="24"/>
        </w:rPr>
        <w:t xml:space="preserve">: </w:t>
      </w:r>
      <w:r w:rsidR="005137FC" w:rsidRPr="005420E9">
        <w:rPr>
          <w:rFonts w:eastAsia="Arial"/>
          <w:sz w:val="24"/>
          <w:szCs w:val="24"/>
        </w:rPr>
        <w:t>infrequently</w:t>
      </w:r>
      <w:r w:rsidR="000E5232" w:rsidRPr="005420E9">
        <w:rPr>
          <w:rFonts w:eastAsia="Arial"/>
          <w:sz w:val="24"/>
          <w:szCs w:val="24"/>
        </w:rPr>
        <w:t xml:space="preserve"> </w:t>
      </w:r>
      <w:r w:rsidR="063C0A1D" w:rsidRPr="005420E9">
        <w:rPr>
          <w:rFonts w:eastAsia="Arial"/>
          <w:sz w:val="24"/>
          <w:szCs w:val="24"/>
        </w:rPr>
        <w:t>described</w:t>
      </w:r>
      <w:r w:rsidR="002E7107" w:rsidRPr="005420E9">
        <w:rPr>
          <w:rFonts w:eastAsia="Arial"/>
          <w:sz w:val="24"/>
          <w:szCs w:val="24"/>
        </w:rPr>
        <w:t xml:space="preserve"> </w:t>
      </w:r>
      <w:r w:rsidR="006501F4" w:rsidRPr="005420E9">
        <w:rPr>
          <w:rFonts w:eastAsia="Arial"/>
          <w:sz w:val="24"/>
          <w:szCs w:val="24"/>
        </w:rPr>
        <w:t>but</w:t>
      </w:r>
      <w:r w:rsidR="002E7107" w:rsidRPr="005420E9">
        <w:rPr>
          <w:rFonts w:eastAsia="Arial"/>
          <w:sz w:val="24"/>
          <w:szCs w:val="24"/>
        </w:rPr>
        <w:t xml:space="preserve"> </w:t>
      </w:r>
      <w:r w:rsidR="00B41566" w:rsidRPr="005420E9">
        <w:rPr>
          <w:rFonts w:eastAsia="Arial"/>
          <w:sz w:val="24"/>
          <w:szCs w:val="24"/>
        </w:rPr>
        <w:t>can occur</w:t>
      </w:r>
      <w:r w:rsidRPr="005420E9">
        <w:rPr>
          <w:rFonts w:eastAsia="Arial"/>
          <w:sz w:val="24"/>
          <w:szCs w:val="24"/>
        </w:rPr>
        <w:t xml:space="preserve"> </w:t>
      </w:r>
      <w:r w:rsidR="0072341B" w:rsidRPr="005420E9">
        <w:rPr>
          <w:rFonts w:eastAsia="Arial"/>
          <w:sz w:val="24"/>
          <w:szCs w:val="24"/>
        </w:rPr>
        <w:t>through direct contact via bites or scratches and indirectly from contact with blood, bodily fluids, cutaneous lesions or mucosal lesions</w:t>
      </w:r>
      <w:r w:rsidRPr="005420E9">
        <w:rPr>
          <w:rFonts w:eastAsia="Arial"/>
          <w:sz w:val="24"/>
          <w:szCs w:val="24"/>
        </w:rPr>
        <w:t xml:space="preserve"> – there is also limited evidence to suggest that humans can transmit the virus to household pets</w:t>
      </w:r>
      <w:r w:rsidR="00716B33" w:rsidRPr="005420E9">
        <w:rPr>
          <w:rFonts w:eastAsia="Arial"/>
          <w:sz w:val="24"/>
          <w:szCs w:val="24"/>
        </w:rPr>
        <w:t xml:space="preserve"> (</w:t>
      </w:r>
      <w:r w:rsidR="00BA7729" w:rsidRPr="005420E9">
        <w:rPr>
          <w:rFonts w:eastAsia="Arial"/>
          <w:sz w:val="24"/>
          <w:szCs w:val="24"/>
        </w:rPr>
        <w:t>16</w:t>
      </w:r>
      <w:r w:rsidR="00AD007B" w:rsidRPr="005420E9">
        <w:rPr>
          <w:rFonts w:eastAsia="Arial"/>
          <w:sz w:val="24"/>
          <w:szCs w:val="24"/>
        </w:rPr>
        <w:t xml:space="preserve">, </w:t>
      </w:r>
      <w:r w:rsidR="00CF027B" w:rsidRPr="005420E9">
        <w:rPr>
          <w:rFonts w:eastAsia="Arial"/>
          <w:sz w:val="24"/>
          <w:szCs w:val="24"/>
        </w:rPr>
        <w:t>19, 20</w:t>
      </w:r>
      <w:r w:rsidR="00716B33" w:rsidRPr="005420E9">
        <w:rPr>
          <w:rFonts w:eastAsia="Arial"/>
          <w:sz w:val="24"/>
          <w:szCs w:val="24"/>
        </w:rPr>
        <w:t>)</w:t>
      </w:r>
      <w:r w:rsidR="00F62EC1" w:rsidRPr="005420E9">
        <w:rPr>
          <w:rFonts w:eastAsia="Arial"/>
          <w:sz w:val="24"/>
          <w:szCs w:val="24"/>
        </w:rPr>
        <w:t>.</w:t>
      </w:r>
      <w:r w:rsidR="000E5232" w:rsidRPr="005420E9">
        <w:rPr>
          <w:rFonts w:eastAsia="Arial"/>
          <w:sz w:val="24"/>
          <w:szCs w:val="24"/>
        </w:rPr>
        <w:fldChar w:fldCharType="begin"/>
      </w:r>
      <w:r w:rsidR="000E5232" w:rsidRPr="005420E9">
        <w:rPr>
          <w:rFonts w:eastAsia="Arial"/>
          <w:sz w:val="24"/>
          <w:szCs w:val="24"/>
        </w:rPr>
        <w:instrText xml:space="preserve"> ADDIN EN.CITE &lt;EndNote&gt;&lt;Cite&gt;&lt;Author&gt;Seang&lt;/Author&gt;&lt;Year&gt;2022&lt;/Year&gt;&lt;RecNum&gt;54&lt;/RecNum&gt;&lt;DisplayText&gt;(25)&lt;/DisplayText&gt;&lt;record&gt;&lt;rec-number&gt;54&lt;/rec-number&gt;&lt;foreign-keys&gt;&lt;key app="EN" db-id="pp0ptvp0mtzdtye0tr352zav2pf9r5tvx5za" timestamp="1664334944"&gt;54&lt;/key&gt;&lt;/foreign-keys&gt;&lt;ref-type name="Journal Article"&gt;17&lt;/ref-type&gt;&lt;contributors&gt;&lt;authors&gt;&lt;author&gt;Seang, Sophie&lt;/author&gt;&lt;author&gt;Burrel, Sonia&lt;/author&gt;&lt;author&gt;Todesco, Eve&lt;/author&gt;&lt;author&gt;Leducq, Valentin&lt;/author&gt;&lt;author&gt;Monsel, Gentiane&lt;/author&gt;&lt;author&gt;Le Pluart, Diane&lt;/author&gt;&lt;author&gt;Cordevant, Christophe&lt;/author&gt;&lt;author&gt;Pourcher, Valérie&lt;/author&gt;&lt;author&gt;Palich, Romain&lt;/author&gt;&lt;/authors&gt;&lt;/contributors&gt;&lt;titles&gt;&lt;title&gt;Evidence of human-to-dog transmission of monkeypox virus&lt;/title&gt;&lt;secondary-title&gt;The Lancet&lt;/secondary-title&gt;&lt;/titles&gt;&lt;periodical&gt;&lt;full-title&gt;The Lancet&lt;/full-title&gt;&lt;/periodical&gt;&lt;pages&gt;658-659&lt;/pages&gt;&lt;volume&gt;400&lt;/volume&gt;&lt;number&gt;10353&lt;/number&gt;&lt;section&gt;658&lt;/section&gt;&lt;dates&gt;&lt;year&gt;2022&lt;/year&gt;&lt;/dates&gt;&lt;isbn&gt;01406736&lt;/isbn&gt;&lt;urls&gt;&lt;/urls&gt;&lt;electronic-resource-num&gt;10.1016/s0140-6736(22)01487-8&lt;/electronic-resource-num&gt;&lt;/record&gt;&lt;/Cite&gt;&lt;/EndNote&gt;</w:instrText>
      </w:r>
      <w:r w:rsidR="0028554F">
        <w:rPr>
          <w:rFonts w:eastAsia="Arial"/>
          <w:sz w:val="24"/>
          <w:szCs w:val="24"/>
        </w:rPr>
        <w:fldChar w:fldCharType="separate"/>
      </w:r>
      <w:r w:rsidR="000E5232" w:rsidRPr="005420E9">
        <w:rPr>
          <w:rFonts w:eastAsia="Arial"/>
          <w:sz w:val="24"/>
          <w:szCs w:val="24"/>
        </w:rPr>
        <w:fldChar w:fldCharType="end"/>
      </w:r>
    </w:p>
    <w:p w14:paraId="0BADDE4B" w14:textId="7F901DAC" w:rsidR="000E5232" w:rsidRPr="005420E9" w:rsidRDefault="005C58B6" w:rsidP="005420E9">
      <w:pPr>
        <w:pStyle w:val="Bullet"/>
        <w:rPr>
          <w:rFonts w:eastAsia="Arial"/>
          <w:sz w:val="24"/>
          <w:szCs w:val="24"/>
        </w:rPr>
      </w:pPr>
      <w:r w:rsidRPr="005420E9">
        <w:rPr>
          <w:rFonts w:eastAsia="Arial"/>
          <w:sz w:val="24"/>
          <w:szCs w:val="24"/>
        </w:rPr>
        <w:t>Vertical transmission</w:t>
      </w:r>
      <w:r w:rsidR="005E5AAF" w:rsidRPr="005420E9">
        <w:rPr>
          <w:rFonts w:eastAsia="Arial"/>
          <w:sz w:val="24"/>
          <w:szCs w:val="24"/>
        </w:rPr>
        <w:t xml:space="preserve"> </w:t>
      </w:r>
      <w:r w:rsidRPr="005420E9">
        <w:rPr>
          <w:rFonts w:eastAsia="Arial"/>
          <w:sz w:val="24"/>
          <w:szCs w:val="24"/>
        </w:rPr>
        <w:fldChar w:fldCharType="begin">
          <w:fldData xml:space="preserve">PEVuZE5vdGU+PENpdGU+PEF1dGhvcj5NYmFsYTwvQXV0aG9yPjxZZWFyPjIwMTc8L1llYXI+PFJl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==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NYmFsYTwvQXV0aG9yPjxZZWFyPjIwMTc8L1llYXI+PFJl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==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Pr="005420E9">
        <w:rPr>
          <w:rFonts w:eastAsia="Arial"/>
          <w:sz w:val="24"/>
          <w:szCs w:val="24"/>
        </w:rPr>
        <w:t>(</w:t>
      </w:r>
      <w:r w:rsidR="009D1151" w:rsidRPr="005420E9">
        <w:rPr>
          <w:rFonts w:eastAsia="Arial"/>
          <w:sz w:val="24"/>
          <w:szCs w:val="24"/>
        </w:rPr>
        <w:t xml:space="preserve">16, 20, </w:t>
      </w:r>
      <w:hyperlink w:anchor="_ENREF_21" w:tooltip="Mbala, 2017 #26" w:history="1">
        <w:r w:rsidR="009D1151" w:rsidRPr="005420E9">
          <w:rPr>
            <w:rFonts w:eastAsia="Arial"/>
            <w:sz w:val="24"/>
            <w:szCs w:val="24"/>
          </w:rPr>
          <w:t>25</w:t>
        </w:r>
        <w:r w:rsidR="001D349C" w:rsidRPr="005420E9">
          <w:rPr>
            <w:rFonts w:eastAsia="Arial"/>
            <w:sz w:val="24"/>
            <w:szCs w:val="24"/>
          </w:rPr>
          <w:t>ؘ–</w:t>
        </w:r>
        <w:r w:rsidR="009D1151" w:rsidRPr="005420E9">
          <w:rPr>
            <w:rFonts w:eastAsia="Arial"/>
            <w:sz w:val="24"/>
            <w:szCs w:val="24"/>
          </w:rPr>
          <w:t>28</w:t>
        </w:r>
      </w:hyperlink>
      <w:r w:rsidRPr="005420E9">
        <w:rPr>
          <w:rFonts w:eastAsia="Arial"/>
          <w:sz w:val="24"/>
          <w:szCs w:val="24"/>
        </w:rPr>
        <w:t>)</w:t>
      </w:r>
      <w:r w:rsidRPr="005420E9">
        <w:rPr>
          <w:rFonts w:eastAsia="Arial"/>
          <w:sz w:val="24"/>
          <w:szCs w:val="24"/>
        </w:rPr>
        <w:fldChar w:fldCharType="end"/>
      </w:r>
      <w:r w:rsidRPr="005420E9">
        <w:rPr>
          <w:rFonts w:eastAsia="Arial"/>
          <w:sz w:val="24"/>
          <w:szCs w:val="24"/>
        </w:rPr>
        <w:t>.</w:t>
      </w:r>
    </w:p>
    <w:p w14:paraId="46B404BC" w14:textId="6B64FCA7" w:rsidR="00FE583C" w:rsidRPr="005420E9" w:rsidRDefault="005E5AAF" w:rsidP="005420E9">
      <w:pPr>
        <w:pStyle w:val="Bullet"/>
        <w:rPr>
          <w:rFonts w:eastAsia="Arial"/>
          <w:sz w:val="24"/>
          <w:szCs w:val="24"/>
        </w:rPr>
      </w:pPr>
      <w:r w:rsidRPr="005420E9">
        <w:rPr>
          <w:rFonts w:eastAsia="Arial"/>
          <w:sz w:val="24"/>
          <w:szCs w:val="24"/>
        </w:rPr>
        <w:t xml:space="preserve">Blood borne transmission: </w:t>
      </w:r>
      <w:r w:rsidR="00F62EC1" w:rsidRPr="005420E9">
        <w:rPr>
          <w:rFonts w:eastAsia="Arial"/>
          <w:sz w:val="24"/>
          <w:szCs w:val="24"/>
        </w:rPr>
        <w:t>l</w:t>
      </w:r>
      <w:r w:rsidR="00FE583C" w:rsidRPr="005420E9">
        <w:rPr>
          <w:rFonts w:eastAsia="Arial"/>
          <w:sz w:val="24"/>
          <w:szCs w:val="24"/>
        </w:rPr>
        <w:t>imited evidence suggests the potential for transmission through blood</w:t>
      </w:r>
      <w:r w:rsidRPr="005420E9">
        <w:rPr>
          <w:rFonts w:eastAsia="Arial"/>
          <w:sz w:val="24"/>
          <w:szCs w:val="24"/>
        </w:rPr>
        <w:t xml:space="preserve"> </w:t>
      </w:r>
      <w:r w:rsidR="00BF20EE" w:rsidRPr="005420E9">
        <w:rPr>
          <w:rFonts w:eastAsia="Arial"/>
          <w:sz w:val="24"/>
          <w:szCs w:val="24"/>
        </w:rPr>
        <w:t xml:space="preserve">or via </w:t>
      </w:r>
      <w:r w:rsidRPr="005420E9">
        <w:rPr>
          <w:rFonts w:eastAsia="Arial"/>
          <w:sz w:val="24"/>
          <w:szCs w:val="24"/>
        </w:rPr>
        <w:t>semen</w:t>
      </w:r>
      <w:r w:rsidR="00FE583C" w:rsidRPr="005420E9">
        <w:rPr>
          <w:rFonts w:eastAsia="Arial"/>
          <w:sz w:val="24"/>
          <w:szCs w:val="24"/>
        </w:rPr>
        <w:t xml:space="preserve"> or vaginal fluids </w:t>
      </w:r>
      <w:r w:rsidR="00FE583C" w:rsidRPr="005420E9">
        <w:rPr>
          <w:rFonts w:eastAsia="Arial"/>
          <w:sz w:val="24"/>
          <w:szCs w:val="24"/>
        </w:rPr>
        <w:fldChar w:fldCharType="begin">
          <w:fldData xml:space="preserve">PEVuZE5vdGU+PENpdGU+PEF1dGhvcj5QZWlyby1NZXN0cmVzPC9BdXRob3I+PFllYXI+MjAyMjwv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</w:fldData>
        </w:fldChar>
      </w:r>
      <w:r w:rsidR="00FE583C" w:rsidRPr="005420E9">
        <w:rPr>
          <w:rFonts w:eastAsia="Arial"/>
          <w:sz w:val="24"/>
          <w:szCs w:val="24"/>
        </w:rPr>
        <w:instrText xml:space="preserve"> ADDIN EN.CITE </w:instrText>
      </w:r>
      <w:r w:rsidR="00FE583C" w:rsidRPr="005420E9">
        <w:rPr>
          <w:rFonts w:eastAsia="Arial"/>
          <w:sz w:val="24"/>
          <w:szCs w:val="24"/>
        </w:rPr>
        <w:fldChar w:fldCharType="begin">
          <w:fldData xml:space="preserve">PEVuZE5vdGU+PENpdGU+PEF1dGhvcj5QZWlyby1NZXN0cmVzPC9BdXRob3I+PFllYXI+MjAyMjwv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</w:fldData>
        </w:fldChar>
      </w:r>
      <w:r w:rsidR="00FE583C" w:rsidRPr="005420E9">
        <w:rPr>
          <w:rFonts w:eastAsia="Arial"/>
          <w:sz w:val="24"/>
          <w:szCs w:val="24"/>
        </w:rPr>
        <w:instrText xml:space="preserve"> ADDIN EN.CITE.DATA </w:instrText>
      </w:r>
      <w:r w:rsidR="00FE583C" w:rsidRPr="005420E9">
        <w:rPr>
          <w:rFonts w:eastAsia="Arial"/>
          <w:sz w:val="24"/>
          <w:szCs w:val="24"/>
        </w:rPr>
      </w:r>
      <w:r w:rsidR="00FE583C" w:rsidRPr="005420E9">
        <w:rPr>
          <w:rFonts w:eastAsia="Arial"/>
          <w:sz w:val="24"/>
          <w:szCs w:val="24"/>
        </w:rPr>
        <w:fldChar w:fldCharType="end"/>
      </w:r>
      <w:r w:rsidR="00FE583C" w:rsidRPr="005420E9">
        <w:rPr>
          <w:rFonts w:eastAsia="Arial"/>
          <w:sz w:val="24"/>
          <w:szCs w:val="24"/>
        </w:rPr>
      </w:r>
      <w:r w:rsidR="00FE583C" w:rsidRPr="005420E9">
        <w:rPr>
          <w:rFonts w:eastAsia="Arial"/>
          <w:sz w:val="24"/>
          <w:szCs w:val="24"/>
        </w:rPr>
        <w:fldChar w:fldCharType="separate"/>
      </w:r>
      <w:r w:rsidR="00FE583C" w:rsidRPr="005420E9">
        <w:rPr>
          <w:rFonts w:eastAsia="Arial"/>
          <w:sz w:val="24"/>
          <w:szCs w:val="24"/>
        </w:rPr>
        <w:t>(</w:t>
      </w:r>
      <w:r w:rsidR="008558D5" w:rsidRPr="005420E9">
        <w:rPr>
          <w:rFonts w:eastAsia="Arial"/>
          <w:sz w:val="24"/>
          <w:szCs w:val="24"/>
        </w:rPr>
        <w:t>21</w:t>
      </w:r>
      <w:r w:rsidR="00BF20EE" w:rsidRPr="005420E9">
        <w:rPr>
          <w:rFonts w:eastAsia="Arial"/>
          <w:sz w:val="24"/>
          <w:szCs w:val="24"/>
        </w:rPr>
        <w:t>–</w:t>
      </w:r>
      <w:r w:rsidR="008558D5" w:rsidRPr="005420E9">
        <w:rPr>
          <w:rFonts w:eastAsia="Arial"/>
          <w:sz w:val="24"/>
          <w:szCs w:val="24"/>
        </w:rPr>
        <w:t>23</w:t>
      </w:r>
      <w:r w:rsidR="00FE583C" w:rsidRPr="005420E9">
        <w:rPr>
          <w:rFonts w:eastAsia="Arial"/>
          <w:sz w:val="24"/>
          <w:szCs w:val="24"/>
        </w:rPr>
        <w:t>)</w:t>
      </w:r>
      <w:r w:rsidR="00FE583C" w:rsidRPr="005420E9">
        <w:rPr>
          <w:rFonts w:eastAsia="Arial"/>
          <w:sz w:val="24"/>
          <w:szCs w:val="24"/>
        </w:rPr>
        <w:fldChar w:fldCharType="end"/>
      </w:r>
      <w:r w:rsidR="00FE583C" w:rsidRPr="005420E9">
        <w:rPr>
          <w:rFonts w:eastAsia="Arial"/>
          <w:sz w:val="24"/>
          <w:szCs w:val="24"/>
        </w:rPr>
        <w:t>.</w:t>
      </w:r>
    </w:p>
    <w:p w14:paraId="03268168" w14:textId="4FE7EDD3" w:rsidR="00FE583C" w:rsidRPr="005420E9" w:rsidRDefault="00FE583C" w:rsidP="005420E9">
      <w:pPr>
        <w:pStyle w:val="Bullet"/>
        <w:rPr>
          <w:rFonts w:eastAsia="Arial"/>
          <w:sz w:val="24"/>
          <w:szCs w:val="24"/>
        </w:rPr>
      </w:pPr>
      <w:r w:rsidRPr="005420E9">
        <w:rPr>
          <w:rFonts w:eastAsia="Arial"/>
          <w:sz w:val="24"/>
          <w:szCs w:val="24"/>
        </w:rPr>
        <w:t xml:space="preserve">Aerosol-generating </w:t>
      </w:r>
      <w:r w:rsidR="005765FC" w:rsidRPr="005420E9">
        <w:rPr>
          <w:rFonts w:eastAsia="Arial"/>
          <w:sz w:val="24"/>
          <w:szCs w:val="24"/>
        </w:rPr>
        <w:t xml:space="preserve">and percutaneous </w:t>
      </w:r>
      <w:r w:rsidRPr="005420E9">
        <w:rPr>
          <w:rFonts w:eastAsia="Arial"/>
          <w:sz w:val="24"/>
          <w:szCs w:val="24"/>
        </w:rPr>
        <w:t>procedures</w:t>
      </w:r>
      <w:r w:rsidR="002E7107" w:rsidRPr="005420E9">
        <w:rPr>
          <w:rFonts w:eastAsia="Arial"/>
          <w:sz w:val="24"/>
          <w:szCs w:val="24"/>
        </w:rPr>
        <w:t xml:space="preserve"> </w:t>
      </w:r>
      <w:r w:rsidRPr="005420E9">
        <w:rPr>
          <w:rFonts w:eastAsia="Arial"/>
          <w:sz w:val="24"/>
          <w:szCs w:val="24"/>
        </w:rPr>
        <w:fldChar w:fldCharType="begin"/>
      </w:r>
      <w:r w:rsidRPr="005420E9">
        <w:rPr>
          <w:rFonts w:eastAsia="Arial"/>
          <w:sz w:val="24"/>
          <w:szCs w:val="24"/>
        </w:rPr>
        <w:instrText xml:space="preserve"> ADDIN EN.CITE &lt;EndNote&gt;&lt;Cite&gt;&lt;Author&gt;Verreault&lt;/Author&gt;&lt;Year&gt;2013&lt;/Year&gt;&lt;RecNum&gt;11&lt;/RecNum&gt;&lt;DisplayText&gt;(20)&lt;/DisplayText&gt;&lt;record&gt;&lt;rec-number&gt;11&lt;/rec-number&gt;&lt;foreign-keys&gt;&lt;key app="EN" db-id="95t2vdaw9psxr9e2wadpawxfsva5dxe205ea" timestamp="1657255776"&gt;11&lt;/key&gt;&lt;/foreign-keys&gt;&lt;ref-type name="Journal Article"&gt;17&lt;/ref-type&gt;&lt;contributors&gt;&lt;authors&gt;&lt;author&gt;Verreault, D.&lt;/author&gt;&lt;author&gt;Killeen, S. Z.&lt;/author&gt;&lt;author&gt;Redmann, R. K.&lt;/author&gt;&lt;author&gt;Roy, C. J.&lt;/author&gt;&lt;/authors&gt;&lt;/contributors&gt;&lt;auth-address&gt;Infectious Disease Aerobiology, Division of Microbiology, Tulane National Primate Research Center, Covington, LA, United States.&lt;/auth-address&gt;&lt;titles&gt;&lt;title&gt;Susceptibility of monkeypox virus aerosol suspensions in a rotating chamber&lt;/title&gt;&lt;secondary-title&gt;J Virol Methods&lt;/secondary-title&gt;&lt;/titles&gt;&lt;periodical&gt;&lt;full-title&gt;J Virol Methods&lt;/full-title&gt;&lt;/periodical&gt;&lt;pages&gt;333-7&lt;/pages&gt;&lt;volume&gt;187&lt;/volume&gt;&lt;number&gt;2&lt;/number&gt;&lt;edition&gt;2012/11/13&lt;/edition&gt;&lt;keywords&gt;&lt;keyword&gt;*Aerosols&lt;/keyword&gt;&lt;keyword&gt;*Microbial Viability&lt;/keyword&gt;&lt;keyword&gt;Monkeypox virus/*physiology&lt;/keyword&gt;&lt;keyword&gt;Real-Time Polymerase Chain Reaction&lt;/keyword&gt;&lt;keyword&gt;Time Factors&lt;/keyword&gt;&lt;keyword&gt;Viral Load&lt;/keyword&gt;&lt;/keywords&gt;&lt;dates&gt;&lt;year&gt;2013&lt;/year&gt;&lt;pub-dates&gt;&lt;date&gt;Feb&lt;/date&gt;&lt;/pub-dates&gt;&lt;/dates&gt;&lt;isbn&gt;0166-0934 (Print)&amp;#xD;0166-0934&lt;/isbn&gt;&lt;accession-num&gt;23142251&lt;/accession-num&gt;&lt;urls&gt;&lt;/urls&gt;&lt;custom2&gt;PMC3556235&lt;/custom2&gt;&lt;custom6&gt;NIHMS419975&lt;/custom6&gt;&lt;electronic-resource-num&gt;10.1016/j.jviromet.2012.10.009&lt;/electronic-resource-num&gt;&lt;remote-database-provider&gt;NLM&lt;/remote-database-provider&gt;&lt;language&gt;eng&lt;/language&gt;&lt;/record&gt;&lt;/Cite&gt;&lt;/EndNote&gt;</w:instrText>
      </w:r>
      <w:r w:rsidRPr="005420E9">
        <w:rPr>
          <w:rFonts w:eastAsia="Arial"/>
          <w:sz w:val="24"/>
          <w:szCs w:val="24"/>
        </w:rPr>
        <w:fldChar w:fldCharType="separate"/>
      </w:r>
      <w:r w:rsidRPr="005420E9">
        <w:rPr>
          <w:rFonts w:eastAsia="Arial"/>
          <w:sz w:val="24"/>
          <w:szCs w:val="24"/>
        </w:rPr>
        <w:t>(</w:t>
      </w:r>
      <w:r w:rsidR="009D1151" w:rsidRPr="005420E9">
        <w:rPr>
          <w:rFonts w:eastAsia="Arial"/>
          <w:sz w:val="24"/>
          <w:szCs w:val="24"/>
        </w:rPr>
        <w:t xml:space="preserve">20, </w:t>
      </w:r>
      <w:hyperlink w:anchor="_ENREF_20">
        <w:r w:rsidR="0047261E" w:rsidRPr="005420E9">
          <w:rPr>
            <w:rFonts w:eastAsia="Arial"/>
            <w:sz w:val="24"/>
            <w:szCs w:val="24"/>
          </w:rPr>
          <w:t>24</w:t>
        </w:r>
      </w:hyperlink>
      <w:r w:rsidRPr="005420E9">
        <w:rPr>
          <w:rFonts w:eastAsia="Arial"/>
          <w:sz w:val="24"/>
          <w:szCs w:val="24"/>
        </w:rPr>
        <w:t>)</w:t>
      </w:r>
      <w:r w:rsidRPr="005420E9">
        <w:rPr>
          <w:rFonts w:eastAsia="Arial"/>
          <w:sz w:val="24"/>
          <w:szCs w:val="24"/>
        </w:rPr>
        <w:fldChar w:fldCharType="end"/>
      </w:r>
      <w:r w:rsidRPr="005420E9">
        <w:rPr>
          <w:rFonts w:eastAsia="Arial"/>
          <w:sz w:val="24"/>
          <w:szCs w:val="24"/>
        </w:rPr>
        <w:t>.</w:t>
      </w:r>
    </w:p>
    <w:p w14:paraId="0CC85412" w14:textId="3108E489" w:rsidR="3D875EAB" w:rsidRDefault="3D875EAB" w:rsidP="005D13F4">
      <w:pPr>
        <w:pStyle w:val="ListParagraph"/>
        <w:spacing w:before="240" w:after="60"/>
        <w:rPr>
          <w:rFonts w:eastAsia="Arial" w:cs="Arial"/>
        </w:rPr>
      </w:pPr>
    </w:p>
    <w:p w14:paraId="1199CA43" w14:textId="31D620D4" w:rsidR="002C3EB1" w:rsidRPr="00A02ABC" w:rsidRDefault="002C3EB1" w:rsidP="002C3EB1">
      <w:pPr>
        <w:pStyle w:val="Paragraphtext"/>
        <w:rPr>
          <w:rFonts w:eastAsia="Arial"/>
        </w:rPr>
      </w:pPr>
      <w:r w:rsidRPr="66BA455A">
        <w:rPr>
          <w:rFonts w:eastAsia="Arial"/>
        </w:rPr>
        <w:t xml:space="preserve">In the international outbreak of MPXV </w:t>
      </w:r>
      <w:r w:rsidR="00493D61" w:rsidRPr="66BA455A">
        <w:rPr>
          <w:rFonts w:eastAsia="Arial"/>
        </w:rPr>
        <w:t>c</w:t>
      </w:r>
      <w:r w:rsidRPr="66BA455A">
        <w:rPr>
          <w:rFonts w:eastAsia="Arial"/>
        </w:rPr>
        <w:t>lade IIb</w:t>
      </w:r>
      <w:r w:rsidR="07C9BAEE" w:rsidRPr="7FD7CA4E">
        <w:rPr>
          <w:rFonts w:eastAsia="Arial"/>
        </w:rPr>
        <w:t>,</w:t>
      </w:r>
      <w:r w:rsidRPr="66BA455A">
        <w:rPr>
          <w:rFonts w:eastAsia="Arial"/>
        </w:rPr>
        <w:t xml:space="preserve"> which commenced in May 2022, the highest risk of transmission </w:t>
      </w:r>
      <w:r w:rsidR="4EEA2400" w:rsidRPr="66BA455A">
        <w:rPr>
          <w:rFonts w:eastAsia="Arial"/>
        </w:rPr>
        <w:t xml:space="preserve">has been </w:t>
      </w:r>
      <w:r w:rsidRPr="66BA455A">
        <w:rPr>
          <w:rFonts w:eastAsia="Arial"/>
        </w:rPr>
        <w:t xml:space="preserve">associated with direct and close contact, </w:t>
      </w:r>
      <w:r w:rsidR="002E7107" w:rsidRPr="66BA455A">
        <w:rPr>
          <w:rFonts w:eastAsia="Arial"/>
        </w:rPr>
        <w:t xml:space="preserve">particularly </w:t>
      </w:r>
      <w:r w:rsidRPr="66BA455A">
        <w:rPr>
          <w:rFonts w:eastAsia="Arial"/>
        </w:rPr>
        <w:t>sexual contact</w:t>
      </w:r>
      <w:r w:rsidR="00FE481D" w:rsidRPr="66BA455A">
        <w:rPr>
          <w:rFonts w:eastAsia="Arial"/>
        </w:rPr>
        <w:t>,</w:t>
      </w:r>
      <w:r w:rsidRPr="66BA455A">
        <w:rPr>
          <w:rFonts w:eastAsia="Arial"/>
        </w:rPr>
        <w:t xml:space="preserve"> among men who have sex with men (MSM). Airborne transmission of MPXV is possible but does not appear to be a predominant feature of the </w:t>
      </w:r>
      <w:r w:rsidR="00902655">
        <w:rPr>
          <w:rFonts w:eastAsia="Arial"/>
        </w:rPr>
        <w:t xml:space="preserve">clade </w:t>
      </w:r>
      <w:r w:rsidRPr="66BA455A">
        <w:rPr>
          <w:rFonts w:eastAsia="Arial"/>
        </w:rPr>
        <w:t>IIb outbreak (</w:t>
      </w:r>
      <w:r w:rsidR="00013841" w:rsidRPr="66BA455A">
        <w:rPr>
          <w:rFonts w:eastAsia="Arial"/>
        </w:rPr>
        <w:t>29</w:t>
      </w:r>
      <w:r w:rsidR="008D6E5D" w:rsidRPr="66BA455A">
        <w:rPr>
          <w:rFonts w:eastAsia="Arial"/>
        </w:rPr>
        <w:t>)</w:t>
      </w:r>
      <w:r w:rsidRPr="66BA455A">
        <w:rPr>
          <w:rFonts w:eastAsia="Arial"/>
        </w:rPr>
        <w:t>.</w:t>
      </w:r>
    </w:p>
    <w:p w14:paraId="091B652A" w14:textId="1ED09E73" w:rsidR="002E7107" w:rsidRDefault="002C3EB1" w:rsidP="00E560E9">
      <w:pPr>
        <w:rPr>
          <w:rFonts w:eastAsia="Arial"/>
        </w:rPr>
      </w:pPr>
      <w:r w:rsidRPr="2050FE1A">
        <w:rPr>
          <w:rFonts w:eastAsia="Arial"/>
        </w:rPr>
        <w:t xml:space="preserve">Peer reviewed evidence on the MPXV </w:t>
      </w:r>
      <w:r>
        <w:rPr>
          <w:rFonts w:eastAsia="Arial"/>
        </w:rPr>
        <w:t>c</w:t>
      </w:r>
      <w:r w:rsidRPr="2050FE1A">
        <w:rPr>
          <w:rFonts w:eastAsia="Arial"/>
        </w:rPr>
        <w:t>lade Ib outbreak</w:t>
      </w:r>
      <w:r w:rsidR="2B3D69D5" w:rsidRPr="7FD7CA4E">
        <w:rPr>
          <w:rFonts w:eastAsia="Arial"/>
        </w:rPr>
        <w:t>,</w:t>
      </w:r>
      <w:r w:rsidRPr="2050FE1A">
        <w:rPr>
          <w:rFonts w:eastAsia="Arial"/>
        </w:rPr>
        <w:t xml:space="preserve"> which</w:t>
      </w:r>
      <w:r w:rsidR="002E7107">
        <w:rPr>
          <w:rFonts w:eastAsia="Arial"/>
        </w:rPr>
        <w:t xml:space="preserve"> began</w:t>
      </w:r>
      <w:r w:rsidRPr="2050FE1A">
        <w:rPr>
          <w:rFonts w:eastAsia="Arial"/>
        </w:rPr>
        <w:t xml:space="preserve"> in the </w:t>
      </w:r>
      <w:r w:rsidR="00FE481D">
        <w:rPr>
          <w:rFonts w:eastAsia="Arial"/>
        </w:rPr>
        <w:t>DRC</w:t>
      </w:r>
      <w:r w:rsidRPr="2050FE1A">
        <w:rPr>
          <w:rFonts w:eastAsia="Arial"/>
        </w:rPr>
        <w:t xml:space="preserve"> in September 2023 (Ib 2023</w:t>
      </w:r>
      <w:r w:rsidRPr="7FD7CA4E">
        <w:rPr>
          <w:rFonts w:eastAsia="Arial"/>
        </w:rPr>
        <w:t>)</w:t>
      </w:r>
      <w:r w:rsidR="5D836389" w:rsidRPr="7FD7CA4E">
        <w:rPr>
          <w:rFonts w:eastAsia="Arial"/>
        </w:rPr>
        <w:t>,</w:t>
      </w:r>
      <w:r w:rsidRPr="2050FE1A">
        <w:rPr>
          <w:rFonts w:eastAsia="Arial"/>
        </w:rPr>
        <w:t xml:space="preserve"> is scarce, but initial reports indicate that transmission is primarily linked to sexual contact and the highest incidence is in adolescents and young adults</w:t>
      </w:r>
      <w:r>
        <w:rPr>
          <w:rFonts w:eastAsia="Arial"/>
        </w:rPr>
        <w:t xml:space="preserve"> not involved in sex work,</w:t>
      </w:r>
      <w:r w:rsidRPr="2050FE1A">
        <w:rPr>
          <w:rFonts w:eastAsia="Arial"/>
        </w:rPr>
        <w:t xml:space="preserve"> followed by sex </w:t>
      </w:r>
      <w:r w:rsidRPr="322BFD60">
        <w:rPr>
          <w:rFonts w:eastAsia="Arial"/>
        </w:rPr>
        <w:t>workers</w:t>
      </w:r>
      <w:r w:rsidRPr="2050FE1A">
        <w:rPr>
          <w:rFonts w:eastAsia="Arial"/>
        </w:rPr>
        <w:t xml:space="preserve"> (</w:t>
      </w:r>
      <w:r w:rsidR="00013841">
        <w:rPr>
          <w:rFonts w:eastAsia="Arial"/>
        </w:rPr>
        <w:t>30</w:t>
      </w:r>
      <w:r w:rsidR="00E560E9">
        <w:rPr>
          <w:rFonts w:eastAsia="Arial"/>
        </w:rPr>
        <w:t xml:space="preserve">). </w:t>
      </w:r>
      <w:r w:rsidR="74A82494" w:rsidRPr="787480E9">
        <w:rPr>
          <w:rFonts w:eastAsia="Arial"/>
        </w:rPr>
        <w:t xml:space="preserve">Isolated cases of </w:t>
      </w:r>
      <w:r w:rsidR="00CC451E">
        <w:rPr>
          <w:rFonts w:eastAsia="Arial"/>
        </w:rPr>
        <w:t>c</w:t>
      </w:r>
      <w:r w:rsidR="74A82494" w:rsidRPr="787480E9">
        <w:rPr>
          <w:rFonts w:eastAsia="Arial"/>
        </w:rPr>
        <w:t xml:space="preserve">lade </w:t>
      </w:r>
      <w:r w:rsidR="00A96B0C">
        <w:rPr>
          <w:rFonts w:eastAsia="Arial"/>
        </w:rPr>
        <w:t>I</w:t>
      </w:r>
      <w:r w:rsidR="74A82494" w:rsidRPr="205A39C3">
        <w:rPr>
          <w:rFonts w:eastAsia="Arial"/>
        </w:rPr>
        <w:t xml:space="preserve">b infection have occurred </w:t>
      </w:r>
      <w:r w:rsidR="74A82494" w:rsidRPr="57558407">
        <w:rPr>
          <w:rFonts w:eastAsia="Arial"/>
        </w:rPr>
        <w:t>outside of</w:t>
      </w:r>
      <w:r w:rsidR="00CC451E">
        <w:rPr>
          <w:rFonts w:eastAsia="Arial"/>
        </w:rPr>
        <w:t xml:space="preserve"> the</w:t>
      </w:r>
      <w:r w:rsidR="74A82494" w:rsidRPr="57558407">
        <w:rPr>
          <w:rFonts w:eastAsia="Arial"/>
        </w:rPr>
        <w:t xml:space="preserve"> </w:t>
      </w:r>
      <w:r w:rsidR="420B0325" w:rsidRPr="1867D7D6">
        <w:rPr>
          <w:rFonts w:eastAsia="Arial"/>
        </w:rPr>
        <w:t>Africa</w:t>
      </w:r>
      <w:r w:rsidR="00CC451E">
        <w:rPr>
          <w:rFonts w:eastAsia="Arial"/>
        </w:rPr>
        <w:t>n continent</w:t>
      </w:r>
      <w:r w:rsidR="420B0325" w:rsidRPr="1867D7D6">
        <w:rPr>
          <w:rFonts w:eastAsia="Arial"/>
        </w:rPr>
        <w:t>,</w:t>
      </w:r>
      <w:r w:rsidR="420B0325" w:rsidRPr="76975AA9">
        <w:rPr>
          <w:rFonts w:eastAsia="Arial"/>
        </w:rPr>
        <w:t xml:space="preserve"> with both Sweden and Thailand reporting </w:t>
      </w:r>
      <w:r w:rsidR="420B0325" w:rsidRPr="2EEB94EE">
        <w:rPr>
          <w:rFonts w:eastAsia="Arial"/>
        </w:rPr>
        <w:t>cases</w:t>
      </w:r>
      <w:r w:rsidR="00C75CA5">
        <w:rPr>
          <w:rFonts w:eastAsia="Arial"/>
        </w:rPr>
        <w:t xml:space="preserve"> shortly after the PHEIC declaration</w:t>
      </w:r>
      <w:r w:rsidR="420B0325" w:rsidRPr="2EEB94EE">
        <w:rPr>
          <w:rFonts w:eastAsia="Arial"/>
        </w:rPr>
        <w:t>.</w:t>
      </w:r>
    </w:p>
    <w:p w14:paraId="733653F9" w14:textId="7FC5260C" w:rsidR="0024403B" w:rsidRDefault="0024403B" w:rsidP="0024403B">
      <w:pPr>
        <w:pStyle w:val="Heading2"/>
      </w:pPr>
      <w:bookmarkStart w:id="11" w:name="_Toc179789892"/>
      <w:r>
        <w:t>Incubation period</w:t>
      </w:r>
      <w:bookmarkEnd w:id="11"/>
    </w:p>
    <w:p w14:paraId="41CFCB92" w14:textId="0C251ADF" w:rsidR="00431066" w:rsidRPr="00A02ABC" w:rsidRDefault="30B88A9F" w:rsidP="022AC3A9">
      <w:pPr>
        <w:pStyle w:val="Paragraphtext"/>
        <w:rPr>
          <w:rFonts w:eastAsia="Arial"/>
        </w:rPr>
      </w:pPr>
      <w:r w:rsidRPr="00A02ABC">
        <w:rPr>
          <w:rFonts w:eastAsia="Arial"/>
        </w:rPr>
        <w:t>The</w:t>
      </w:r>
      <w:r w:rsidR="00B76336" w:rsidRPr="5E805812">
        <w:rPr>
          <w:rFonts w:eastAsia="Arial"/>
        </w:rPr>
        <w:t xml:space="preserve"> </w:t>
      </w:r>
      <w:r w:rsidR="4EBDB7E7" w:rsidRPr="5E805812">
        <w:rPr>
          <w:rFonts w:eastAsia="Arial"/>
        </w:rPr>
        <w:t xml:space="preserve">average </w:t>
      </w:r>
      <w:r w:rsidRPr="00A02ABC">
        <w:rPr>
          <w:rFonts w:eastAsia="Arial"/>
        </w:rPr>
        <w:t xml:space="preserve">incubation period </w:t>
      </w:r>
      <w:r w:rsidR="44E199E1" w:rsidRPr="5E805812">
        <w:rPr>
          <w:rFonts w:eastAsia="Arial"/>
        </w:rPr>
        <w:t xml:space="preserve">for </w:t>
      </w:r>
      <w:r w:rsidR="0017706D">
        <w:rPr>
          <w:rFonts w:eastAsia="Arial"/>
        </w:rPr>
        <w:t>mpox</w:t>
      </w:r>
      <w:r w:rsidR="00733A42">
        <w:rPr>
          <w:rFonts w:eastAsia="Arial"/>
        </w:rPr>
        <w:t xml:space="preserve"> </w:t>
      </w:r>
      <w:r w:rsidR="44E199E1" w:rsidRPr="5E805812">
        <w:rPr>
          <w:rFonts w:eastAsia="Arial"/>
        </w:rPr>
        <w:t>is</w:t>
      </w:r>
      <w:r w:rsidR="007A48AD" w:rsidRPr="5E805812">
        <w:rPr>
          <w:rFonts w:eastAsia="Arial"/>
        </w:rPr>
        <w:t xml:space="preserve"> estimated </w:t>
      </w:r>
      <w:r w:rsidR="00377AA7">
        <w:rPr>
          <w:rFonts w:eastAsia="Arial"/>
        </w:rPr>
        <w:t>to be</w:t>
      </w:r>
      <w:r w:rsidR="007A48AD" w:rsidRPr="5E805812">
        <w:rPr>
          <w:rFonts w:eastAsia="Arial"/>
        </w:rPr>
        <w:t xml:space="preserve"> </w:t>
      </w:r>
      <w:r w:rsidR="02E8A694" w:rsidRPr="0059703D">
        <w:rPr>
          <w:rFonts w:eastAsia="Arial"/>
        </w:rPr>
        <w:t>8</w:t>
      </w:r>
      <w:r w:rsidRPr="00A02ABC">
        <w:rPr>
          <w:rFonts w:eastAsia="Arial"/>
        </w:rPr>
        <w:t xml:space="preserve"> days</w:t>
      </w:r>
      <w:r w:rsidR="00C75CA5">
        <w:rPr>
          <w:rFonts w:eastAsia="Arial"/>
        </w:rPr>
        <w:t>,</w:t>
      </w:r>
      <w:r w:rsidRPr="00A02ABC">
        <w:rPr>
          <w:rFonts w:eastAsia="Arial"/>
        </w:rPr>
        <w:t xml:space="preserve"> with a range of </w:t>
      </w:r>
      <w:r w:rsidR="169FC74E" w:rsidRPr="5E805812">
        <w:rPr>
          <w:rFonts w:eastAsia="Arial"/>
        </w:rPr>
        <w:t>3</w:t>
      </w:r>
      <w:r w:rsidRPr="00A02ABC">
        <w:rPr>
          <w:rFonts w:eastAsia="Arial"/>
        </w:rPr>
        <w:t xml:space="preserve"> to 21 days </w:t>
      </w:r>
      <w:r w:rsidR="00431066" w:rsidRPr="00A02ABC">
        <w:rPr>
          <w:rFonts w:eastAsia="Arial"/>
        </w:rPr>
        <w:fldChar w:fldCharType="begin">
          <w:fldData xml:space="preserve">PEVuZE5vdGU+PENpdGU+PEF1dGhvcj5Ob2xlbjwvQXV0aG9yPjxZZWFyPjIwMTY8L1llYXI+PFJl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</w:fldData>
        </w:fldChar>
      </w:r>
      <w:r w:rsidR="00431066" w:rsidRPr="00A02ABC">
        <w:rPr>
          <w:rFonts w:eastAsia="Arial"/>
        </w:rPr>
        <w:instrText xml:space="preserve"> ADDIN EN.CITE </w:instrText>
      </w:r>
      <w:r w:rsidR="00431066" w:rsidRPr="00A02ABC">
        <w:rPr>
          <w:rFonts w:eastAsia="Arial"/>
        </w:rPr>
        <w:fldChar w:fldCharType="begin">
          <w:fldData xml:space="preserve">PEVuZE5vdGU+PENpdGU+PEF1dGhvcj5Ob2xlbjwvQXV0aG9yPjxZZWFyPjIwMTY8L1llYXI+PFJl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</w:fldData>
        </w:fldChar>
      </w:r>
      <w:r w:rsidR="00431066" w:rsidRPr="00A02ABC">
        <w:rPr>
          <w:rFonts w:eastAsia="Arial"/>
        </w:rPr>
        <w:instrText xml:space="preserve"> ADDIN EN.CITE.DATA </w:instrText>
      </w:r>
      <w:r w:rsidR="00431066" w:rsidRPr="00A02ABC">
        <w:rPr>
          <w:rFonts w:eastAsia="Arial"/>
        </w:rPr>
      </w:r>
      <w:r w:rsidR="00431066" w:rsidRPr="00A02ABC">
        <w:rPr>
          <w:rFonts w:eastAsia="Arial"/>
        </w:rPr>
        <w:fldChar w:fldCharType="end"/>
      </w:r>
      <w:r w:rsidR="00431066" w:rsidRPr="00A02ABC">
        <w:rPr>
          <w:rFonts w:eastAsia="Arial"/>
        </w:rPr>
      </w:r>
      <w:r w:rsidR="00431066" w:rsidRPr="00A02ABC">
        <w:rPr>
          <w:rFonts w:eastAsia="Arial"/>
        </w:rPr>
        <w:fldChar w:fldCharType="separate"/>
      </w:r>
      <w:r w:rsidRPr="00492E29">
        <w:rPr>
          <w:rFonts w:eastAsia="Arial"/>
        </w:rPr>
        <w:t>(</w:t>
      </w:r>
      <w:hyperlink w:anchor="_ENREF_4" w:tooltip="World Health Organization, 2022 #1" w:history="1">
        <w:r w:rsidR="00742486" w:rsidRPr="00492E29">
          <w:rPr>
            <w:rFonts w:eastAsia="Arial"/>
          </w:rPr>
          <w:t>5</w:t>
        </w:r>
      </w:hyperlink>
      <w:r w:rsidRPr="00492E29">
        <w:rPr>
          <w:rFonts w:eastAsia="Arial"/>
        </w:rPr>
        <w:t xml:space="preserve">, </w:t>
      </w:r>
      <w:hyperlink w:anchor="_ENREF_26" w:tooltip="Nolen, 2016 #13" w:history="1">
        <w:r w:rsidR="008D7018" w:rsidRPr="00492E29">
          <w:rPr>
            <w:rFonts w:eastAsia="Arial"/>
          </w:rPr>
          <w:t>31</w:t>
        </w:r>
      </w:hyperlink>
      <w:r w:rsidR="00496863" w:rsidRPr="00492E29">
        <w:rPr>
          <w:rFonts w:eastAsia="Arial"/>
        </w:rPr>
        <w:t>,</w:t>
      </w:r>
      <w:r w:rsidR="00723DD3" w:rsidRPr="00492E29">
        <w:rPr>
          <w:rFonts w:eastAsia="Arial"/>
        </w:rPr>
        <w:t>36</w:t>
      </w:r>
      <w:r w:rsidRPr="00492E29">
        <w:rPr>
          <w:rFonts w:eastAsia="Arial"/>
        </w:rPr>
        <w:t>)</w:t>
      </w:r>
      <w:r w:rsidR="00431066" w:rsidRPr="00A02ABC">
        <w:rPr>
          <w:rFonts w:eastAsia="Arial"/>
        </w:rPr>
        <w:fldChar w:fldCharType="end"/>
      </w:r>
      <w:r w:rsidRPr="00A02ABC">
        <w:rPr>
          <w:rFonts w:eastAsia="Arial"/>
        </w:rPr>
        <w:t>. The</w:t>
      </w:r>
      <w:r w:rsidR="00C5766A">
        <w:rPr>
          <w:rFonts w:eastAsia="Arial"/>
        </w:rPr>
        <w:t xml:space="preserve">re is no evidence to suggest that the incubation period varies by clade, but </w:t>
      </w:r>
      <w:r w:rsidRPr="00A02ABC">
        <w:rPr>
          <w:rFonts w:eastAsia="Arial"/>
        </w:rPr>
        <w:t xml:space="preserve">may be influenced by the route of transmission, with </w:t>
      </w:r>
      <w:r w:rsidR="00F37752">
        <w:rPr>
          <w:rFonts w:eastAsia="Arial"/>
        </w:rPr>
        <w:t>direct</w:t>
      </w:r>
      <w:r w:rsidR="00F37752" w:rsidRPr="00A02ABC">
        <w:rPr>
          <w:rFonts w:eastAsia="Arial"/>
        </w:rPr>
        <w:t xml:space="preserve"> </w:t>
      </w:r>
      <w:r w:rsidRPr="00A02ABC">
        <w:rPr>
          <w:rFonts w:eastAsia="Arial"/>
        </w:rPr>
        <w:t>exposure (e.g.</w:t>
      </w:r>
      <w:r w:rsidR="00870DBC">
        <w:rPr>
          <w:rFonts w:eastAsia="Arial"/>
        </w:rPr>
        <w:t>,</w:t>
      </w:r>
      <w:r w:rsidRPr="00A02ABC">
        <w:rPr>
          <w:rFonts w:eastAsia="Arial"/>
        </w:rPr>
        <w:t xml:space="preserve"> contact with broken skin or mucous membrane) having a shorter incubation period </w:t>
      </w:r>
      <w:r w:rsidR="00C75CA5">
        <w:rPr>
          <w:rFonts w:eastAsia="Arial"/>
        </w:rPr>
        <w:t>(</w:t>
      </w:r>
      <w:r w:rsidR="00431066" w:rsidRPr="00A02ABC">
        <w:rPr>
          <w:rFonts w:eastAsia="Arial"/>
        </w:rPr>
        <w:fldChar w:fldCharType="begin"/>
      </w:r>
      <w:r w:rsidR="00431066" w:rsidRPr="00A02ABC">
        <w:rPr>
          <w:rFonts w:eastAsia="Arial"/>
        </w:rPr>
        <w:instrText xml:space="preserve"> ADDIN EN.CITE &lt;EndNote&gt;&lt;Cite&gt;&lt;Author&gt;Miura&lt;/Author&gt;&lt;Year&gt;2022&lt;/Year&gt;&lt;RecNum&gt;10&lt;/RecNum&gt;&lt;DisplayText&gt;(28)&lt;/DisplayText&gt;&lt;record&gt;&lt;rec-number&gt;10&lt;/rec-number&gt;&lt;foreign-keys&gt;&lt;key app="EN" db-id="95t2vdaw9psxr9e2wadpawxfsva5dxe205ea" timestamp="1657247004"&gt;10&lt;/key&gt;&lt;/foreign-keys&gt;&lt;ref-type name="Journal Article"&gt;17&lt;/ref-type&gt;&lt;contributors&gt;&lt;authors&gt;&lt;author&gt;Miura, Fuminari&lt;/author&gt;&lt;author&gt;van Ewijk, Catharina Else&lt;/author&gt;&lt;author&gt;Backer, Jantien A.&lt;/author&gt;&lt;author&gt;Xiridou, Maria&lt;/author&gt;&lt;author&gt;Franz, Eelco&lt;/author&gt;&lt;author&gt;Op de Coul, Eline&lt;/author&gt;&lt;author&gt;Brandwagt, Diederik&lt;/author&gt;&lt;author&gt;van Cleef, Brigitte&lt;/author&gt;&lt;author&gt;van Rijckevorsel, Gini&lt;/author&gt;&lt;author&gt;Swaan, Corien&lt;/author&gt;&lt;author&gt;van den Hof, Susan&lt;/author&gt;&lt;author&gt;Wallinga, Jacco&lt;/author&gt;&lt;/authors&gt;&lt;/contributors&gt;&lt;titles&gt;&lt;title&gt;Estimated incubation period for monkeypox cases confirmed in the Netherlands, May 2022&lt;/title&gt;&lt;secondary-title&gt;Eurosurveillance&lt;/secondary-title&gt;&lt;/titles&gt;&lt;periodical&gt;&lt;full-title&gt;Eurosurveillance&lt;/full-title&gt;&lt;/periodical&gt;&lt;pages&gt;2200448&lt;/pages&gt;&lt;volume&gt;27&lt;/volume&gt;&lt;number&gt;24&lt;/number&gt;&lt;keywords&gt;&lt;keyword&gt;modelling&lt;/keyword&gt;&lt;keyword&gt;symptom onset&lt;/keyword&gt;&lt;keyword&gt;varicella virus infection (chickenpox)&lt;/keyword&gt;&lt;keyword&gt;smallpox&lt;/keyword&gt;&lt;keyword&gt;poxvirus&lt;/keyword&gt;&lt;keyword&gt;incubation period&lt;/keyword&gt;&lt;keyword&gt;statistics&lt;/keyword&gt;&lt;keyword&gt;Monkeypox&lt;/keyword&gt;&lt;keyword&gt;epidemiology&lt;/keyword&gt;&lt;keyword&gt;quarantine&lt;/keyword&gt;&lt;/keywords&gt;&lt;dates&gt;&lt;year&gt;2022&lt;/year&gt;&lt;/dates&gt;&lt;urls&gt;&lt;related-urls&gt;&lt;url&gt;https://www.eurosurveillance.org/content/10.2807/1560-7917.ES.2022.27.24.2200448&lt;/url&gt;&lt;/related-urls&gt;&lt;/urls&gt;&lt;electronic-resource-num&gt;doi:https://doi.org/10.2807/1560-7917.ES.2022.27.24.2200448&lt;/electronic-resource-num&gt;&lt;/record&gt;&lt;/Cite&gt;&lt;/EndNote&gt;</w:instrText>
      </w:r>
      <w:r w:rsidR="00431066" w:rsidRPr="00A02ABC">
        <w:rPr>
          <w:rFonts w:eastAsia="Arial"/>
        </w:rPr>
        <w:fldChar w:fldCharType="separate"/>
      </w:r>
      <w:r w:rsidR="004979F7" w:rsidRPr="00492E29">
        <w:rPr>
          <w:rFonts w:eastAsia="Arial"/>
        </w:rPr>
        <w:t>37</w:t>
      </w:r>
      <w:r w:rsidRPr="00492E29">
        <w:rPr>
          <w:rFonts w:eastAsia="Arial"/>
        </w:rPr>
        <w:t>)</w:t>
      </w:r>
      <w:r w:rsidR="00431066" w:rsidRPr="00A02ABC">
        <w:rPr>
          <w:rFonts w:eastAsia="Arial"/>
        </w:rPr>
        <w:fldChar w:fldCharType="end"/>
      </w:r>
      <w:r w:rsidR="00265D9E">
        <w:rPr>
          <w:rFonts w:eastAsia="Arial"/>
        </w:rPr>
        <w:t xml:space="preserve">. </w:t>
      </w:r>
    </w:p>
    <w:p w14:paraId="14D4B6F2" w14:textId="6A58FF2C" w:rsidR="00414D22" w:rsidRDefault="00414D22" w:rsidP="00414D22">
      <w:pPr>
        <w:pStyle w:val="Heading2"/>
      </w:pPr>
      <w:bookmarkStart w:id="12" w:name="_Toc179789893"/>
      <w:r>
        <w:t>Infectious period</w:t>
      </w:r>
      <w:bookmarkEnd w:id="12"/>
      <w:r>
        <w:t xml:space="preserve"> </w:t>
      </w:r>
    </w:p>
    <w:p w14:paraId="29A35762" w14:textId="2593C196" w:rsidR="000B5161" w:rsidRDefault="00265D9E" w:rsidP="005D13F4">
      <w:pPr>
        <w:rPr>
          <w:rFonts w:cs="Arial"/>
        </w:rPr>
      </w:pPr>
      <w:r>
        <w:rPr>
          <w:rFonts w:eastAsia="Arial"/>
        </w:rPr>
        <w:t>Mpox c</w:t>
      </w:r>
      <w:r w:rsidR="41233D79" w:rsidRPr="32DF4891">
        <w:rPr>
          <w:rFonts w:eastAsia="Arial"/>
        </w:rPr>
        <w:t xml:space="preserve">ases may be </w:t>
      </w:r>
      <w:r w:rsidR="759C66F3" w:rsidRPr="00A02ABC">
        <w:rPr>
          <w:rFonts w:eastAsia="Arial"/>
        </w:rPr>
        <w:t xml:space="preserve">infectious </w:t>
      </w:r>
      <w:r w:rsidR="5B469638" w:rsidRPr="32DF4891">
        <w:rPr>
          <w:rFonts w:eastAsia="Arial"/>
        </w:rPr>
        <w:t>up to 4 days prior to</w:t>
      </w:r>
      <w:r w:rsidR="759C66F3" w:rsidRPr="00A02ABC">
        <w:rPr>
          <w:rFonts w:eastAsia="Arial"/>
        </w:rPr>
        <w:t xml:space="preserve"> the onset of symptoms</w:t>
      </w:r>
      <w:r w:rsidR="00753653">
        <w:rPr>
          <w:rFonts w:eastAsia="Arial"/>
        </w:rPr>
        <w:t xml:space="preserve">, </w:t>
      </w:r>
      <w:r w:rsidR="759C66F3" w:rsidRPr="00A02ABC">
        <w:rPr>
          <w:rFonts w:eastAsia="Arial"/>
        </w:rPr>
        <w:t>either prodrom</w:t>
      </w:r>
      <w:r w:rsidR="18B9E4C9" w:rsidRPr="00A02ABC">
        <w:rPr>
          <w:rFonts w:eastAsia="Arial"/>
        </w:rPr>
        <w:t>e,</w:t>
      </w:r>
      <w:r w:rsidR="759C66F3" w:rsidRPr="00A02ABC">
        <w:rPr>
          <w:rFonts w:eastAsia="Arial"/>
        </w:rPr>
        <w:t xml:space="preserve"> rash</w:t>
      </w:r>
      <w:r w:rsidR="57A61B62" w:rsidRPr="00A02ABC">
        <w:rPr>
          <w:rFonts w:eastAsia="Arial"/>
        </w:rPr>
        <w:t xml:space="preserve"> or </w:t>
      </w:r>
      <w:r w:rsidR="003B2C86" w:rsidRPr="00A02ABC">
        <w:rPr>
          <w:rFonts w:eastAsia="Arial"/>
        </w:rPr>
        <w:t>proctitis</w:t>
      </w:r>
      <w:r w:rsidR="00753653">
        <w:rPr>
          <w:rFonts w:eastAsia="Arial"/>
        </w:rPr>
        <w:t xml:space="preserve"> (</w:t>
      </w:r>
      <w:r w:rsidR="00785132">
        <w:rPr>
          <w:rFonts w:eastAsia="Arial"/>
        </w:rPr>
        <w:t>38</w:t>
      </w:r>
      <w:r w:rsidR="00D5745E">
        <w:rPr>
          <w:rFonts w:eastAsia="Arial"/>
        </w:rPr>
        <w:t>)</w:t>
      </w:r>
      <w:r w:rsidR="759C66F3" w:rsidRPr="00A02ABC">
        <w:rPr>
          <w:rFonts w:eastAsia="Arial"/>
        </w:rPr>
        <w:t xml:space="preserve">. Cases remain infectious until </w:t>
      </w:r>
      <w:r w:rsidR="28D32CD5" w:rsidRPr="00A02ABC">
        <w:rPr>
          <w:rFonts w:eastAsia="Arial"/>
        </w:rPr>
        <w:t>all symptoms</w:t>
      </w:r>
      <w:r w:rsidR="759C66F3" w:rsidRPr="00A02ABC">
        <w:rPr>
          <w:rFonts w:eastAsia="Arial"/>
        </w:rPr>
        <w:t xml:space="preserve"> ha</w:t>
      </w:r>
      <w:r w:rsidR="2E350571" w:rsidRPr="00A02ABC">
        <w:rPr>
          <w:rFonts w:eastAsia="Arial"/>
        </w:rPr>
        <w:t>ve</w:t>
      </w:r>
      <w:r w:rsidR="759C66F3" w:rsidRPr="00A02ABC">
        <w:rPr>
          <w:rFonts w:eastAsia="Arial"/>
        </w:rPr>
        <w:t xml:space="preserve"> resolved, and all lesions have formed scabs and fallen off, leaving fresh skin underneath.</w:t>
      </w:r>
      <w:r w:rsidR="006C5734">
        <w:rPr>
          <w:rFonts w:eastAsia="Arial"/>
        </w:rPr>
        <w:t xml:space="preserve"> </w:t>
      </w:r>
      <w:r w:rsidR="7E0933CB" w:rsidRPr="00A02ABC">
        <w:rPr>
          <w:rFonts w:eastAsia="Arial"/>
        </w:rPr>
        <w:t>S</w:t>
      </w:r>
      <w:r w:rsidR="759C66F3" w:rsidRPr="00A02ABC">
        <w:rPr>
          <w:rFonts w:eastAsia="Arial"/>
        </w:rPr>
        <w:t xml:space="preserve">ome cases may not be aware of their exact symptom onset date as initial symptoms may be very subtle or not visible </w:t>
      </w:r>
      <w:r w:rsidR="000B5161" w:rsidRPr="00A02ABC">
        <w:rPr>
          <w:rFonts w:eastAsia="Arial"/>
        </w:rPr>
        <w:fldChar w:fldCharType="begin">
          <w:fldData xml:space="preserve">PEVuZE5vdGU+PENpdGU+PEF1dGhvcj5VSyBIZWFsdGggU2VjdXJpdHkgQWdlbmN5PC9BdXRob3I+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</w:fldData>
        </w:fldChar>
      </w:r>
      <w:r w:rsidR="000B5161" w:rsidRPr="00A02ABC">
        <w:rPr>
          <w:rFonts w:eastAsia="Arial"/>
        </w:rPr>
        <w:instrText xml:space="preserve"> ADDIN EN.CITE </w:instrText>
      </w:r>
      <w:r w:rsidR="000B5161" w:rsidRPr="00A02ABC">
        <w:rPr>
          <w:rFonts w:eastAsia="Arial"/>
        </w:rPr>
        <w:fldChar w:fldCharType="begin">
          <w:fldData xml:space="preserve">PEVuZE5vdGU+PENpdGU+PEF1dGhvcj5VSyBIZWFsdGggU2VjdXJpdHkgQWdlbmN5PC9BdXRob3I+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</w:fldData>
        </w:fldChar>
      </w:r>
      <w:r w:rsidR="000B5161" w:rsidRPr="00A02ABC">
        <w:rPr>
          <w:rFonts w:eastAsia="Arial"/>
        </w:rPr>
        <w:instrText xml:space="preserve"> ADDIN EN.CITE.DATA </w:instrText>
      </w:r>
      <w:r w:rsidR="000B5161" w:rsidRPr="00A02ABC">
        <w:rPr>
          <w:rFonts w:eastAsia="Arial"/>
        </w:rPr>
      </w:r>
      <w:r w:rsidR="000B5161" w:rsidRPr="00A02ABC">
        <w:rPr>
          <w:rFonts w:eastAsia="Arial"/>
        </w:rPr>
        <w:fldChar w:fldCharType="end"/>
      </w:r>
      <w:r w:rsidR="000B5161" w:rsidRPr="00A02ABC">
        <w:rPr>
          <w:rFonts w:eastAsia="Arial"/>
        </w:rPr>
      </w:r>
      <w:r w:rsidR="000B5161" w:rsidRPr="00A02ABC">
        <w:rPr>
          <w:rFonts w:eastAsia="Arial"/>
        </w:rPr>
        <w:fldChar w:fldCharType="separate"/>
      </w:r>
      <w:r w:rsidR="759C66F3" w:rsidRPr="00492E29">
        <w:rPr>
          <w:rFonts w:eastAsia="Arial"/>
        </w:rPr>
        <w:t>(</w:t>
      </w:r>
      <w:r w:rsidR="00922359" w:rsidRPr="00492E29">
        <w:rPr>
          <w:rFonts w:eastAsia="Arial"/>
        </w:rPr>
        <w:t>16,</w:t>
      </w:r>
      <w:r w:rsidR="00D5745E" w:rsidRPr="00492E29">
        <w:rPr>
          <w:rFonts w:eastAsia="Arial"/>
        </w:rPr>
        <w:t xml:space="preserve"> </w:t>
      </w:r>
      <w:r w:rsidR="00922359" w:rsidRPr="00492E29">
        <w:rPr>
          <w:rFonts w:eastAsia="Arial"/>
        </w:rPr>
        <w:t>39</w:t>
      </w:r>
      <w:r w:rsidR="004C2A16" w:rsidRPr="00492E29">
        <w:rPr>
          <w:rFonts w:eastAsia="Arial"/>
        </w:rPr>
        <w:t>–</w:t>
      </w:r>
      <w:r w:rsidR="00922359" w:rsidRPr="00492E29">
        <w:rPr>
          <w:rFonts w:eastAsia="Arial"/>
        </w:rPr>
        <w:t>42</w:t>
      </w:r>
      <w:r w:rsidR="759C66F3" w:rsidRPr="00492E29">
        <w:rPr>
          <w:rFonts w:eastAsia="Arial"/>
        </w:rPr>
        <w:t>)</w:t>
      </w:r>
      <w:r w:rsidR="000B5161" w:rsidRPr="00A02ABC">
        <w:rPr>
          <w:rFonts w:eastAsia="Arial"/>
        </w:rPr>
        <w:fldChar w:fldCharType="end"/>
      </w:r>
      <w:r w:rsidR="759C66F3" w:rsidRPr="00A02ABC">
        <w:rPr>
          <w:rFonts w:eastAsia="Arial"/>
        </w:rPr>
        <w:t>.</w:t>
      </w:r>
      <w:r w:rsidR="3D47EFE3" w:rsidRPr="00A02ABC">
        <w:rPr>
          <w:rFonts w:eastAsia="Arial"/>
        </w:rPr>
        <w:t xml:space="preserve"> </w:t>
      </w:r>
    </w:p>
    <w:p w14:paraId="24B2687C" w14:textId="63024C09" w:rsidR="000B5161" w:rsidRDefault="28521B85" w:rsidP="5FB9B796">
      <w:pPr>
        <w:rPr>
          <w:rFonts w:cs="Arial"/>
        </w:rPr>
      </w:pPr>
      <w:r w:rsidRPr="1CE0B292">
        <w:rPr>
          <w:rFonts w:cs="Arial"/>
        </w:rPr>
        <w:t>Cases</w:t>
      </w:r>
      <w:r w:rsidRPr="23CC9C65">
        <w:rPr>
          <w:rFonts w:cs="Arial"/>
        </w:rPr>
        <w:t xml:space="preserve"> </w:t>
      </w:r>
      <w:r w:rsidRPr="24572324">
        <w:rPr>
          <w:rFonts w:cs="Arial"/>
        </w:rPr>
        <w:t xml:space="preserve">who </w:t>
      </w:r>
      <w:r w:rsidR="5C925D79" w:rsidRPr="6427B217">
        <w:rPr>
          <w:rFonts w:cs="Arial"/>
        </w:rPr>
        <w:t>develop</w:t>
      </w:r>
      <w:r w:rsidRPr="24572324">
        <w:rPr>
          <w:rFonts w:cs="Arial"/>
        </w:rPr>
        <w:t xml:space="preserve"> no visible lesions </w:t>
      </w:r>
      <w:r w:rsidRPr="0E6A2EB8">
        <w:rPr>
          <w:rFonts w:cs="Arial"/>
        </w:rPr>
        <w:t xml:space="preserve">should </w:t>
      </w:r>
      <w:r w:rsidRPr="5DD0AFFD">
        <w:rPr>
          <w:rFonts w:cs="Arial"/>
        </w:rPr>
        <w:t xml:space="preserve">be </w:t>
      </w:r>
      <w:r w:rsidRPr="0E6A2EB8">
        <w:rPr>
          <w:rFonts w:cs="Arial"/>
        </w:rPr>
        <w:t xml:space="preserve">considered </w:t>
      </w:r>
      <w:r w:rsidRPr="57367EC4">
        <w:rPr>
          <w:rFonts w:cs="Arial"/>
        </w:rPr>
        <w:t>infectious for</w:t>
      </w:r>
      <w:r w:rsidRPr="5FB9B796">
        <w:rPr>
          <w:rFonts w:cs="Arial"/>
        </w:rPr>
        <w:t xml:space="preserve"> 21 days </w:t>
      </w:r>
      <w:r w:rsidR="5D2C31F2" w:rsidRPr="24071AA5">
        <w:rPr>
          <w:rFonts w:cs="Arial"/>
        </w:rPr>
        <w:t>after</w:t>
      </w:r>
      <w:r w:rsidRPr="5FB9B796">
        <w:rPr>
          <w:rFonts w:cs="Arial"/>
        </w:rPr>
        <w:t xml:space="preserve"> </w:t>
      </w:r>
      <w:r w:rsidRPr="09722EB4">
        <w:rPr>
          <w:rFonts w:cs="Arial"/>
        </w:rPr>
        <w:t>diagnosis</w:t>
      </w:r>
      <w:r w:rsidR="2D07F187" w:rsidRPr="6C916087">
        <w:rPr>
          <w:rFonts w:cs="Arial"/>
        </w:rPr>
        <w:t xml:space="preserve"> </w:t>
      </w:r>
      <w:r w:rsidR="2D07F187" w:rsidRPr="3CD43F2B">
        <w:rPr>
          <w:rFonts w:cs="Arial"/>
        </w:rPr>
        <w:t>or until symptoms resolve</w:t>
      </w:r>
      <w:r w:rsidRPr="24572324">
        <w:rPr>
          <w:rFonts w:cs="Arial"/>
        </w:rPr>
        <w:t>.</w:t>
      </w:r>
    </w:p>
    <w:p w14:paraId="7570EADF" w14:textId="5F01F1FE" w:rsidR="00492E57" w:rsidRPr="005D13F4" w:rsidRDefault="005609DB" w:rsidP="5FB9B796">
      <w:pPr>
        <w:rPr>
          <w:rFonts w:cs="Arial"/>
        </w:rPr>
      </w:pPr>
      <w:r>
        <w:rPr>
          <w:rFonts w:cs="Arial"/>
        </w:rPr>
        <w:t>Asymptomatic cases should be considered infecti</w:t>
      </w:r>
      <w:r w:rsidR="008A3FDE">
        <w:rPr>
          <w:rFonts w:cs="Arial"/>
        </w:rPr>
        <w:t>ous</w:t>
      </w:r>
      <w:r>
        <w:rPr>
          <w:rFonts w:cs="Arial"/>
        </w:rPr>
        <w:t xml:space="preserve"> for 21 days after a positive test</w:t>
      </w:r>
      <w:r w:rsidR="00BB5CDB">
        <w:rPr>
          <w:rFonts w:cs="Arial"/>
        </w:rPr>
        <w:t>, s</w:t>
      </w:r>
      <w:r>
        <w:rPr>
          <w:rFonts w:cs="Arial"/>
        </w:rPr>
        <w:t xml:space="preserve">ee </w:t>
      </w:r>
      <w:hyperlink w:anchor="_Guidance_for_asymptomatic" w:history="1">
        <w:r w:rsidR="00285FF5" w:rsidRPr="00BB5CDB">
          <w:rPr>
            <w:rStyle w:val="Hyperlink"/>
            <w:rFonts w:cs="Arial"/>
          </w:rPr>
          <w:t>Section 8: Guidance for asymptomatic cases</w:t>
        </w:r>
      </w:hyperlink>
      <w:r w:rsidR="00BB5CDB">
        <w:rPr>
          <w:rFonts w:cs="Arial"/>
        </w:rPr>
        <w:t xml:space="preserve">. </w:t>
      </w:r>
    </w:p>
    <w:p w14:paraId="24902856" w14:textId="083CA564" w:rsidR="00235B81" w:rsidRPr="00A02ABC" w:rsidRDefault="00235B81" w:rsidP="00235B81">
      <w:pPr>
        <w:pStyle w:val="Heading2"/>
        <w:rPr>
          <w:rFonts w:eastAsia="Arial"/>
        </w:rPr>
      </w:pPr>
      <w:bookmarkStart w:id="13" w:name="_Toc122504408"/>
      <w:bookmarkStart w:id="14" w:name="_Toc179789894"/>
      <w:r w:rsidRPr="00A02ABC">
        <w:rPr>
          <w:rFonts w:eastAsia="Arial"/>
        </w:rPr>
        <w:t>Clinical presentation and outcomes</w:t>
      </w:r>
      <w:bookmarkEnd w:id="13"/>
      <w:bookmarkEnd w:id="14"/>
    </w:p>
    <w:p w14:paraId="04276813" w14:textId="77777777" w:rsidR="00CD37A1" w:rsidRPr="00A02ABC" w:rsidRDefault="00CD37A1" w:rsidP="00CD37A1">
      <w:pPr>
        <w:pStyle w:val="Paragraphtext"/>
        <w:rPr>
          <w:rFonts w:eastAsia="Arial"/>
        </w:rPr>
      </w:pPr>
      <w:r w:rsidRPr="00A02ABC">
        <w:rPr>
          <w:rFonts w:eastAsia="Arial"/>
        </w:rPr>
        <w:t xml:space="preserve">Mpox is usually a self-limiting disease with symptoms lasting for 2 to 4 weeks. </w:t>
      </w:r>
    </w:p>
    <w:p w14:paraId="76D049CF" w14:textId="5A4FBBB9" w:rsidR="00CD37A1" w:rsidRPr="00A02ABC" w:rsidRDefault="00CD37A1" w:rsidP="00CD37A1">
      <w:pPr>
        <w:pStyle w:val="Paragraphtext"/>
        <w:rPr>
          <w:rFonts w:eastAsia="Arial"/>
        </w:rPr>
      </w:pPr>
      <w:r w:rsidRPr="00A02ABC">
        <w:rPr>
          <w:rFonts w:eastAsia="Arial"/>
        </w:rPr>
        <w:t>The illness may have a prodromal period lasting 1 to 5 days that is characterised by lymphadenopathy, fever (≥38°C) or history of fever, headache, myalgia, arthralgia, back pain</w:t>
      </w:r>
      <w:r w:rsidR="7A259226" w:rsidRPr="19123E43">
        <w:rPr>
          <w:rFonts w:eastAsia="Arial"/>
        </w:rPr>
        <w:t>,</w:t>
      </w:r>
      <w:r w:rsidRPr="00A02ABC">
        <w:rPr>
          <w:rFonts w:eastAsia="Arial"/>
        </w:rPr>
        <w:t xml:space="preserve"> and sore throat. Not all cases report prodromal symptoms </w:t>
      </w:r>
      <w:r w:rsidRPr="00A02ABC">
        <w:rPr>
          <w:rFonts w:eastAsia="Arial"/>
        </w:rPr>
        <w:fldChar w:fldCharType="begin"/>
      </w:r>
      <w:r w:rsidRPr="00A02ABC">
        <w:rPr>
          <w:rFonts w:eastAsia="Arial"/>
        </w:rPr>
        <w:instrText xml:space="preserve"> ADDIN EN.CITE &lt;EndNote&gt;&lt;Cite&gt;&lt;Author&gt;Public Health England&lt;/Author&gt;&lt;Year&gt;2019&lt;/Year&gt;&lt;RecNum&gt;19&lt;/RecNum&gt;&lt;DisplayText&gt;(33)&lt;/DisplayText&gt;&lt;record&gt;&lt;rec-number&gt;19&lt;/rec-number&gt;&lt;foreign-keys&gt;&lt;key app="EN" db-id="pp0ptvp0mtzdtye0tr352zav2pf9r5tvx5za" timestamp="1657257799"&gt;19&lt;/key&gt;&lt;/foreign-keys&gt;&lt;ref-type name="Web Page"&gt;12&lt;/ref-type&gt;&lt;contributors&gt;&lt;authors&gt;&lt;author&gt;Public Health England,&lt;/author&gt;&lt;/authors&gt;&lt;/contributors&gt;&lt;titles&gt;&lt;title&gt;Monkeypox: information for primary care&lt;/title&gt;&lt;/titles&gt;&lt;dates&gt;&lt;year&gt;2019&lt;/year&gt;&lt;/dates&gt;&lt;publisher&gt;Public Health England&lt;/publisher&gt;&lt;urls&gt;&lt;related-urls&gt;&lt;url&gt;https://assets.publishing.service.gov.uk/government/uploads/system/uploads/attachment_data/file/850059/Monkeypox_information_for_primary_care.pdf&lt;/url&gt;&lt;/related-urls&gt;&lt;/urls&gt;&lt;/record&gt;&lt;/Cite&gt;&lt;/EndNote&gt;</w:instrText>
      </w:r>
      <w:r w:rsidRPr="00A02ABC">
        <w:rPr>
          <w:rFonts w:eastAsia="Arial"/>
        </w:rPr>
        <w:fldChar w:fldCharType="separate"/>
      </w:r>
      <w:r w:rsidRPr="00492E29">
        <w:rPr>
          <w:rFonts w:eastAsia="Arial"/>
        </w:rPr>
        <w:t>(</w:t>
      </w:r>
      <w:r w:rsidR="002F223F" w:rsidRPr="00492E29">
        <w:rPr>
          <w:rFonts w:eastAsia="Arial"/>
        </w:rPr>
        <w:t>43, 44</w:t>
      </w:r>
      <w:r w:rsidRPr="00492E29">
        <w:rPr>
          <w:rFonts w:eastAsia="Arial"/>
        </w:rPr>
        <w:t>)</w:t>
      </w:r>
      <w:r w:rsidRPr="00A02ABC">
        <w:rPr>
          <w:rFonts w:eastAsia="Arial"/>
        </w:rPr>
        <w:fldChar w:fldCharType="end"/>
      </w:r>
      <w:r w:rsidRPr="00A02ABC">
        <w:rPr>
          <w:rFonts w:eastAsia="Arial"/>
        </w:rPr>
        <w:t>.</w:t>
      </w:r>
    </w:p>
    <w:p w14:paraId="2FAC9125" w14:textId="3FE18D6F" w:rsidR="00CD37A1" w:rsidRPr="00A02ABC" w:rsidRDefault="00CD37A1" w:rsidP="00CD37A1">
      <w:pPr>
        <w:pStyle w:val="Paragraphtext"/>
        <w:rPr>
          <w:rFonts w:eastAsia="Arial"/>
        </w:rPr>
      </w:pPr>
      <w:r w:rsidRPr="00A02ABC">
        <w:rPr>
          <w:rFonts w:eastAsia="Arial"/>
        </w:rPr>
        <w:t>A maculopapular rash is typical of mpox and may develop 1 to 5 days after the onset of fever. The rash may be generalised or localised, discrete</w:t>
      </w:r>
      <w:r w:rsidR="00AA2481">
        <w:rPr>
          <w:rFonts w:eastAsia="Arial"/>
        </w:rPr>
        <w:t>,</w:t>
      </w:r>
      <w:r w:rsidRPr="00A02ABC">
        <w:rPr>
          <w:rFonts w:eastAsia="Arial"/>
        </w:rPr>
        <w:t xml:space="preserve"> or confluent. It is classically described as centrifugal, more concentrated on the face and extremities than the trunk. Skin lesions often present at first as macules (lesions with a flat base), which progress to papules (slightly raised firm lesions), vesicles (lesions filled with clear fluid) and pustules </w:t>
      </w:r>
      <w:r w:rsidRPr="00A02ABC">
        <w:rPr>
          <w:rFonts w:eastAsia="Arial"/>
        </w:rPr>
        <w:lastRenderedPageBreak/>
        <w:t xml:space="preserve">(lesions filled with yellowish fluid). Crusted scabbing usually begins 14 to 21 days after rash onset. Scabs then fall off, leaving dyspigmented scars </w:t>
      </w:r>
      <w:r w:rsidRPr="00A02ABC">
        <w:rPr>
          <w:rFonts w:eastAsia="Arial"/>
        </w:rPr>
        <w:fldChar w:fldCharType="begin"/>
      </w:r>
      <w:r w:rsidRPr="00A02ABC">
        <w:rPr>
          <w:rFonts w:eastAsia="Arial"/>
        </w:rPr>
        <w:instrText xml:space="preserve"> ADDIN EN.CITE &lt;EndNote&gt;&lt;Cite&gt;&lt;Author&gt;Di Giulio&lt;/Author&gt;&lt;Year&gt;2004&lt;/Year&gt;&lt;RecNum&gt;20&lt;/RecNum&gt;&lt;DisplayText&gt;(34)&lt;/DisplayText&gt;&lt;record&gt;&lt;rec-number&gt;20&lt;/rec-number&gt;&lt;foreign-keys&gt;&lt;key app="EN" db-id="95t2vdaw9psxr9e2wadpawxfsva5dxe205ea" timestamp="1657258199"&gt;20&lt;/key&gt;&lt;/foreign-keys&gt;&lt;ref-type name="Journal Article"&gt;17&lt;/ref-type&gt;&lt;contributors&gt;&lt;authors&gt;&lt;author&gt;Di Giulio, Daniel B.&lt;/author&gt;&lt;author&gt;Eckburg, Paul B.&lt;/author&gt;&lt;/authors&gt;&lt;/contributors&gt;&lt;titles&gt;&lt;title&gt;Human monkeypox: an emerging zoonosis&lt;/title&gt;&lt;secondary-title&gt;The Lancet Infectious Diseases&lt;/secondary-title&gt;&lt;/titles&gt;&lt;periodical&gt;&lt;full-title&gt;The Lancet Infectious Diseases&lt;/full-title&gt;&lt;/periodical&gt;&lt;pages&gt;15-25&lt;/pages&gt;&lt;volume&gt;4&lt;/volume&gt;&lt;number&gt;1&lt;/number&gt;&lt;dates&gt;&lt;year&gt;2004&lt;/year&gt;&lt;/dates&gt;&lt;publisher&gt;Elsevier&lt;/publisher&gt;&lt;isbn&gt;1473-3099&lt;/isbn&gt;&lt;urls&gt;&lt;related-urls&gt;&lt;url&gt;https://doi.org/10.1016/S1473-3099(03)00856-9&lt;/url&gt;&lt;/related-urls&gt;&lt;/urls&gt;&lt;electronic-resource-num&gt;10.1016/S1473-3099(03)00856-9&lt;/electronic-resource-num&gt;&lt;access-date&gt;2022/07/07&lt;/access-date&gt;&lt;/record&gt;&lt;/Cite&gt;&lt;/EndNote&gt;</w:instrText>
      </w:r>
      <w:r w:rsidRPr="00A02ABC">
        <w:rPr>
          <w:rFonts w:eastAsia="Arial"/>
        </w:rPr>
        <w:fldChar w:fldCharType="separate"/>
      </w:r>
      <w:r w:rsidRPr="00492E29">
        <w:rPr>
          <w:rFonts w:eastAsia="Arial"/>
        </w:rPr>
        <w:t>(</w:t>
      </w:r>
      <w:hyperlink w:anchor="_ENREF_34" w:tooltip="Di Giulio, 2004 #20" w:history="1">
        <w:r w:rsidR="0062394B" w:rsidRPr="00492E29">
          <w:rPr>
            <w:rFonts w:eastAsia="Arial"/>
          </w:rPr>
          <w:t>45</w:t>
        </w:r>
      </w:hyperlink>
      <w:r w:rsidRPr="00492E29">
        <w:rPr>
          <w:rFonts w:eastAsia="Arial"/>
        </w:rPr>
        <w:t>)</w:t>
      </w:r>
      <w:r w:rsidRPr="00A02ABC">
        <w:rPr>
          <w:rFonts w:eastAsia="Arial"/>
        </w:rPr>
        <w:fldChar w:fldCharType="end"/>
      </w:r>
      <w:r w:rsidRPr="00A02ABC">
        <w:rPr>
          <w:rFonts w:eastAsia="Arial"/>
        </w:rPr>
        <w:t xml:space="preserve">. </w:t>
      </w:r>
    </w:p>
    <w:p w14:paraId="5F488214" w14:textId="4AFBC460" w:rsidR="00905532" w:rsidRPr="00A02ABC" w:rsidRDefault="00905532" w:rsidP="00905532">
      <w:pPr>
        <w:pStyle w:val="Paragraphtext"/>
        <w:rPr>
          <w:rFonts w:eastAsia="Arial"/>
        </w:rPr>
      </w:pPr>
      <w:r w:rsidRPr="00A02ABC">
        <w:rPr>
          <w:rFonts w:eastAsia="Arial"/>
        </w:rPr>
        <w:t>A typical distinguishing feature of mpox (</w:t>
      </w:r>
      <w:r w:rsidR="00EA7990">
        <w:rPr>
          <w:rFonts w:eastAsia="Arial"/>
        </w:rPr>
        <w:t>c</w:t>
      </w:r>
      <w:r w:rsidRPr="00A02ABC">
        <w:rPr>
          <w:rFonts w:eastAsia="Arial"/>
        </w:rPr>
        <w:t xml:space="preserve">lade I and IIa), not observed in smallpox or varicella, is the presence of lymphadenopathy such as swelling at the maxillary, cervical or inguinal lymph nodes </w:t>
      </w:r>
      <w:r w:rsidRPr="00A02ABC">
        <w:rPr>
          <w:rFonts w:eastAsia="Arial"/>
        </w:rPr>
        <w:fldChar w:fldCharType="begin"/>
      </w:r>
      <w:r w:rsidRPr="00A02ABC">
        <w:rPr>
          <w:rFonts w:eastAsia="Arial"/>
        </w:rPr>
        <w:instrText xml:space="preserve"> ADDIN EN.CITE &lt;EndNote&gt;&lt;Cite&gt;&lt;Author&gt;McCollum&lt;/Author&gt;&lt;Year&gt;2014&lt;/Year&gt;&lt;RecNum&gt;37&lt;/RecNum&gt;&lt;DisplayText&gt;(35)&lt;/DisplayText&gt;&lt;record&gt;&lt;rec-number&gt;37&lt;/rec-number&gt;&lt;foreign-keys&gt;&lt;key app="EN" db-id="pp0ptvp0mtzdtye0tr352zav2pf9r5tvx5za" timestamp="1664262065"&gt;3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Pr="00A02ABC">
        <w:rPr>
          <w:rFonts w:eastAsia="Arial"/>
        </w:rPr>
        <w:fldChar w:fldCharType="separate"/>
      </w:r>
      <w:r w:rsidRPr="00492E29">
        <w:rPr>
          <w:rFonts w:eastAsia="Arial"/>
        </w:rPr>
        <w:t>(</w:t>
      </w:r>
      <w:r w:rsidR="00997878" w:rsidRPr="00492E29">
        <w:rPr>
          <w:rFonts w:eastAsia="Arial"/>
        </w:rPr>
        <w:t>46</w:t>
      </w:r>
      <w:r w:rsidRPr="00492E29">
        <w:rPr>
          <w:rFonts w:eastAsia="Arial"/>
        </w:rPr>
        <w:t>)</w:t>
      </w:r>
      <w:r w:rsidRPr="00A02ABC">
        <w:rPr>
          <w:rFonts w:eastAsia="Arial"/>
        </w:rPr>
        <w:fldChar w:fldCharType="end"/>
      </w:r>
      <w:r w:rsidRPr="00A02ABC">
        <w:rPr>
          <w:rFonts w:eastAsia="Arial"/>
        </w:rPr>
        <w:t>.</w:t>
      </w:r>
    </w:p>
    <w:p w14:paraId="7BB3289B" w14:textId="3658F313" w:rsidR="00905532" w:rsidRPr="00A02ABC" w:rsidRDefault="00726EAA" w:rsidP="00905532">
      <w:pPr>
        <w:pStyle w:val="Paragraphtext"/>
        <w:rPr>
          <w:rFonts w:eastAsia="Arial"/>
        </w:rPr>
      </w:pPr>
      <w:r>
        <w:rPr>
          <w:rFonts w:eastAsia="Arial"/>
        </w:rPr>
        <w:t>Many</w:t>
      </w:r>
      <w:r w:rsidR="00905532" w:rsidRPr="00A02ABC">
        <w:rPr>
          <w:rFonts w:eastAsia="Arial"/>
        </w:rPr>
        <w:t xml:space="preserve"> cases </w:t>
      </w:r>
      <w:r w:rsidR="005008FE">
        <w:rPr>
          <w:rFonts w:eastAsia="Arial"/>
        </w:rPr>
        <w:t>associated with</w:t>
      </w:r>
      <w:r w:rsidR="00905532" w:rsidRPr="00A02ABC">
        <w:rPr>
          <w:rFonts w:eastAsia="Arial"/>
        </w:rPr>
        <w:t xml:space="preserve"> the</w:t>
      </w:r>
      <w:r>
        <w:rPr>
          <w:rFonts w:eastAsia="Arial"/>
        </w:rPr>
        <w:t xml:space="preserve"> ongoing</w:t>
      </w:r>
      <w:r w:rsidR="00CE4E16">
        <w:rPr>
          <w:rFonts w:eastAsia="Arial"/>
        </w:rPr>
        <w:t xml:space="preserve"> clade</w:t>
      </w:r>
      <w:r w:rsidR="00905532" w:rsidRPr="00A02ABC">
        <w:rPr>
          <w:rFonts w:eastAsia="Arial"/>
        </w:rPr>
        <w:t xml:space="preserve"> IIb</w:t>
      </w:r>
      <w:r w:rsidR="56DB2753" w:rsidRPr="00A02ABC">
        <w:rPr>
          <w:rFonts w:eastAsia="Arial"/>
        </w:rPr>
        <w:t xml:space="preserve"> outbreak</w:t>
      </w:r>
      <w:r w:rsidR="00905532" w:rsidRPr="00A02ABC">
        <w:rPr>
          <w:rFonts w:eastAsia="Arial"/>
        </w:rPr>
        <w:t xml:space="preserve"> have not presented with the classically described clinical picture for mpox</w:t>
      </w:r>
      <w:r>
        <w:rPr>
          <w:rFonts w:eastAsia="Arial"/>
        </w:rPr>
        <w:t xml:space="preserve"> as above</w:t>
      </w:r>
      <w:r w:rsidR="009D2807">
        <w:rPr>
          <w:rFonts w:eastAsia="Arial"/>
        </w:rPr>
        <w:t xml:space="preserve"> </w:t>
      </w:r>
      <w:r w:rsidR="00905532" w:rsidRPr="00A02ABC">
        <w:rPr>
          <w:rFonts w:eastAsia="Arial"/>
        </w:rPr>
        <w:fldChar w:fldCharType="begin"/>
      </w:r>
      <w:r w:rsidR="00905532" w:rsidRPr="00A02ABC">
        <w:rPr>
          <w:rFonts w:eastAsia="Arial"/>
        </w:rPr>
        <w:instrText xml:space="preserve"> ADDIN EN.CITE &lt;EndNote&gt;&lt;Cite&gt;&lt;Author&gt;World Health Organization&lt;/Author&gt;&lt;Year&gt;2022&lt;/Year&gt;&lt;RecNum&gt;53&lt;/RecNum&gt;&lt;DisplayText&gt;(24)&lt;/DisplayText&gt;&lt;record&gt;&lt;rec-number&gt;53&lt;/rec-number&gt;&lt;foreign-keys&gt;&lt;key app="EN" db-id="pp0ptvp0mtzdtye0tr352zav2pf9r5tvx5za" timestamp="1664334670"&gt;53&lt;/key&gt;&lt;/foreign-keys&gt;&lt;ref-type name="Web Page"&gt;12&lt;/ref-type&gt;&lt;contributors&gt;&lt;authors&gt;&lt;author&gt;World Health Organization,&lt;/author&gt;&lt;/authors&gt;&lt;/contributors&gt;&lt;titles&gt;&lt;title&gt;Multi-country monkeypox outbreak: situation update&lt;/title&gt;&lt;/titles&gt;&lt;dates&gt;&lt;year&gt;2022&lt;/year&gt;&lt;pub-dates&gt;&lt;date&gt;27 June 2022&lt;/date&gt;&lt;/pub-dates&gt;&lt;/dates&gt;&lt;urls&gt;&lt;related-urls&gt;&lt;url&gt;https://www.who.int/emergencies/disease-outbreak-news/item/2022-DON396#:~:text=Routes%20of%20monkeypox%20virus%20transmission%20include%20human-to-human%20via,transmission.%20Vertical%20transmission%20%28mother-to-child%29%20has%20also%20been%20documented.&lt;/url&gt;&lt;/related-urls&gt;&lt;/urls&gt;&lt;/record&gt;&lt;/Cite&gt;&lt;/EndNote&gt;</w:instrText>
      </w:r>
      <w:r w:rsidR="00905532" w:rsidRPr="00A02ABC">
        <w:rPr>
          <w:rFonts w:eastAsia="Arial"/>
        </w:rPr>
        <w:fldChar w:fldCharType="separate"/>
      </w:r>
      <w:r w:rsidR="00905532" w:rsidRPr="00492E29">
        <w:rPr>
          <w:rFonts w:eastAsia="Arial"/>
        </w:rPr>
        <w:t>(</w:t>
      </w:r>
      <w:r w:rsidR="00B1422D" w:rsidRPr="00492E29">
        <w:rPr>
          <w:rFonts w:eastAsia="Arial"/>
        </w:rPr>
        <w:t>28, 47</w:t>
      </w:r>
      <w:r w:rsidR="00905532" w:rsidRPr="00492E29">
        <w:rPr>
          <w:rFonts w:eastAsia="Arial"/>
        </w:rPr>
        <w:t>)</w:t>
      </w:r>
      <w:r w:rsidR="00905532" w:rsidRPr="00A02ABC">
        <w:rPr>
          <w:rFonts w:eastAsia="Arial"/>
        </w:rPr>
        <w:fldChar w:fldCharType="end"/>
      </w:r>
      <w:r w:rsidR="00905532" w:rsidRPr="00A02ABC">
        <w:rPr>
          <w:rFonts w:eastAsia="Arial"/>
        </w:rPr>
        <w:t xml:space="preserve">. Differing presentations of cases in the </w:t>
      </w:r>
      <w:r w:rsidR="00CE4E16">
        <w:rPr>
          <w:rFonts w:eastAsia="Arial"/>
        </w:rPr>
        <w:t>clade</w:t>
      </w:r>
      <w:r w:rsidR="00905532" w:rsidRPr="00A02ABC">
        <w:rPr>
          <w:rFonts w:eastAsia="Arial"/>
        </w:rPr>
        <w:t xml:space="preserve"> IIb outbreak have been described as follows</w:t>
      </w:r>
      <w:r w:rsidR="00905532" w:rsidRPr="00A02ABC">
        <w:rPr>
          <w:rStyle w:val="FootnoteReference"/>
          <w:rFonts w:eastAsia="Arial" w:cs="Arial"/>
        </w:rPr>
        <w:footnoteReference w:id="2"/>
      </w:r>
      <w:r w:rsidR="00905532" w:rsidRPr="00A02ABC">
        <w:rPr>
          <w:rFonts w:eastAsia="Arial"/>
        </w:rPr>
        <w:t>:</w:t>
      </w:r>
    </w:p>
    <w:p w14:paraId="2329BF5E" w14:textId="2252A04D" w:rsidR="00905532" w:rsidRPr="005420E9" w:rsidRDefault="00905532" w:rsidP="005420E9">
      <w:pPr>
        <w:pStyle w:val="Bullet"/>
        <w:rPr>
          <w:rFonts w:eastAsia="Arial"/>
          <w:sz w:val="24"/>
          <w:szCs w:val="24"/>
        </w:rPr>
      </w:pPr>
      <w:r w:rsidRPr="005420E9">
        <w:rPr>
          <w:rFonts w:eastAsia="Arial"/>
          <w:sz w:val="24"/>
          <w:szCs w:val="24"/>
        </w:rPr>
        <w:t>Lymphadenopathy</w:t>
      </w:r>
      <w:r w:rsidR="6B0DEC6C" w:rsidRPr="005420E9">
        <w:rPr>
          <w:rFonts w:eastAsia="Arial"/>
          <w:sz w:val="24"/>
          <w:szCs w:val="24"/>
        </w:rPr>
        <w:t>,</w:t>
      </w:r>
      <w:r w:rsidRPr="005420E9">
        <w:rPr>
          <w:rFonts w:eastAsia="Arial"/>
          <w:sz w:val="24"/>
          <w:szCs w:val="24"/>
        </w:rPr>
        <w:t xml:space="preserve"> </w:t>
      </w:r>
      <w:r w:rsidR="008A04FF" w:rsidRPr="005420E9">
        <w:rPr>
          <w:rFonts w:eastAsia="Arial"/>
          <w:sz w:val="24"/>
          <w:szCs w:val="24"/>
        </w:rPr>
        <w:t>present in</w:t>
      </w:r>
      <w:r w:rsidRPr="005420E9">
        <w:rPr>
          <w:rFonts w:eastAsia="Arial"/>
          <w:sz w:val="24"/>
          <w:szCs w:val="24"/>
        </w:rPr>
        <w:t xml:space="preserve"> 5</w:t>
      </w:r>
      <w:r w:rsidR="008A04FF" w:rsidRPr="005420E9">
        <w:rPr>
          <w:rFonts w:eastAsia="Arial"/>
          <w:sz w:val="24"/>
          <w:szCs w:val="24"/>
        </w:rPr>
        <w:t>7</w:t>
      </w:r>
      <w:r w:rsidRPr="005420E9">
        <w:rPr>
          <w:rFonts w:eastAsia="Arial"/>
          <w:sz w:val="24"/>
          <w:szCs w:val="24"/>
        </w:rPr>
        <w:t xml:space="preserve">% of cases </w: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Pr="005420E9">
        <w:rPr>
          <w:rFonts w:eastAsia="Arial"/>
          <w:sz w:val="24"/>
          <w:szCs w:val="24"/>
        </w:rPr>
        <w:t>(</w:t>
      </w:r>
      <w:r w:rsidR="00333AD9" w:rsidRPr="005420E9">
        <w:rPr>
          <w:rFonts w:eastAsia="Arial"/>
          <w:sz w:val="24"/>
          <w:szCs w:val="24"/>
        </w:rPr>
        <w:t>22,</w:t>
      </w:r>
      <w:r w:rsidR="00F1206D" w:rsidRPr="005420E9">
        <w:rPr>
          <w:rFonts w:eastAsia="Arial"/>
          <w:sz w:val="24"/>
          <w:szCs w:val="24"/>
        </w:rPr>
        <w:t xml:space="preserve"> 48</w:t>
      </w:r>
      <w:r w:rsidRPr="005420E9">
        <w:rPr>
          <w:rFonts w:eastAsia="Arial"/>
          <w:sz w:val="24"/>
          <w:szCs w:val="24"/>
        </w:rPr>
        <w:t>)</w:t>
      </w:r>
      <w:r w:rsidRPr="005420E9">
        <w:rPr>
          <w:rFonts w:eastAsia="Arial"/>
          <w:sz w:val="24"/>
          <w:szCs w:val="24"/>
        </w:rPr>
        <w:fldChar w:fldCharType="end"/>
      </w:r>
      <w:r w:rsidRPr="005420E9">
        <w:rPr>
          <w:rFonts w:eastAsia="Arial"/>
          <w:sz w:val="24"/>
          <w:szCs w:val="24"/>
        </w:rPr>
        <w:t xml:space="preserve">. </w:t>
      </w:r>
    </w:p>
    <w:p w14:paraId="7CFE7925" w14:textId="0D71FE2A" w:rsidR="006E0B91" w:rsidRPr="005420E9" w:rsidRDefault="00905532" w:rsidP="005420E9">
      <w:pPr>
        <w:pStyle w:val="Bullet"/>
        <w:rPr>
          <w:rFonts w:eastAsia="Arial"/>
          <w:sz w:val="24"/>
          <w:szCs w:val="24"/>
        </w:rPr>
      </w:pPr>
      <w:r w:rsidRPr="005420E9">
        <w:rPr>
          <w:rFonts w:eastAsia="Arial"/>
          <w:sz w:val="24"/>
          <w:szCs w:val="24"/>
        </w:rPr>
        <w:t xml:space="preserve">Cases have </w:t>
      </w:r>
      <w:r w:rsidR="14764D95" w:rsidRPr="005420E9">
        <w:rPr>
          <w:rFonts w:eastAsia="Arial"/>
          <w:sz w:val="24"/>
          <w:szCs w:val="24"/>
        </w:rPr>
        <w:t xml:space="preserve">often </w:t>
      </w:r>
      <w:r w:rsidRPr="005420E9">
        <w:rPr>
          <w:rFonts w:eastAsia="Arial"/>
          <w:sz w:val="24"/>
          <w:szCs w:val="24"/>
        </w:rPr>
        <w:t xml:space="preserve">been mild, sometimes with very few lesions, or a single lesion, with 39% of cases </w:t>
      </w:r>
      <w:r w:rsidR="16F765E1" w:rsidRPr="005420E9">
        <w:rPr>
          <w:rFonts w:eastAsia="Arial"/>
          <w:sz w:val="24"/>
          <w:szCs w:val="24"/>
        </w:rPr>
        <w:t>having ≤</w:t>
      </w:r>
      <w:r w:rsidRPr="005420E9">
        <w:rPr>
          <w:rFonts w:eastAsia="Arial"/>
          <w:sz w:val="24"/>
          <w:szCs w:val="24"/>
        </w:rPr>
        <w:t xml:space="preserve">5 lesions </w: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Pr="005420E9">
        <w:rPr>
          <w:rFonts w:eastAsia="Arial"/>
          <w:sz w:val="24"/>
          <w:szCs w:val="24"/>
        </w:rPr>
        <w:t>(</w:t>
      </w:r>
      <w:r w:rsidR="00F1206D" w:rsidRPr="005420E9">
        <w:rPr>
          <w:rFonts w:eastAsia="Arial"/>
          <w:sz w:val="24"/>
          <w:szCs w:val="24"/>
        </w:rPr>
        <w:t>22</w:t>
      </w:r>
      <w:r w:rsidRPr="005420E9">
        <w:rPr>
          <w:rFonts w:eastAsia="Arial"/>
          <w:sz w:val="24"/>
          <w:szCs w:val="24"/>
        </w:rPr>
        <w:t>)</w:t>
      </w:r>
      <w:r w:rsidRPr="005420E9">
        <w:rPr>
          <w:rFonts w:eastAsia="Arial"/>
          <w:sz w:val="24"/>
          <w:szCs w:val="24"/>
        </w:rPr>
        <w:fldChar w:fldCharType="end"/>
      </w:r>
      <w:r w:rsidR="002438A1" w:rsidRPr="005420E9">
        <w:rPr>
          <w:rFonts w:eastAsia="Arial"/>
          <w:sz w:val="24"/>
          <w:szCs w:val="24"/>
        </w:rPr>
        <w:t xml:space="preserve">, and cases in the </w:t>
      </w:r>
      <w:r w:rsidR="00D420D1" w:rsidRPr="005420E9">
        <w:rPr>
          <w:rFonts w:eastAsia="Arial"/>
          <w:sz w:val="24"/>
          <w:szCs w:val="24"/>
        </w:rPr>
        <w:t xml:space="preserve">IIb </w:t>
      </w:r>
      <w:r w:rsidR="002438A1" w:rsidRPr="005420E9">
        <w:rPr>
          <w:rFonts w:eastAsia="Arial"/>
          <w:sz w:val="24"/>
          <w:szCs w:val="24"/>
        </w:rPr>
        <w:t>outbreak were five times more likely to report a ‘mild’ rash than cases with clade IIb from prior outbreaks (</w:t>
      </w:r>
      <w:r w:rsidR="00F1206D" w:rsidRPr="005420E9">
        <w:rPr>
          <w:rFonts w:eastAsia="Arial"/>
          <w:sz w:val="24"/>
          <w:szCs w:val="24"/>
        </w:rPr>
        <w:t>47</w:t>
      </w:r>
      <w:r w:rsidR="002438A1" w:rsidRPr="005420E9">
        <w:rPr>
          <w:rFonts w:eastAsia="Arial"/>
          <w:sz w:val="24"/>
          <w:szCs w:val="24"/>
        </w:rPr>
        <w:t>)</w:t>
      </w:r>
      <w:r w:rsidR="000A3549" w:rsidRPr="005420E9">
        <w:rPr>
          <w:rFonts w:eastAsia="Arial"/>
          <w:sz w:val="24"/>
          <w:szCs w:val="24"/>
        </w:rPr>
        <w:t>.</w:t>
      </w:r>
    </w:p>
    <w:p w14:paraId="5D6B7D31" w14:textId="4DA89860" w:rsidR="00905532" w:rsidRPr="005420E9" w:rsidRDefault="00905532" w:rsidP="005420E9">
      <w:pPr>
        <w:pStyle w:val="Bullet"/>
        <w:rPr>
          <w:rFonts w:eastAsia="Arial"/>
          <w:sz w:val="24"/>
          <w:szCs w:val="24"/>
        </w:rPr>
      </w:pPr>
      <w:r w:rsidRPr="005420E9">
        <w:rPr>
          <w:rFonts w:eastAsia="Arial"/>
          <w:sz w:val="24"/>
          <w:szCs w:val="24"/>
        </w:rPr>
        <w:t xml:space="preserve">Lesions have appeared in the genital or perianal area and have not spread further (68% of cases with mucosal lesions) </w: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Pr="005420E9">
        <w:rPr>
          <w:rFonts w:eastAsia="Arial"/>
          <w:sz w:val="24"/>
          <w:szCs w:val="24"/>
        </w:rPr>
        <w:t>(</w:t>
      </w:r>
      <w:r w:rsidR="0002176E" w:rsidRPr="005420E9">
        <w:rPr>
          <w:rFonts w:eastAsia="Arial"/>
          <w:sz w:val="24"/>
          <w:szCs w:val="24"/>
        </w:rPr>
        <w:t>22</w:t>
      </w:r>
      <w:r w:rsidRPr="005420E9">
        <w:rPr>
          <w:rFonts w:eastAsia="Arial"/>
          <w:sz w:val="24"/>
          <w:szCs w:val="24"/>
        </w:rPr>
        <w:t>)</w:t>
      </w:r>
      <w:r w:rsidRPr="005420E9">
        <w:rPr>
          <w:rFonts w:eastAsia="Arial"/>
          <w:sz w:val="24"/>
          <w:szCs w:val="24"/>
        </w:rPr>
        <w:fldChar w:fldCharType="end"/>
      </w:r>
      <w:r w:rsidRPr="005420E9">
        <w:rPr>
          <w:rFonts w:eastAsia="Arial"/>
          <w:sz w:val="24"/>
          <w:szCs w:val="24"/>
        </w:rPr>
        <w:t xml:space="preserve">. </w:t>
      </w:r>
    </w:p>
    <w:p w14:paraId="76A32906" w14:textId="57EA8712" w:rsidR="000B5161" w:rsidRPr="005420E9" w:rsidRDefault="00905532" w:rsidP="005420E9">
      <w:pPr>
        <w:pStyle w:val="Bullet"/>
        <w:rPr>
          <w:rFonts w:eastAsia="Arial"/>
          <w:sz w:val="24"/>
          <w:szCs w:val="24"/>
        </w:rPr>
      </w:pPr>
      <w:r w:rsidRPr="005420E9">
        <w:rPr>
          <w:rFonts w:eastAsia="Arial"/>
          <w:sz w:val="24"/>
          <w:szCs w:val="24"/>
        </w:rPr>
        <w:t xml:space="preserve">Visible skin lesions have been absent in some cases (5% of cases), instead presenting with proctitis, urethritis, rectal pain and/or rectal bleeding </w: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Pr="005420E9">
        <w:rPr>
          <w:rFonts w:eastAsia="Arial"/>
          <w:sz w:val="24"/>
          <w:szCs w:val="24"/>
        </w:rPr>
        <w:t>(</w:t>
      </w:r>
      <w:r w:rsidR="0002176E" w:rsidRPr="005420E9">
        <w:rPr>
          <w:rFonts w:eastAsia="Arial"/>
          <w:sz w:val="24"/>
          <w:szCs w:val="24"/>
        </w:rPr>
        <w:t>22</w:t>
      </w:r>
      <w:r w:rsidRPr="005420E9">
        <w:rPr>
          <w:rFonts w:eastAsia="Arial"/>
          <w:sz w:val="24"/>
          <w:szCs w:val="24"/>
        </w:rPr>
        <w:t>)</w:t>
      </w:r>
      <w:r w:rsidRPr="005420E9">
        <w:rPr>
          <w:rFonts w:eastAsia="Arial"/>
          <w:sz w:val="24"/>
          <w:szCs w:val="24"/>
        </w:rPr>
        <w:fldChar w:fldCharType="end"/>
      </w:r>
      <w:r w:rsidRPr="005420E9">
        <w:rPr>
          <w:rFonts w:eastAsia="Arial"/>
          <w:sz w:val="24"/>
          <w:szCs w:val="24"/>
        </w:rPr>
        <w:t>.</w:t>
      </w:r>
    </w:p>
    <w:p w14:paraId="20C0E1B4" w14:textId="5B4CA277" w:rsidR="006F4209" w:rsidRPr="005420E9" w:rsidRDefault="006F4209" w:rsidP="005420E9">
      <w:pPr>
        <w:pStyle w:val="Bullet"/>
        <w:rPr>
          <w:rFonts w:eastAsia="Arial"/>
          <w:sz w:val="24"/>
          <w:szCs w:val="24"/>
        </w:rPr>
      </w:pPr>
      <w:r w:rsidRPr="005420E9">
        <w:rPr>
          <w:rFonts w:eastAsia="Arial"/>
          <w:sz w:val="24"/>
          <w:szCs w:val="24"/>
        </w:rPr>
        <w:t>Lesions may also appear in the oral cavity</w:t>
      </w:r>
      <w:r w:rsidR="000A3549" w:rsidRPr="005420E9">
        <w:rPr>
          <w:rFonts w:eastAsia="Arial"/>
          <w:sz w:val="24"/>
          <w:szCs w:val="24"/>
        </w:rPr>
        <w:t xml:space="preserve"> (</w:t>
      </w:r>
      <w:r w:rsidR="00D77EF6" w:rsidRPr="005420E9">
        <w:rPr>
          <w:rFonts w:eastAsia="Arial"/>
          <w:sz w:val="24"/>
          <w:szCs w:val="24"/>
        </w:rPr>
        <w:t>49</w:t>
      </w:r>
      <w:r w:rsidR="000A3549" w:rsidRPr="005420E9">
        <w:rPr>
          <w:rFonts w:eastAsia="Arial"/>
          <w:sz w:val="24"/>
          <w:szCs w:val="24"/>
        </w:rPr>
        <w:t>)</w:t>
      </w:r>
      <w:r w:rsidRPr="005420E9">
        <w:rPr>
          <w:rFonts w:eastAsia="Arial"/>
          <w:sz w:val="24"/>
          <w:szCs w:val="24"/>
        </w:rPr>
        <w:t>.</w:t>
      </w:r>
    </w:p>
    <w:p w14:paraId="229F7DE0" w14:textId="2601A2C6" w:rsidR="006F4209" w:rsidRPr="005420E9" w:rsidRDefault="2BB364AE" w:rsidP="005420E9">
      <w:pPr>
        <w:pStyle w:val="Bullet"/>
        <w:rPr>
          <w:rFonts w:eastAsia="Arial"/>
          <w:sz w:val="24"/>
          <w:szCs w:val="24"/>
        </w:rPr>
      </w:pPr>
      <w:r w:rsidRPr="005420E9">
        <w:rPr>
          <w:rFonts w:eastAsia="Arial"/>
          <w:sz w:val="24"/>
          <w:szCs w:val="24"/>
        </w:rPr>
        <w:t>R</w:t>
      </w:r>
      <w:r w:rsidR="006F4209" w:rsidRPr="005420E9">
        <w:rPr>
          <w:rFonts w:eastAsia="Arial"/>
          <w:sz w:val="24"/>
          <w:szCs w:val="24"/>
        </w:rPr>
        <w:t xml:space="preserve">ashes and lesions </w:t>
      </w:r>
      <w:r w:rsidR="0DF186D7" w:rsidRPr="005420E9">
        <w:rPr>
          <w:rFonts w:eastAsia="Arial"/>
          <w:sz w:val="24"/>
          <w:szCs w:val="24"/>
        </w:rPr>
        <w:t>commonly appear</w:t>
      </w:r>
      <w:r w:rsidR="006F4209" w:rsidRPr="005420E9">
        <w:rPr>
          <w:rFonts w:eastAsia="Arial"/>
          <w:sz w:val="24"/>
          <w:szCs w:val="24"/>
        </w:rPr>
        <w:t xml:space="preserve"> before the onset of fever, malaise and other constitutional symptoms (prodromal period) </w:t>
      </w:r>
      <w:r w:rsidR="006F4209"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006F4209" w:rsidRPr="005420E9">
        <w:rPr>
          <w:rFonts w:eastAsia="Arial"/>
          <w:sz w:val="24"/>
          <w:szCs w:val="24"/>
        </w:rPr>
        <w:instrText xml:space="preserve"> ADDIN EN.CITE </w:instrText>
      </w:r>
      <w:r w:rsidR="006F4209" w:rsidRPr="005420E9">
        <w:rPr>
          <w:rFonts w:eastAsia="Arial"/>
          <w:sz w:val="24"/>
          <w:szCs w:val="24"/>
        </w:rPr>
        <w:fldChar w:fldCharType="begin">
          <w:fldData xml:space="preserve">PEVuZE5vdGU+PENpdGU+PEF1dGhvcj5UaG9ybmhpbGw8L0F1dGhvcj48WWVhcj4yMDIyPC9ZZWFy
PjxSZWNOdW0+Mzk8L1JlY051bT48RGlzcGxheVRleHQ+KDE4KTwvRGlzcGxheVRleHQ+PHJlY29y
ZD48cmVjLW51bWJlcj4zOTwvcmVjLW51bWJlcj48Zm9yZWlnbi1rZXlzPjxrZXkgYXBwPSJFTiIg
ZGItaWQ9InBwMHB0dnAwbXR6ZHR5ZTB0cjM1MnphdjJwZjlyNXR2eDV6YSIgdGltZXN0YW1wPSIx
NjY0MjYyMDg1Ij4zOT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HBh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=
</w:fldData>
        </w:fldChar>
      </w:r>
      <w:r w:rsidR="006F4209" w:rsidRPr="005420E9">
        <w:rPr>
          <w:rFonts w:eastAsia="Arial"/>
          <w:sz w:val="24"/>
          <w:szCs w:val="24"/>
        </w:rPr>
        <w:instrText xml:space="preserve"> ADDIN EN.CITE.DATA </w:instrText>
      </w:r>
      <w:r w:rsidR="006F4209" w:rsidRPr="005420E9">
        <w:rPr>
          <w:rFonts w:eastAsia="Arial"/>
          <w:sz w:val="24"/>
          <w:szCs w:val="24"/>
        </w:rPr>
      </w:r>
      <w:r w:rsidR="006F4209" w:rsidRPr="005420E9">
        <w:rPr>
          <w:rFonts w:eastAsia="Arial"/>
          <w:sz w:val="24"/>
          <w:szCs w:val="24"/>
        </w:rPr>
        <w:fldChar w:fldCharType="end"/>
      </w:r>
      <w:r w:rsidR="006F4209" w:rsidRPr="005420E9">
        <w:rPr>
          <w:rFonts w:eastAsia="Arial"/>
          <w:sz w:val="24"/>
          <w:szCs w:val="24"/>
        </w:rPr>
      </w:r>
      <w:r w:rsidR="006F4209" w:rsidRPr="005420E9">
        <w:rPr>
          <w:rFonts w:eastAsia="Arial"/>
          <w:sz w:val="24"/>
          <w:szCs w:val="24"/>
        </w:rPr>
        <w:fldChar w:fldCharType="separate"/>
      </w:r>
      <w:r w:rsidR="006F4209" w:rsidRPr="005420E9">
        <w:rPr>
          <w:rFonts w:eastAsia="Arial"/>
          <w:sz w:val="24"/>
          <w:szCs w:val="24"/>
        </w:rPr>
        <w:t>(</w:t>
      </w:r>
      <w:hyperlink w:anchor="_ENREF_18" w:tooltip="Thornhill, 2022 #39" w:history="1">
        <w:r w:rsidR="00D77EF6" w:rsidRPr="005420E9">
          <w:rPr>
            <w:rFonts w:eastAsia="Arial"/>
            <w:sz w:val="24"/>
            <w:szCs w:val="24"/>
          </w:rPr>
          <w:t>22</w:t>
        </w:r>
      </w:hyperlink>
      <w:r w:rsidR="006F4209" w:rsidRPr="005420E9">
        <w:rPr>
          <w:rFonts w:eastAsia="Arial"/>
          <w:sz w:val="24"/>
          <w:szCs w:val="24"/>
        </w:rPr>
        <w:t>)</w:t>
      </w:r>
      <w:r w:rsidR="006F4209" w:rsidRPr="005420E9">
        <w:rPr>
          <w:rFonts w:eastAsia="Arial"/>
          <w:sz w:val="24"/>
          <w:szCs w:val="24"/>
        </w:rPr>
        <w:fldChar w:fldCharType="end"/>
      </w:r>
      <w:r w:rsidR="006F4209" w:rsidRPr="005420E9">
        <w:rPr>
          <w:rFonts w:eastAsia="Arial"/>
          <w:sz w:val="24"/>
          <w:szCs w:val="24"/>
        </w:rPr>
        <w:t>.</w:t>
      </w:r>
    </w:p>
    <w:p w14:paraId="4DF9BCB7" w14:textId="27CE3CDB" w:rsidR="00414D22" w:rsidRDefault="006F4209" w:rsidP="0072188D">
      <w:pPr>
        <w:pStyle w:val="Paragraphtext"/>
        <w:rPr>
          <w:rFonts w:eastAsia="Arial"/>
        </w:rPr>
      </w:pPr>
      <w:r w:rsidRPr="00A02ABC">
        <w:rPr>
          <w:rFonts w:eastAsia="Arial"/>
        </w:rPr>
        <w:t xml:space="preserve">Symptomatic manifestations of mpox can cause severe pain and affect vulnerable anatomic sites; </w:t>
      </w:r>
      <w:r w:rsidR="3D9BECE8" w:rsidRPr="00A02ABC">
        <w:rPr>
          <w:rFonts w:eastAsia="Arial"/>
        </w:rPr>
        <w:t>painful</w:t>
      </w:r>
      <w:r w:rsidRPr="00A02ABC">
        <w:rPr>
          <w:rFonts w:eastAsia="Arial"/>
        </w:rPr>
        <w:t xml:space="preserve"> proctitis or oral lesions may be the primary presentation. More severe complications of</w:t>
      </w:r>
      <w:r w:rsidR="00C8230F">
        <w:rPr>
          <w:rFonts w:eastAsia="Arial"/>
        </w:rPr>
        <w:t xml:space="preserve"> mpox</w:t>
      </w:r>
      <w:r w:rsidRPr="00A02ABC">
        <w:rPr>
          <w:rFonts w:eastAsia="Arial"/>
        </w:rPr>
        <w:t xml:space="preserve"> include secondary infections including cellulitis, bronchopneumonia, sepsis, encephalitis</w:t>
      </w:r>
      <w:r w:rsidR="00654055">
        <w:rPr>
          <w:rFonts w:eastAsia="Arial"/>
        </w:rPr>
        <w:t>,</w:t>
      </w:r>
      <w:r w:rsidRPr="00A02ABC">
        <w:rPr>
          <w:rFonts w:eastAsia="Arial"/>
        </w:rPr>
        <w:t xml:space="preserve"> and infection of the cornea with subsequent scarring and loss of vision. Severe dehydration may occur, secondary to vomiting, diarrhoea and oral lesions preventing adequate hydration </w:t>
      </w:r>
      <w:r w:rsidRPr="00A02ABC">
        <w:rPr>
          <w:rFonts w:eastAsia="Arial"/>
        </w:rPr>
        <w:fldChar w:fldCharType="begin">
          <w:fldData xml:space="preserve">PEVuZE5vdGU+PENpdGU+PEF1dGhvcj5MdW08L0F1dGhvcj48WWVhcj4yMDIyPC9ZZWFyPjxSZWNO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</w:fldData>
        </w:fldChar>
      </w:r>
      <w:r w:rsidRPr="00A02ABC">
        <w:rPr>
          <w:rFonts w:eastAsia="Arial"/>
        </w:rPr>
        <w:instrText xml:space="preserve"> ADDIN EN.CITE </w:instrText>
      </w:r>
      <w:r w:rsidRPr="00A02ABC">
        <w:rPr>
          <w:rFonts w:eastAsia="Arial"/>
        </w:rPr>
        <w:fldChar w:fldCharType="begin">
          <w:fldData xml:space="preserve">PEVuZE5vdGU+PENpdGU+PEF1dGhvcj5MdW08L0F1dGhvcj48WWVhcj4yMDIyPC9ZZWFyPjxSZWNO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</w:fldData>
        </w:fldChar>
      </w:r>
      <w:r w:rsidRPr="00A02ABC">
        <w:rPr>
          <w:rFonts w:eastAsia="Arial"/>
        </w:rPr>
        <w:instrText xml:space="preserve"> ADDIN EN.CITE.DATA </w:instrText>
      </w:r>
      <w:r w:rsidRPr="00A02ABC">
        <w:rPr>
          <w:rFonts w:eastAsia="Arial"/>
        </w:rPr>
      </w:r>
      <w:r w:rsidRPr="00A02ABC">
        <w:rPr>
          <w:rFonts w:eastAsia="Arial"/>
        </w:rPr>
        <w:fldChar w:fldCharType="end"/>
      </w:r>
      <w:r w:rsidRPr="00A02ABC">
        <w:rPr>
          <w:rFonts w:eastAsia="Arial"/>
        </w:rPr>
      </w:r>
      <w:r w:rsidRPr="00A02ABC">
        <w:rPr>
          <w:rFonts w:eastAsia="Arial"/>
        </w:rPr>
        <w:fldChar w:fldCharType="separate"/>
      </w:r>
      <w:r w:rsidRPr="00492E29">
        <w:rPr>
          <w:rFonts w:eastAsia="Arial"/>
        </w:rPr>
        <w:t>(</w:t>
      </w:r>
      <w:r w:rsidR="00307C97" w:rsidRPr="00492E29">
        <w:rPr>
          <w:rFonts w:eastAsia="Arial"/>
        </w:rPr>
        <w:t>27</w:t>
      </w:r>
      <w:r w:rsidRPr="00492E29">
        <w:rPr>
          <w:rFonts w:eastAsia="Arial"/>
        </w:rPr>
        <w:t>)</w:t>
      </w:r>
      <w:r w:rsidRPr="00A02ABC">
        <w:rPr>
          <w:rFonts w:eastAsia="Arial"/>
        </w:rPr>
        <w:fldChar w:fldCharType="end"/>
      </w:r>
      <w:r w:rsidRPr="00A02ABC">
        <w:rPr>
          <w:rFonts w:eastAsia="Arial"/>
        </w:rPr>
        <w:t>.</w:t>
      </w:r>
    </w:p>
    <w:p w14:paraId="71147153" w14:textId="1136D217" w:rsidR="00654055" w:rsidRPr="0059703D" w:rsidRDefault="001E4F6E" w:rsidP="0059703D">
      <w:r>
        <w:t xml:space="preserve">Mpox </w:t>
      </w:r>
      <w:r w:rsidR="00121273">
        <w:t xml:space="preserve">reinfections </w:t>
      </w:r>
      <w:r w:rsidR="00F13E16">
        <w:t xml:space="preserve">after initial infection and </w:t>
      </w:r>
      <w:r w:rsidR="00BB69CD">
        <w:t xml:space="preserve">infections in partially or fully </w:t>
      </w:r>
      <w:r w:rsidR="00F13E16">
        <w:t>vaccinat</w:t>
      </w:r>
      <w:r w:rsidR="00BB69CD">
        <w:t>ed people</w:t>
      </w:r>
      <w:r w:rsidR="00F13E16">
        <w:t xml:space="preserve"> </w:t>
      </w:r>
      <w:r w:rsidR="00BB69CD">
        <w:t>can occur</w:t>
      </w:r>
      <w:r w:rsidR="00F13E16">
        <w:t xml:space="preserve">, </w:t>
      </w:r>
      <w:r w:rsidR="14268D0F">
        <w:t>al</w:t>
      </w:r>
      <w:r w:rsidR="00F13E16">
        <w:t xml:space="preserve">though evidence regarding these cases is currently limited. </w:t>
      </w:r>
      <w:r w:rsidR="009D2807">
        <w:t>O</w:t>
      </w:r>
      <w:r w:rsidR="00832CE1">
        <w:t xml:space="preserve">ne study </w:t>
      </w:r>
      <w:r w:rsidR="009C533A">
        <w:t xml:space="preserve">has demonstrated that </w:t>
      </w:r>
      <w:r w:rsidR="00F13A8E">
        <w:t>cases who are infected after vaccination may report mild symptoms (</w:t>
      </w:r>
      <w:r w:rsidR="0083334C">
        <w:t>50</w:t>
      </w:r>
      <w:r w:rsidR="00F13A8E">
        <w:t>)</w:t>
      </w:r>
      <w:r w:rsidR="00C03D12">
        <w:t>.</w:t>
      </w:r>
      <w:r w:rsidR="009D2807">
        <w:t xml:space="preserve"> </w:t>
      </w:r>
      <w:r w:rsidR="004A02AF">
        <w:t>O</w:t>
      </w:r>
      <w:r w:rsidR="009D2807">
        <w:t xml:space="preserve">ther </w:t>
      </w:r>
      <w:r w:rsidR="00F13A8E">
        <w:t xml:space="preserve">evidence in this space </w:t>
      </w:r>
      <w:r w:rsidR="005148E4">
        <w:t>has</w:t>
      </w:r>
      <w:r w:rsidR="001812C4">
        <w:t xml:space="preserve"> people </w:t>
      </w:r>
      <w:r w:rsidR="0082512D">
        <w:t>infected with MPXV</w:t>
      </w:r>
      <w:r w:rsidR="24FAA29A">
        <w:t>,</w:t>
      </w:r>
      <w:r w:rsidR="0082512D">
        <w:t xml:space="preserve"> during or after the 2022 </w:t>
      </w:r>
      <w:r w:rsidR="00742F8B">
        <w:t xml:space="preserve">clade </w:t>
      </w:r>
      <w:r w:rsidR="0082512D">
        <w:t>IIb outbreaks</w:t>
      </w:r>
      <w:r w:rsidR="1E8050C1">
        <w:t>,</w:t>
      </w:r>
      <w:r w:rsidR="0082512D">
        <w:t xml:space="preserve"> report</w:t>
      </w:r>
      <w:r w:rsidR="00C03D12">
        <w:t>ing</w:t>
      </w:r>
      <w:r w:rsidR="0082512D">
        <w:t xml:space="preserve"> milder symptoms than those infected in previous outbreaks of </w:t>
      </w:r>
      <w:r w:rsidR="00742F8B">
        <w:t>clade</w:t>
      </w:r>
      <w:r w:rsidR="0082512D">
        <w:t xml:space="preserve"> IIb</w:t>
      </w:r>
      <w:r w:rsidR="00EF4615">
        <w:t>,</w:t>
      </w:r>
      <w:r w:rsidR="0082512D">
        <w:t xml:space="preserve"> </w:t>
      </w:r>
      <w:r w:rsidR="009D2807">
        <w:t>though this has not</w:t>
      </w:r>
      <w:r w:rsidR="00835D21">
        <w:t xml:space="preserve"> been explicitly linked to vaccination (</w:t>
      </w:r>
      <w:r w:rsidR="00F30350">
        <w:t>47</w:t>
      </w:r>
      <w:r w:rsidR="00271514">
        <w:t>).</w:t>
      </w:r>
      <w:r w:rsidR="00565913">
        <w:t xml:space="preserve"> </w:t>
      </w:r>
    </w:p>
    <w:p w14:paraId="34D9C2FA" w14:textId="7096FF3F" w:rsidR="0072188D" w:rsidRPr="00A02ABC" w:rsidRDefault="0072188D" w:rsidP="0072188D">
      <w:pPr>
        <w:pStyle w:val="Heading2"/>
        <w:rPr>
          <w:rFonts w:eastAsia="Arial"/>
        </w:rPr>
      </w:pPr>
      <w:bookmarkStart w:id="15" w:name="_Toc122504409"/>
      <w:bookmarkStart w:id="16" w:name="_Toc179789895"/>
      <w:r w:rsidRPr="00A02ABC">
        <w:rPr>
          <w:rFonts w:eastAsia="Arial"/>
        </w:rPr>
        <w:t>Mortality</w:t>
      </w:r>
      <w:bookmarkEnd w:id="15"/>
      <w:bookmarkEnd w:id="16"/>
    </w:p>
    <w:p w14:paraId="2119C1AC" w14:textId="33925B9A" w:rsidR="0072188D" w:rsidRDefault="00CF5FBC" w:rsidP="0072188D">
      <w:pPr>
        <w:pStyle w:val="Paragraphtext"/>
        <w:rPr>
          <w:rFonts w:eastAsia="Arial"/>
        </w:rPr>
      </w:pPr>
      <w:r>
        <w:rPr>
          <w:rFonts w:eastAsia="Arial"/>
        </w:rPr>
        <w:t>Globally</w:t>
      </w:r>
      <w:r w:rsidR="0072188D" w:rsidRPr="00A02ABC">
        <w:rPr>
          <w:rFonts w:eastAsia="Arial"/>
        </w:rPr>
        <w:t>, the mpox case fatality rate</w:t>
      </w:r>
      <w:r w:rsidR="00742F8B">
        <w:rPr>
          <w:rFonts w:eastAsia="Arial"/>
        </w:rPr>
        <w:t xml:space="preserve"> (CFR)</w:t>
      </w:r>
      <w:r w:rsidR="0072188D" w:rsidRPr="00A02ABC">
        <w:rPr>
          <w:rFonts w:eastAsia="Arial"/>
        </w:rPr>
        <w:t xml:space="preserve"> ranges from 0% to 11%, but there are challenges in accurately estimating this rate </w:t>
      </w:r>
      <w:r w:rsidR="0072188D" w:rsidRPr="00A02ABC">
        <w:rPr>
          <w:rFonts w:eastAsia="Arial"/>
        </w:rPr>
        <w:fldChar w:fldCharType="begin"/>
      </w:r>
      <w:r w:rsidR="0072188D" w:rsidRPr="00A02ABC">
        <w:rPr>
          <w:rFonts w:eastAsia="Arial"/>
        </w:rPr>
        <w:instrText xml:space="preserve"> ADDIN EN.CITE &lt;EndNote&gt;&lt;Cite&gt;&lt;Author&gt;Public Health Laboratory Network&lt;/Author&gt;&lt;Year&gt;2022&lt;/Year&gt;&lt;RecNum&gt;22&lt;/RecNum&gt;&lt;DisplayText&gt;(36)&lt;/DisplayText&gt;&lt;record&gt;&lt;rec-number&gt;22&lt;/rec-number&gt;&lt;foreign-keys&gt;&lt;key app="EN" db-id="pp0ptvp0mtzdtye0tr352zav2pf9r5tvx5za" timestamp="1657258404"&gt;22&lt;/key&gt;&lt;/foreign-keys&gt;&lt;ref-type name="Journal Article"&gt;17&lt;/ref-type&gt;&lt;contributors&gt;&lt;authors&gt;&lt;author&gt;Public Health Laboratory Network,&lt;/author&gt;&lt;/authors&gt;&lt;/contributors&gt;&lt;titles&gt;&lt;title&gt;Monkeypox (Monkeypox Virus) Laboratory Case Definition (LCD)&lt;/title&gt;&lt;/titles&gt;&lt;dates&gt;&lt;year&gt;2022&lt;/year&gt;&lt;/dates&gt;&lt;urls&gt;&lt;related-urls&gt;&lt;url&gt;https://www1.health.gov.au/internet/main/publishing.nsf/Content/cda-phlncd-monkeypox.htm&lt;/url&gt;&lt;/related-urls&gt;&lt;/urls&gt;&lt;/record&gt;&lt;/Cite&gt;&lt;/EndNote&gt;</w:instrText>
      </w:r>
      <w:r w:rsidR="0072188D" w:rsidRPr="00A02ABC">
        <w:rPr>
          <w:rFonts w:eastAsia="Arial"/>
        </w:rPr>
        <w:fldChar w:fldCharType="separate"/>
      </w:r>
      <w:r w:rsidR="0072188D" w:rsidRPr="0A86493C">
        <w:rPr>
          <w:rFonts w:eastAsia="Arial"/>
        </w:rPr>
        <w:t>(</w:t>
      </w:r>
      <w:hyperlink w:anchor="_ENREF_36">
        <w:r w:rsidR="0016561D">
          <w:rPr>
            <w:rFonts w:eastAsia="Arial"/>
          </w:rPr>
          <w:t>51</w:t>
        </w:r>
      </w:hyperlink>
      <w:r w:rsidR="0072188D" w:rsidRPr="0A86493C">
        <w:rPr>
          <w:rFonts w:eastAsia="Arial"/>
        </w:rPr>
        <w:t>)</w:t>
      </w:r>
      <w:r w:rsidR="0072188D" w:rsidRPr="00A02ABC">
        <w:rPr>
          <w:rFonts w:eastAsia="Arial"/>
        </w:rPr>
        <w:fldChar w:fldCharType="end"/>
      </w:r>
      <w:r w:rsidR="0072188D" w:rsidRPr="00A02ABC">
        <w:rPr>
          <w:rFonts w:eastAsia="Arial"/>
        </w:rPr>
        <w:t>.</w:t>
      </w:r>
    </w:p>
    <w:p w14:paraId="3E11735F" w14:textId="595682F8" w:rsidR="00CF38C7" w:rsidRPr="005D13F4" w:rsidRDefault="00CF38C7" w:rsidP="005D13F4">
      <w:r w:rsidRPr="00A02ABC">
        <w:rPr>
          <w:rFonts w:eastAsia="Arial"/>
        </w:rPr>
        <w:lastRenderedPageBreak/>
        <w:t xml:space="preserve">Clade IIa has an estimated CFR ranging between 1 and 6% </w:t>
      </w:r>
      <w:r w:rsidRPr="00A02ABC">
        <w:rPr>
          <w:rFonts w:eastAsia="Arial" w:cs="Times New Roman"/>
          <w:color w:val="000000" w:themeColor="text1"/>
          <w:kern w:val="0"/>
          <w14:ligatures w14:val="none"/>
        </w:rPr>
        <w:fldChar w:fldCharType="begin">
          <w:fldData xml:space="preserve">PEVuZE5vdGU+PENpdGU+PEF1dGhvcj5Jc2lkcm88L0F1dGhvcj48WWVhcj4yMDIyPC9ZZWFyPjxS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</w:fldData>
        </w:fldChar>
      </w:r>
      <w:r w:rsidRPr="00A02ABC">
        <w:rPr>
          <w:rFonts w:eastAsia="Arial"/>
        </w:rPr>
        <w:instrText xml:space="preserve"> ADDIN EN.CITE </w:instrText>
      </w:r>
      <w:r w:rsidRPr="00A02ABC">
        <w:rPr>
          <w:rFonts w:eastAsia="Arial" w:cs="Times New Roman"/>
          <w:color w:val="000000" w:themeColor="text1"/>
          <w:kern w:val="0"/>
          <w14:ligatures w14:val="none"/>
        </w:rPr>
        <w:fldChar w:fldCharType="begin">
          <w:fldData xml:space="preserve">PEVuZE5vdGU+PENpdGU+PEF1dGhvcj5Jc2lkcm88L0F1dGhvcj48WWVhcj4yMDIyPC9ZZWFyPjxS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</w:fldData>
        </w:fldChar>
      </w:r>
      <w:r w:rsidRPr="00A02ABC">
        <w:rPr>
          <w:rFonts w:eastAsia="Arial"/>
        </w:rPr>
        <w:instrText xml:space="preserve"> ADDIN EN.CITE.DATA </w:instrText>
      </w:r>
      <w:r w:rsidRPr="00A02ABC">
        <w:rPr>
          <w:rFonts w:eastAsia="Arial" w:cs="Times New Roman"/>
          <w:color w:val="000000" w:themeColor="text1"/>
          <w:kern w:val="0"/>
          <w14:ligatures w14:val="none"/>
        </w:rPr>
      </w:r>
      <w:r w:rsidRPr="00A02ABC">
        <w:rPr>
          <w:rFonts w:eastAsia="Arial" w:cs="Times New Roman"/>
          <w:color w:val="000000" w:themeColor="text1"/>
          <w:kern w:val="0"/>
          <w14:ligatures w14:val="none"/>
        </w:rPr>
        <w:fldChar w:fldCharType="end"/>
      </w:r>
      <w:r w:rsidRPr="00A02ABC">
        <w:rPr>
          <w:rFonts w:eastAsia="Arial" w:cs="Times New Roman"/>
          <w:color w:val="000000" w:themeColor="text1"/>
          <w:kern w:val="0"/>
          <w14:ligatures w14:val="none"/>
        </w:rPr>
      </w:r>
      <w:r w:rsidRPr="00A02ABC">
        <w:rPr>
          <w:rFonts w:eastAsia="Arial" w:cs="Times New Roman"/>
          <w:color w:val="000000" w:themeColor="text1"/>
          <w:kern w:val="0"/>
          <w14:ligatures w14:val="none"/>
        </w:rPr>
        <w:fldChar w:fldCharType="separate"/>
      </w:r>
      <w:r w:rsidRPr="00A02ABC">
        <w:rPr>
          <w:rFonts w:eastAsia="Arial"/>
        </w:rPr>
        <w:t>(</w:t>
      </w:r>
      <w:hyperlink w:anchor="_ENREF_37" w:tooltip="Isidro, 2022 #34" w:history="1">
        <w:r w:rsidRPr="00A02ABC">
          <w:rPr>
            <w:rFonts w:eastAsia="Arial"/>
          </w:rPr>
          <w:t>37</w:t>
        </w:r>
      </w:hyperlink>
      <w:r w:rsidRPr="00A02ABC">
        <w:rPr>
          <w:rFonts w:eastAsia="Arial"/>
        </w:rPr>
        <w:t xml:space="preserve">, </w:t>
      </w:r>
      <w:hyperlink w:anchor="_ENREF_38" w:tooltip="Organization, 2022 #1" w:history="1">
        <w:r w:rsidRPr="00A02ABC">
          <w:rPr>
            <w:rFonts w:eastAsia="Arial"/>
          </w:rPr>
          <w:t>38</w:t>
        </w:r>
      </w:hyperlink>
      <w:r w:rsidRPr="00A02ABC">
        <w:rPr>
          <w:rFonts w:eastAsia="Arial"/>
        </w:rPr>
        <w:t>)</w:t>
      </w:r>
      <w:r w:rsidRPr="00A02ABC">
        <w:rPr>
          <w:rFonts w:eastAsia="Arial" w:cs="Times New Roman"/>
          <w:color w:val="000000" w:themeColor="text1"/>
          <w:kern w:val="0"/>
          <w14:ligatures w14:val="none"/>
        </w:rPr>
        <w:fldChar w:fldCharType="end"/>
      </w:r>
      <w:r w:rsidRPr="00A02ABC">
        <w:rPr>
          <w:rFonts w:eastAsia="Arial"/>
        </w:rPr>
        <w:t xml:space="preserve">, and </w:t>
      </w:r>
      <w:r>
        <w:rPr>
          <w:rFonts w:eastAsia="Arial"/>
        </w:rPr>
        <w:t>c</w:t>
      </w:r>
      <w:r w:rsidRPr="00A02ABC">
        <w:rPr>
          <w:rFonts w:eastAsia="Arial"/>
        </w:rPr>
        <w:t>lade IIb has an estimated CFR of &lt;1%</w:t>
      </w:r>
      <w:r w:rsidR="002E3B44">
        <w:rPr>
          <w:rFonts w:eastAsia="Arial"/>
        </w:rPr>
        <w:t xml:space="preserve"> (76)</w:t>
      </w:r>
      <w:r w:rsidRPr="00A02ABC">
        <w:rPr>
          <w:rFonts w:eastAsia="Arial"/>
        </w:rPr>
        <w:t xml:space="preserve">. </w:t>
      </w:r>
    </w:p>
    <w:p w14:paraId="41FA4292" w14:textId="22E0BE22" w:rsidR="00345E01" w:rsidRDefault="0072188D" w:rsidP="0072188D">
      <w:pPr>
        <w:pStyle w:val="Paragraphtext"/>
        <w:rPr>
          <w:rFonts w:eastAsia="Arial"/>
        </w:rPr>
      </w:pPr>
      <w:r w:rsidRPr="00A02ABC">
        <w:rPr>
          <w:rFonts w:eastAsia="Arial"/>
        </w:rPr>
        <w:t xml:space="preserve">Clade I </w:t>
      </w:r>
      <w:r w:rsidR="002DE054" w:rsidRPr="016ECD0D">
        <w:rPr>
          <w:rFonts w:eastAsia="Arial"/>
        </w:rPr>
        <w:t>has</w:t>
      </w:r>
      <w:r w:rsidRPr="00A02ABC">
        <w:rPr>
          <w:rFonts w:eastAsia="Arial"/>
        </w:rPr>
        <w:t xml:space="preserve"> a </w:t>
      </w:r>
      <w:r w:rsidR="00742F8B">
        <w:rPr>
          <w:rFonts w:eastAsia="Arial"/>
        </w:rPr>
        <w:t>CFR</w:t>
      </w:r>
      <w:r w:rsidRPr="00A02ABC">
        <w:rPr>
          <w:rFonts w:eastAsia="Arial"/>
        </w:rPr>
        <w:t xml:space="preserve"> estimated at 10% </w:t>
      </w:r>
      <w:r w:rsidRPr="00A02ABC">
        <w:rPr>
          <w:rFonts w:eastAsia="Arial"/>
        </w:rPr>
        <w:fldChar w:fldCharType="begin"/>
      </w:r>
      <w:r w:rsidRPr="00A02ABC">
        <w:rPr>
          <w:rFonts w:eastAsia="Arial"/>
        </w:rPr>
        <w:instrText xml:space="preserve"> ADDIN EN.CITE &lt;EndNote&gt;&lt;Cite&gt;&lt;Author&gt;Isidro&lt;/Author&gt;&lt;Year&gt;2022&lt;/Year&gt;&lt;RecNum&gt;34&lt;/RecNum&gt;&lt;DisplayText&gt;(37)&lt;/DisplayText&gt;&lt;record&gt;&lt;rec-number&gt;34&lt;/rec-number&gt;&lt;foreign-keys&gt;&lt;key app="EN" db-id="95t2vdaw9psxr9e2wadpawxfsva5dxe205ea" timestamp="1664855708"&gt;34&lt;/key&gt;&lt;/foreign-keys&gt;&lt;ref-type name="Journal Article"&gt;17&lt;/ref-type&gt;&lt;contributors&gt;&lt;authors&gt;&lt;author&gt;Isidro, Joana&lt;/author&gt;&lt;author&gt;Borges, Vítor&lt;/author&gt;&lt;author&gt;Pinto, Miguel&lt;/author&gt;&lt;author&gt;Sobral, Daniel&lt;/author&gt;&lt;author&gt;Santos, João Dourado&lt;/author&gt;&lt;author&gt;Nunes, Alexandra&lt;/author&gt;&lt;author&gt;Mixão, Verónica&lt;/author&gt;&lt;author&gt;Ferreira, Rita&lt;/author&gt;&lt;author&gt;Santos, Daniela&lt;/author&gt;&lt;author&gt;Duarte, Silvia&lt;/author&gt;&lt;author&gt;Vieira, Luís&lt;/author&gt;&lt;author&gt;Borrego, Maria José&lt;/author&gt;&lt;author&gt;Núncio, Sofia&lt;/author&gt;&lt;author&gt;de Carvalho, Isabel Lopes&lt;/author&gt;&lt;author&gt;Pelerito, Ana&lt;/author&gt;&lt;author&gt;Cordeiro, Rita&lt;/author&gt;&lt;author&gt;Gomes, João Paulo&lt;/author&gt;&lt;/authors&gt;&lt;/contributors&gt;&lt;titles&gt;&lt;title&gt;Phylogenomic characterization and signs of microevolution in the 2022 multi-country outbreak of monkeypox virus&lt;/title&gt;&lt;secondary-title&gt;Nature Medicine&lt;/secondary-title&gt;&lt;/titles&gt;&lt;periodical&gt;&lt;full-title&gt;Nature Medicine&lt;/full-title&gt;&lt;/periodical&gt;&lt;pages&gt;1569-1572&lt;/pages&gt;&lt;volume&gt;28&lt;/volume&gt;&lt;number&gt;8&lt;/number&gt;&lt;dates&gt;&lt;year&gt;2022&lt;/year&gt;&lt;pub-dates&gt;&lt;date&gt;2022/08/01&lt;/date&gt;&lt;/pub-dates&gt;&lt;/dates&gt;&lt;isbn&gt;1546-170X&lt;/isbn&gt;&lt;urls&gt;&lt;related-urls&gt;&lt;url&gt;https://doi.org/10.1038/s41591-022-01907-y&lt;/url&gt;&lt;/related-urls&gt;&lt;/urls&gt;&lt;electronic-resource-num&gt;10.1038/s41591-022-01907-y&lt;/electronic-resource-num&gt;&lt;/record&gt;&lt;/Cite&gt;&lt;/EndNote&gt;</w:instrText>
      </w:r>
      <w:r w:rsidRPr="00A02ABC">
        <w:rPr>
          <w:rFonts w:eastAsia="Arial"/>
        </w:rPr>
        <w:fldChar w:fldCharType="separate"/>
      </w:r>
      <w:r w:rsidRPr="00A02ABC">
        <w:rPr>
          <w:rFonts w:eastAsia="Arial"/>
        </w:rPr>
        <w:t>(</w:t>
      </w:r>
      <w:hyperlink w:anchor="_ENREF_37" w:tooltip="Isidro, 2022 #34" w:history="1">
        <w:r w:rsidR="00FF59F4">
          <w:rPr>
            <w:rFonts w:eastAsia="Arial"/>
          </w:rPr>
          <w:t>52</w:t>
        </w:r>
      </w:hyperlink>
      <w:r w:rsidRPr="00A02ABC">
        <w:rPr>
          <w:rFonts w:eastAsia="Arial"/>
        </w:rPr>
        <w:t>)</w:t>
      </w:r>
      <w:r w:rsidRPr="00A02ABC">
        <w:rPr>
          <w:rFonts w:eastAsia="Arial"/>
        </w:rPr>
        <w:fldChar w:fldCharType="end"/>
      </w:r>
      <w:r w:rsidRPr="00A02ABC">
        <w:rPr>
          <w:rFonts w:eastAsia="Arial"/>
        </w:rPr>
        <w:t xml:space="preserve">, </w:t>
      </w:r>
      <w:r w:rsidR="43929491" w:rsidRPr="00A02ABC">
        <w:rPr>
          <w:rFonts w:eastAsia="Arial"/>
        </w:rPr>
        <w:t xml:space="preserve">although </w:t>
      </w:r>
      <w:r w:rsidR="00345E01">
        <w:rPr>
          <w:rFonts w:eastAsia="Arial"/>
        </w:rPr>
        <w:t xml:space="preserve">information </w:t>
      </w:r>
      <w:r w:rsidR="00345E01" w:rsidRPr="00A02ABC">
        <w:rPr>
          <w:rFonts w:eastAsia="Arial"/>
        </w:rPr>
        <w:t xml:space="preserve">from </w:t>
      </w:r>
      <w:r w:rsidR="00345E01" w:rsidRPr="28F1F9B5">
        <w:rPr>
          <w:rFonts w:eastAsia="Arial"/>
        </w:rPr>
        <w:t xml:space="preserve">current </w:t>
      </w:r>
      <w:r w:rsidR="00345E01" w:rsidRPr="00A02ABC">
        <w:rPr>
          <w:rFonts w:eastAsia="Arial"/>
        </w:rPr>
        <w:t>epidemiological investigations</w:t>
      </w:r>
      <w:r w:rsidR="00345E01">
        <w:rPr>
          <w:rFonts w:eastAsia="Arial"/>
        </w:rPr>
        <w:t xml:space="preserve"> to assess</w:t>
      </w:r>
      <w:r w:rsidR="43929491" w:rsidRPr="00A02ABC">
        <w:rPr>
          <w:rFonts w:eastAsia="Arial"/>
        </w:rPr>
        <w:t xml:space="preserve"> the severity of </w:t>
      </w:r>
      <w:r w:rsidR="1A1D8618" w:rsidRPr="6B58FF0B">
        <w:rPr>
          <w:rFonts w:eastAsia="Arial"/>
        </w:rPr>
        <w:t xml:space="preserve">clade </w:t>
      </w:r>
      <w:r w:rsidR="1A1D8618" w:rsidRPr="17AA0DD5">
        <w:rPr>
          <w:rFonts w:eastAsia="Arial"/>
        </w:rPr>
        <w:t>Ia</w:t>
      </w:r>
      <w:r w:rsidR="1A1D8618" w:rsidRPr="6B58FF0B">
        <w:rPr>
          <w:rFonts w:eastAsia="Arial"/>
        </w:rPr>
        <w:t xml:space="preserve"> and </w:t>
      </w:r>
      <w:r w:rsidR="005C01BB" w:rsidRPr="6B58FF0B">
        <w:rPr>
          <w:rFonts w:eastAsia="Arial"/>
        </w:rPr>
        <w:t>c</w:t>
      </w:r>
      <w:r w:rsidR="43929491" w:rsidRPr="6B58FF0B">
        <w:rPr>
          <w:rFonts w:eastAsia="Arial"/>
        </w:rPr>
        <w:t>lade</w:t>
      </w:r>
      <w:r w:rsidR="43929491" w:rsidRPr="00A02ABC">
        <w:rPr>
          <w:rFonts w:eastAsia="Arial"/>
        </w:rPr>
        <w:t xml:space="preserve"> Ib infections</w:t>
      </w:r>
      <w:r w:rsidR="00345E01">
        <w:rPr>
          <w:rFonts w:eastAsia="Arial"/>
        </w:rPr>
        <w:t xml:space="preserve"> is limited</w:t>
      </w:r>
      <w:r w:rsidR="43929491" w:rsidRPr="00A02ABC">
        <w:rPr>
          <w:rFonts w:eastAsia="Arial"/>
        </w:rPr>
        <w:t>.</w:t>
      </w:r>
      <w:r w:rsidRPr="00A02ABC">
        <w:rPr>
          <w:rFonts w:eastAsia="Arial"/>
        </w:rPr>
        <w:t xml:space="preserve"> </w:t>
      </w:r>
    </w:p>
    <w:p w14:paraId="448E92E3" w14:textId="7EAF5099" w:rsidR="0091103E" w:rsidRDefault="00B738B4" w:rsidP="0072188D">
      <w:pPr>
        <w:pStyle w:val="Paragraphtext"/>
        <w:rPr>
          <w:rFonts w:eastAsia="Arial"/>
        </w:rPr>
      </w:pPr>
      <w:r>
        <w:rPr>
          <w:rFonts w:eastAsia="Arial"/>
        </w:rPr>
        <w:t>Early evidence</w:t>
      </w:r>
      <w:r w:rsidR="005C01BB">
        <w:rPr>
          <w:rFonts w:eastAsia="Arial"/>
        </w:rPr>
        <w:t xml:space="preserve"> from </w:t>
      </w:r>
      <w:r w:rsidR="00340A36">
        <w:rPr>
          <w:rFonts w:eastAsia="Arial"/>
        </w:rPr>
        <w:t>2023</w:t>
      </w:r>
      <w:r w:rsidR="2ACD3DAA" w:rsidRPr="61DE3384">
        <w:rPr>
          <w:rFonts w:eastAsia="Arial"/>
        </w:rPr>
        <w:t xml:space="preserve"> clade</w:t>
      </w:r>
      <w:r w:rsidR="00340A36">
        <w:rPr>
          <w:rFonts w:eastAsia="Arial"/>
        </w:rPr>
        <w:t xml:space="preserve"> Ib outbreak cases in the</w:t>
      </w:r>
      <w:r w:rsidR="005C01BB">
        <w:rPr>
          <w:rFonts w:eastAsia="Arial"/>
        </w:rPr>
        <w:t xml:space="preserve"> DRC </w:t>
      </w:r>
      <w:r w:rsidR="00AE09C2">
        <w:rPr>
          <w:rFonts w:eastAsia="Arial"/>
        </w:rPr>
        <w:t>shows</w:t>
      </w:r>
      <w:r w:rsidR="005C01BB">
        <w:rPr>
          <w:rFonts w:eastAsia="Arial"/>
        </w:rPr>
        <w:t xml:space="preserve"> an aggregated CFR of 3.6%</w:t>
      </w:r>
      <w:r w:rsidR="00D921E8">
        <w:rPr>
          <w:rFonts w:eastAsia="Arial"/>
        </w:rPr>
        <w:t xml:space="preserve"> </w:t>
      </w:r>
      <w:r w:rsidR="0091103E">
        <w:rPr>
          <w:rFonts w:eastAsia="Arial"/>
        </w:rPr>
        <w:t>(</w:t>
      </w:r>
      <w:r w:rsidR="000B6DB2">
        <w:rPr>
          <w:rFonts w:eastAsia="Arial"/>
        </w:rPr>
        <w:t>53</w:t>
      </w:r>
      <w:r w:rsidR="0091103E">
        <w:rPr>
          <w:rFonts w:eastAsia="Arial"/>
        </w:rPr>
        <w:t xml:space="preserve">). </w:t>
      </w:r>
      <w:r w:rsidR="007D0B91">
        <w:rPr>
          <w:rFonts w:eastAsia="Arial"/>
        </w:rPr>
        <w:t xml:space="preserve">However, </w:t>
      </w:r>
      <w:r w:rsidR="007A1820">
        <w:rPr>
          <w:rFonts w:eastAsia="Arial"/>
        </w:rPr>
        <w:t xml:space="preserve">the CFR </w:t>
      </w:r>
      <w:r w:rsidR="007528B5">
        <w:rPr>
          <w:rFonts w:eastAsia="Arial"/>
        </w:rPr>
        <w:t xml:space="preserve">is </w:t>
      </w:r>
      <w:r w:rsidR="008E4086">
        <w:rPr>
          <w:rFonts w:eastAsia="Arial"/>
        </w:rPr>
        <w:t xml:space="preserve">estimated to be </w:t>
      </w:r>
      <w:r w:rsidR="001C0077">
        <w:rPr>
          <w:rFonts w:eastAsia="Arial"/>
        </w:rPr>
        <w:t>higher in children aged under 1 year</w:t>
      </w:r>
      <w:r w:rsidR="42C687CA" w:rsidRPr="2296FC07">
        <w:rPr>
          <w:rFonts w:eastAsia="Arial"/>
        </w:rPr>
        <w:t xml:space="preserve"> of age</w:t>
      </w:r>
      <w:r w:rsidR="008E4086">
        <w:rPr>
          <w:rFonts w:eastAsia="Arial"/>
        </w:rPr>
        <w:t xml:space="preserve">, at </w:t>
      </w:r>
      <w:r w:rsidR="00E85842">
        <w:rPr>
          <w:rFonts w:eastAsia="Arial"/>
        </w:rPr>
        <w:t>8.6%, compar</w:t>
      </w:r>
      <w:r w:rsidR="00BB361D">
        <w:rPr>
          <w:rFonts w:eastAsia="Arial"/>
        </w:rPr>
        <w:t xml:space="preserve">ed to </w:t>
      </w:r>
      <w:r w:rsidR="00696D26">
        <w:rPr>
          <w:rFonts w:eastAsia="Arial"/>
        </w:rPr>
        <w:t xml:space="preserve">persons </w:t>
      </w:r>
      <w:r w:rsidR="00370244">
        <w:rPr>
          <w:rFonts w:eastAsia="Arial"/>
        </w:rPr>
        <w:t>aged 15 years or older</w:t>
      </w:r>
      <w:r w:rsidR="000F6FEE">
        <w:rPr>
          <w:rFonts w:eastAsia="Arial"/>
        </w:rPr>
        <w:t xml:space="preserve">, at </w:t>
      </w:r>
      <w:r w:rsidR="005B0A07">
        <w:rPr>
          <w:rFonts w:eastAsia="Arial"/>
        </w:rPr>
        <w:t>2.4%</w:t>
      </w:r>
      <w:r w:rsidR="00A5363D">
        <w:rPr>
          <w:rFonts w:eastAsia="Arial"/>
        </w:rPr>
        <w:t xml:space="preserve"> </w:t>
      </w:r>
      <w:r w:rsidR="005B0A07">
        <w:rPr>
          <w:rFonts w:eastAsia="Arial"/>
        </w:rPr>
        <w:t>(</w:t>
      </w:r>
      <w:r w:rsidR="00837FF9">
        <w:rPr>
          <w:rFonts w:eastAsia="Arial"/>
        </w:rPr>
        <w:t>77</w:t>
      </w:r>
      <w:r w:rsidR="005B0A07">
        <w:rPr>
          <w:rFonts w:eastAsia="Arial"/>
        </w:rPr>
        <w:t>)</w:t>
      </w:r>
      <w:r w:rsidR="00A5363D">
        <w:rPr>
          <w:rFonts w:eastAsia="Arial"/>
        </w:rPr>
        <w:t>.</w:t>
      </w:r>
      <w:r w:rsidR="007A4D46">
        <w:rPr>
          <w:rFonts w:eastAsia="Arial"/>
        </w:rPr>
        <w:t xml:space="preserve"> The high CFR </w:t>
      </w:r>
      <w:r w:rsidR="00B74C1C">
        <w:rPr>
          <w:rFonts w:eastAsia="Arial"/>
        </w:rPr>
        <w:t xml:space="preserve">for clade I is </w:t>
      </w:r>
      <w:r w:rsidR="00CF38C7">
        <w:rPr>
          <w:rFonts w:eastAsia="Arial"/>
        </w:rPr>
        <w:t xml:space="preserve">likely </w:t>
      </w:r>
      <w:r w:rsidR="00B74C1C">
        <w:rPr>
          <w:rFonts w:eastAsia="Arial"/>
        </w:rPr>
        <w:t>influenced</w:t>
      </w:r>
      <w:r w:rsidR="0BA8E337" w:rsidRPr="00A767A2">
        <w:rPr>
          <w:rFonts w:eastAsia="Arial"/>
        </w:rPr>
        <w:t xml:space="preserve"> </w:t>
      </w:r>
      <w:r w:rsidR="00B74C1C">
        <w:rPr>
          <w:rFonts w:eastAsia="Arial"/>
        </w:rPr>
        <w:t>by the health infrastructure</w:t>
      </w:r>
      <w:r w:rsidR="3B6F01F5" w:rsidRPr="70941158">
        <w:rPr>
          <w:rFonts w:eastAsia="Arial"/>
        </w:rPr>
        <w:t>, social demographics,</w:t>
      </w:r>
      <w:r w:rsidR="00B74C1C">
        <w:rPr>
          <w:rFonts w:eastAsia="Arial"/>
        </w:rPr>
        <w:t xml:space="preserve"> and treatment availability in affected countries</w:t>
      </w:r>
      <w:r w:rsidR="4339B626" w:rsidRPr="2296FC07">
        <w:rPr>
          <w:rFonts w:eastAsia="Arial"/>
        </w:rPr>
        <w:t>. T</w:t>
      </w:r>
      <w:r w:rsidR="00B74C1C">
        <w:rPr>
          <w:rFonts w:eastAsia="Arial"/>
        </w:rPr>
        <w:t xml:space="preserve">he CFR for clade I cases may be lower </w:t>
      </w:r>
      <w:r w:rsidR="007621F5">
        <w:rPr>
          <w:rFonts w:eastAsia="Arial"/>
        </w:rPr>
        <w:t xml:space="preserve">for cases detected in high-income countries. </w:t>
      </w:r>
    </w:p>
    <w:p w14:paraId="24E814C1" w14:textId="77777777" w:rsidR="00E661ED" w:rsidRPr="002E3B44" w:rsidRDefault="00E661ED" w:rsidP="00E661ED">
      <w:pPr>
        <w:pStyle w:val="Paragraphtext"/>
        <w:rPr>
          <w:rStyle w:val="Hyperlink"/>
          <w:rFonts w:eastAsia="Arial"/>
        </w:rPr>
      </w:pPr>
      <w:r w:rsidRPr="00A02ABC">
        <w:rPr>
          <w:rFonts w:eastAsia="Arial"/>
        </w:rPr>
        <w:t xml:space="preserve">For more information about global mpox case data, including deaths, please see: </w:t>
      </w:r>
      <w:hyperlink r:id="rId16" w:history="1">
        <w:r w:rsidRPr="002E3B44">
          <w:rPr>
            <w:rStyle w:val="Hyperlink"/>
            <w:rFonts w:eastAsia="Arial"/>
          </w:rPr>
          <w:t>WHO Emergency situation reports</w:t>
        </w:r>
      </w:hyperlink>
      <w:r w:rsidRPr="002E3B44">
        <w:rPr>
          <w:rStyle w:val="Hyperlink"/>
          <w:rFonts w:eastAsia="Arial"/>
        </w:rPr>
        <w:t>.</w:t>
      </w:r>
    </w:p>
    <w:p w14:paraId="7670E622" w14:textId="25D6F474" w:rsidR="00E661ED" w:rsidRPr="00A02ABC" w:rsidRDefault="00E661ED" w:rsidP="00E661ED">
      <w:pPr>
        <w:pStyle w:val="Heading2"/>
        <w:rPr>
          <w:rFonts w:eastAsia="Arial"/>
        </w:rPr>
      </w:pPr>
      <w:bookmarkStart w:id="17" w:name="_Groups_at_increased"/>
      <w:bookmarkStart w:id="18" w:name="_Toc122504410"/>
      <w:bookmarkStart w:id="19" w:name="_Toc179789896"/>
      <w:bookmarkEnd w:id="17"/>
      <w:r w:rsidRPr="00A02ABC">
        <w:rPr>
          <w:rFonts w:eastAsia="Arial"/>
        </w:rPr>
        <w:t>Groups at increased risk of severe disease</w:t>
      </w:r>
      <w:bookmarkEnd w:id="18"/>
      <w:bookmarkEnd w:id="19"/>
    </w:p>
    <w:p w14:paraId="3068EAB7" w14:textId="14A610E6" w:rsidR="00807557" w:rsidRPr="00807557" w:rsidRDefault="005F1B65" w:rsidP="00807557">
      <w:pPr>
        <w:pStyle w:val="Paragraphtext"/>
        <w:rPr>
          <w:rFonts w:eastAsia="Arial"/>
        </w:rPr>
      </w:pPr>
      <w:r>
        <w:rPr>
          <w:rFonts w:eastAsia="Arial"/>
        </w:rPr>
        <w:t xml:space="preserve">Varying levels of evidence suggest that the following groups </w:t>
      </w:r>
      <w:r w:rsidR="00B62A7F">
        <w:rPr>
          <w:rFonts w:eastAsia="Arial"/>
        </w:rPr>
        <w:t>are at risk of more severe disease</w:t>
      </w:r>
      <w:r w:rsidR="002D4B91">
        <w:rPr>
          <w:rFonts w:eastAsia="Arial"/>
        </w:rPr>
        <w:t xml:space="preserve"> if infected with MPXV</w:t>
      </w:r>
      <w:r w:rsidR="00807557">
        <w:rPr>
          <w:rFonts w:eastAsia="Arial"/>
        </w:rPr>
        <w:t xml:space="preserve">: </w:t>
      </w:r>
    </w:p>
    <w:p w14:paraId="6439A521" w14:textId="41D3B7D1" w:rsidR="00E661ED" w:rsidRPr="005420E9" w:rsidRDefault="0AE0EED9" w:rsidP="005420E9">
      <w:pPr>
        <w:pStyle w:val="Bullet"/>
        <w:rPr>
          <w:rFonts w:eastAsia="Arial"/>
          <w:sz w:val="24"/>
          <w:szCs w:val="24"/>
        </w:rPr>
      </w:pPr>
      <w:r w:rsidRPr="005420E9">
        <w:rPr>
          <w:rFonts w:eastAsia="Arial"/>
          <w:sz w:val="24"/>
          <w:szCs w:val="24"/>
        </w:rPr>
        <w:t xml:space="preserve">People who are unvaccinated </w:t>
      </w:r>
      <w:r w:rsidR="00E661ED" w:rsidRPr="005420E9">
        <w:rPr>
          <w:rFonts w:eastAsia="Arial"/>
          <w:sz w:val="24"/>
          <w:szCs w:val="24"/>
        </w:rPr>
        <w:fldChar w:fldCharType="begin"/>
      </w:r>
      <w:r w:rsidR="00E661ED" w:rsidRPr="005420E9">
        <w:rPr>
          <w:rFonts w:eastAsia="Arial"/>
          <w:sz w:val="24"/>
          <w:szCs w:val="24"/>
        </w:rPr>
        <w:instrText xml:space="preserve"> ADDIN EN.CITE &lt;EndNote&gt;&lt;Cite&gt;&lt;Author&gt;Brown&lt;/Author&gt;&lt;Year&gt;2016&lt;/Year&gt;&lt;RecNum&gt;15&lt;/RecNum&gt;&lt;DisplayText&gt;(30)&lt;/DisplayText&gt;&lt;record&gt;&lt;rec-number&gt;15&lt;/rec-number&gt;&lt;foreign-keys&gt;&lt;key app="EN" db-id="95t2vdaw9psxr9e2wadpawxfsva5dxe205ea" timestamp="1657256977"&gt;15&lt;/key&gt;&lt;/foreign-keys&gt;&lt;ref-type name="Journal Article"&gt;17&lt;/ref-type&gt;&lt;contributors&gt;&lt;authors&gt;&lt;author&gt;Brown, K.&lt;/author&gt;&lt;author&gt;Leggat, P. A.&lt;/author&gt;&lt;/authors&gt;&lt;/contributors&gt;&lt;auth-address&gt;College of Public Health, Medical and Veterinary Sciences, James Cook University, Townsville QLD 4811, Australia. katy.brown@my.jcu.edu.au.&amp;#xD;Médecins Sans Frontières, Geneva 1202, Switzerland. katy.brown@my.jcu.edu.au.&amp;#xD;College of Public Health, Medical and Veterinary Sciences, James Cook University, Townsville QLD 4811, Australia. peter.leggat@jcu.edu.au.&lt;/auth-address&gt;&lt;titles&gt;&lt;title&gt;Human Monkeypox: Current State of Knowledge and Implications for the Future&lt;/title&gt;&lt;secondary-title&gt;Trop Med Infect Dis&lt;/secondary-title&gt;&lt;/titles&gt;&lt;periodical&gt;&lt;full-title&gt;Trop Med Infect Dis&lt;/full-title&gt;&lt;/periodical&gt;&lt;volume&gt;1&lt;/volume&gt;&lt;number&gt;1&lt;/number&gt;&lt;edition&gt;2016/12/20&lt;/edition&gt;&lt;keywords&gt;&lt;keyword&gt;Mpx&lt;/keyword&gt;&lt;keyword&gt;Mpxv&lt;/keyword&gt;&lt;keyword&gt;human monkeypox&lt;/keyword&gt;&lt;keyword&gt;monkeypox&lt;/keyword&gt;&lt;/keywords&gt;&lt;dates&gt;&lt;year&gt;2016&lt;/year&gt;&lt;pub-dates&gt;&lt;date&gt;Dec 20&lt;/date&gt;&lt;/pub-dates&gt;&lt;/dates&gt;&lt;isbn&gt;2414-6366&lt;/isbn&gt;&lt;accession-num&gt;30270859&lt;/accession-num&gt;&lt;urls&gt;&lt;/urls&gt;&lt;custom2&gt;PMC6082047&lt;/custom2&gt;&lt;electronic-resource-num&gt;10.3390/tropicalmed1010008&lt;/electronic-resource-num&gt;&lt;remote-database-provider&gt;NLM&lt;/remote-database-provider&gt;&lt;language&gt;eng&lt;/language&gt;&lt;/record&gt;&lt;/Cite&gt;&lt;/EndNote&gt;</w:instrText>
      </w:r>
      <w:r w:rsidR="00E661ED" w:rsidRPr="005420E9">
        <w:rPr>
          <w:rFonts w:eastAsia="Arial"/>
          <w:sz w:val="24"/>
          <w:szCs w:val="24"/>
        </w:rPr>
        <w:fldChar w:fldCharType="separate"/>
      </w:r>
      <w:r w:rsidR="00E661ED" w:rsidRPr="005420E9">
        <w:rPr>
          <w:rFonts w:eastAsia="Arial"/>
          <w:sz w:val="24"/>
          <w:szCs w:val="24"/>
        </w:rPr>
        <w:t>(</w:t>
      </w:r>
      <w:r w:rsidR="00777FD6" w:rsidRPr="005420E9">
        <w:rPr>
          <w:rFonts w:eastAsia="Arial"/>
          <w:sz w:val="24"/>
          <w:szCs w:val="24"/>
        </w:rPr>
        <w:t>40</w:t>
      </w:r>
      <w:r w:rsidR="00E661ED" w:rsidRPr="005420E9">
        <w:rPr>
          <w:rFonts w:eastAsia="Arial"/>
          <w:sz w:val="24"/>
          <w:szCs w:val="24"/>
        </w:rPr>
        <w:t>)</w:t>
      </w:r>
      <w:r w:rsidR="00E661ED" w:rsidRPr="005420E9">
        <w:rPr>
          <w:rFonts w:eastAsia="Arial"/>
          <w:sz w:val="24"/>
          <w:szCs w:val="24"/>
        </w:rPr>
        <w:fldChar w:fldCharType="end"/>
      </w:r>
      <w:r w:rsidR="00E661ED" w:rsidRPr="005420E9">
        <w:rPr>
          <w:rFonts w:eastAsia="Arial"/>
          <w:sz w:val="24"/>
          <w:szCs w:val="24"/>
        </w:rPr>
        <w:t>.</w:t>
      </w:r>
    </w:p>
    <w:p w14:paraId="5B8443A2" w14:textId="6211672F" w:rsidR="00807557" w:rsidRPr="005420E9" w:rsidRDefault="00E661ED" w:rsidP="005420E9">
      <w:pPr>
        <w:pStyle w:val="Bullet"/>
        <w:rPr>
          <w:rFonts w:eastAsia="Arial"/>
          <w:sz w:val="24"/>
          <w:szCs w:val="24"/>
        </w:rPr>
      </w:pPr>
      <w:r w:rsidRPr="005420E9">
        <w:rPr>
          <w:rFonts w:eastAsia="Arial"/>
          <w:sz w:val="24"/>
          <w:szCs w:val="24"/>
        </w:rPr>
        <w:t xml:space="preserve">Immunocompromised individuals, </w:t>
      </w:r>
      <w:r w:rsidR="00807557" w:rsidRPr="005420E9">
        <w:rPr>
          <w:rFonts w:eastAsia="Arial"/>
          <w:sz w:val="24"/>
          <w:szCs w:val="24"/>
        </w:rPr>
        <w:t>particularly</w:t>
      </w:r>
      <w:r w:rsidRPr="005420E9">
        <w:rPr>
          <w:rFonts w:eastAsia="Arial"/>
          <w:sz w:val="24"/>
          <w:szCs w:val="24"/>
        </w:rPr>
        <w:t xml:space="preserve"> </w:t>
      </w:r>
      <w:r w:rsidR="00F61521" w:rsidRPr="005420E9">
        <w:rPr>
          <w:rFonts w:eastAsia="Arial"/>
          <w:sz w:val="24"/>
          <w:szCs w:val="24"/>
        </w:rPr>
        <w:t>people</w:t>
      </w:r>
      <w:r w:rsidRPr="005420E9">
        <w:rPr>
          <w:rFonts w:eastAsia="Arial"/>
          <w:sz w:val="24"/>
          <w:szCs w:val="24"/>
        </w:rPr>
        <w:t xml:space="preserve"> living with</w:t>
      </w:r>
      <w:r w:rsidR="00F61521" w:rsidRPr="005420E9">
        <w:rPr>
          <w:rFonts w:eastAsia="Arial"/>
          <w:sz w:val="24"/>
          <w:szCs w:val="24"/>
        </w:rPr>
        <w:t xml:space="preserve"> </w:t>
      </w:r>
      <w:r w:rsidR="002E3B44" w:rsidRPr="005420E9">
        <w:rPr>
          <w:rFonts w:eastAsia="Arial"/>
          <w:sz w:val="24"/>
          <w:szCs w:val="24"/>
        </w:rPr>
        <w:t>poorly controlled</w:t>
      </w:r>
      <w:r w:rsidRPr="005420E9">
        <w:rPr>
          <w:rFonts w:eastAsia="Arial"/>
          <w:sz w:val="24"/>
          <w:szCs w:val="24"/>
        </w:rPr>
        <w:t xml:space="preserve"> HIV </w:t>
      </w:r>
      <w:r w:rsidR="00F61521" w:rsidRPr="005420E9">
        <w:rPr>
          <w:rFonts w:eastAsia="Arial"/>
          <w:sz w:val="24"/>
          <w:szCs w:val="24"/>
        </w:rPr>
        <w:t>infection</w:t>
      </w:r>
      <w:r w:rsidRPr="005420E9">
        <w:rPr>
          <w:rFonts w:eastAsia="Arial"/>
          <w:sz w:val="24"/>
          <w:szCs w:val="24"/>
        </w:rPr>
        <w:t xml:space="preserve"> (CD4 count &lt;200 cells/</w:t>
      </w:r>
      <w:r w:rsidRPr="005420E9">
        <w:rPr>
          <w:sz w:val="24"/>
          <w:szCs w:val="24"/>
        </w:rPr>
        <w:t>μL</w:t>
      </w:r>
      <w:r w:rsidRPr="005420E9">
        <w:rPr>
          <w:rFonts w:eastAsia="Arial"/>
          <w:sz w:val="24"/>
          <w:szCs w:val="24"/>
        </w:rPr>
        <w:t xml:space="preserve">) </w:t>
      </w:r>
      <w:r w:rsidRPr="005420E9">
        <w:rPr>
          <w:rFonts w:eastAsia="Arial"/>
          <w:sz w:val="24"/>
          <w:szCs w:val="24"/>
        </w:rPr>
        <w:fldChar w:fldCharType="begin">
          <w:fldData xml:space="preserve">PEVuZE5vdGU+PENpdGU+PEF1dGhvcj5FdXJvcGVhbiBDZW50cmUgZm9yIERpc2Vhc2UgUHJldmVu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=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FdXJvcGVhbiBDZW50cmUgZm9yIERpc2Vhc2UgUHJldmVu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=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Pr="005420E9">
        <w:rPr>
          <w:rFonts w:eastAsia="Arial"/>
          <w:sz w:val="24"/>
          <w:szCs w:val="24"/>
        </w:rPr>
        <w:t>(</w:t>
      </w:r>
      <w:r w:rsidR="00726292" w:rsidRPr="005420E9">
        <w:rPr>
          <w:rFonts w:eastAsia="Arial"/>
          <w:sz w:val="24"/>
          <w:szCs w:val="24"/>
        </w:rPr>
        <w:t>54-56</w:t>
      </w:r>
      <w:r w:rsidRPr="005420E9">
        <w:rPr>
          <w:rFonts w:eastAsia="Arial"/>
          <w:sz w:val="24"/>
          <w:szCs w:val="24"/>
        </w:rPr>
        <w:t>)</w:t>
      </w:r>
      <w:r w:rsidRPr="005420E9">
        <w:rPr>
          <w:rFonts w:eastAsia="Arial"/>
          <w:sz w:val="24"/>
          <w:szCs w:val="24"/>
        </w:rPr>
        <w:fldChar w:fldCharType="end"/>
      </w:r>
      <w:r w:rsidRPr="005420E9">
        <w:rPr>
          <w:rFonts w:eastAsia="Arial"/>
          <w:sz w:val="24"/>
          <w:szCs w:val="24"/>
        </w:rPr>
        <w:t>.</w:t>
      </w:r>
    </w:p>
    <w:p w14:paraId="26E11B7B" w14:textId="064207D6" w:rsidR="00E661ED" w:rsidRPr="005420E9" w:rsidRDefault="00807557" w:rsidP="005420E9">
      <w:pPr>
        <w:pStyle w:val="Bullet"/>
        <w:rPr>
          <w:sz w:val="24"/>
          <w:szCs w:val="24"/>
        </w:rPr>
      </w:pPr>
      <w:r w:rsidRPr="005420E9">
        <w:rPr>
          <w:sz w:val="24"/>
          <w:szCs w:val="24"/>
        </w:rPr>
        <w:t>Children: s</w:t>
      </w:r>
      <w:r w:rsidR="00E661ED" w:rsidRPr="005420E9">
        <w:rPr>
          <w:rFonts w:eastAsia="Arial"/>
          <w:sz w:val="24"/>
          <w:szCs w:val="24"/>
        </w:rPr>
        <w:t>evere outcomes in children</w:t>
      </w:r>
      <w:r w:rsidR="00F81710" w:rsidRPr="005420E9">
        <w:rPr>
          <w:rFonts w:eastAsia="Arial"/>
          <w:sz w:val="24"/>
          <w:szCs w:val="24"/>
        </w:rPr>
        <w:t xml:space="preserve"> have been recorded in </w:t>
      </w:r>
      <w:r w:rsidR="00742F8B" w:rsidRPr="005420E9">
        <w:rPr>
          <w:rFonts w:eastAsia="Arial"/>
          <w:sz w:val="24"/>
          <w:szCs w:val="24"/>
        </w:rPr>
        <w:t>c</w:t>
      </w:r>
      <w:r w:rsidR="00F81710" w:rsidRPr="005420E9">
        <w:rPr>
          <w:rFonts w:eastAsia="Arial"/>
          <w:sz w:val="24"/>
          <w:szCs w:val="24"/>
        </w:rPr>
        <w:t>lade I outbreaks</w:t>
      </w:r>
      <w:r w:rsidR="00E661ED" w:rsidRPr="005420E9">
        <w:rPr>
          <w:rFonts w:eastAsia="Arial"/>
          <w:sz w:val="24"/>
          <w:szCs w:val="24"/>
        </w:rPr>
        <w:t>, especially</w:t>
      </w:r>
      <w:r w:rsidR="00F81710" w:rsidRPr="005420E9">
        <w:rPr>
          <w:rFonts w:eastAsia="Arial"/>
          <w:sz w:val="24"/>
          <w:szCs w:val="24"/>
        </w:rPr>
        <w:t xml:space="preserve"> in those</w:t>
      </w:r>
      <w:r w:rsidR="00E661ED" w:rsidRPr="005420E9">
        <w:rPr>
          <w:rFonts w:eastAsia="Arial"/>
          <w:sz w:val="24"/>
          <w:szCs w:val="24"/>
        </w:rPr>
        <w:t xml:space="preserve"> younger than 10 years. This could be related to </w:t>
      </w:r>
      <w:r w:rsidR="6A00B489" w:rsidRPr="005420E9">
        <w:rPr>
          <w:rFonts w:eastAsia="Arial"/>
          <w:sz w:val="24"/>
          <w:szCs w:val="24"/>
        </w:rPr>
        <w:t>prolonged close contact with family members or caregivers who are cases,</w:t>
      </w:r>
      <w:r w:rsidR="00E661ED" w:rsidRPr="005420E9">
        <w:rPr>
          <w:rFonts w:eastAsia="Arial"/>
          <w:sz w:val="24"/>
          <w:szCs w:val="24"/>
        </w:rPr>
        <w:t xml:space="preserve"> </w:t>
      </w:r>
      <w:r w:rsidR="4107E1E4" w:rsidRPr="005420E9">
        <w:rPr>
          <w:rFonts w:eastAsia="Arial"/>
          <w:sz w:val="24"/>
          <w:szCs w:val="24"/>
        </w:rPr>
        <w:t>maln</w:t>
      </w:r>
      <w:r w:rsidR="30515AE3" w:rsidRPr="005420E9">
        <w:rPr>
          <w:rFonts w:eastAsia="Arial"/>
          <w:sz w:val="24"/>
          <w:szCs w:val="24"/>
        </w:rPr>
        <w:t>ourishment</w:t>
      </w:r>
      <w:r w:rsidR="4107E1E4" w:rsidRPr="005420E9">
        <w:rPr>
          <w:rFonts w:eastAsia="Arial"/>
          <w:sz w:val="24"/>
          <w:szCs w:val="24"/>
        </w:rPr>
        <w:t xml:space="preserve">, co-infection with other infectious agents, </w:t>
      </w:r>
      <w:r w:rsidR="75EFDAC4" w:rsidRPr="005420E9">
        <w:rPr>
          <w:rFonts w:eastAsia="Arial"/>
          <w:sz w:val="24"/>
          <w:szCs w:val="24"/>
        </w:rPr>
        <w:t xml:space="preserve">lack </w:t>
      </w:r>
      <w:r w:rsidR="00E661ED" w:rsidRPr="005420E9">
        <w:rPr>
          <w:rFonts w:eastAsia="Arial"/>
          <w:sz w:val="24"/>
          <w:szCs w:val="24"/>
        </w:rPr>
        <w:t>of vaccinatio</w:t>
      </w:r>
      <w:r w:rsidR="1DC80FA5" w:rsidRPr="005420E9">
        <w:rPr>
          <w:rFonts w:eastAsia="Arial"/>
          <w:sz w:val="24"/>
          <w:szCs w:val="24"/>
        </w:rPr>
        <w:t>n with vaccines conferring cross-immunity, such as smallpox vaccine</w:t>
      </w:r>
      <w:r w:rsidR="002E3F7F" w:rsidRPr="005420E9">
        <w:rPr>
          <w:rFonts w:eastAsia="Arial"/>
          <w:sz w:val="24"/>
          <w:szCs w:val="24"/>
        </w:rPr>
        <w:t xml:space="preserve">, and </w:t>
      </w:r>
      <w:r w:rsidR="00A4552E" w:rsidRPr="005420E9">
        <w:rPr>
          <w:rFonts w:eastAsia="Arial"/>
          <w:sz w:val="24"/>
          <w:szCs w:val="24"/>
        </w:rPr>
        <w:t>varying levels of healthcare access</w:t>
      </w:r>
      <w:r w:rsidR="2DE1E9FC" w:rsidRPr="005420E9">
        <w:rPr>
          <w:rFonts w:eastAsia="Arial"/>
          <w:sz w:val="24"/>
          <w:szCs w:val="24"/>
        </w:rPr>
        <w:t xml:space="preserve"> </w:t>
      </w:r>
      <w:r w:rsidR="00E661ED" w:rsidRPr="005420E9">
        <w:rPr>
          <w:rFonts w:eastAsia="Arial"/>
          <w:sz w:val="24"/>
          <w:szCs w:val="24"/>
        </w:rPr>
        <w:fldChar w:fldCharType="begin">
          <w:fldData xml:space="preserve">PEVuZE5vdGU+PENpdGU+PEF1dGhvcj5CdW5nZTwvQXV0aG9yPjxZZWFyPjIwMjI8L1llYXI+PFJl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</w:fldData>
        </w:fldChar>
      </w:r>
      <w:r w:rsidR="00E661ED" w:rsidRPr="005420E9">
        <w:rPr>
          <w:rFonts w:eastAsia="Arial"/>
          <w:sz w:val="24"/>
          <w:szCs w:val="24"/>
        </w:rPr>
        <w:instrText xml:space="preserve"> ADDIN EN.CITE </w:instrText>
      </w:r>
      <w:r w:rsidR="00E661ED" w:rsidRPr="005420E9">
        <w:rPr>
          <w:rFonts w:eastAsia="Arial"/>
          <w:sz w:val="24"/>
          <w:szCs w:val="24"/>
        </w:rPr>
        <w:fldChar w:fldCharType="begin">
          <w:fldData xml:space="preserve">PEVuZE5vdGU+PENpdGU+PEF1dGhvcj5CdW5nZTwvQXV0aG9yPjxZZWFyPjIwMjI8L1llYXI+PFJl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</w:fldData>
        </w:fldChar>
      </w:r>
      <w:r w:rsidR="00E661ED" w:rsidRPr="005420E9">
        <w:rPr>
          <w:rFonts w:eastAsia="Arial"/>
          <w:sz w:val="24"/>
          <w:szCs w:val="24"/>
        </w:rPr>
        <w:instrText xml:space="preserve"> ADDIN EN.CITE.DATA </w:instrText>
      </w:r>
      <w:r w:rsidR="00E661ED" w:rsidRPr="005420E9">
        <w:rPr>
          <w:rFonts w:eastAsia="Arial"/>
          <w:sz w:val="24"/>
          <w:szCs w:val="24"/>
        </w:rPr>
      </w:r>
      <w:r w:rsidR="00E661ED" w:rsidRPr="005420E9">
        <w:rPr>
          <w:rFonts w:eastAsia="Arial"/>
          <w:sz w:val="24"/>
          <w:szCs w:val="24"/>
        </w:rPr>
        <w:fldChar w:fldCharType="end"/>
      </w:r>
      <w:r w:rsidR="00E661ED" w:rsidRPr="005420E9">
        <w:rPr>
          <w:rFonts w:eastAsia="Arial"/>
          <w:sz w:val="24"/>
          <w:szCs w:val="24"/>
        </w:rPr>
      </w:r>
      <w:r w:rsidR="00E661ED" w:rsidRPr="005420E9">
        <w:rPr>
          <w:rFonts w:eastAsia="Arial"/>
          <w:sz w:val="24"/>
          <w:szCs w:val="24"/>
        </w:rPr>
        <w:fldChar w:fldCharType="separate"/>
      </w:r>
      <w:r w:rsidR="00E661ED" w:rsidRPr="005420E9">
        <w:rPr>
          <w:rFonts w:eastAsia="Arial"/>
          <w:sz w:val="24"/>
          <w:szCs w:val="24"/>
        </w:rPr>
        <w:t>(</w:t>
      </w:r>
      <w:r w:rsidR="008D6751" w:rsidRPr="005420E9">
        <w:rPr>
          <w:rFonts w:eastAsia="Arial"/>
          <w:sz w:val="24"/>
          <w:szCs w:val="24"/>
        </w:rPr>
        <w:t>57-</w:t>
      </w:r>
      <w:hyperlink w:anchor="_ENREF_43" w:tooltip="Bunge, 2022 #23" w:history="1">
        <w:r w:rsidR="009C3586" w:rsidRPr="005420E9">
          <w:rPr>
            <w:rFonts w:eastAsia="Arial"/>
            <w:sz w:val="24"/>
            <w:szCs w:val="24"/>
          </w:rPr>
          <w:t>60</w:t>
        </w:r>
      </w:hyperlink>
      <w:r w:rsidR="00E661ED" w:rsidRPr="005420E9">
        <w:rPr>
          <w:rFonts w:eastAsia="Arial"/>
          <w:sz w:val="24"/>
          <w:szCs w:val="24"/>
        </w:rPr>
        <w:t>)</w:t>
      </w:r>
      <w:r w:rsidR="00E661ED" w:rsidRPr="005420E9">
        <w:rPr>
          <w:rFonts w:eastAsia="Arial"/>
          <w:sz w:val="24"/>
          <w:szCs w:val="24"/>
        </w:rPr>
        <w:fldChar w:fldCharType="end"/>
      </w:r>
      <w:r w:rsidR="00E661ED" w:rsidRPr="005420E9">
        <w:rPr>
          <w:rFonts w:eastAsia="Arial"/>
          <w:sz w:val="24"/>
          <w:szCs w:val="24"/>
        </w:rPr>
        <w:t>.</w:t>
      </w:r>
      <w:r w:rsidR="00D01B52" w:rsidRPr="005420E9">
        <w:rPr>
          <w:rFonts w:eastAsia="Arial"/>
          <w:sz w:val="24"/>
          <w:szCs w:val="24"/>
        </w:rPr>
        <w:t xml:space="preserve"> </w:t>
      </w:r>
    </w:p>
    <w:p w14:paraId="2CFF4407" w14:textId="02C10617" w:rsidR="00A87AF3" w:rsidRPr="005420E9" w:rsidRDefault="00056DCF" w:rsidP="005420E9">
      <w:pPr>
        <w:pStyle w:val="Bullet"/>
        <w:rPr>
          <w:rFonts w:eastAsia="Arial"/>
          <w:sz w:val="24"/>
          <w:szCs w:val="24"/>
        </w:rPr>
      </w:pPr>
      <w:r w:rsidRPr="005420E9">
        <w:rPr>
          <w:rFonts w:eastAsia="Arial"/>
          <w:sz w:val="24"/>
          <w:szCs w:val="24"/>
        </w:rPr>
        <w:t>Pregnant people</w:t>
      </w:r>
      <w:r w:rsidR="00E46D15" w:rsidRPr="005420E9">
        <w:rPr>
          <w:rFonts w:eastAsia="Arial"/>
          <w:sz w:val="24"/>
          <w:szCs w:val="24"/>
        </w:rPr>
        <w:t xml:space="preserve">: </w:t>
      </w:r>
      <w:r w:rsidR="004A4CEE" w:rsidRPr="005420E9">
        <w:rPr>
          <w:rFonts w:eastAsia="Arial"/>
          <w:sz w:val="24"/>
          <w:szCs w:val="24"/>
        </w:rPr>
        <w:t>evidence to support</w:t>
      </w:r>
      <w:r w:rsidR="00547218" w:rsidRPr="005420E9">
        <w:rPr>
          <w:rFonts w:eastAsia="Arial"/>
          <w:sz w:val="24"/>
          <w:szCs w:val="24"/>
        </w:rPr>
        <w:t xml:space="preserve"> in</w:t>
      </w:r>
      <w:r w:rsidR="00E46D15" w:rsidRPr="005420E9">
        <w:rPr>
          <w:rFonts w:eastAsia="Arial"/>
          <w:sz w:val="24"/>
          <w:szCs w:val="24"/>
        </w:rPr>
        <w:t>creased risk of severe disease in this group in</w:t>
      </w:r>
      <w:r w:rsidR="00547218" w:rsidRPr="005420E9">
        <w:rPr>
          <w:rFonts w:eastAsia="Arial"/>
          <w:sz w:val="24"/>
          <w:szCs w:val="24"/>
        </w:rPr>
        <w:t xml:space="preserve"> the context of contemporary global outbreaks is mixed </w:t>
      </w:r>
      <w:r w:rsidR="00101D35" w:rsidRPr="005420E9">
        <w:rPr>
          <w:rFonts w:eastAsia="Arial"/>
          <w:sz w:val="24"/>
          <w:szCs w:val="24"/>
        </w:rPr>
        <w:t>and often based on small numbers</w:t>
      </w:r>
      <w:r w:rsidR="00096488" w:rsidRPr="005420E9">
        <w:rPr>
          <w:rFonts w:eastAsia="Arial"/>
          <w:sz w:val="24"/>
          <w:szCs w:val="24"/>
        </w:rPr>
        <w:t>.</w:t>
      </w:r>
      <w:r w:rsidR="00101D35" w:rsidRPr="005420E9">
        <w:rPr>
          <w:rFonts w:eastAsia="Arial"/>
          <w:sz w:val="24"/>
          <w:szCs w:val="24"/>
        </w:rPr>
        <w:t xml:space="preserve"> </w:t>
      </w:r>
      <w:r w:rsidR="00E46D15" w:rsidRPr="005420E9">
        <w:rPr>
          <w:rFonts w:eastAsia="Arial"/>
          <w:sz w:val="24"/>
          <w:szCs w:val="24"/>
        </w:rPr>
        <w:t>However,</w:t>
      </w:r>
      <w:r w:rsidR="00101D35" w:rsidRPr="005420E9">
        <w:rPr>
          <w:rFonts w:eastAsia="Arial"/>
          <w:sz w:val="24"/>
          <w:szCs w:val="24"/>
        </w:rPr>
        <w:t xml:space="preserve"> vertical transmission of MPXV </w:t>
      </w:r>
      <w:r w:rsidR="004A0805" w:rsidRPr="005420E9">
        <w:rPr>
          <w:rFonts w:eastAsia="Arial"/>
          <w:sz w:val="24"/>
          <w:szCs w:val="24"/>
        </w:rPr>
        <w:t>can</w:t>
      </w:r>
      <w:r w:rsidR="00101D35" w:rsidRPr="005420E9">
        <w:rPr>
          <w:rFonts w:eastAsia="Arial"/>
          <w:sz w:val="24"/>
          <w:szCs w:val="24"/>
        </w:rPr>
        <w:t xml:space="preserve"> occur and may carry a </w:t>
      </w:r>
      <w:r w:rsidR="00B11032" w:rsidRPr="005420E9">
        <w:rPr>
          <w:rFonts w:eastAsia="Arial"/>
          <w:sz w:val="24"/>
          <w:szCs w:val="24"/>
        </w:rPr>
        <w:t>high risk of pregnan</w:t>
      </w:r>
      <w:r w:rsidR="006F6CA3" w:rsidRPr="005420E9">
        <w:rPr>
          <w:rFonts w:eastAsia="Arial"/>
          <w:sz w:val="24"/>
          <w:szCs w:val="24"/>
        </w:rPr>
        <w:t>cy</w:t>
      </w:r>
      <w:r w:rsidR="00B11032" w:rsidRPr="005420E9">
        <w:rPr>
          <w:rFonts w:eastAsia="Arial"/>
          <w:sz w:val="24"/>
          <w:szCs w:val="24"/>
        </w:rPr>
        <w:t xml:space="preserve"> loss or severe congenital infection</w:t>
      </w:r>
      <w:r w:rsidR="008F04AB" w:rsidRPr="005420E9">
        <w:rPr>
          <w:rFonts w:eastAsia="Arial"/>
          <w:sz w:val="24"/>
          <w:szCs w:val="24"/>
        </w:rPr>
        <w:t xml:space="preserve"> in some cases</w:t>
      </w:r>
      <w:r w:rsidR="00B11032" w:rsidRPr="005420E9">
        <w:rPr>
          <w:rFonts w:eastAsia="Arial"/>
          <w:sz w:val="24"/>
          <w:szCs w:val="24"/>
        </w:rPr>
        <w:t xml:space="preserve"> </w:t>
      </w:r>
      <w:r w:rsidR="00A87AF3" w:rsidRPr="005420E9">
        <w:rPr>
          <w:sz w:val="24"/>
          <w:szCs w:val="24"/>
        </w:rPr>
        <w:fldChar w:fldCharType="begin"/>
      </w:r>
      <w:r w:rsidR="00A87AF3" w:rsidRPr="005420E9">
        <w:rPr>
          <w:sz w:val="24"/>
          <w:szCs w:val="24"/>
        </w:rPr>
        <w:instrText xml:space="preserve"> ADDIN EN.CITE &lt;EndNote&gt;&lt;Cite&gt;&lt;Author&gt;Mbala&lt;/Author&gt;&lt;Year&gt;2017&lt;/Year&gt;&lt;RecNum&gt;26&lt;/RecNum&gt;&lt;DisplayText&gt;(21)&lt;/DisplayText&gt;&lt;record&gt;&lt;rec-number&gt;26&lt;/rec-number&gt;&lt;foreign-keys&gt;&lt;key app="EN" db-id="95t2vdaw9psxr9e2wadpawxfsva5dxe205ea" timestamp="1657258851"&gt;26&lt;/key&gt;&lt;/foreign-keys&gt;&lt;ref-type name="Journal Article"&gt;17&lt;/ref-type&gt;&lt;contributors&gt;&lt;authors&gt;&lt;author&gt;Mbala, Placide K&lt;/author&gt;&lt;author&gt;Huggins, John W&lt;/author&gt;&lt;author&gt;Riu-Rovira, Therese&lt;/author&gt;&lt;author&gt;Ahuka, Steve M&lt;/author&gt;&lt;author&gt;Mulembakani, Prime&lt;/author&gt;&lt;author&gt;Rimoin, Anne W&lt;/author&gt;&lt;author&gt;Martin, James W&lt;/author&gt;&lt;author&gt;Muyembe, Jean-Jacques T&lt;/author&gt;&lt;/authors&gt;&lt;/contributors&gt;&lt;titles&gt;&lt;title&gt;Maternal and Fetal Outcomes Among Pregnant Women With Human Monkeypox Infection in the Democratic Republic of Congo&lt;/title&gt;&lt;secondary-title&gt;The Journal of Infectious Diseases&lt;/secondary-title&gt;&lt;/titles&gt;&lt;periodical&gt;&lt;full-title&gt;The Journal of Infectious Diseases&lt;/full-title&gt;&lt;/periodical&gt;&lt;pages&gt;824-828&lt;/pages&gt;&lt;volume&gt;216&lt;/volume&gt;&lt;number&gt;7&lt;/number&gt;&lt;dates&gt;&lt;year&gt;2017&lt;/year&gt;&lt;/dates&gt;&lt;isbn&gt;0022-1899&lt;/isbn&gt;&lt;urls&gt;&lt;related-urls&gt;&lt;url&gt;https://doi.org/10.1093/infdis/jix260&lt;/url&gt;&lt;/related-urls&gt;&lt;/urls&gt;&lt;electronic-resource-num&gt;10.1093/infdis/jix260&lt;/electronic-resource-num&gt;&lt;access-date&gt;7/8/2022&lt;/access-date&gt;&lt;/record&gt;&lt;/Cite&gt;&lt;/EndNote&gt;</w:instrText>
      </w:r>
      <w:r w:rsidR="00A87AF3" w:rsidRPr="005420E9">
        <w:rPr>
          <w:sz w:val="24"/>
          <w:szCs w:val="24"/>
        </w:rPr>
        <w:fldChar w:fldCharType="separate"/>
      </w:r>
      <w:r w:rsidR="36A292B1" w:rsidRPr="005420E9">
        <w:rPr>
          <w:sz w:val="24"/>
          <w:szCs w:val="24"/>
        </w:rPr>
        <w:t>(</w:t>
      </w:r>
      <w:r w:rsidR="00C46A14" w:rsidRPr="005420E9">
        <w:rPr>
          <w:sz w:val="24"/>
          <w:szCs w:val="24"/>
        </w:rPr>
        <w:t xml:space="preserve">25, </w:t>
      </w:r>
      <w:r w:rsidR="00D36893" w:rsidRPr="005420E9">
        <w:rPr>
          <w:sz w:val="24"/>
          <w:szCs w:val="24"/>
        </w:rPr>
        <w:t>61</w:t>
      </w:r>
      <w:r w:rsidR="00A82B47" w:rsidRPr="005420E9">
        <w:rPr>
          <w:sz w:val="24"/>
          <w:szCs w:val="24"/>
        </w:rPr>
        <w:t>–</w:t>
      </w:r>
      <w:r w:rsidR="00D36893" w:rsidRPr="005420E9">
        <w:rPr>
          <w:sz w:val="24"/>
          <w:szCs w:val="24"/>
        </w:rPr>
        <w:t>64</w:t>
      </w:r>
      <w:r w:rsidR="36A292B1" w:rsidRPr="005420E9">
        <w:rPr>
          <w:sz w:val="24"/>
          <w:szCs w:val="24"/>
        </w:rPr>
        <w:t>)</w:t>
      </w:r>
      <w:r w:rsidR="00A87AF3" w:rsidRPr="005420E9">
        <w:rPr>
          <w:sz w:val="24"/>
          <w:szCs w:val="24"/>
        </w:rPr>
        <w:fldChar w:fldCharType="end"/>
      </w:r>
      <w:r w:rsidR="00230F37" w:rsidRPr="005420E9">
        <w:rPr>
          <w:sz w:val="24"/>
          <w:szCs w:val="24"/>
        </w:rPr>
        <w:t xml:space="preserve">. </w:t>
      </w:r>
    </w:p>
    <w:p w14:paraId="57E17D9C" w14:textId="12F9A3BC" w:rsidR="00A87AF3" w:rsidRPr="00A02ABC" w:rsidRDefault="00A87AF3" w:rsidP="00A87AF3">
      <w:pPr>
        <w:pStyle w:val="Heading2"/>
        <w:rPr>
          <w:rFonts w:eastAsia="Arial"/>
        </w:rPr>
      </w:pPr>
      <w:bookmarkStart w:id="20" w:name="_Toc122504411"/>
      <w:bookmarkStart w:id="21" w:name="_Toc179789897"/>
      <w:r w:rsidRPr="00A02ABC">
        <w:rPr>
          <w:rFonts w:eastAsia="Arial"/>
        </w:rPr>
        <w:t>High-risk settings and communities</w:t>
      </w:r>
      <w:bookmarkEnd w:id="20"/>
      <w:bookmarkEnd w:id="21"/>
    </w:p>
    <w:p w14:paraId="1011A783" w14:textId="7F783A91" w:rsidR="002D0FA5" w:rsidRPr="00A02ABC" w:rsidRDefault="002D0FA5" w:rsidP="002D0FA5">
      <w:pPr>
        <w:pStyle w:val="Paragraphtext"/>
        <w:rPr>
          <w:rFonts w:eastAsia="Arial"/>
        </w:rPr>
      </w:pPr>
      <w:r w:rsidRPr="00A02ABC">
        <w:rPr>
          <w:rFonts w:eastAsia="Arial"/>
        </w:rPr>
        <w:t xml:space="preserve">While </w:t>
      </w:r>
      <w:r w:rsidR="006C14E8">
        <w:rPr>
          <w:rFonts w:eastAsia="Arial"/>
        </w:rPr>
        <w:t>diverse</w:t>
      </w:r>
      <w:r w:rsidRPr="00A02ABC">
        <w:rPr>
          <w:rFonts w:eastAsia="Arial"/>
        </w:rPr>
        <w:t xml:space="preserve"> mode</w:t>
      </w:r>
      <w:r w:rsidR="006C14E8">
        <w:rPr>
          <w:rFonts w:eastAsia="Arial"/>
        </w:rPr>
        <w:t>s</w:t>
      </w:r>
      <w:r w:rsidRPr="00A02ABC">
        <w:rPr>
          <w:rFonts w:eastAsia="Arial"/>
        </w:rPr>
        <w:t xml:space="preserve"> of transmission </w:t>
      </w:r>
      <w:r w:rsidR="00BF3A20">
        <w:rPr>
          <w:rFonts w:eastAsia="Arial"/>
        </w:rPr>
        <w:t>mean</w:t>
      </w:r>
      <w:r w:rsidRPr="00A02ABC">
        <w:rPr>
          <w:rFonts w:eastAsia="Arial"/>
        </w:rPr>
        <w:t xml:space="preserve"> that anyone can acquire or transmit mpox, cases in the</w:t>
      </w:r>
      <w:r w:rsidR="00B9079D">
        <w:rPr>
          <w:rFonts w:eastAsia="Arial"/>
        </w:rPr>
        <w:t xml:space="preserve"> ongoing</w:t>
      </w:r>
      <w:r w:rsidRPr="00A02ABC">
        <w:rPr>
          <w:rFonts w:eastAsia="Arial"/>
        </w:rPr>
        <w:t xml:space="preserve"> </w:t>
      </w:r>
      <w:r w:rsidR="0009066F">
        <w:rPr>
          <w:rFonts w:eastAsia="Arial"/>
        </w:rPr>
        <w:t xml:space="preserve">clade </w:t>
      </w:r>
      <w:r w:rsidRPr="00A02ABC">
        <w:rPr>
          <w:rFonts w:eastAsia="Arial"/>
        </w:rPr>
        <w:t>IIb outbreak have occurred primarily, but not exclusively, in gay, bisexual</w:t>
      </w:r>
      <w:r w:rsidR="00B9079D">
        <w:rPr>
          <w:rFonts w:eastAsia="Arial"/>
        </w:rPr>
        <w:t>,</w:t>
      </w:r>
      <w:r w:rsidRPr="00A02ABC">
        <w:rPr>
          <w:rFonts w:eastAsia="Arial"/>
        </w:rPr>
        <w:t xml:space="preserve"> and other men who have sex with men</w:t>
      </w:r>
      <w:r>
        <w:rPr>
          <w:rFonts w:eastAsia="Arial"/>
        </w:rPr>
        <w:t xml:space="preserve"> (GBMSM+)</w:t>
      </w:r>
      <w:r w:rsidRPr="00A02ABC">
        <w:rPr>
          <w:rFonts w:eastAsia="Arial"/>
        </w:rPr>
        <w:t xml:space="preserve"> </w:t>
      </w:r>
      <w:r w:rsidR="00254490" w:rsidRPr="00A767A2">
        <w:rPr>
          <w:rFonts w:eastAsia="Arial"/>
        </w:rPr>
        <w:t xml:space="preserve">(28, 43, 45). </w:t>
      </w:r>
      <w:r>
        <w:rPr>
          <w:rFonts w:eastAsia="Arial"/>
        </w:rPr>
        <w:t xml:space="preserve"> The 2023</w:t>
      </w:r>
      <w:r w:rsidR="0009066F">
        <w:rPr>
          <w:rFonts w:eastAsia="Arial"/>
        </w:rPr>
        <w:t xml:space="preserve"> clade</w:t>
      </w:r>
      <w:r>
        <w:rPr>
          <w:rFonts w:eastAsia="Arial"/>
        </w:rPr>
        <w:t xml:space="preserve"> Ib outbreak is also strongly associated with sexual contact and has been amplified in networks </w:t>
      </w:r>
      <w:r w:rsidR="00B9079D">
        <w:rPr>
          <w:rFonts w:eastAsia="Arial"/>
        </w:rPr>
        <w:t>that include</w:t>
      </w:r>
      <w:r>
        <w:rPr>
          <w:rFonts w:eastAsia="Arial"/>
        </w:rPr>
        <w:t xml:space="preserve"> commercial sex and sex workers (</w:t>
      </w:r>
      <w:r w:rsidR="00C31DB1">
        <w:rPr>
          <w:rFonts w:eastAsia="Arial"/>
        </w:rPr>
        <w:t>53</w:t>
      </w:r>
      <w:r>
        <w:rPr>
          <w:rFonts w:eastAsia="Arial"/>
        </w:rPr>
        <w:t xml:space="preserve">). </w:t>
      </w:r>
    </w:p>
    <w:p w14:paraId="327F81A7" w14:textId="68B558FF" w:rsidR="00A87AF3" w:rsidRPr="00A02ABC" w:rsidRDefault="00A87AF3" w:rsidP="00A87AF3">
      <w:pPr>
        <w:pStyle w:val="Paragraphtext"/>
        <w:rPr>
          <w:rFonts w:eastAsia="Arial"/>
        </w:rPr>
      </w:pPr>
      <w:r w:rsidRPr="00A02ABC">
        <w:rPr>
          <w:rFonts w:eastAsia="Arial"/>
        </w:rPr>
        <w:t xml:space="preserve">High-risk settings for transmission in the context of </w:t>
      </w:r>
      <w:r w:rsidR="00F003F9">
        <w:rPr>
          <w:rFonts w:eastAsia="Arial"/>
        </w:rPr>
        <w:t>contemporary outbreaks</w:t>
      </w:r>
      <w:r w:rsidRPr="00A02ABC">
        <w:rPr>
          <w:rFonts w:eastAsia="Arial"/>
        </w:rPr>
        <w:t xml:space="preserve"> include:</w:t>
      </w:r>
    </w:p>
    <w:p w14:paraId="1F88B9CF" w14:textId="55437BD0" w:rsidR="00A87AF3" w:rsidRPr="005420E9" w:rsidRDefault="00A87AF3" w:rsidP="005420E9">
      <w:pPr>
        <w:pStyle w:val="Bullet"/>
        <w:rPr>
          <w:rFonts w:eastAsia="Arial"/>
          <w:sz w:val="24"/>
          <w:szCs w:val="24"/>
        </w:rPr>
      </w:pPr>
      <w:r w:rsidRPr="005420E9">
        <w:rPr>
          <w:rFonts w:eastAsia="Arial"/>
          <w:sz w:val="24"/>
          <w:szCs w:val="24"/>
        </w:rPr>
        <w:fldChar w:fldCharType="begin">
          <w:fldData xml:space="preserve">PEVuZE5vdGU+PENpdGU+PEF1dGhvcj5FZ2FuPC9BdXRob3I+PFllYXI+MjAwNDwvWWVhcj48UmVj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FZ2FuPC9BdXRob3I+PFllYXI+MjAwNDwvWWVhcj48UmVj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0028554F">
        <w:rPr>
          <w:rFonts w:eastAsia="Arial"/>
          <w:sz w:val="24"/>
          <w:szCs w:val="24"/>
        </w:rPr>
      </w:r>
      <w:r w:rsidR="0028554F">
        <w:rPr>
          <w:rFonts w:eastAsia="Arial"/>
          <w:sz w:val="24"/>
          <w:szCs w:val="24"/>
        </w:rPr>
        <w:fldChar w:fldCharType="separate"/>
      </w:r>
      <w:r w:rsidRPr="005420E9">
        <w:rPr>
          <w:rFonts w:eastAsia="Arial"/>
          <w:sz w:val="24"/>
          <w:szCs w:val="24"/>
        </w:rPr>
        <w:fldChar w:fldCharType="end"/>
      </w:r>
      <w:r w:rsidRPr="005420E9">
        <w:rPr>
          <w:rFonts w:eastAsia="Arial"/>
          <w:sz w:val="24"/>
          <w:szCs w:val="24"/>
        </w:rPr>
        <w:t xml:space="preserve">households </w:t>
      </w:r>
      <w:r w:rsidRPr="005420E9">
        <w:rPr>
          <w:rFonts w:eastAsia="Arial"/>
          <w:sz w:val="24"/>
          <w:szCs w:val="24"/>
        </w:rPr>
        <w:fldChar w:fldCharType="begin"/>
      </w:r>
      <w:r w:rsidRPr="005420E9">
        <w:rPr>
          <w:rFonts w:eastAsia="Arial"/>
          <w:sz w:val="24"/>
          <w:szCs w:val="24"/>
        </w:rPr>
        <w:instrText xml:space="preserve"> ADDIN EN.CITE &lt;EndNote&gt;&lt;Cite&gt;&lt;Author&gt;World Health Organization&lt;/Author&gt;&lt;Year&gt;2022&lt;/Year&gt;&lt;RecNum&gt;62&lt;/RecNum&gt;&lt;DisplayText&gt;(44)&lt;/DisplayText&gt;&lt;record&gt;&lt;rec-number&gt;62&lt;/rec-number&gt;&lt;foreign-keys&gt;&lt;key app="EN" db-id="pp0ptvp0mtzdtye0tr352zav2pf9r5tvx5za" timestamp="1664342266"&gt;62&lt;/key&gt;&lt;/foreign-keys&gt;&lt;ref-type name="Web Page"&gt;12&lt;/ref-type&gt;&lt;contributors&gt;&lt;authors&gt;&lt;author&gt;World Health Organization,&lt;/author&gt;&lt;/authors&gt;&lt;/contributors&gt;&lt;titles&gt;&lt;title&gt;Monkeypox - Questions and Answers&lt;/title&gt;&lt;/titles&gt;&lt;dates&gt;&lt;year&gt;2022&lt;/year&gt;&lt;/dates&gt;&lt;urls&gt;&lt;related-urls&gt;&lt;url&gt;https://www.who.int/news-room/questions-and-answers/item/monkeypox&lt;/url&gt;&lt;/related-urls&gt;&lt;/urls&gt;&lt;/record&gt;&lt;/Cite&gt;&lt;/EndNote&gt;</w:instrText>
      </w:r>
      <w:r w:rsidRPr="005420E9">
        <w:rPr>
          <w:rFonts w:eastAsia="Arial"/>
          <w:sz w:val="24"/>
          <w:szCs w:val="24"/>
        </w:rPr>
        <w:fldChar w:fldCharType="separate"/>
      </w:r>
      <w:r w:rsidRPr="005420E9">
        <w:rPr>
          <w:rFonts w:eastAsia="Arial"/>
          <w:sz w:val="24"/>
          <w:szCs w:val="24"/>
        </w:rPr>
        <w:t>(</w:t>
      </w:r>
      <w:hyperlink w:anchor="_ENREF_44" w:tooltip="World Health Organization, 2022 #62" w:history="1">
        <w:r w:rsidR="00414E48" w:rsidRPr="005420E9">
          <w:rPr>
            <w:rFonts w:eastAsia="Arial"/>
            <w:sz w:val="24"/>
            <w:szCs w:val="24"/>
          </w:rPr>
          <w:t>58</w:t>
        </w:r>
      </w:hyperlink>
      <w:r w:rsidRPr="005420E9">
        <w:rPr>
          <w:rFonts w:eastAsia="Arial"/>
          <w:sz w:val="24"/>
          <w:szCs w:val="24"/>
        </w:rPr>
        <w:t>)</w:t>
      </w:r>
      <w:r w:rsidRPr="005420E9">
        <w:rPr>
          <w:rFonts w:eastAsia="Arial"/>
          <w:sz w:val="24"/>
          <w:szCs w:val="24"/>
        </w:rPr>
        <w:fldChar w:fldCharType="end"/>
      </w:r>
    </w:p>
    <w:p w14:paraId="5B4CFEAF" w14:textId="0ED0207E" w:rsidR="00A87AF3" w:rsidRPr="005420E9" w:rsidRDefault="00A87AF3" w:rsidP="005420E9">
      <w:pPr>
        <w:pStyle w:val="Bullet"/>
        <w:rPr>
          <w:rFonts w:eastAsia="Arial"/>
          <w:sz w:val="24"/>
          <w:szCs w:val="24"/>
        </w:rPr>
      </w:pPr>
      <w:r w:rsidRPr="005420E9">
        <w:rPr>
          <w:rFonts w:eastAsia="Arial"/>
          <w:sz w:val="24"/>
          <w:szCs w:val="24"/>
        </w:rPr>
        <w:t xml:space="preserve">sex-on-premises venues (SOPV) </w:t>
      </w:r>
      <w:r w:rsidR="00A90E0D" w:rsidRPr="005420E9">
        <w:rPr>
          <w:rFonts w:eastAsia="Arial"/>
          <w:sz w:val="24"/>
          <w:szCs w:val="24"/>
        </w:rPr>
        <w:t>(</w:t>
      </w:r>
      <w:r w:rsidRPr="005420E9">
        <w:rPr>
          <w:rFonts w:eastAsia="Arial"/>
          <w:sz w:val="24"/>
          <w:szCs w:val="24"/>
        </w:rPr>
        <w:fldChar w:fldCharType="begin">
          <w:fldData xml:space="preserve">PEVuZE5vdGU+PENpdGU+PEF1dGhvcj5VSyBHb3Zlcm5tZW50PC9BdXRob3I+PFllYXI+MjAyMjwv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</w:fldData>
        </w:fldChar>
      </w:r>
      <w:r w:rsidRPr="005420E9">
        <w:rPr>
          <w:rFonts w:eastAsia="Arial"/>
          <w:sz w:val="24"/>
          <w:szCs w:val="24"/>
        </w:rPr>
        <w:instrText xml:space="preserve"> ADDIN EN.CITE </w:instrText>
      </w:r>
      <w:r w:rsidRPr="005420E9">
        <w:rPr>
          <w:rFonts w:eastAsia="Arial"/>
          <w:sz w:val="24"/>
          <w:szCs w:val="24"/>
        </w:rPr>
        <w:fldChar w:fldCharType="begin">
          <w:fldData xml:space="preserve">PEVuZE5vdGU+PENpdGU+PEF1dGhvcj5VSyBHb3Zlcm5tZW50PC9BdXRob3I+PFllYXI+MjAyMjwv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</w:fldData>
        </w:fldChar>
      </w:r>
      <w:r w:rsidRPr="005420E9">
        <w:rPr>
          <w:rFonts w:eastAsia="Arial"/>
          <w:sz w:val="24"/>
          <w:szCs w:val="24"/>
        </w:rPr>
        <w:instrText xml:space="preserve"> ADDIN EN.CITE.DATA </w:instrText>
      </w:r>
      <w:r w:rsidRPr="005420E9">
        <w:rPr>
          <w:rFonts w:eastAsia="Arial"/>
          <w:sz w:val="24"/>
          <w:szCs w:val="24"/>
        </w:rPr>
      </w:r>
      <w:r w:rsidRPr="005420E9">
        <w:rPr>
          <w:rFonts w:eastAsia="Arial"/>
          <w:sz w:val="24"/>
          <w:szCs w:val="24"/>
        </w:rPr>
        <w:fldChar w:fldCharType="end"/>
      </w:r>
      <w:r w:rsidRPr="005420E9">
        <w:rPr>
          <w:rFonts w:eastAsia="Arial"/>
          <w:sz w:val="24"/>
          <w:szCs w:val="24"/>
        </w:rPr>
      </w:r>
      <w:r w:rsidRPr="005420E9">
        <w:rPr>
          <w:rFonts w:eastAsia="Arial"/>
          <w:sz w:val="24"/>
          <w:szCs w:val="24"/>
        </w:rPr>
        <w:fldChar w:fldCharType="separate"/>
      </w:r>
      <w:r w:rsidR="00A90E0D" w:rsidRPr="005420E9">
        <w:rPr>
          <w:rFonts w:eastAsia="Arial"/>
          <w:sz w:val="24"/>
          <w:szCs w:val="24"/>
        </w:rPr>
        <w:t>66</w:t>
      </w:r>
      <w:r w:rsidR="00510980" w:rsidRPr="005420E9">
        <w:rPr>
          <w:rFonts w:eastAsia="Arial"/>
          <w:sz w:val="24"/>
          <w:szCs w:val="24"/>
        </w:rPr>
        <w:t>–</w:t>
      </w:r>
      <w:r w:rsidR="00A90E0D" w:rsidRPr="005420E9">
        <w:rPr>
          <w:rFonts w:eastAsia="Arial"/>
          <w:sz w:val="24"/>
          <w:szCs w:val="24"/>
        </w:rPr>
        <w:t>68</w:t>
      </w:r>
      <w:r w:rsidRPr="005420E9">
        <w:rPr>
          <w:rFonts w:eastAsia="Arial"/>
          <w:sz w:val="24"/>
          <w:szCs w:val="24"/>
        </w:rPr>
        <w:t>)</w:t>
      </w:r>
      <w:r w:rsidRPr="005420E9">
        <w:rPr>
          <w:rFonts w:eastAsia="Arial"/>
          <w:sz w:val="24"/>
          <w:szCs w:val="24"/>
        </w:rPr>
        <w:fldChar w:fldCharType="end"/>
      </w:r>
    </w:p>
    <w:p w14:paraId="33D35A2A" w14:textId="20904A31" w:rsidR="00A87AF3" w:rsidRPr="005420E9" w:rsidRDefault="00A87AF3" w:rsidP="005420E9">
      <w:pPr>
        <w:pStyle w:val="Bullet"/>
        <w:rPr>
          <w:rFonts w:eastAsia="Arial"/>
          <w:sz w:val="24"/>
          <w:szCs w:val="24"/>
        </w:rPr>
      </w:pPr>
      <w:r w:rsidRPr="005420E9">
        <w:rPr>
          <w:rFonts w:eastAsia="Arial"/>
          <w:sz w:val="24"/>
          <w:szCs w:val="24"/>
        </w:rPr>
        <w:lastRenderedPageBreak/>
        <w:t>events</w:t>
      </w:r>
      <w:r w:rsidR="00997C32" w:rsidRPr="005420E9">
        <w:rPr>
          <w:rFonts w:eastAsia="Arial"/>
          <w:sz w:val="24"/>
          <w:szCs w:val="24"/>
        </w:rPr>
        <w:t>, parties,</w:t>
      </w:r>
      <w:r w:rsidRPr="005420E9">
        <w:rPr>
          <w:rFonts w:eastAsia="Arial"/>
          <w:sz w:val="24"/>
          <w:szCs w:val="24"/>
        </w:rPr>
        <w:t xml:space="preserve"> or </w:t>
      </w:r>
      <w:r w:rsidR="00997C32" w:rsidRPr="005420E9">
        <w:rPr>
          <w:rFonts w:eastAsia="Arial"/>
          <w:sz w:val="24"/>
          <w:szCs w:val="24"/>
        </w:rPr>
        <w:t xml:space="preserve">other </w:t>
      </w:r>
      <w:r w:rsidRPr="005420E9">
        <w:rPr>
          <w:rFonts w:eastAsia="Arial"/>
          <w:sz w:val="24"/>
          <w:szCs w:val="24"/>
        </w:rPr>
        <w:t xml:space="preserve">venues where skin-to-skin contact and other intimate contact occurs </w:t>
      </w:r>
      <w:r w:rsidR="00997C32" w:rsidRPr="005420E9">
        <w:rPr>
          <w:rFonts w:eastAsia="Arial"/>
          <w:sz w:val="24"/>
          <w:szCs w:val="24"/>
        </w:rPr>
        <w:fldChar w:fldCharType="begin"/>
      </w:r>
      <w:r w:rsidR="00997C32" w:rsidRPr="005420E9">
        <w:rPr>
          <w:rFonts w:eastAsia="Arial"/>
          <w:sz w:val="24"/>
          <w:szCs w:val="24"/>
        </w:rPr>
        <w:instrText xml:space="preserve"> ADDIN EN.CITE &lt;EndNote&gt;&lt;Cite&gt;&lt;Author&gt;World Health Organization&lt;/Author&gt;&lt;Year&gt;2022&lt;/Year&gt;&lt;RecNum&gt;27&lt;/RecNum&gt;&lt;DisplayText&gt;(49)&lt;/DisplayText&gt;&lt;record&gt;&lt;rec-number&gt;27&lt;/rec-number&gt;&lt;foreign-keys&gt;&lt;key app="EN" db-id="pp0ptvp0mtzdtye0tr352zav2pf9r5tvx5za" timestamp="1657259039"&gt;27&lt;/key&gt;&lt;/foreign-keys&gt;&lt;ref-type name="Journal Article"&gt;17&lt;/ref-type&gt;&lt;contributors&gt;&lt;authors&gt;&lt;author&gt;World Health Organization,&lt;/author&gt;&lt;/authors&gt;&lt;/contributors&gt;&lt;titles&gt;&lt;title&gt;Monkeypox in the European Region: what we know so far and how we need to respond&lt;/title&gt;&lt;/titles&gt;&lt;dates&gt;&lt;year&gt;2022&lt;/year&gt;&lt;/dates&gt;&lt;urls&gt;&lt;related-urls&gt;&lt;url&gt;https://www.who.int/europe/news/item/30-05-2022-monkeypox-in-the-european-region--what-we-know-so-far-and-how-we-need-to-respond&lt;/url&gt;&lt;/related-urls&gt;&lt;/urls&gt;&lt;/record&gt;&lt;/Cite&gt;&lt;/EndNote&gt;</w:instrText>
      </w:r>
      <w:r w:rsidR="00997C32" w:rsidRPr="005420E9">
        <w:rPr>
          <w:rFonts w:eastAsia="Arial"/>
          <w:sz w:val="24"/>
          <w:szCs w:val="24"/>
        </w:rPr>
        <w:fldChar w:fldCharType="separate"/>
      </w:r>
      <w:r w:rsidR="00997C32" w:rsidRPr="005420E9">
        <w:rPr>
          <w:rFonts w:eastAsia="Arial"/>
          <w:sz w:val="24"/>
          <w:szCs w:val="24"/>
        </w:rPr>
        <w:t>(</w:t>
      </w:r>
      <w:r w:rsidR="00B61748" w:rsidRPr="005420E9">
        <w:rPr>
          <w:rFonts w:eastAsia="Arial"/>
          <w:sz w:val="24"/>
          <w:szCs w:val="24"/>
        </w:rPr>
        <w:t>68</w:t>
      </w:r>
      <w:r w:rsidR="00510980" w:rsidRPr="005420E9">
        <w:rPr>
          <w:rFonts w:eastAsia="Arial"/>
          <w:sz w:val="24"/>
          <w:szCs w:val="24"/>
        </w:rPr>
        <w:t>–</w:t>
      </w:r>
      <w:r w:rsidR="00E86993" w:rsidRPr="005420E9">
        <w:rPr>
          <w:rFonts w:eastAsia="Arial"/>
          <w:sz w:val="24"/>
          <w:szCs w:val="24"/>
        </w:rPr>
        <w:t>7</w:t>
      </w:r>
      <w:r w:rsidR="00E814F0" w:rsidRPr="005420E9">
        <w:rPr>
          <w:rFonts w:eastAsia="Arial"/>
          <w:sz w:val="24"/>
          <w:szCs w:val="24"/>
        </w:rPr>
        <w:t>1</w:t>
      </w:r>
      <w:r w:rsidR="00997C32" w:rsidRPr="005420E9">
        <w:rPr>
          <w:rFonts w:eastAsia="Arial"/>
          <w:sz w:val="24"/>
          <w:szCs w:val="24"/>
        </w:rPr>
        <w:t>)</w:t>
      </w:r>
      <w:r w:rsidR="00997C32" w:rsidRPr="005420E9">
        <w:rPr>
          <w:rFonts w:eastAsia="Arial"/>
          <w:sz w:val="24"/>
          <w:szCs w:val="24"/>
        </w:rPr>
        <w:fldChar w:fldCharType="end"/>
      </w:r>
    </w:p>
    <w:p w14:paraId="77562B79" w14:textId="10D4EEF6" w:rsidR="00A754D7" w:rsidRPr="005420E9" w:rsidRDefault="00A87AF3" w:rsidP="005420E9">
      <w:pPr>
        <w:pStyle w:val="Bullet"/>
        <w:rPr>
          <w:rFonts w:eastAsia="Arial"/>
          <w:sz w:val="24"/>
          <w:szCs w:val="24"/>
        </w:rPr>
      </w:pPr>
      <w:r w:rsidRPr="005420E9">
        <w:rPr>
          <w:rFonts w:eastAsia="Arial"/>
          <w:sz w:val="24"/>
          <w:szCs w:val="24"/>
        </w:rPr>
        <w:t>healthcare settings</w:t>
      </w:r>
      <w:r w:rsidR="001E35D7" w:rsidRPr="005420E9">
        <w:rPr>
          <w:rFonts w:eastAsia="Arial"/>
          <w:sz w:val="24"/>
          <w:szCs w:val="24"/>
        </w:rPr>
        <w:t xml:space="preserve"> (though </w:t>
      </w:r>
      <w:r w:rsidR="00295F33" w:rsidRPr="005420E9">
        <w:rPr>
          <w:rFonts w:eastAsia="Arial"/>
          <w:sz w:val="24"/>
          <w:szCs w:val="24"/>
        </w:rPr>
        <w:t xml:space="preserve">only 10% of cases in health care workers in </w:t>
      </w:r>
      <w:r w:rsidR="00F1179D" w:rsidRPr="005420E9">
        <w:rPr>
          <w:rFonts w:eastAsia="Arial"/>
          <w:sz w:val="24"/>
          <w:szCs w:val="24"/>
        </w:rPr>
        <w:t>the</w:t>
      </w:r>
      <w:r w:rsidR="0009066F" w:rsidRPr="005420E9">
        <w:rPr>
          <w:rFonts w:eastAsia="Arial"/>
          <w:sz w:val="24"/>
          <w:szCs w:val="24"/>
        </w:rPr>
        <w:t xml:space="preserve"> clade</w:t>
      </w:r>
      <w:r w:rsidR="00295F33" w:rsidRPr="005420E9">
        <w:rPr>
          <w:rFonts w:eastAsia="Arial"/>
          <w:sz w:val="24"/>
          <w:szCs w:val="24"/>
        </w:rPr>
        <w:t xml:space="preserve"> </w:t>
      </w:r>
      <w:r w:rsidR="00624AA5" w:rsidRPr="005420E9">
        <w:rPr>
          <w:rFonts w:eastAsia="Arial"/>
          <w:sz w:val="24"/>
          <w:szCs w:val="24"/>
        </w:rPr>
        <w:t xml:space="preserve">IIb outbreak </w:t>
      </w:r>
      <w:r w:rsidR="00B9079D" w:rsidRPr="005420E9">
        <w:rPr>
          <w:rFonts w:eastAsia="Arial"/>
          <w:sz w:val="24"/>
          <w:szCs w:val="24"/>
        </w:rPr>
        <w:t xml:space="preserve">have </w:t>
      </w:r>
      <w:r w:rsidR="00624AA5" w:rsidRPr="005420E9">
        <w:rPr>
          <w:rFonts w:eastAsia="Arial"/>
          <w:sz w:val="24"/>
          <w:szCs w:val="24"/>
        </w:rPr>
        <w:t>reported their exposure as occupational</w:t>
      </w:r>
      <w:r w:rsidR="00510980" w:rsidRPr="005420E9">
        <w:rPr>
          <w:rFonts w:eastAsia="Arial"/>
          <w:sz w:val="24"/>
          <w:szCs w:val="24"/>
        </w:rPr>
        <w:t>)</w:t>
      </w:r>
      <w:r w:rsidR="00624AA5" w:rsidRPr="005420E9">
        <w:rPr>
          <w:rFonts w:eastAsia="Arial"/>
          <w:sz w:val="24"/>
          <w:szCs w:val="24"/>
        </w:rPr>
        <w:t xml:space="preserve"> </w:t>
      </w:r>
      <w:r w:rsidR="00F9518B" w:rsidRPr="005420E9">
        <w:rPr>
          <w:rFonts w:eastAsia="Arial"/>
          <w:sz w:val="24"/>
          <w:szCs w:val="24"/>
        </w:rPr>
        <w:t>(</w:t>
      </w:r>
      <w:r w:rsidR="00B56D40" w:rsidRPr="005420E9">
        <w:rPr>
          <w:rFonts w:eastAsia="Arial"/>
          <w:sz w:val="24"/>
          <w:szCs w:val="24"/>
        </w:rPr>
        <w:t>61,</w:t>
      </w:r>
      <w:r w:rsidR="00F62DDD" w:rsidRPr="005420E9">
        <w:rPr>
          <w:rFonts w:eastAsia="Arial"/>
          <w:sz w:val="24"/>
          <w:szCs w:val="24"/>
        </w:rPr>
        <w:t>72</w:t>
      </w:r>
      <w:r w:rsidR="00F9518B" w:rsidRPr="005420E9">
        <w:rPr>
          <w:rFonts w:eastAsia="Arial"/>
          <w:sz w:val="24"/>
          <w:szCs w:val="24"/>
        </w:rPr>
        <w:t>)</w:t>
      </w:r>
      <w:r w:rsidR="00510980" w:rsidRPr="005420E9">
        <w:rPr>
          <w:rFonts w:eastAsia="Arial"/>
          <w:sz w:val="24"/>
          <w:szCs w:val="24"/>
        </w:rPr>
        <w:t xml:space="preserve">; and </w:t>
      </w:r>
    </w:p>
    <w:p w14:paraId="372BAD73" w14:textId="696F8BE1" w:rsidR="001E7653" w:rsidRPr="005420E9" w:rsidRDefault="002D0FA5" w:rsidP="005420E9">
      <w:pPr>
        <w:pStyle w:val="Bullet"/>
        <w:rPr>
          <w:rFonts w:eastAsia="Arial"/>
          <w:sz w:val="24"/>
          <w:szCs w:val="24"/>
        </w:rPr>
      </w:pPr>
      <w:r w:rsidRPr="005420E9">
        <w:rPr>
          <w:rFonts w:eastAsia="Arial"/>
          <w:sz w:val="24"/>
          <w:szCs w:val="24"/>
        </w:rPr>
        <w:t>countries</w:t>
      </w:r>
      <w:r w:rsidR="00A87AF3" w:rsidRPr="005420E9">
        <w:rPr>
          <w:rFonts w:eastAsia="Arial"/>
          <w:sz w:val="24"/>
          <w:szCs w:val="24"/>
        </w:rPr>
        <w:t xml:space="preserve"> or areas </w:t>
      </w:r>
      <w:r w:rsidR="3F5AE05F" w:rsidRPr="005420E9">
        <w:rPr>
          <w:rFonts w:eastAsia="Arial"/>
          <w:sz w:val="24"/>
          <w:szCs w:val="24"/>
        </w:rPr>
        <w:t>where mpox is endemic or there is</w:t>
      </w:r>
      <w:r w:rsidR="6BB83F38" w:rsidRPr="005420E9">
        <w:rPr>
          <w:rFonts w:eastAsia="Arial"/>
          <w:sz w:val="24"/>
          <w:szCs w:val="24"/>
        </w:rPr>
        <w:t xml:space="preserve"> a </w:t>
      </w:r>
      <w:r w:rsidR="65FED875" w:rsidRPr="005420E9">
        <w:rPr>
          <w:rFonts w:eastAsia="Arial"/>
          <w:sz w:val="24"/>
          <w:szCs w:val="24"/>
        </w:rPr>
        <w:t>h</w:t>
      </w:r>
      <w:r w:rsidR="743BB155" w:rsidRPr="005420E9">
        <w:rPr>
          <w:rFonts w:eastAsia="Arial"/>
          <w:sz w:val="24"/>
          <w:szCs w:val="24"/>
        </w:rPr>
        <w:t>igh</w:t>
      </w:r>
      <w:r w:rsidR="00A87AF3" w:rsidRPr="005420E9">
        <w:rPr>
          <w:rFonts w:eastAsia="Arial"/>
          <w:sz w:val="24"/>
          <w:szCs w:val="24"/>
        </w:rPr>
        <w:t xml:space="preserve"> risk of exposure </w:t>
      </w:r>
      <w:r w:rsidR="00A87AF3" w:rsidRPr="005420E9">
        <w:rPr>
          <w:rFonts w:eastAsia="Arial"/>
          <w:sz w:val="24"/>
          <w:szCs w:val="24"/>
        </w:rPr>
        <w:fldChar w:fldCharType="begin"/>
      </w:r>
      <w:r w:rsidR="00A87AF3" w:rsidRPr="005420E9">
        <w:rPr>
          <w:rFonts w:eastAsia="Arial"/>
          <w:sz w:val="24"/>
          <w:szCs w:val="24"/>
        </w:rPr>
        <w:instrText xml:space="preserve"> ADDIN EN.CITE &lt;EndNote&gt;&lt;Cite&gt;&lt;Author&gt;Australian Department of Health and Aged Care&lt;/Author&gt;&lt;Year&gt;2022&lt;/Year&gt;&lt;RecNum&gt;46&lt;/RecNum&gt;&lt;DisplayText&gt;(9)&lt;/DisplayText&gt;&lt;record&gt;&lt;rec-number&gt;46&lt;/rec-number&gt;&lt;foreign-keys&gt;&lt;key app="EN" db-id="pp0ptvp0mtzdtye0tr352zav2pf9r5tvx5za" timestamp="1664332804"&gt;46&lt;/key&gt;&lt;/foreign-keys&gt;&lt;ref-type name="Web Page"&gt;12&lt;/ref-type&gt;&lt;contributors&gt;&lt;authors&gt;&lt;author&gt;Australian Department of Health and Aged Care,&lt;/author&gt;&lt;/authors&gt;&lt;/contributors&gt;&lt;titles&gt;&lt;title&gt;Monkeypox (MPX)&lt;/title&gt;&lt;/titles&gt;&lt;dates&gt;&lt;year&gt;2022&lt;/year&gt;&lt;pub-dates&gt;&lt;date&gt;6 July 2022&lt;/date&gt;&lt;/pub-dates&gt;&lt;/dates&gt;&lt;urls&gt;&lt;related-urls&gt;&lt;url&gt;https://www.health.gov.au/diseases/monkeypox-mpx&lt;/url&gt;&lt;/related-urls&gt;&lt;/urls&gt;&lt;/record&gt;&lt;/Cite&gt;&lt;/EndNote&gt;</w:instrText>
      </w:r>
      <w:r w:rsidR="00A87AF3" w:rsidRPr="005420E9">
        <w:rPr>
          <w:rFonts w:eastAsia="Arial"/>
          <w:sz w:val="24"/>
          <w:szCs w:val="24"/>
        </w:rPr>
        <w:fldChar w:fldCharType="separate"/>
      </w:r>
      <w:r w:rsidR="00A87AF3" w:rsidRPr="005420E9">
        <w:rPr>
          <w:rFonts w:eastAsia="Arial"/>
          <w:sz w:val="24"/>
          <w:szCs w:val="24"/>
        </w:rPr>
        <w:t>(</w:t>
      </w:r>
      <w:hyperlink w:anchor="_ENREF_9">
        <w:r w:rsidR="00BA79A3" w:rsidRPr="005420E9">
          <w:rPr>
            <w:rFonts w:eastAsia="Arial"/>
            <w:sz w:val="24"/>
            <w:szCs w:val="24"/>
          </w:rPr>
          <w:t>11</w:t>
        </w:r>
      </w:hyperlink>
      <w:r w:rsidR="00A87AF3" w:rsidRPr="005420E9">
        <w:rPr>
          <w:rFonts w:eastAsia="Arial"/>
          <w:sz w:val="24"/>
          <w:szCs w:val="24"/>
        </w:rPr>
        <w:t>)</w:t>
      </w:r>
      <w:r w:rsidR="00A87AF3" w:rsidRPr="005420E9">
        <w:rPr>
          <w:rFonts w:eastAsia="Arial"/>
          <w:sz w:val="24"/>
          <w:szCs w:val="24"/>
        </w:rPr>
        <w:fldChar w:fldCharType="end"/>
      </w:r>
      <w:r w:rsidR="00A87AF3" w:rsidRPr="005420E9">
        <w:rPr>
          <w:rFonts w:eastAsia="Arial"/>
          <w:sz w:val="24"/>
          <w:szCs w:val="24"/>
        </w:rPr>
        <w:t>.</w:t>
      </w:r>
    </w:p>
    <w:p w14:paraId="7DC5B7E2" w14:textId="3CCD4DC3" w:rsidR="0073120A" w:rsidRPr="001E7653" w:rsidRDefault="006E1C3D" w:rsidP="005D13F4">
      <w:r>
        <w:t>Schools and childcare settings may be considered a higher risk setting for transmission for any communicable disease. There is currently insufficient evidence to support specif</w:t>
      </w:r>
      <w:r w:rsidR="00B34FE0">
        <w:t>ic operational guidance for mpox cases detected in these settings in Australia. If a case is detected in either a school or a childcare setting, follow conservative management as per</w:t>
      </w:r>
      <w:r w:rsidR="00B80C63">
        <w:t xml:space="preserve"> guidance in</w:t>
      </w:r>
      <w:r w:rsidR="00B34FE0">
        <w:t xml:space="preserve"> </w:t>
      </w:r>
      <w:hyperlink w:anchor="_Case_management" w:history="1">
        <w:r w:rsidR="00B80C63" w:rsidRPr="00492E29">
          <w:rPr>
            <w:rStyle w:val="Hyperlink"/>
          </w:rPr>
          <w:t>Section 8: Case management</w:t>
        </w:r>
      </w:hyperlink>
      <w:r w:rsidR="00B80C63">
        <w:t xml:space="preserve"> and </w:t>
      </w:r>
      <w:hyperlink w:anchor="_Contact_management" w:history="1">
        <w:r w:rsidR="00B80C63" w:rsidRPr="00492E29">
          <w:rPr>
            <w:rStyle w:val="Hyperlink"/>
          </w:rPr>
          <w:t>Section 10:</w:t>
        </w:r>
        <w:r w:rsidR="00EF699D" w:rsidRPr="00492E29">
          <w:rPr>
            <w:rStyle w:val="Hyperlink"/>
          </w:rPr>
          <w:t xml:space="preserve"> Contact management</w:t>
        </w:r>
      </w:hyperlink>
      <w:r w:rsidR="00EF699D" w:rsidRPr="001C2A68">
        <w:t>.</w:t>
      </w:r>
    </w:p>
    <w:p w14:paraId="6DA34E49" w14:textId="064306CE" w:rsidR="00A87AF3" w:rsidRDefault="001C7EAC" w:rsidP="008A3C4C">
      <w:pPr>
        <w:pStyle w:val="Heading1"/>
        <w:rPr>
          <w:rFonts w:eastAsia="Arial"/>
        </w:rPr>
      </w:pPr>
      <w:bookmarkStart w:id="22" w:name="_Toc179789898"/>
      <w:r>
        <w:rPr>
          <w:rFonts w:eastAsia="Arial"/>
        </w:rPr>
        <w:lastRenderedPageBreak/>
        <w:t>3. Routine prevention activities</w:t>
      </w:r>
      <w:bookmarkEnd w:id="22"/>
      <w:r>
        <w:rPr>
          <w:rFonts w:eastAsia="Arial"/>
        </w:rPr>
        <w:t xml:space="preserve"> </w:t>
      </w:r>
    </w:p>
    <w:p w14:paraId="70531653" w14:textId="2FB45C3D" w:rsidR="00BF4A98" w:rsidRPr="00492E29" w:rsidRDefault="00531680" w:rsidP="005D13F4">
      <w:r w:rsidRPr="00492E29">
        <w:t>PHUs may consider undertaking the following measures to prevent sustained transmission of mpox in the community</w:t>
      </w:r>
      <w:r w:rsidR="000B6A05" w:rsidRPr="00492E29">
        <w:t>:</w:t>
      </w:r>
    </w:p>
    <w:p w14:paraId="3E8C6FEE" w14:textId="7B4556F2" w:rsidR="00BF4A98" w:rsidRPr="005420E9" w:rsidRDefault="00BF4A98" w:rsidP="005420E9">
      <w:pPr>
        <w:pStyle w:val="Bullet"/>
        <w:rPr>
          <w:rFonts w:cs="Arial"/>
          <w:sz w:val="24"/>
          <w:szCs w:val="24"/>
        </w:rPr>
      </w:pPr>
      <w:r w:rsidRPr="005420E9">
        <w:rPr>
          <w:rFonts w:cs="Arial"/>
          <w:sz w:val="24"/>
          <w:szCs w:val="24"/>
        </w:rPr>
        <w:t>Develop and disseminat</w:t>
      </w:r>
      <w:r w:rsidR="00531680" w:rsidRPr="005420E9">
        <w:rPr>
          <w:rFonts w:cs="Arial"/>
          <w:sz w:val="24"/>
          <w:szCs w:val="24"/>
        </w:rPr>
        <w:t>e</w:t>
      </w:r>
      <w:r w:rsidRPr="005420E9">
        <w:rPr>
          <w:rFonts w:cs="Arial"/>
          <w:sz w:val="24"/>
          <w:szCs w:val="24"/>
        </w:rPr>
        <w:t xml:space="preserve"> </w:t>
      </w:r>
      <w:r w:rsidR="6029CAE3" w:rsidRPr="005420E9">
        <w:rPr>
          <w:rFonts w:cs="Arial"/>
          <w:sz w:val="24"/>
          <w:szCs w:val="24"/>
        </w:rPr>
        <w:t xml:space="preserve">mpox </w:t>
      </w:r>
      <w:r w:rsidRPr="005420E9">
        <w:rPr>
          <w:rFonts w:cs="Arial"/>
          <w:sz w:val="24"/>
          <w:szCs w:val="24"/>
        </w:rPr>
        <w:t>educational material to groups</w:t>
      </w:r>
      <w:r w:rsidR="00F003F9" w:rsidRPr="005420E9">
        <w:rPr>
          <w:rFonts w:cs="Arial"/>
          <w:sz w:val="24"/>
          <w:szCs w:val="24"/>
        </w:rPr>
        <w:t xml:space="preserve"> </w:t>
      </w:r>
      <w:r w:rsidR="00AC0075" w:rsidRPr="005420E9">
        <w:rPr>
          <w:rFonts w:cs="Arial"/>
          <w:sz w:val="24"/>
          <w:szCs w:val="24"/>
        </w:rPr>
        <w:t xml:space="preserve">at higher risk of infection and severe disease </w:t>
      </w:r>
      <w:r w:rsidR="00F003F9" w:rsidRPr="005420E9">
        <w:rPr>
          <w:rFonts w:cs="Arial"/>
          <w:sz w:val="24"/>
          <w:szCs w:val="24"/>
        </w:rPr>
        <w:t xml:space="preserve">(see </w:t>
      </w:r>
      <w:r w:rsidR="00F003F9" w:rsidRPr="005420E9">
        <w:rPr>
          <w:rStyle w:val="Hyperlink"/>
          <w:sz w:val="24"/>
          <w:szCs w:val="24"/>
        </w:rPr>
        <w:t xml:space="preserve">Section </w:t>
      </w:r>
      <w:r w:rsidR="00844859" w:rsidRPr="005420E9">
        <w:rPr>
          <w:rStyle w:val="Hyperlink"/>
          <w:sz w:val="24"/>
          <w:szCs w:val="24"/>
        </w:rPr>
        <w:t>2</w:t>
      </w:r>
      <w:r w:rsidR="00F003F9" w:rsidRPr="005420E9">
        <w:rPr>
          <w:rStyle w:val="Hyperlink"/>
          <w:sz w:val="24"/>
          <w:szCs w:val="24"/>
        </w:rPr>
        <w:t xml:space="preserve">: </w:t>
      </w:r>
      <w:hyperlink w:anchor="_Groups_at_increased" w:history="1">
        <w:r w:rsidR="00414DF4" w:rsidRPr="005420E9">
          <w:rPr>
            <w:rStyle w:val="Hyperlink"/>
            <w:sz w:val="24"/>
            <w:szCs w:val="24"/>
          </w:rPr>
          <w:t>Groups at risk of severe disease</w:t>
        </w:r>
      </w:hyperlink>
      <w:r w:rsidR="00414DF4" w:rsidRPr="005420E9">
        <w:rPr>
          <w:rStyle w:val="Hyperlink"/>
          <w:sz w:val="24"/>
          <w:szCs w:val="24"/>
        </w:rPr>
        <w:t xml:space="preserve"> and </w:t>
      </w:r>
      <w:hyperlink w:anchor="_High-risk_settings_and" w:history="1">
        <w:r w:rsidR="00414DF4" w:rsidRPr="005420E9">
          <w:rPr>
            <w:rStyle w:val="Hyperlink"/>
            <w:sz w:val="24"/>
            <w:szCs w:val="24"/>
          </w:rPr>
          <w:t>High risk settings and communities</w:t>
        </w:r>
      </w:hyperlink>
      <w:r w:rsidR="00414DF4" w:rsidRPr="005420E9">
        <w:rPr>
          <w:sz w:val="24"/>
          <w:szCs w:val="24"/>
        </w:rPr>
        <w:t>)</w:t>
      </w:r>
      <w:r w:rsidRPr="005420E9">
        <w:rPr>
          <w:rFonts w:cs="Arial"/>
          <w:sz w:val="24"/>
          <w:szCs w:val="24"/>
        </w:rPr>
        <w:t xml:space="preserve">. </w:t>
      </w:r>
    </w:p>
    <w:p w14:paraId="2CAEC804" w14:textId="658B6F75" w:rsidR="00BF4A98" w:rsidRPr="005420E9" w:rsidRDefault="00BF4A98" w:rsidP="005420E9">
      <w:pPr>
        <w:pStyle w:val="Bullet"/>
        <w:rPr>
          <w:rFonts w:cs="Arial"/>
          <w:sz w:val="24"/>
          <w:szCs w:val="24"/>
        </w:rPr>
      </w:pPr>
      <w:r w:rsidRPr="005420E9">
        <w:rPr>
          <w:rFonts w:cs="Arial"/>
          <w:sz w:val="24"/>
          <w:szCs w:val="24"/>
        </w:rPr>
        <w:t xml:space="preserve">Establish partnerships with local sexual health clinics, </w:t>
      </w:r>
      <w:r w:rsidR="0858D79D" w:rsidRPr="005420E9">
        <w:rPr>
          <w:rFonts w:cs="Arial"/>
          <w:sz w:val="24"/>
          <w:szCs w:val="24"/>
        </w:rPr>
        <w:t>s</w:t>
      </w:r>
      <w:r w:rsidRPr="005420E9">
        <w:rPr>
          <w:rFonts w:cs="Arial"/>
          <w:sz w:val="24"/>
          <w:szCs w:val="24"/>
        </w:rPr>
        <w:t xml:space="preserve">100 </w:t>
      </w:r>
      <w:r w:rsidR="00A03EC2" w:rsidRPr="005420E9">
        <w:rPr>
          <w:rFonts w:cs="Arial"/>
          <w:sz w:val="24"/>
          <w:szCs w:val="24"/>
        </w:rPr>
        <w:t xml:space="preserve">prescribing </w:t>
      </w:r>
      <w:r w:rsidRPr="005420E9">
        <w:rPr>
          <w:rFonts w:cs="Arial"/>
          <w:sz w:val="24"/>
          <w:szCs w:val="24"/>
        </w:rPr>
        <w:t>GP</w:t>
      </w:r>
      <w:r w:rsidR="00A03EC2" w:rsidRPr="005420E9">
        <w:rPr>
          <w:rFonts w:cs="Arial"/>
          <w:sz w:val="24"/>
          <w:szCs w:val="24"/>
        </w:rPr>
        <w:t>s</w:t>
      </w:r>
      <w:r w:rsidRPr="005420E9">
        <w:rPr>
          <w:rFonts w:cs="Arial"/>
          <w:sz w:val="24"/>
          <w:szCs w:val="24"/>
        </w:rPr>
        <w:t xml:space="preserve"> and other high-caseload practices, to facilitate testing and connect cases and contacts with relevant community support organisations.</w:t>
      </w:r>
    </w:p>
    <w:p w14:paraId="483C1107" w14:textId="32996778" w:rsidR="00BF4A98" w:rsidRPr="005420E9" w:rsidRDefault="00BF4A98" w:rsidP="005420E9">
      <w:pPr>
        <w:pStyle w:val="Bullet"/>
        <w:rPr>
          <w:rFonts w:cs="Arial"/>
          <w:sz w:val="24"/>
          <w:szCs w:val="24"/>
        </w:rPr>
      </w:pPr>
      <w:r w:rsidRPr="005420E9">
        <w:rPr>
          <w:rFonts w:cs="Arial"/>
          <w:sz w:val="24"/>
          <w:szCs w:val="24"/>
        </w:rPr>
        <w:t xml:space="preserve">Engage with local community-controlled </w:t>
      </w:r>
      <w:r w:rsidR="00414DF4" w:rsidRPr="005420E9">
        <w:rPr>
          <w:rFonts w:cs="Arial"/>
          <w:sz w:val="24"/>
          <w:szCs w:val="24"/>
        </w:rPr>
        <w:t xml:space="preserve">organisations for the </w:t>
      </w:r>
      <w:r w:rsidRPr="005420E9">
        <w:rPr>
          <w:rFonts w:cs="Arial"/>
          <w:sz w:val="24"/>
          <w:szCs w:val="24"/>
        </w:rPr>
        <w:t>LGBT</w:t>
      </w:r>
      <w:r w:rsidR="00A66A6C" w:rsidRPr="005420E9">
        <w:rPr>
          <w:rFonts w:cs="Arial"/>
          <w:sz w:val="24"/>
          <w:szCs w:val="24"/>
        </w:rPr>
        <w:t>QIA+</w:t>
      </w:r>
      <w:r w:rsidR="00414DF4" w:rsidRPr="005420E9">
        <w:rPr>
          <w:rFonts w:cs="Arial"/>
          <w:sz w:val="24"/>
          <w:szCs w:val="24"/>
        </w:rPr>
        <w:t xml:space="preserve"> community</w:t>
      </w:r>
      <w:r w:rsidRPr="005420E9">
        <w:rPr>
          <w:rFonts w:cs="Arial"/>
          <w:sz w:val="24"/>
          <w:szCs w:val="24"/>
        </w:rPr>
        <w:t>, people living with HIV</w:t>
      </w:r>
      <w:r w:rsidR="000B6A05" w:rsidRPr="005420E9">
        <w:rPr>
          <w:rFonts w:cs="Arial"/>
          <w:sz w:val="24"/>
          <w:szCs w:val="24"/>
        </w:rPr>
        <w:t>,</w:t>
      </w:r>
      <w:r w:rsidRPr="005420E9">
        <w:rPr>
          <w:rFonts w:cs="Arial"/>
          <w:sz w:val="24"/>
          <w:szCs w:val="24"/>
        </w:rPr>
        <w:t xml:space="preserve"> </w:t>
      </w:r>
      <w:r w:rsidR="22771F69" w:rsidRPr="005420E9">
        <w:rPr>
          <w:rFonts w:cs="Arial"/>
          <w:sz w:val="24"/>
          <w:szCs w:val="24"/>
        </w:rPr>
        <w:t xml:space="preserve">SOPVs, </w:t>
      </w:r>
      <w:r w:rsidRPr="005420E9">
        <w:rPr>
          <w:rFonts w:cs="Arial"/>
          <w:sz w:val="24"/>
          <w:szCs w:val="24"/>
        </w:rPr>
        <w:t>and sex worker</w:t>
      </w:r>
      <w:r w:rsidR="00414DF4" w:rsidRPr="005420E9">
        <w:rPr>
          <w:rFonts w:cs="Arial"/>
          <w:sz w:val="24"/>
          <w:szCs w:val="24"/>
        </w:rPr>
        <w:t>s,</w:t>
      </w:r>
      <w:r w:rsidRPr="005420E9">
        <w:rPr>
          <w:rFonts w:cs="Arial"/>
          <w:sz w:val="24"/>
          <w:szCs w:val="24"/>
        </w:rPr>
        <w:t xml:space="preserve"> to </w:t>
      </w:r>
      <w:r w:rsidR="007E3016" w:rsidRPr="005420E9">
        <w:rPr>
          <w:rFonts w:cs="Arial"/>
          <w:sz w:val="24"/>
          <w:szCs w:val="24"/>
        </w:rPr>
        <w:t>assist with targeted communications</w:t>
      </w:r>
      <w:r w:rsidRPr="005420E9">
        <w:rPr>
          <w:rFonts w:cs="Arial"/>
          <w:sz w:val="24"/>
          <w:szCs w:val="24"/>
        </w:rPr>
        <w:t xml:space="preserve"> on universal prevention measures and importance of vaccination.</w:t>
      </w:r>
      <w:r w:rsidR="00565913" w:rsidRPr="005420E9">
        <w:rPr>
          <w:rFonts w:cs="Arial"/>
          <w:sz w:val="24"/>
          <w:szCs w:val="24"/>
        </w:rPr>
        <w:t xml:space="preserve"> </w:t>
      </w:r>
    </w:p>
    <w:p w14:paraId="43660FA3" w14:textId="6415ED84" w:rsidR="00BF4A98" w:rsidRPr="00A02ABC" w:rsidRDefault="007E3016" w:rsidP="00BF4A98">
      <w:pPr>
        <w:pStyle w:val="Paragraphtext"/>
      </w:pPr>
      <w:r>
        <w:t>PHUs</w:t>
      </w:r>
      <w:r w:rsidR="768D88E5">
        <w:t xml:space="preserve"> </w:t>
      </w:r>
      <w:r w:rsidR="13548F37">
        <w:t xml:space="preserve">should </w:t>
      </w:r>
      <w:r w:rsidR="00ED4E83">
        <w:t>take steps to promote community awareness</w:t>
      </w:r>
      <w:r w:rsidR="00D266F3">
        <w:t xml:space="preserve"> by making guidance</w:t>
      </w:r>
      <w:r w:rsidR="00E5049A">
        <w:t xml:space="preserve"> publicly available</w:t>
      </w:r>
      <w:r w:rsidR="00D266F3">
        <w:t xml:space="preserve"> for at risk people</w:t>
      </w:r>
      <w:r w:rsidR="00AC717E">
        <w:t xml:space="preserve"> (and the wider community where necessary)</w:t>
      </w:r>
      <w:r w:rsidR="00E9787F">
        <w:t>,</w:t>
      </w:r>
      <w:r w:rsidR="00D266F3">
        <w:t xml:space="preserve"> to </w:t>
      </w:r>
      <w:r w:rsidR="00BF4A98" w:rsidRPr="00A02ABC">
        <w:t xml:space="preserve">minimise their risk of </w:t>
      </w:r>
      <w:r w:rsidR="005A7B8B">
        <w:t>infection</w:t>
      </w:r>
      <w:r w:rsidR="00D266F3">
        <w:t>, including advice to</w:t>
      </w:r>
      <w:r w:rsidR="000B6A05">
        <w:t>:</w:t>
      </w:r>
    </w:p>
    <w:p w14:paraId="47C23EFB" w14:textId="684D3B08" w:rsidR="391C36D1" w:rsidRPr="005420E9" w:rsidRDefault="391C36D1" w:rsidP="005420E9">
      <w:pPr>
        <w:pStyle w:val="Bullet"/>
        <w:rPr>
          <w:sz w:val="24"/>
          <w:szCs w:val="24"/>
        </w:rPr>
      </w:pPr>
      <w:r w:rsidRPr="005420E9">
        <w:rPr>
          <w:sz w:val="24"/>
          <w:szCs w:val="24"/>
        </w:rPr>
        <w:t xml:space="preserve">Exchange contact information with any new sexual partner(s) during periods of local mpox transmission to facilitate contact tracing </w:t>
      </w:r>
      <w:r w:rsidR="004A0805" w:rsidRPr="005420E9">
        <w:rPr>
          <w:sz w:val="24"/>
          <w:szCs w:val="24"/>
        </w:rPr>
        <w:t>if</w:t>
      </w:r>
      <w:r w:rsidRPr="005420E9">
        <w:rPr>
          <w:sz w:val="24"/>
          <w:szCs w:val="24"/>
        </w:rPr>
        <w:t xml:space="preserve"> required</w:t>
      </w:r>
      <w:r w:rsidR="005E1FB6" w:rsidRPr="005420E9">
        <w:rPr>
          <w:sz w:val="24"/>
          <w:szCs w:val="24"/>
        </w:rPr>
        <w:t xml:space="preserve"> (see </w:t>
      </w:r>
      <w:hyperlink w:anchor="_Response_procedure" w:history="1">
        <w:r w:rsidR="005E1FB6" w:rsidRPr="005420E9">
          <w:rPr>
            <w:rStyle w:val="Hyperlink"/>
            <w:rFonts w:cstheme="minorBidi"/>
            <w:sz w:val="24"/>
            <w:szCs w:val="24"/>
          </w:rPr>
          <w:t>Section 8: Response Procedure</w:t>
        </w:r>
      </w:hyperlink>
      <w:r w:rsidR="005E1FB6" w:rsidRPr="005420E9">
        <w:rPr>
          <w:sz w:val="24"/>
          <w:szCs w:val="24"/>
        </w:rPr>
        <w:t>)</w:t>
      </w:r>
      <w:r w:rsidRPr="005420E9">
        <w:rPr>
          <w:sz w:val="24"/>
          <w:szCs w:val="24"/>
        </w:rPr>
        <w:t>.</w:t>
      </w:r>
    </w:p>
    <w:p w14:paraId="3DA321BF" w14:textId="021848A7" w:rsidR="00A43B5C" w:rsidRPr="005420E9" w:rsidRDefault="00293C4D" w:rsidP="005420E9">
      <w:pPr>
        <w:pStyle w:val="Bullet"/>
        <w:rPr>
          <w:sz w:val="24"/>
          <w:szCs w:val="24"/>
        </w:rPr>
      </w:pPr>
      <w:r w:rsidRPr="005420E9">
        <w:rPr>
          <w:sz w:val="24"/>
          <w:szCs w:val="24"/>
        </w:rPr>
        <w:t>Use condoms</w:t>
      </w:r>
      <w:r w:rsidR="00A74618" w:rsidRPr="005420E9">
        <w:rPr>
          <w:sz w:val="24"/>
          <w:szCs w:val="24"/>
        </w:rPr>
        <w:t xml:space="preserve"> </w:t>
      </w:r>
      <w:r w:rsidR="0082436A" w:rsidRPr="005420E9">
        <w:rPr>
          <w:sz w:val="24"/>
          <w:szCs w:val="24"/>
        </w:rPr>
        <w:t>and perform hand hygiene after condom use</w:t>
      </w:r>
      <w:r w:rsidR="00A74618" w:rsidRPr="005420E9">
        <w:rPr>
          <w:sz w:val="24"/>
          <w:szCs w:val="24"/>
        </w:rPr>
        <w:t>, particularly</w:t>
      </w:r>
      <w:r w:rsidR="0082436A" w:rsidRPr="005420E9">
        <w:rPr>
          <w:sz w:val="24"/>
          <w:szCs w:val="24"/>
        </w:rPr>
        <w:t xml:space="preserve"> </w:t>
      </w:r>
      <w:r w:rsidRPr="005420E9">
        <w:rPr>
          <w:sz w:val="24"/>
          <w:szCs w:val="24"/>
        </w:rPr>
        <w:t>if</w:t>
      </w:r>
      <w:r w:rsidR="00A43B5C" w:rsidRPr="005420E9">
        <w:rPr>
          <w:sz w:val="24"/>
          <w:szCs w:val="24"/>
        </w:rPr>
        <w:t xml:space="preserve">: </w:t>
      </w:r>
    </w:p>
    <w:p w14:paraId="64A40926" w14:textId="2E258B8F" w:rsidR="00A43B5C" w:rsidRPr="005420E9" w:rsidRDefault="00BF4A98" w:rsidP="00580137">
      <w:pPr>
        <w:pStyle w:val="Bullet"/>
        <w:numPr>
          <w:ilvl w:val="1"/>
          <w:numId w:val="7"/>
        </w:numPr>
        <w:rPr>
          <w:sz w:val="24"/>
          <w:szCs w:val="24"/>
        </w:rPr>
      </w:pPr>
      <w:r w:rsidRPr="005420E9">
        <w:rPr>
          <w:sz w:val="24"/>
          <w:szCs w:val="24"/>
        </w:rPr>
        <w:t xml:space="preserve">having sex while </w:t>
      </w:r>
      <w:r w:rsidR="00E5049A" w:rsidRPr="005420E9">
        <w:rPr>
          <w:sz w:val="24"/>
          <w:szCs w:val="24"/>
        </w:rPr>
        <w:t>travelling</w:t>
      </w:r>
      <w:r w:rsidR="48B65669" w:rsidRPr="005420E9">
        <w:rPr>
          <w:sz w:val="24"/>
          <w:szCs w:val="24"/>
        </w:rPr>
        <w:t>,</w:t>
      </w:r>
      <w:r w:rsidR="00E5049A" w:rsidRPr="005420E9">
        <w:rPr>
          <w:sz w:val="24"/>
          <w:szCs w:val="24"/>
        </w:rPr>
        <w:t xml:space="preserve"> or</w:t>
      </w:r>
      <w:r w:rsidR="00A43B5C" w:rsidRPr="005420E9">
        <w:rPr>
          <w:sz w:val="24"/>
          <w:szCs w:val="24"/>
        </w:rPr>
        <w:t xml:space="preserve"> </w:t>
      </w:r>
    </w:p>
    <w:p w14:paraId="7452BD78" w14:textId="06F8B951" w:rsidR="00E25E6D" w:rsidRPr="005420E9" w:rsidRDefault="00BF4A98" w:rsidP="00580137">
      <w:pPr>
        <w:pStyle w:val="Bullet"/>
        <w:numPr>
          <w:ilvl w:val="1"/>
          <w:numId w:val="7"/>
        </w:numPr>
        <w:rPr>
          <w:sz w:val="24"/>
          <w:szCs w:val="24"/>
        </w:rPr>
      </w:pPr>
      <w:r w:rsidRPr="005420E9">
        <w:rPr>
          <w:sz w:val="24"/>
          <w:szCs w:val="24"/>
        </w:rPr>
        <w:t xml:space="preserve">attending </w:t>
      </w:r>
      <w:r w:rsidR="00A03EC2" w:rsidRPr="005420E9">
        <w:rPr>
          <w:sz w:val="24"/>
          <w:szCs w:val="24"/>
        </w:rPr>
        <w:t>SOPVs</w:t>
      </w:r>
      <w:r w:rsidRPr="005420E9">
        <w:rPr>
          <w:sz w:val="24"/>
          <w:szCs w:val="24"/>
        </w:rPr>
        <w:t xml:space="preserve"> or events where intimate contact with </w:t>
      </w:r>
      <w:r w:rsidR="00A43B5C" w:rsidRPr="005420E9">
        <w:rPr>
          <w:sz w:val="24"/>
          <w:szCs w:val="24"/>
        </w:rPr>
        <w:t>a large number of</w:t>
      </w:r>
      <w:r w:rsidRPr="005420E9">
        <w:rPr>
          <w:sz w:val="24"/>
          <w:szCs w:val="24"/>
        </w:rPr>
        <w:t xml:space="preserve"> people occurs</w:t>
      </w:r>
      <w:r w:rsidR="007C74B7" w:rsidRPr="005420E9">
        <w:rPr>
          <w:sz w:val="24"/>
          <w:szCs w:val="24"/>
        </w:rPr>
        <w:t xml:space="preserve"> </w:t>
      </w:r>
      <w:r w:rsidR="00293C4D" w:rsidRPr="005420E9">
        <w:rPr>
          <w:sz w:val="24"/>
          <w:szCs w:val="24"/>
        </w:rPr>
        <w:t>(noting that</w:t>
      </w:r>
      <w:r w:rsidR="009B2A1D" w:rsidRPr="005420E9">
        <w:rPr>
          <w:sz w:val="24"/>
          <w:szCs w:val="24"/>
        </w:rPr>
        <w:t xml:space="preserve"> </w:t>
      </w:r>
      <w:r w:rsidRPr="005420E9">
        <w:rPr>
          <w:sz w:val="24"/>
          <w:szCs w:val="24"/>
        </w:rPr>
        <w:t xml:space="preserve">condoms may not be sufficient to stop transmission </w:t>
      </w:r>
      <w:r w:rsidR="0018631A" w:rsidRPr="005420E9">
        <w:rPr>
          <w:sz w:val="24"/>
          <w:szCs w:val="24"/>
        </w:rPr>
        <w:t>from uncovered</w:t>
      </w:r>
      <w:r w:rsidRPr="005420E9">
        <w:rPr>
          <w:sz w:val="24"/>
          <w:szCs w:val="24"/>
        </w:rPr>
        <w:t xml:space="preserve"> lesions, an</w:t>
      </w:r>
      <w:r w:rsidR="00E5049A" w:rsidRPr="005420E9">
        <w:rPr>
          <w:sz w:val="24"/>
          <w:szCs w:val="24"/>
        </w:rPr>
        <w:t>d</w:t>
      </w:r>
      <w:r w:rsidR="4701D490" w:rsidRPr="005420E9">
        <w:rPr>
          <w:sz w:val="24"/>
          <w:szCs w:val="24"/>
        </w:rPr>
        <w:t xml:space="preserve"> MXPV may still</w:t>
      </w:r>
      <w:r w:rsidRPr="005420E9">
        <w:rPr>
          <w:sz w:val="24"/>
          <w:szCs w:val="24"/>
        </w:rPr>
        <w:t xml:space="preserve"> transmit </w:t>
      </w:r>
      <w:r w:rsidR="00F53951" w:rsidRPr="005420E9">
        <w:rPr>
          <w:sz w:val="24"/>
          <w:szCs w:val="24"/>
        </w:rPr>
        <w:t xml:space="preserve">in these settings </w:t>
      </w:r>
      <w:r w:rsidRPr="005420E9">
        <w:rPr>
          <w:sz w:val="24"/>
          <w:szCs w:val="24"/>
        </w:rPr>
        <w:t>via respiratory droplets or fomites</w:t>
      </w:r>
      <w:r w:rsidR="38104D50" w:rsidRPr="005420E9">
        <w:rPr>
          <w:sz w:val="24"/>
          <w:szCs w:val="24"/>
        </w:rPr>
        <w:t>,</w:t>
      </w:r>
      <w:r w:rsidRPr="005420E9">
        <w:rPr>
          <w:sz w:val="24"/>
          <w:szCs w:val="24"/>
        </w:rPr>
        <w:t xml:space="preserve"> such as clothes/linen</w:t>
      </w:r>
      <w:r w:rsidR="00D81D16" w:rsidRPr="005420E9">
        <w:rPr>
          <w:sz w:val="24"/>
          <w:szCs w:val="24"/>
        </w:rPr>
        <w:t>).</w:t>
      </w:r>
    </w:p>
    <w:p w14:paraId="17E4BE70" w14:textId="0FDFC30F" w:rsidR="00470CB4" w:rsidRPr="005420E9" w:rsidRDefault="00D719EB" w:rsidP="005420E9">
      <w:pPr>
        <w:pStyle w:val="Bullet"/>
        <w:rPr>
          <w:sz w:val="24"/>
          <w:szCs w:val="24"/>
        </w:rPr>
      </w:pPr>
      <w:r w:rsidRPr="005420E9">
        <w:rPr>
          <w:sz w:val="24"/>
          <w:szCs w:val="24"/>
        </w:rPr>
        <w:t>C</w:t>
      </w:r>
      <w:r w:rsidR="003C4F2E" w:rsidRPr="005420E9">
        <w:rPr>
          <w:sz w:val="24"/>
          <w:szCs w:val="24"/>
        </w:rPr>
        <w:t xml:space="preserve">heck </w:t>
      </w:r>
      <w:hyperlink r:id="rId17">
        <w:r w:rsidR="003C4F2E" w:rsidRPr="005420E9">
          <w:rPr>
            <w:rStyle w:val="Hyperlink"/>
            <w:rFonts w:cs="Arial"/>
            <w:sz w:val="24"/>
            <w:szCs w:val="24"/>
          </w:rPr>
          <w:t>Smart Traveller guidance</w:t>
        </w:r>
      </w:hyperlink>
      <w:r w:rsidR="003C4F2E" w:rsidRPr="005420E9">
        <w:rPr>
          <w:sz w:val="24"/>
          <w:szCs w:val="24"/>
        </w:rPr>
        <w:t xml:space="preserve"> prior to departure</w:t>
      </w:r>
      <w:r w:rsidRPr="005420E9">
        <w:rPr>
          <w:sz w:val="24"/>
          <w:szCs w:val="24"/>
        </w:rPr>
        <w:t xml:space="preserve"> if travelling to countries where mpox is endemic (particularly Central and West Africa)</w:t>
      </w:r>
      <w:r w:rsidR="003D423E" w:rsidRPr="005420E9">
        <w:rPr>
          <w:sz w:val="24"/>
          <w:szCs w:val="24"/>
        </w:rPr>
        <w:t xml:space="preserve">. </w:t>
      </w:r>
    </w:p>
    <w:p w14:paraId="65C1266A" w14:textId="24CE354A" w:rsidR="00E661ED" w:rsidRPr="00E661ED" w:rsidRDefault="3971C17C" w:rsidP="00E661ED">
      <w:r>
        <w:t xml:space="preserve">During periods of </w:t>
      </w:r>
      <w:r w:rsidR="002B4B80">
        <w:t xml:space="preserve">sustained </w:t>
      </w:r>
      <w:r>
        <w:t xml:space="preserve">local transmission, </w:t>
      </w:r>
      <w:r w:rsidR="00A858A1">
        <w:t>PHUs</w:t>
      </w:r>
      <w:r w:rsidR="6415CE99">
        <w:t xml:space="preserve"> should encourage active case finding </w:t>
      </w:r>
      <w:r w:rsidR="00A858A1">
        <w:t>by</w:t>
      </w:r>
      <w:r w:rsidR="6415CE99">
        <w:t>:</w:t>
      </w:r>
    </w:p>
    <w:p w14:paraId="039F0C36" w14:textId="527C857A" w:rsidR="6415CE99" w:rsidRPr="005420E9" w:rsidRDefault="6415CE99" w:rsidP="005420E9">
      <w:pPr>
        <w:pStyle w:val="Bullet"/>
        <w:rPr>
          <w:sz w:val="24"/>
          <w:szCs w:val="24"/>
        </w:rPr>
      </w:pPr>
      <w:r w:rsidRPr="005420E9">
        <w:rPr>
          <w:sz w:val="24"/>
          <w:szCs w:val="24"/>
        </w:rPr>
        <w:t xml:space="preserve">Asking local doctors, sexual health clinics, emergency departments and laboratories to report suspected cases of mpox to the local </w:t>
      </w:r>
      <w:r w:rsidR="00EC1D15" w:rsidRPr="005420E9">
        <w:rPr>
          <w:sz w:val="24"/>
          <w:szCs w:val="24"/>
        </w:rPr>
        <w:t>PHU</w:t>
      </w:r>
      <w:r w:rsidRPr="005420E9">
        <w:rPr>
          <w:sz w:val="24"/>
          <w:szCs w:val="24"/>
        </w:rPr>
        <w:t xml:space="preserve"> immediately</w:t>
      </w:r>
      <w:r w:rsidR="00EC1D15" w:rsidRPr="005420E9">
        <w:rPr>
          <w:sz w:val="24"/>
          <w:szCs w:val="24"/>
        </w:rPr>
        <w:t xml:space="preserve"> (this may be done by clinician alert or</w:t>
      </w:r>
      <w:r w:rsidR="00A858A1" w:rsidRPr="005420E9">
        <w:rPr>
          <w:sz w:val="24"/>
          <w:szCs w:val="24"/>
        </w:rPr>
        <w:t xml:space="preserve"> other means)</w:t>
      </w:r>
      <w:r w:rsidRPr="005420E9">
        <w:rPr>
          <w:sz w:val="24"/>
          <w:szCs w:val="24"/>
        </w:rPr>
        <w:t>.</w:t>
      </w:r>
    </w:p>
    <w:p w14:paraId="7276D2EF" w14:textId="7167BA59" w:rsidR="6415CE99" w:rsidRPr="005420E9" w:rsidRDefault="6415CE99" w:rsidP="005420E9">
      <w:pPr>
        <w:pStyle w:val="Bullet"/>
        <w:rPr>
          <w:sz w:val="24"/>
          <w:szCs w:val="24"/>
        </w:rPr>
      </w:pPr>
      <w:r w:rsidRPr="005420E9">
        <w:rPr>
          <w:sz w:val="24"/>
          <w:szCs w:val="24"/>
        </w:rPr>
        <w:t xml:space="preserve">Considering the need for </w:t>
      </w:r>
      <w:r w:rsidR="00A858A1" w:rsidRPr="005420E9">
        <w:rPr>
          <w:sz w:val="24"/>
          <w:szCs w:val="24"/>
        </w:rPr>
        <w:t xml:space="preserve">broader </w:t>
      </w:r>
      <w:r w:rsidRPr="005420E9">
        <w:rPr>
          <w:sz w:val="24"/>
          <w:szCs w:val="24"/>
        </w:rPr>
        <w:t>communications to assist in case finding</w:t>
      </w:r>
      <w:r w:rsidR="00855FF2" w:rsidRPr="005420E9">
        <w:rPr>
          <w:sz w:val="24"/>
          <w:szCs w:val="24"/>
        </w:rPr>
        <w:t>, particularly in high</w:t>
      </w:r>
      <w:r w:rsidR="00161777" w:rsidRPr="005420E9">
        <w:rPr>
          <w:sz w:val="24"/>
          <w:szCs w:val="24"/>
        </w:rPr>
        <w:t>-</w:t>
      </w:r>
      <w:r w:rsidR="00855FF2" w:rsidRPr="005420E9">
        <w:rPr>
          <w:sz w:val="24"/>
          <w:szCs w:val="24"/>
        </w:rPr>
        <w:t xml:space="preserve">risk settings (see </w:t>
      </w:r>
      <w:hyperlink w:anchor="_Other_specific_settings" w:history="1">
        <w:r w:rsidR="00AC4C65" w:rsidRPr="005420E9">
          <w:rPr>
            <w:rStyle w:val="Hyperlink"/>
            <w:sz w:val="24"/>
            <w:szCs w:val="24"/>
          </w:rPr>
          <w:t>Section 11: Other specific settings</w:t>
        </w:r>
      </w:hyperlink>
      <w:r w:rsidR="00AC4C65" w:rsidRPr="005420E9">
        <w:rPr>
          <w:sz w:val="24"/>
          <w:szCs w:val="24"/>
        </w:rPr>
        <w:t>)</w:t>
      </w:r>
      <w:r w:rsidRPr="005420E9">
        <w:rPr>
          <w:sz w:val="24"/>
          <w:szCs w:val="24"/>
        </w:rPr>
        <w:t>.</w:t>
      </w:r>
    </w:p>
    <w:p w14:paraId="019E1AB0" w14:textId="1E0DD8C8" w:rsidR="00E76115" w:rsidRPr="00A02ABC" w:rsidRDefault="00E76115" w:rsidP="00E76115">
      <w:pPr>
        <w:pStyle w:val="Heading2"/>
        <w:rPr>
          <w:rFonts w:eastAsia="Arial"/>
        </w:rPr>
      </w:pPr>
      <w:bookmarkStart w:id="23" w:name="_Toc122504413"/>
      <w:bookmarkStart w:id="24" w:name="_Toc179789899"/>
      <w:r>
        <w:t>Vaccination</w:t>
      </w:r>
      <w:bookmarkEnd w:id="23"/>
      <w:bookmarkEnd w:id="24"/>
    </w:p>
    <w:p w14:paraId="29728664" w14:textId="728FCC58" w:rsidR="00E76115" w:rsidRPr="00A02ABC" w:rsidRDefault="196DA300" w:rsidP="00E76115">
      <w:pPr>
        <w:pStyle w:val="Paragraphtext"/>
      </w:pPr>
      <w:r>
        <w:t>Vaccines to prevent or</w:t>
      </w:r>
      <w:r w:rsidR="0769C44C">
        <w:t xml:space="preserve"> reduce mpox infection and severity are available.</w:t>
      </w:r>
      <w:r w:rsidR="00E76115" w:rsidRPr="00A02ABC">
        <w:t xml:space="preserve"> Both post-exposure preventative vaccination (PEPV) and primary preventative vaccination (PPV) can reduce the likelihood of widespread community transmission</w:t>
      </w:r>
      <w:r w:rsidR="001C3640">
        <w:t xml:space="preserve"> and should be promoted to high-risk groups</w:t>
      </w:r>
      <w:r w:rsidR="00E76115" w:rsidRPr="00A02ABC">
        <w:t>.</w:t>
      </w:r>
    </w:p>
    <w:p w14:paraId="5759F67B" w14:textId="37407ACD" w:rsidR="007F520A" w:rsidRDefault="00E76115" w:rsidP="00E76115">
      <w:pPr>
        <w:pStyle w:val="Paragraphtext"/>
      </w:pPr>
      <w:r>
        <w:lastRenderedPageBreak/>
        <w:t>Refer to</w:t>
      </w:r>
      <w:r w:rsidR="007F520A">
        <w:t>:</w:t>
      </w:r>
    </w:p>
    <w:p w14:paraId="40BB4DF3" w14:textId="3364DA86" w:rsidR="007F520A" w:rsidRPr="005420E9" w:rsidRDefault="0028554F" w:rsidP="005420E9">
      <w:pPr>
        <w:pStyle w:val="Bullet"/>
        <w:rPr>
          <w:sz w:val="24"/>
          <w:szCs w:val="24"/>
        </w:rPr>
      </w:pPr>
      <w:hyperlink r:id="rId18">
        <w:r w:rsidR="00E76115" w:rsidRPr="005420E9">
          <w:rPr>
            <w:rStyle w:val="Hyperlink"/>
            <w:rFonts w:eastAsiaTheme="majorEastAsia"/>
            <w:sz w:val="24"/>
            <w:szCs w:val="24"/>
          </w:rPr>
          <w:t>The Australian Immunisation Handbook Mpox page</w:t>
        </w:r>
      </w:hyperlink>
      <w:r w:rsidR="00E76115" w:rsidRPr="005420E9">
        <w:rPr>
          <w:sz w:val="24"/>
          <w:szCs w:val="24"/>
        </w:rPr>
        <w:t xml:space="preserve"> </w:t>
      </w:r>
      <w:r w:rsidR="00E76115" w:rsidRPr="005420E9">
        <w:rPr>
          <w:rFonts w:eastAsiaTheme="majorEastAsia"/>
          <w:sz w:val="24"/>
          <w:szCs w:val="24"/>
        </w:rPr>
        <w:t>for advice</w:t>
      </w:r>
      <w:r w:rsidR="007F520A" w:rsidRPr="005420E9">
        <w:rPr>
          <w:rFonts w:eastAsiaTheme="majorEastAsia"/>
          <w:sz w:val="24"/>
          <w:szCs w:val="24"/>
        </w:rPr>
        <w:t xml:space="preserve"> </w:t>
      </w:r>
      <w:r w:rsidR="00E76115" w:rsidRPr="005420E9">
        <w:rPr>
          <w:rFonts w:eastAsiaTheme="majorEastAsia"/>
          <w:sz w:val="24"/>
          <w:szCs w:val="24"/>
        </w:rPr>
        <w:t xml:space="preserve">specific </w:t>
      </w:r>
      <w:r w:rsidR="00526DD1" w:rsidRPr="005420E9">
        <w:rPr>
          <w:rFonts w:eastAsiaTheme="majorEastAsia"/>
          <w:sz w:val="24"/>
          <w:szCs w:val="24"/>
        </w:rPr>
        <w:t>to</w:t>
      </w:r>
      <w:r w:rsidR="00E76115" w:rsidRPr="005420E9">
        <w:rPr>
          <w:rFonts w:eastAsiaTheme="majorEastAsia"/>
          <w:sz w:val="24"/>
          <w:szCs w:val="24"/>
        </w:rPr>
        <w:t xml:space="preserve"> </w:t>
      </w:r>
      <w:r w:rsidR="007F520A" w:rsidRPr="005420E9">
        <w:rPr>
          <w:rFonts w:eastAsiaTheme="majorEastAsia"/>
          <w:sz w:val="24"/>
          <w:szCs w:val="24"/>
        </w:rPr>
        <w:t xml:space="preserve">available </w:t>
      </w:r>
      <w:r w:rsidR="00E76115" w:rsidRPr="005420E9">
        <w:rPr>
          <w:rFonts w:eastAsiaTheme="majorEastAsia"/>
          <w:sz w:val="24"/>
          <w:szCs w:val="24"/>
        </w:rPr>
        <w:t xml:space="preserve">vaccines </w:t>
      </w:r>
      <w:r w:rsidR="00E76115" w:rsidRPr="005420E9">
        <w:rPr>
          <w:sz w:val="24"/>
          <w:szCs w:val="24"/>
        </w:rPr>
        <w:t>and their use for P</w:t>
      </w:r>
      <w:r w:rsidR="095363E2" w:rsidRPr="005420E9">
        <w:rPr>
          <w:sz w:val="24"/>
          <w:szCs w:val="24"/>
        </w:rPr>
        <w:t>E</w:t>
      </w:r>
      <w:r w:rsidR="00E76115" w:rsidRPr="005420E9">
        <w:rPr>
          <w:sz w:val="24"/>
          <w:szCs w:val="24"/>
        </w:rPr>
        <w:t>PV and PP</w:t>
      </w:r>
      <w:r w:rsidR="62596F17" w:rsidRPr="005420E9">
        <w:rPr>
          <w:sz w:val="24"/>
          <w:szCs w:val="24"/>
        </w:rPr>
        <w:t>V</w:t>
      </w:r>
      <w:r w:rsidR="004A5251" w:rsidRPr="005420E9">
        <w:rPr>
          <w:sz w:val="24"/>
          <w:szCs w:val="24"/>
        </w:rPr>
        <w:t xml:space="preserve">. </w:t>
      </w:r>
    </w:p>
    <w:p w14:paraId="5F24055F" w14:textId="23076BFB" w:rsidR="007F520A" w:rsidRPr="005420E9" w:rsidRDefault="007F520A" w:rsidP="005420E9">
      <w:pPr>
        <w:pStyle w:val="Bullet"/>
        <w:rPr>
          <w:sz w:val="24"/>
          <w:szCs w:val="24"/>
        </w:rPr>
      </w:pPr>
      <w:r w:rsidRPr="005420E9">
        <w:rPr>
          <w:sz w:val="24"/>
          <w:szCs w:val="24"/>
        </w:rPr>
        <w:t>The</w:t>
      </w:r>
      <w:r w:rsidR="00E76115" w:rsidRPr="005420E9">
        <w:rPr>
          <w:sz w:val="24"/>
          <w:szCs w:val="24"/>
        </w:rPr>
        <w:t xml:space="preserve"> </w:t>
      </w:r>
      <w:hyperlink r:id="rId19">
        <w:r w:rsidR="17D72D00" w:rsidRPr="005420E9">
          <w:rPr>
            <w:rStyle w:val="Hyperlink"/>
            <w:rFonts w:eastAsia="Arial" w:cs="Arial"/>
            <w:sz w:val="24"/>
            <w:szCs w:val="24"/>
          </w:rPr>
          <w:t>ATAGI interim statement on the use of vaccines for prevention of mpox in 2024</w:t>
        </w:r>
      </w:hyperlink>
      <w:r w:rsidR="00E76115" w:rsidRPr="005420E9">
        <w:rPr>
          <w:sz w:val="24"/>
          <w:szCs w:val="24"/>
        </w:rPr>
        <w:t xml:space="preserve"> for further advice on vaccine effectiveness and waning immunity</w:t>
      </w:r>
      <w:r w:rsidR="004A5251" w:rsidRPr="005420E9">
        <w:rPr>
          <w:sz w:val="24"/>
          <w:szCs w:val="24"/>
        </w:rPr>
        <w:t xml:space="preserve">. </w:t>
      </w:r>
    </w:p>
    <w:p w14:paraId="299A6380" w14:textId="4C4C5B28" w:rsidR="00E76115" w:rsidRPr="005420E9" w:rsidRDefault="007F520A" w:rsidP="005420E9">
      <w:pPr>
        <w:pStyle w:val="Bullet"/>
        <w:rPr>
          <w:sz w:val="24"/>
          <w:szCs w:val="24"/>
        </w:rPr>
      </w:pPr>
      <w:r w:rsidRPr="005420E9">
        <w:rPr>
          <w:sz w:val="24"/>
          <w:szCs w:val="24"/>
        </w:rPr>
        <w:t>T</w:t>
      </w:r>
      <w:r w:rsidR="00E76115" w:rsidRPr="005420E9">
        <w:rPr>
          <w:sz w:val="24"/>
          <w:szCs w:val="24"/>
        </w:rPr>
        <w:t xml:space="preserve">he </w:t>
      </w:r>
      <w:hyperlink r:id="rId20">
        <w:r w:rsidR="00E76115" w:rsidRPr="005420E9">
          <w:rPr>
            <w:rStyle w:val="Hyperlink"/>
            <w:rFonts w:eastAsiaTheme="majorEastAsia"/>
            <w:sz w:val="24"/>
            <w:szCs w:val="24"/>
          </w:rPr>
          <w:t>Australian Human Monkeypox Treatment Guidelines</w:t>
        </w:r>
      </w:hyperlink>
      <w:r w:rsidR="00E76115" w:rsidRPr="005420E9">
        <w:rPr>
          <w:sz w:val="24"/>
          <w:szCs w:val="24"/>
        </w:rPr>
        <w:t xml:space="preserve"> for advice on therapeutic options, and prevention and management of vaccine related complications relating to the second-generation vaccine. </w:t>
      </w:r>
    </w:p>
    <w:p w14:paraId="2D025D99" w14:textId="456C1160" w:rsidR="000C7EA8" w:rsidRPr="000C7EA8" w:rsidRDefault="00455F68" w:rsidP="00AA1499">
      <w:pPr>
        <w:pStyle w:val="Heading1"/>
      </w:pPr>
      <w:bookmarkStart w:id="25" w:name="_Toc179789900"/>
      <w:r>
        <w:lastRenderedPageBreak/>
        <w:t>4. Surveillance objectives</w:t>
      </w:r>
      <w:bookmarkEnd w:id="25"/>
      <w:r>
        <w:t xml:space="preserve"> </w:t>
      </w:r>
    </w:p>
    <w:p w14:paraId="573DAD20" w14:textId="77777777" w:rsidR="0086249D" w:rsidRPr="00A02ABC" w:rsidRDefault="0086249D" w:rsidP="0086249D">
      <w:pPr>
        <w:spacing w:after="0"/>
        <w:rPr>
          <w:rFonts w:eastAsiaTheme="minorEastAsia" w:cs="Arial"/>
        </w:rPr>
      </w:pPr>
      <w:r w:rsidRPr="00A02ABC">
        <w:rPr>
          <w:rFonts w:cs="Arial"/>
        </w:rPr>
        <w:t>Key surveillance objectives are to:</w:t>
      </w:r>
    </w:p>
    <w:p w14:paraId="74278C66" w14:textId="7D800A27" w:rsidR="0086249D" w:rsidRPr="005420E9" w:rsidRDefault="0086249D" w:rsidP="005420E9">
      <w:pPr>
        <w:pStyle w:val="Bullet"/>
        <w:rPr>
          <w:rFonts w:eastAsiaTheme="minorEastAsia"/>
          <w:sz w:val="24"/>
          <w:szCs w:val="24"/>
        </w:rPr>
      </w:pPr>
      <w:r w:rsidRPr="005420E9">
        <w:rPr>
          <w:rFonts w:eastAsiaTheme="minorEastAsia"/>
          <w:sz w:val="24"/>
          <w:szCs w:val="24"/>
        </w:rPr>
        <w:t xml:space="preserve">Identify and describe the epidemiology of </w:t>
      </w:r>
      <w:r w:rsidR="00F657F3" w:rsidRPr="005420E9">
        <w:rPr>
          <w:rFonts w:eastAsiaTheme="minorEastAsia"/>
          <w:sz w:val="24"/>
          <w:szCs w:val="24"/>
        </w:rPr>
        <w:t xml:space="preserve">mpox </w:t>
      </w:r>
      <w:r w:rsidRPr="005420E9">
        <w:rPr>
          <w:rFonts w:eastAsiaTheme="minorEastAsia"/>
          <w:sz w:val="24"/>
          <w:szCs w:val="24"/>
        </w:rPr>
        <w:t>cases to inform public health interventions.</w:t>
      </w:r>
    </w:p>
    <w:p w14:paraId="2C4214D9" w14:textId="6EC6490F" w:rsidR="0086249D" w:rsidRPr="005420E9" w:rsidRDefault="107D0FDB" w:rsidP="005420E9">
      <w:pPr>
        <w:pStyle w:val="Bullet"/>
        <w:rPr>
          <w:rFonts w:eastAsiaTheme="minorEastAsia"/>
          <w:sz w:val="24"/>
          <w:szCs w:val="24"/>
        </w:rPr>
      </w:pPr>
      <w:r w:rsidRPr="005420E9">
        <w:rPr>
          <w:sz w:val="24"/>
          <w:szCs w:val="24"/>
        </w:rPr>
        <w:t>I</w:t>
      </w:r>
      <w:r w:rsidR="0086249D" w:rsidRPr="005420E9">
        <w:rPr>
          <w:sz w:val="24"/>
          <w:szCs w:val="24"/>
        </w:rPr>
        <w:t xml:space="preserve">dentify clusters of </w:t>
      </w:r>
      <w:r w:rsidR="00587855" w:rsidRPr="005420E9">
        <w:rPr>
          <w:sz w:val="24"/>
          <w:szCs w:val="24"/>
        </w:rPr>
        <w:t>mpox cases</w:t>
      </w:r>
      <w:r w:rsidR="0086249D" w:rsidRPr="005420E9">
        <w:rPr>
          <w:sz w:val="24"/>
          <w:szCs w:val="24"/>
        </w:rPr>
        <w:t xml:space="preserve"> and sources of infection to </w:t>
      </w:r>
      <w:r w:rsidR="2660B33C" w:rsidRPr="005420E9">
        <w:rPr>
          <w:sz w:val="24"/>
          <w:szCs w:val="24"/>
        </w:rPr>
        <w:t>minimise</w:t>
      </w:r>
      <w:r w:rsidR="0086249D" w:rsidRPr="005420E9">
        <w:rPr>
          <w:sz w:val="24"/>
          <w:szCs w:val="24"/>
        </w:rPr>
        <w:t xml:space="preserve"> transmission through case and contact management.</w:t>
      </w:r>
    </w:p>
    <w:p w14:paraId="3BF372FD" w14:textId="5444A952" w:rsidR="00BA3D41" w:rsidRPr="005420E9" w:rsidRDefault="0086249D" w:rsidP="005420E9">
      <w:pPr>
        <w:pStyle w:val="Bullet"/>
        <w:rPr>
          <w:sz w:val="24"/>
          <w:szCs w:val="24"/>
        </w:rPr>
      </w:pPr>
      <w:r w:rsidRPr="005420E9">
        <w:rPr>
          <w:sz w:val="24"/>
          <w:szCs w:val="24"/>
        </w:rPr>
        <w:t>Enable effective prevention and control measures and effective communication strategies based</w:t>
      </w:r>
      <w:r w:rsidR="00BA3D41" w:rsidRPr="005420E9">
        <w:rPr>
          <w:sz w:val="24"/>
          <w:szCs w:val="24"/>
        </w:rPr>
        <w:t xml:space="preserve"> on: </w:t>
      </w:r>
    </w:p>
    <w:p w14:paraId="10D7BFCC" w14:textId="3FE5C249" w:rsidR="00BA3D41" w:rsidRPr="005420E9" w:rsidRDefault="0086249D" w:rsidP="00580137">
      <w:pPr>
        <w:pStyle w:val="Bullet"/>
        <w:numPr>
          <w:ilvl w:val="1"/>
          <w:numId w:val="7"/>
        </w:numPr>
        <w:rPr>
          <w:sz w:val="24"/>
          <w:szCs w:val="24"/>
        </w:rPr>
      </w:pPr>
      <w:r w:rsidRPr="005420E9">
        <w:rPr>
          <w:sz w:val="24"/>
          <w:szCs w:val="24"/>
        </w:rPr>
        <w:t>identified routes of transmission</w:t>
      </w:r>
    </w:p>
    <w:p w14:paraId="04DE8926" w14:textId="77777777" w:rsidR="00BA3D41" w:rsidRPr="005420E9" w:rsidRDefault="001620BF" w:rsidP="00580137">
      <w:pPr>
        <w:pStyle w:val="Bullet"/>
        <w:numPr>
          <w:ilvl w:val="1"/>
          <w:numId w:val="7"/>
        </w:numPr>
        <w:rPr>
          <w:sz w:val="24"/>
          <w:szCs w:val="24"/>
        </w:rPr>
      </w:pPr>
      <w:r w:rsidRPr="005420E9">
        <w:rPr>
          <w:sz w:val="24"/>
          <w:szCs w:val="24"/>
        </w:rPr>
        <w:t>at-risk groups</w:t>
      </w:r>
      <w:r w:rsidR="00BC5ACC" w:rsidRPr="005420E9">
        <w:rPr>
          <w:sz w:val="24"/>
          <w:szCs w:val="24"/>
        </w:rPr>
        <w:t>,</w:t>
      </w:r>
      <w:r w:rsidR="0086249D" w:rsidRPr="005420E9">
        <w:rPr>
          <w:sz w:val="24"/>
          <w:szCs w:val="24"/>
        </w:rPr>
        <w:t xml:space="preserve"> and </w:t>
      </w:r>
    </w:p>
    <w:p w14:paraId="7E26A2F8" w14:textId="6C5B47CE" w:rsidR="0086249D" w:rsidRPr="005420E9" w:rsidRDefault="0086249D" w:rsidP="00580137">
      <w:pPr>
        <w:pStyle w:val="Bullet"/>
        <w:numPr>
          <w:ilvl w:val="1"/>
          <w:numId w:val="7"/>
        </w:numPr>
        <w:rPr>
          <w:rFonts w:eastAsiaTheme="minorEastAsia"/>
          <w:sz w:val="24"/>
          <w:szCs w:val="24"/>
        </w:rPr>
      </w:pPr>
      <w:r w:rsidRPr="005420E9">
        <w:rPr>
          <w:sz w:val="24"/>
          <w:szCs w:val="24"/>
        </w:rPr>
        <w:t>high-risk settings.</w:t>
      </w:r>
    </w:p>
    <w:p w14:paraId="1901C60F" w14:textId="3F2019A0" w:rsidR="0082245A" w:rsidRPr="005420E9" w:rsidRDefault="009153BB" w:rsidP="005420E9">
      <w:pPr>
        <w:pStyle w:val="Bullet"/>
        <w:rPr>
          <w:rFonts w:eastAsiaTheme="minorEastAsia"/>
          <w:sz w:val="24"/>
          <w:szCs w:val="24"/>
        </w:rPr>
      </w:pPr>
      <w:r w:rsidRPr="005420E9">
        <w:rPr>
          <w:sz w:val="24"/>
          <w:szCs w:val="24"/>
        </w:rPr>
        <w:t xml:space="preserve">Provide </w:t>
      </w:r>
      <w:r w:rsidR="00561874" w:rsidRPr="005420E9">
        <w:rPr>
          <w:sz w:val="24"/>
          <w:szCs w:val="24"/>
        </w:rPr>
        <w:t xml:space="preserve">robust data to support </w:t>
      </w:r>
      <w:r w:rsidR="00380063" w:rsidRPr="005420E9">
        <w:rPr>
          <w:sz w:val="24"/>
          <w:szCs w:val="24"/>
        </w:rPr>
        <w:t xml:space="preserve">efforts </w:t>
      </w:r>
      <w:r w:rsidR="00334151" w:rsidRPr="005420E9">
        <w:rPr>
          <w:sz w:val="24"/>
          <w:szCs w:val="24"/>
        </w:rPr>
        <w:t>to reduce</w:t>
      </w:r>
      <w:r w:rsidR="00380063" w:rsidRPr="005420E9">
        <w:rPr>
          <w:sz w:val="24"/>
          <w:szCs w:val="24"/>
        </w:rPr>
        <w:t xml:space="preserve"> human-to-human transmission.</w:t>
      </w:r>
    </w:p>
    <w:p w14:paraId="270CACF6" w14:textId="2C990E10" w:rsidR="00102A00" w:rsidRPr="00102A00" w:rsidRDefault="006C7502" w:rsidP="00121AE5">
      <w:pPr>
        <w:pStyle w:val="Heading1"/>
      </w:pPr>
      <w:bookmarkStart w:id="26" w:name="_Toc179789901"/>
      <w:r>
        <w:lastRenderedPageBreak/>
        <w:t>5. Data management</w:t>
      </w:r>
      <w:bookmarkEnd w:id="26"/>
      <w:r>
        <w:t xml:space="preserve"> </w:t>
      </w:r>
    </w:p>
    <w:p w14:paraId="5E0189F3" w14:textId="07B217E6" w:rsidR="008C4FCB" w:rsidRDefault="00CB2BC6" w:rsidP="008C4FCB">
      <w:pPr>
        <w:pStyle w:val="Paragraphtext"/>
      </w:pPr>
      <w:r>
        <w:t>All c</w:t>
      </w:r>
      <w:r w:rsidR="008C4FCB" w:rsidRPr="00A02ABC">
        <w:t xml:space="preserve">onfirmed and probable cases should be entered on to the National Notifiable Diseases Surveillance </w:t>
      </w:r>
      <w:r w:rsidR="008C4FCB" w:rsidRPr="001B3DDB">
        <w:t xml:space="preserve">System </w:t>
      </w:r>
      <w:r w:rsidR="008C4FCB" w:rsidRPr="00492E29">
        <w:t>(</w:t>
      </w:r>
      <w:hyperlink r:id="rId21" w:history="1">
        <w:r w:rsidR="008C4FCB" w:rsidRPr="00492E29">
          <w:rPr>
            <w:rStyle w:val="Hyperlink"/>
          </w:rPr>
          <w:t>NNDSS</w:t>
        </w:r>
      </w:hyperlink>
      <w:r w:rsidR="008C4FCB" w:rsidRPr="00492E29">
        <w:t>)</w:t>
      </w:r>
      <w:r w:rsidR="008C4FCB" w:rsidRPr="00A02ABC">
        <w:t xml:space="preserve"> by </w:t>
      </w:r>
      <w:r w:rsidR="00697CEB">
        <w:t>state and territory</w:t>
      </w:r>
      <w:r w:rsidR="008C4FCB" w:rsidRPr="00A02ABC">
        <w:t xml:space="preserve"> PHUs, ideally within one working day of notification. </w:t>
      </w:r>
    </w:p>
    <w:p w14:paraId="096BA77B" w14:textId="161C05E1" w:rsidR="004F6AD4" w:rsidRPr="004F6AD4" w:rsidRDefault="004F6AD4" w:rsidP="004F6AD4">
      <w:r>
        <w:t xml:space="preserve">To note: </w:t>
      </w:r>
    </w:p>
    <w:p w14:paraId="7C160EA8" w14:textId="67A44682" w:rsidR="008C4FCB" w:rsidRPr="005420E9" w:rsidRDefault="008C4FCB" w:rsidP="005420E9">
      <w:pPr>
        <w:pStyle w:val="Bullet"/>
        <w:rPr>
          <w:sz w:val="24"/>
          <w:szCs w:val="24"/>
        </w:rPr>
      </w:pPr>
      <w:r w:rsidRPr="005420E9">
        <w:rPr>
          <w:sz w:val="24"/>
          <w:szCs w:val="24"/>
        </w:rPr>
        <w:t xml:space="preserve">The date of onset is the date </w:t>
      </w:r>
      <w:r w:rsidR="27F1ABF9" w:rsidRPr="005420E9">
        <w:rPr>
          <w:sz w:val="24"/>
          <w:szCs w:val="24"/>
        </w:rPr>
        <w:t>that</w:t>
      </w:r>
      <w:r w:rsidRPr="005420E9">
        <w:rPr>
          <w:sz w:val="24"/>
          <w:szCs w:val="24"/>
        </w:rPr>
        <w:t xml:space="preserve"> symptom</w:t>
      </w:r>
      <w:r w:rsidR="3C5ED0EA" w:rsidRPr="005420E9">
        <w:rPr>
          <w:sz w:val="24"/>
          <w:szCs w:val="24"/>
        </w:rPr>
        <w:t>s began</w:t>
      </w:r>
      <w:r w:rsidRPr="005420E9">
        <w:rPr>
          <w:sz w:val="24"/>
          <w:szCs w:val="24"/>
        </w:rPr>
        <w:t xml:space="preserve">, which may be prodromal/systemic symptoms, </w:t>
      </w:r>
      <w:r w:rsidR="20E4BF6F" w:rsidRPr="005420E9">
        <w:rPr>
          <w:sz w:val="24"/>
          <w:szCs w:val="24"/>
        </w:rPr>
        <w:t xml:space="preserve">proctitis, </w:t>
      </w:r>
      <w:r w:rsidRPr="005420E9">
        <w:rPr>
          <w:sz w:val="24"/>
          <w:szCs w:val="24"/>
        </w:rPr>
        <w:t xml:space="preserve">or may be a </w:t>
      </w:r>
      <w:r w:rsidR="00A73811" w:rsidRPr="005420E9">
        <w:rPr>
          <w:sz w:val="24"/>
          <w:szCs w:val="24"/>
        </w:rPr>
        <w:t>rash</w:t>
      </w:r>
      <w:r w:rsidRPr="005420E9">
        <w:rPr>
          <w:sz w:val="24"/>
          <w:szCs w:val="24"/>
        </w:rPr>
        <w:t>.</w:t>
      </w:r>
      <w:r w:rsidR="3456645C" w:rsidRPr="005420E9">
        <w:rPr>
          <w:sz w:val="24"/>
          <w:szCs w:val="24"/>
        </w:rPr>
        <w:t xml:space="preserve"> </w:t>
      </w:r>
      <w:r w:rsidR="6170A5E1" w:rsidRPr="005420E9">
        <w:rPr>
          <w:sz w:val="24"/>
          <w:szCs w:val="24"/>
        </w:rPr>
        <w:t xml:space="preserve">If no symptoms develop then </w:t>
      </w:r>
      <w:r w:rsidR="12CB5E43" w:rsidRPr="005420E9">
        <w:rPr>
          <w:sz w:val="24"/>
          <w:szCs w:val="24"/>
        </w:rPr>
        <w:t>do not enter a date of onset.</w:t>
      </w:r>
    </w:p>
    <w:p w14:paraId="38C20616" w14:textId="2C8F7D1C" w:rsidR="00BB3A38" w:rsidRPr="005420E9" w:rsidRDefault="00697CEB" w:rsidP="005420E9">
      <w:pPr>
        <w:pStyle w:val="Bullet"/>
        <w:rPr>
          <w:sz w:val="24"/>
          <w:szCs w:val="24"/>
        </w:rPr>
      </w:pPr>
      <w:r w:rsidRPr="005420E9">
        <w:rPr>
          <w:sz w:val="24"/>
          <w:szCs w:val="24"/>
        </w:rPr>
        <w:t>State</w:t>
      </w:r>
      <w:r w:rsidR="00BE3D70" w:rsidRPr="005420E9">
        <w:rPr>
          <w:sz w:val="24"/>
          <w:szCs w:val="24"/>
        </w:rPr>
        <w:t xml:space="preserve"> </w:t>
      </w:r>
      <w:r w:rsidRPr="005420E9">
        <w:rPr>
          <w:sz w:val="24"/>
          <w:szCs w:val="24"/>
        </w:rPr>
        <w:t xml:space="preserve">and territory </w:t>
      </w:r>
      <w:r w:rsidR="00BE3D70" w:rsidRPr="005420E9">
        <w:rPr>
          <w:sz w:val="24"/>
          <w:szCs w:val="24"/>
        </w:rPr>
        <w:t>PHU</w:t>
      </w:r>
      <w:r w:rsidR="005C7CC4" w:rsidRPr="005420E9">
        <w:rPr>
          <w:sz w:val="24"/>
          <w:szCs w:val="24"/>
        </w:rPr>
        <w:t>s</w:t>
      </w:r>
      <w:r w:rsidR="00BE3D70" w:rsidRPr="005420E9">
        <w:rPr>
          <w:sz w:val="24"/>
          <w:szCs w:val="24"/>
        </w:rPr>
        <w:t xml:space="preserve"> should document the</w:t>
      </w:r>
      <w:r w:rsidR="710EB6BF" w:rsidRPr="005420E9">
        <w:rPr>
          <w:sz w:val="24"/>
          <w:szCs w:val="24"/>
        </w:rPr>
        <w:t xml:space="preserve"> </w:t>
      </w:r>
      <w:r w:rsidR="00BE3D70" w:rsidRPr="005420E9">
        <w:rPr>
          <w:sz w:val="24"/>
          <w:szCs w:val="24"/>
        </w:rPr>
        <w:t>clade</w:t>
      </w:r>
      <w:r w:rsidR="00BB7FB9" w:rsidRPr="005420E9">
        <w:rPr>
          <w:sz w:val="24"/>
          <w:szCs w:val="24"/>
        </w:rPr>
        <w:t xml:space="preserve"> </w:t>
      </w:r>
      <w:r w:rsidR="125EC378" w:rsidRPr="005420E9">
        <w:rPr>
          <w:sz w:val="24"/>
          <w:szCs w:val="24"/>
        </w:rPr>
        <w:t xml:space="preserve">for </w:t>
      </w:r>
      <w:r w:rsidR="1BFAFCFA" w:rsidRPr="005420E9">
        <w:rPr>
          <w:sz w:val="24"/>
          <w:szCs w:val="24"/>
        </w:rPr>
        <w:t xml:space="preserve">each </w:t>
      </w:r>
      <w:r w:rsidR="00BB7FB9" w:rsidRPr="005420E9">
        <w:rPr>
          <w:sz w:val="24"/>
          <w:szCs w:val="24"/>
        </w:rPr>
        <w:t>case</w:t>
      </w:r>
      <w:r w:rsidR="209564C5" w:rsidRPr="005420E9">
        <w:rPr>
          <w:sz w:val="24"/>
          <w:szCs w:val="24"/>
        </w:rPr>
        <w:t>’</w:t>
      </w:r>
      <w:r w:rsidR="00BB7FB9" w:rsidRPr="005420E9">
        <w:rPr>
          <w:sz w:val="24"/>
          <w:szCs w:val="24"/>
        </w:rPr>
        <w:t>s</w:t>
      </w:r>
      <w:r w:rsidR="00836A0A" w:rsidRPr="005420E9">
        <w:rPr>
          <w:sz w:val="24"/>
          <w:szCs w:val="24"/>
        </w:rPr>
        <w:t xml:space="preserve"> infection in </w:t>
      </w:r>
      <w:r w:rsidR="0040522A" w:rsidRPr="005420E9">
        <w:rPr>
          <w:sz w:val="24"/>
          <w:szCs w:val="24"/>
        </w:rPr>
        <w:t>the notifiable disease dat</w:t>
      </w:r>
      <w:r w:rsidR="007042DB" w:rsidRPr="005420E9">
        <w:rPr>
          <w:sz w:val="24"/>
          <w:szCs w:val="24"/>
        </w:rPr>
        <w:t>a</w:t>
      </w:r>
      <w:r w:rsidR="0040522A" w:rsidRPr="005420E9">
        <w:rPr>
          <w:sz w:val="24"/>
          <w:szCs w:val="24"/>
        </w:rPr>
        <w:t>base</w:t>
      </w:r>
      <w:r w:rsidR="007042DB" w:rsidRPr="005420E9">
        <w:rPr>
          <w:sz w:val="24"/>
          <w:szCs w:val="24"/>
        </w:rPr>
        <w:t>.</w:t>
      </w:r>
    </w:p>
    <w:p w14:paraId="753D4BFF" w14:textId="17BF6355" w:rsidR="008C4FCB" w:rsidRPr="005420E9" w:rsidRDefault="72F2B6B7" w:rsidP="005420E9">
      <w:pPr>
        <w:pStyle w:val="Bullet"/>
        <w:rPr>
          <w:sz w:val="24"/>
          <w:szCs w:val="24"/>
        </w:rPr>
      </w:pPr>
      <w:r w:rsidRPr="005420E9">
        <w:rPr>
          <w:sz w:val="24"/>
          <w:szCs w:val="24"/>
        </w:rPr>
        <w:t>Suspected c</w:t>
      </w:r>
      <w:r w:rsidR="008C4FCB" w:rsidRPr="005420E9">
        <w:rPr>
          <w:sz w:val="24"/>
          <w:szCs w:val="24"/>
        </w:rPr>
        <w:t xml:space="preserve">ases </w:t>
      </w:r>
      <w:r w:rsidR="00D77470" w:rsidRPr="005420E9">
        <w:rPr>
          <w:sz w:val="24"/>
          <w:szCs w:val="24"/>
        </w:rPr>
        <w:t xml:space="preserve">that, upon follow up, are </w:t>
      </w:r>
      <w:r w:rsidR="008C4FCB" w:rsidRPr="005420E9">
        <w:rPr>
          <w:sz w:val="24"/>
          <w:szCs w:val="24"/>
        </w:rPr>
        <w:t xml:space="preserve">subsequently shown not to have mpox should </w:t>
      </w:r>
      <w:r w:rsidR="34D4EB70" w:rsidRPr="005420E9">
        <w:rPr>
          <w:sz w:val="24"/>
          <w:szCs w:val="24"/>
        </w:rPr>
        <w:t>have their case status</w:t>
      </w:r>
      <w:r w:rsidR="008C4FCB" w:rsidRPr="005420E9">
        <w:rPr>
          <w:sz w:val="24"/>
          <w:szCs w:val="24"/>
        </w:rPr>
        <w:t xml:space="preserve"> in the jurisdictional notifiable disease surveillance system </w:t>
      </w:r>
      <w:r w:rsidR="1E761772" w:rsidRPr="005420E9">
        <w:rPr>
          <w:sz w:val="24"/>
          <w:szCs w:val="24"/>
        </w:rPr>
        <w:t xml:space="preserve">revised </w:t>
      </w:r>
      <w:r w:rsidR="008C4FCB" w:rsidRPr="005420E9">
        <w:rPr>
          <w:sz w:val="24"/>
          <w:szCs w:val="24"/>
        </w:rPr>
        <w:t xml:space="preserve">within one working day. </w:t>
      </w:r>
    </w:p>
    <w:p w14:paraId="35DD85E3" w14:textId="077F7E23" w:rsidR="07B15824" w:rsidRPr="005420E9" w:rsidRDefault="490257A9" w:rsidP="005420E9">
      <w:pPr>
        <w:pStyle w:val="Bullet"/>
        <w:rPr>
          <w:sz w:val="24"/>
          <w:szCs w:val="24"/>
        </w:rPr>
      </w:pPr>
      <w:r w:rsidRPr="005420E9">
        <w:rPr>
          <w:rFonts w:eastAsia="Arial"/>
          <w:sz w:val="24"/>
          <w:szCs w:val="24"/>
        </w:rPr>
        <w:t xml:space="preserve">The jurisdictional communicable disease branch should notify the NIC immediately (within 24 hours) </w:t>
      </w:r>
      <w:r w:rsidR="008A1367" w:rsidRPr="005420E9">
        <w:rPr>
          <w:rFonts w:eastAsia="Arial"/>
          <w:sz w:val="24"/>
          <w:szCs w:val="24"/>
        </w:rPr>
        <w:t xml:space="preserve">of all cases </w:t>
      </w:r>
      <w:r w:rsidR="00FD5106" w:rsidRPr="005420E9">
        <w:rPr>
          <w:rFonts w:eastAsia="Arial"/>
          <w:sz w:val="24"/>
          <w:szCs w:val="24"/>
        </w:rPr>
        <w:t>for which there is a reasonable suspicion of</w:t>
      </w:r>
      <w:r w:rsidR="008A1367" w:rsidRPr="005420E9">
        <w:rPr>
          <w:rFonts w:eastAsia="Arial"/>
          <w:sz w:val="24"/>
          <w:szCs w:val="24"/>
        </w:rPr>
        <w:t xml:space="preserve"> clade I</w:t>
      </w:r>
      <w:r w:rsidR="00C554E1" w:rsidRPr="005420E9">
        <w:rPr>
          <w:rFonts w:eastAsia="Arial"/>
          <w:sz w:val="24"/>
          <w:szCs w:val="24"/>
        </w:rPr>
        <w:t xml:space="preserve"> </w:t>
      </w:r>
      <w:r w:rsidR="00FD5106" w:rsidRPr="005420E9">
        <w:rPr>
          <w:rFonts w:eastAsia="Arial"/>
          <w:sz w:val="24"/>
          <w:szCs w:val="24"/>
        </w:rPr>
        <w:t xml:space="preserve">infection </w:t>
      </w:r>
      <w:r w:rsidR="00C554E1" w:rsidRPr="005420E9">
        <w:rPr>
          <w:rFonts w:eastAsia="Arial"/>
          <w:sz w:val="24"/>
          <w:szCs w:val="24"/>
        </w:rPr>
        <w:t xml:space="preserve">(see </w:t>
      </w:r>
      <w:hyperlink w:anchor="_Case_management" w:history="1">
        <w:r w:rsidR="00C554E1" w:rsidRPr="005420E9">
          <w:rPr>
            <w:rStyle w:val="Hyperlink"/>
            <w:rFonts w:eastAsia="Arial"/>
            <w:sz w:val="24"/>
            <w:szCs w:val="24"/>
          </w:rPr>
          <w:t>Section 8: Box 1</w:t>
        </w:r>
      </w:hyperlink>
      <w:r w:rsidR="00C554E1" w:rsidRPr="005420E9">
        <w:rPr>
          <w:rFonts w:eastAsia="Arial"/>
          <w:sz w:val="24"/>
          <w:szCs w:val="24"/>
        </w:rPr>
        <w:t xml:space="preserve">) and all WGS confirmed clade I cases </w:t>
      </w:r>
      <w:r w:rsidR="4FC8288F" w:rsidRPr="005420E9">
        <w:rPr>
          <w:sz w:val="24"/>
          <w:szCs w:val="24"/>
        </w:rPr>
        <w:t>via email</w:t>
      </w:r>
      <w:r w:rsidR="00DC676F" w:rsidRPr="005420E9">
        <w:rPr>
          <w:sz w:val="24"/>
          <w:szCs w:val="24"/>
        </w:rPr>
        <w:t xml:space="preserve"> </w:t>
      </w:r>
      <w:hyperlink r:id="rId22" w:history="1">
        <w:r w:rsidR="00DC676F" w:rsidRPr="005420E9">
          <w:rPr>
            <w:rStyle w:val="Hyperlink"/>
            <w:sz w:val="24"/>
            <w:szCs w:val="24"/>
          </w:rPr>
          <w:t>health.ops@health.gov.au</w:t>
        </w:r>
      </w:hyperlink>
      <w:r w:rsidR="4FC8288F" w:rsidRPr="005420E9">
        <w:rPr>
          <w:sz w:val="24"/>
          <w:szCs w:val="24"/>
        </w:rPr>
        <w:t xml:space="preserve"> </w:t>
      </w:r>
      <w:r w:rsidR="00DC676F" w:rsidRPr="005420E9">
        <w:rPr>
          <w:sz w:val="24"/>
          <w:szCs w:val="24"/>
        </w:rPr>
        <w:t xml:space="preserve">and include the following information: </w:t>
      </w:r>
    </w:p>
    <w:p w14:paraId="0C3A913F" w14:textId="12AAC176" w:rsidR="07B15824" w:rsidRPr="005420E9" w:rsidRDefault="00DC676F" w:rsidP="00580137">
      <w:pPr>
        <w:pStyle w:val="Bullet"/>
        <w:numPr>
          <w:ilvl w:val="1"/>
          <w:numId w:val="7"/>
        </w:numPr>
        <w:rPr>
          <w:sz w:val="24"/>
          <w:szCs w:val="24"/>
        </w:rPr>
      </w:pPr>
      <w:r w:rsidRPr="005420E9">
        <w:rPr>
          <w:sz w:val="24"/>
          <w:szCs w:val="24"/>
        </w:rPr>
        <w:t>History of o</w:t>
      </w:r>
      <w:r w:rsidR="430A7E4D" w:rsidRPr="005420E9">
        <w:rPr>
          <w:sz w:val="24"/>
          <w:szCs w:val="24"/>
        </w:rPr>
        <w:t>verseas or interstate travel</w:t>
      </w:r>
      <w:r w:rsidRPr="005420E9">
        <w:rPr>
          <w:sz w:val="24"/>
          <w:szCs w:val="24"/>
        </w:rPr>
        <w:t>.</w:t>
      </w:r>
    </w:p>
    <w:p w14:paraId="660EB3B8" w14:textId="2A59ED93" w:rsidR="07B15824" w:rsidRPr="005420E9" w:rsidRDefault="09E9D1D9" w:rsidP="00580137">
      <w:pPr>
        <w:pStyle w:val="Bullet"/>
        <w:numPr>
          <w:ilvl w:val="1"/>
          <w:numId w:val="7"/>
        </w:numPr>
        <w:rPr>
          <w:sz w:val="24"/>
          <w:szCs w:val="24"/>
        </w:rPr>
      </w:pPr>
      <w:r w:rsidRPr="005420E9">
        <w:rPr>
          <w:sz w:val="24"/>
          <w:szCs w:val="24"/>
        </w:rPr>
        <w:t>P</w:t>
      </w:r>
      <w:r w:rsidR="430A7E4D" w:rsidRPr="005420E9">
        <w:rPr>
          <w:sz w:val="24"/>
          <w:szCs w:val="24"/>
        </w:rPr>
        <w:t>lace</w:t>
      </w:r>
      <w:r w:rsidR="4FC8288F" w:rsidRPr="005420E9">
        <w:rPr>
          <w:sz w:val="24"/>
          <w:szCs w:val="24"/>
        </w:rPr>
        <w:t xml:space="preserve"> </w:t>
      </w:r>
      <w:r w:rsidRPr="005420E9">
        <w:rPr>
          <w:sz w:val="24"/>
          <w:szCs w:val="24"/>
        </w:rPr>
        <w:t>of acquisition (if known)</w:t>
      </w:r>
      <w:r w:rsidR="00DC676F" w:rsidRPr="005420E9">
        <w:rPr>
          <w:sz w:val="24"/>
          <w:szCs w:val="24"/>
        </w:rPr>
        <w:t>.</w:t>
      </w:r>
    </w:p>
    <w:p w14:paraId="2AD4DB39" w14:textId="3A6E99F3" w:rsidR="07B15824" w:rsidRPr="005420E9" w:rsidRDefault="09E9D1D9" w:rsidP="00580137">
      <w:pPr>
        <w:pStyle w:val="Bullet"/>
        <w:numPr>
          <w:ilvl w:val="1"/>
          <w:numId w:val="7"/>
        </w:numPr>
        <w:rPr>
          <w:sz w:val="24"/>
          <w:szCs w:val="24"/>
        </w:rPr>
      </w:pPr>
      <w:r w:rsidRPr="005420E9">
        <w:rPr>
          <w:sz w:val="24"/>
          <w:szCs w:val="24"/>
        </w:rPr>
        <w:t xml:space="preserve">Number of </w:t>
      </w:r>
      <w:hyperlink w:anchor="_Contact_definitions" w:history="1">
        <w:r w:rsidR="48748059" w:rsidRPr="005420E9">
          <w:rPr>
            <w:rStyle w:val="Hyperlink"/>
            <w:sz w:val="24"/>
            <w:szCs w:val="24"/>
          </w:rPr>
          <w:t>high-risk</w:t>
        </w:r>
        <w:r w:rsidRPr="005420E9">
          <w:rPr>
            <w:rStyle w:val="Hyperlink"/>
            <w:sz w:val="24"/>
            <w:szCs w:val="24"/>
          </w:rPr>
          <w:t xml:space="preserve"> contacts</w:t>
        </w:r>
      </w:hyperlink>
      <w:r w:rsidR="00DC676F" w:rsidRPr="005420E9">
        <w:rPr>
          <w:sz w:val="24"/>
          <w:szCs w:val="24"/>
        </w:rPr>
        <w:t>.</w:t>
      </w:r>
    </w:p>
    <w:p w14:paraId="7B3FD4DE" w14:textId="5685A1D2" w:rsidR="77469E74" w:rsidRDefault="77469E74" w:rsidP="005D13F4"/>
    <w:p w14:paraId="3C5359CC" w14:textId="25471AEA" w:rsidR="008C4FCB" w:rsidRPr="008C4FCB" w:rsidRDefault="009224BF" w:rsidP="009224BF">
      <w:pPr>
        <w:pStyle w:val="Heading1"/>
      </w:pPr>
      <w:bookmarkStart w:id="27" w:name="_Toc179789902"/>
      <w:r>
        <w:lastRenderedPageBreak/>
        <w:t>6. Case definition</w:t>
      </w:r>
      <w:bookmarkEnd w:id="27"/>
      <w:r>
        <w:t xml:space="preserve"> </w:t>
      </w:r>
    </w:p>
    <w:p w14:paraId="18B33F8E" w14:textId="289362F7" w:rsidR="4E603192" w:rsidRPr="005C7CC4" w:rsidRDefault="4E603192" w:rsidP="005C7CC4">
      <w:r w:rsidRPr="005C7CC4">
        <w:t xml:space="preserve">Both </w:t>
      </w:r>
      <w:r w:rsidRPr="005C7CC4">
        <w:rPr>
          <w:b/>
          <w:bCs/>
        </w:rPr>
        <w:t>confirmed cases</w:t>
      </w:r>
      <w:r w:rsidRPr="005C7CC4">
        <w:t xml:space="preserve"> and </w:t>
      </w:r>
      <w:r w:rsidRPr="005C7CC4">
        <w:rPr>
          <w:b/>
          <w:bCs/>
        </w:rPr>
        <w:t>probable cases</w:t>
      </w:r>
      <w:r w:rsidRPr="005C7CC4">
        <w:t xml:space="preserve"> should be notified. A suspected case definition has been developed in response to current multi-country outbreak</w:t>
      </w:r>
      <w:r w:rsidR="002F03B5">
        <w:t>s</w:t>
      </w:r>
      <w:r w:rsidRPr="005C7CC4">
        <w:t xml:space="preserve"> of </w:t>
      </w:r>
      <w:r w:rsidR="002F03B5">
        <w:t>mpox</w:t>
      </w:r>
      <w:r w:rsidRPr="005C7CC4">
        <w:t xml:space="preserve"> in non-endemic countries and may be discontinued as the outbreak evolve. Suspected cases should not be notified to the National Notifiable Disease Surveillance System (NNDSS) but should be reported</w:t>
      </w:r>
      <w:r w:rsidR="00697CEB">
        <w:t xml:space="preserve"> by clinicians and laboratories</w:t>
      </w:r>
      <w:r w:rsidRPr="005C7CC4">
        <w:t xml:space="preserve"> to state and territory </w:t>
      </w:r>
      <w:r w:rsidR="00697CEB">
        <w:t xml:space="preserve">PHUs. </w:t>
      </w:r>
    </w:p>
    <w:p w14:paraId="07A723E2" w14:textId="331037BF" w:rsidR="4E603192" w:rsidRDefault="4E603192" w:rsidP="00056A91">
      <w:pPr>
        <w:pStyle w:val="BoxHeadingEmerald"/>
      </w:pPr>
      <w:bookmarkStart w:id="28" w:name="_Toc179789903"/>
      <w:r w:rsidRPr="11785B28">
        <w:t>Confirmed case</w:t>
      </w:r>
      <w:bookmarkEnd w:id="28"/>
    </w:p>
    <w:p w14:paraId="40F31CCF" w14:textId="777BC2EF" w:rsidR="4E603192" w:rsidRDefault="4E603192" w:rsidP="00056A91">
      <w:pPr>
        <w:pStyle w:val="BoxtextEmerald"/>
      </w:pPr>
      <w:r w:rsidRPr="4AFC5BA0">
        <w:t xml:space="preserve">A confirmed case requires </w:t>
      </w:r>
      <w:r w:rsidRPr="4AFC5BA0">
        <w:rPr>
          <w:b/>
          <w:bCs/>
        </w:rPr>
        <w:t>laboratory definitive evidence</w:t>
      </w:r>
      <w:r w:rsidRPr="4AFC5BA0">
        <w:t xml:space="preserve"> only</w:t>
      </w:r>
      <w:r w:rsidR="573D6A56">
        <w:t>:</w:t>
      </w:r>
    </w:p>
    <w:p w14:paraId="0FA817E0" w14:textId="15126835" w:rsidR="4E603192" w:rsidRPr="00056A91" w:rsidRDefault="4E603192" w:rsidP="00056A91">
      <w:pPr>
        <w:pStyle w:val="BoxtextEmerald"/>
        <w:rPr>
          <w:b/>
          <w:bCs/>
        </w:rPr>
      </w:pPr>
      <w:r w:rsidRPr="00056A91">
        <w:rPr>
          <w:b/>
          <w:bCs/>
        </w:rPr>
        <w:t>Laboratory definitive evidence</w:t>
      </w:r>
    </w:p>
    <w:p w14:paraId="0E3F9527" w14:textId="4E100F69" w:rsidR="4E603192" w:rsidRDefault="00056A91" w:rsidP="00056A91">
      <w:pPr>
        <w:pStyle w:val="BoxtextEmerald"/>
        <w:rPr>
          <w:sz w:val="22"/>
          <w:szCs w:val="22"/>
        </w:rPr>
      </w:pPr>
      <w:r>
        <w:rPr>
          <w:sz w:val="22"/>
          <w:szCs w:val="22"/>
        </w:rPr>
        <w:t xml:space="preserve">1. </w:t>
      </w:r>
      <w:r w:rsidR="4E603192" w:rsidRPr="4AFC5BA0">
        <w:rPr>
          <w:sz w:val="22"/>
          <w:szCs w:val="22"/>
        </w:rPr>
        <w:t>Detection of monkeypox virus by nucleic acid amplification testing in clinical specimens</w:t>
      </w:r>
    </w:p>
    <w:p w14:paraId="7765B25D" w14:textId="172CC016" w:rsidR="4E603192" w:rsidRPr="00056A91" w:rsidRDefault="4E603192" w:rsidP="00056A91">
      <w:pPr>
        <w:pStyle w:val="BoxtextEmerald"/>
        <w:rPr>
          <w:b/>
          <w:bCs/>
          <w:sz w:val="22"/>
          <w:szCs w:val="22"/>
        </w:rPr>
      </w:pPr>
      <w:r w:rsidRPr="00056A91">
        <w:rPr>
          <w:b/>
          <w:bCs/>
          <w:sz w:val="22"/>
          <w:szCs w:val="22"/>
        </w:rPr>
        <w:t>OR</w:t>
      </w:r>
    </w:p>
    <w:p w14:paraId="03A5B075" w14:textId="7E05D1A1" w:rsidR="4E603192" w:rsidRDefault="00056A91" w:rsidP="00056A91">
      <w:pPr>
        <w:pStyle w:val="BoxtextEmerald"/>
        <w:rPr>
          <w:sz w:val="22"/>
          <w:szCs w:val="22"/>
        </w:rPr>
      </w:pPr>
      <w:r>
        <w:rPr>
          <w:sz w:val="22"/>
          <w:szCs w:val="22"/>
        </w:rPr>
        <w:t xml:space="preserve">2. </w:t>
      </w:r>
      <w:r w:rsidR="4E603192" w:rsidRPr="4AFC5BA0">
        <w:rPr>
          <w:sz w:val="22"/>
          <w:szCs w:val="22"/>
        </w:rPr>
        <w:t>Detection of monkeypox virus-specific sequences using next generation sequencing for clinical specimens</w:t>
      </w:r>
    </w:p>
    <w:p w14:paraId="15C0A31A" w14:textId="4BE154E5" w:rsidR="4E603192" w:rsidRPr="00056A91" w:rsidRDefault="4E603192" w:rsidP="00056A91">
      <w:pPr>
        <w:pStyle w:val="BoxtextEmerald"/>
        <w:rPr>
          <w:b/>
          <w:bCs/>
          <w:sz w:val="22"/>
          <w:szCs w:val="22"/>
        </w:rPr>
      </w:pPr>
      <w:r w:rsidRPr="00056A91">
        <w:rPr>
          <w:b/>
          <w:bCs/>
          <w:sz w:val="22"/>
          <w:szCs w:val="22"/>
        </w:rPr>
        <w:t>OR</w:t>
      </w:r>
    </w:p>
    <w:p w14:paraId="25839034" w14:textId="4116AE73" w:rsidR="3BCE3D13" w:rsidRPr="00056A91" w:rsidRDefault="00056A91" w:rsidP="00056A91">
      <w:pPr>
        <w:pStyle w:val="BoxtextEmerald"/>
        <w:rPr>
          <w:sz w:val="36"/>
          <w:szCs w:val="36"/>
        </w:rPr>
      </w:pPr>
      <w:r>
        <w:rPr>
          <w:sz w:val="22"/>
          <w:szCs w:val="22"/>
        </w:rPr>
        <w:t xml:space="preserve">3. </w:t>
      </w:r>
      <w:r w:rsidR="4E603192" w:rsidRPr="3BCE3D13">
        <w:rPr>
          <w:sz w:val="22"/>
          <w:szCs w:val="22"/>
        </w:rPr>
        <w:t>Isolation of monkeypox virus by culture from clinical specimens</w:t>
      </w:r>
      <w:r w:rsidR="47BFFCEA" w:rsidRPr="7FD7CA4E">
        <w:rPr>
          <w:sz w:val="22"/>
          <w:szCs w:val="22"/>
        </w:rPr>
        <w:t>.</w:t>
      </w:r>
    </w:p>
    <w:p w14:paraId="2D42AE60" w14:textId="5BF93B46" w:rsidR="4E603192" w:rsidRDefault="4E603192" w:rsidP="00056A91">
      <w:pPr>
        <w:pStyle w:val="BoxHeadingEmerald"/>
      </w:pPr>
      <w:bookmarkStart w:id="29" w:name="_Toc179789904"/>
      <w:r w:rsidRPr="3BCE3D13">
        <w:t>Probable case</w:t>
      </w:r>
      <w:bookmarkEnd w:id="29"/>
    </w:p>
    <w:p w14:paraId="058A4A35" w14:textId="4EB5AF28" w:rsidR="4E603192" w:rsidRDefault="4E603192" w:rsidP="00056A91">
      <w:pPr>
        <w:pStyle w:val="BoxtextEmerald"/>
      </w:pPr>
      <w:r w:rsidRPr="4AFC5BA0">
        <w:t xml:space="preserve">A probable case requires laboratory suggestive evidence </w:t>
      </w:r>
      <w:r w:rsidRPr="00354337">
        <w:rPr>
          <w:b/>
          <w:bCs/>
        </w:rPr>
        <w:t>AND</w:t>
      </w:r>
      <w:r w:rsidRPr="4AFC5BA0">
        <w:t xml:space="preserve"> clinical evidence</w:t>
      </w:r>
      <w:r w:rsidR="2FA925F3">
        <w:t>:</w:t>
      </w:r>
    </w:p>
    <w:p w14:paraId="4ED2A681" w14:textId="76C5DA0E" w:rsidR="4E603192" w:rsidRPr="00056A91" w:rsidRDefault="4E603192" w:rsidP="00056A91">
      <w:pPr>
        <w:pStyle w:val="BoxtextEmerald"/>
        <w:rPr>
          <w:b/>
          <w:bCs/>
        </w:rPr>
      </w:pPr>
      <w:r w:rsidRPr="00056A91">
        <w:rPr>
          <w:b/>
          <w:bCs/>
        </w:rPr>
        <w:t>Laboratory suggestive evidence</w:t>
      </w:r>
    </w:p>
    <w:p w14:paraId="67F4F9EE" w14:textId="650CDDEB" w:rsidR="4E603192" w:rsidRPr="00C55BD4" w:rsidRDefault="00056A91" w:rsidP="00056A91">
      <w:pPr>
        <w:pStyle w:val="BoxtextEmerald"/>
        <w:rPr>
          <w:sz w:val="22"/>
          <w:szCs w:val="22"/>
        </w:rPr>
      </w:pPr>
      <w:r w:rsidRPr="00C55BD4">
        <w:rPr>
          <w:sz w:val="22"/>
          <w:szCs w:val="22"/>
        </w:rPr>
        <w:t xml:space="preserve">1. </w:t>
      </w:r>
      <w:r w:rsidR="4E603192" w:rsidRPr="00C55BD4">
        <w:rPr>
          <w:sz w:val="22"/>
          <w:szCs w:val="22"/>
        </w:rPr>
        <w:t xml:space="preserve">Detection of Orthopoxvirus by nucleic acid amplification testing in clinical specimens </w:t>
      </w:r>
    </w:p>
    <w:p w14:paraId="47D1D6F9" w14:textId="139D4740" w:rsidR="4E603192" w:rsidRPr="00C55BD4" w:rsidRDefault="4E603192" w:rsidP="00056A91">
      <w:pPr>
        <w:pStyle w:val="BoxtextEmerald"/>
        <w:rPr>
          <w:b/>
          <w:bCs/>
          <w:sz w:val="22"/>
          <w:szCs w:val="22"/>
        </w:rPr>
      </w:pPr>
      <w:r w:rsidRPr="00C55BD4">
        <w:rPr>
          <w:b/>
          <w:bCs/>
          <w:sz w:val="22"/>
          <w:szCs w:val="22"/>
        </w:rPr>
        <w:t>OR</w:t>
      </w:r>
    </w:p>
    <w:p w14:paraId="74C2F969" w14:textId="644B785B" w:rsidR="4E603192" w:rsidRDefault="00056A91" w:rsidP="00056A91">
      <w:pPr>
        <w:pStyle w:val="BoxtextEmerald"/>
      </w:pPr>
      <w:r w:rsidRPr="00C55BD4">
        <w:rPr>
          <w:sz w:val="22"/>
          <w:szCs w:val="22"/>
        </w:rPr>
        <w:t xml:space="preserve">2. </w:t>
      </w:r>
      <w:r w:rsidR="4E603192" w:rsidRPr="00C55BD4">
        <w:rPr>
          <w:sz w:val="22"/>
          <w:szCs w:val="22"/>
        </w:rPr>
        <w:t>Detection of Orthopoxvirus by electron microscopy from clinical specimens in the absence of exposure to another orthopoxvirus</w:t>
      </w:r>
      <w:r w:rsidR="09CA0EE5">
        <w:t>.</w:t>
      </w:r>
    </w:p>
    <w:p w14:paraId="333F27CB" w14:textId="5130D8EE" w:rsidR="4E603192" w:rsidRPr="00056A91" w:rsidRDefault="4E603192" w:rsidP="00056A91">
      <w:pPr>
        <w:pStyle w:val="BoxtextEmerald"/>
        <w:rPr>
          <w:b/>
          <w:bCs/>
        </w:rPr>
      </w:pPr>
      <w:r w:rsidRPr="00056A91">
        <w:rPr>
          <w:b/>
          <w:bCs/>
        </w:rPr>
        <w:t>Clinical evidence</w:t>
      </w:r>
    </w:p>
    <w:p w14:paraId="0EE87AC7" w14:textId="690D9638" w:rsidR="4E603192" w:rsidRPr="00C55BD4" w:rsidRDefault="4E603192" w:rsidP="00056A91">
      <w:pPr>
        <w:pStyle w:val="BoxtextEmerald"/>
        <w:rPr>
          <w:sz w:val="22"/>
          <w:szCs w:val="22"/>
        </w:rPr>
      </w:pPr>
      <w:r w:rsidRPr="00C55BD4">
        <w:rPr>
          <w:sz w:val="22"/>
          <w:szCs w:val="22"/>
        </w:rPr>
        <w:t>A clinically compatible rash or lesion(s)</w:t>
      </w:r>
      <w:r w:rsidRPr="00C55BD4">
        <w:rPr>
          <w:rStyle w:val="SubtleReference"/>
          <w:rFonts w:eastAsia="Arial" w:cs="Arial"/>
          <w:smallCaps w:val="0"/>
          <w:sz w:val="22"/>
          <w:szCs w:val="22"/>
          <w:vertAlign w:val="superscript"/>
        </w:rPr>
        <w:t xml:space="preserve">1,2,3,4 </w:t>
      </w:r>
      <w:r w:rsidRPr="00C55BD4">
        <w:rPr>
          <w:sz w:val="22"/>
          <w:szCs w:val="22"/>
        </w:rPr>
        <w:t>on any part of the body with or without one or more clinical feature(s) of monkeypox virus infection:</w:t>
      </w:r>
    </w:p>
    <w:p w14:paraId="3AE88D7D" w14:textId="154CB729" w:rsidR="4E603192" w:rsidRPr="00C55BD4" w:rsidRDefault="4E603192" w:rsidP="00056A91">
      <w:pPr>
        <w:pStyle w:val="BoxBulletEmerald"/>
        <w:rPr>
          <w:sz w:val="22"/>
          <w:szCs w:val="22"/>
        </w:rPr>
      </w:pPr>
      <w:r w:rsidRPr="00C55BD4">
        <w:rPr>
          <w:sz w:val="22"/>
          <w:szCs w:val="22"/>
        </w:rPr>
        <w:t>lymphadenopathy</w:t>
      </w:r>
    </w:p>
    <w:p w14:paraId="1CE542B1" w14:textId="394872C6" w:rsidR="4E603192" w:rsidRPr="00C55BD4" w:rsidRDefault="4E603192" w:rsidP="00056A91">
      <w:pPr>
        <w:pStyle w:val="BoxBulletEmerald"/>
        <w:rPr>
          <w:sz w:val="22"/>
          <w:szCs w:val="22"/>
        </w:rPr>
      </w:pPr>
      <w:r w:rsidRPr="00C55BD4">
        <w:rPr>
          <w:sz w:val="22"/>
          <w:szCs w:val="22"/>
        </w:rPr>
        <w:t>fever (&gt;38</w:t>
      </w:r>
      <w:r w:rsidR="00C251E9" w:rsidRPr="00C55BD4">
        <w:rPr>
          <w:sz w:val="22"/>
          <w:szCs w:val="22"/>
        </w:rPr>
        <w:t> </w:t>
      </w:r>
      <w:r w:rsidRPr="00C55BD4">
        <w:rPr>
          <w:sz w:val="22"/>
          <w:szCs w:val="22"/>
        </w:rPr>
        <w:t>°C) or history of fever</w:t>
      </w:r>
    </w:p>
    <w:p w14:paraId="17BA31AE" w14:textId="51E77279" w:rsidR="4E603192" w:rsidRPr="00C55BD4" w:rsidRDefault="4E603192" w:rsidP="00056A91">
      <w:pPr>
        <w:pStyle w:val="BoxBulletEmerald"/>
        <w:rPr>
          <w:sz w:val="22"/>
          <w:szCs w:val="22"/>
        </w:rPr>
      </w:pPr>
      <w:r w:rsidRPr="00C55BD4">
        <w:rPr>
          <w:sz w:val="22"/>
          <w:szCs w:val="22"/>
        </w:rPr>
        <w:t>headache</w:t>
      </w:r>
    </w:p>
    <w:p w14:paraId="1C9F80DD" w14:textId="3A8711F2" w:rsidR="4E603192" w:rsidRPr="00C55BD4" w:rsidRDefault="4E603192" w:rsidP="00056A91">
      <w:pPr>
        <w:pStyle w:val="BoxBulletEmerald"/>
        <w:rPr>
          <w:sz w:val="22"/>
          <w:szCs w:val="22"/>
        </w:rPr>
      </w:pPr>
      <w:r w:rsidRPr="00C55BD4">
        <w:rPr>
          <w:sz w:val="22"/>
          <w:szCs w:val="22"/>
        </w:rPr>
        <w:t>myalgia</w:t>
      </w:r>
    </w:p>
    <w:p w14:paraId="400A4161" w14:textId="482D6E5F" w:rsidR="4E603192" w:rsidRPr="00C55BD4" w:rsidRDefault="4E603192" w:rsidP="00056A91">
      <w:pPr>
        <w:pStyle w:val="BoxBulletEmerald"/>
        <w:rPr>
          <w:sz w:val="22"/>
          <w:szCs w:val="22"/>
        </w:rPr>
      </w:pPr>
      <w:r w:rsidRPr="00C55BD4">
        <w:rPr>
          <w:sz w:val="22"/>
          <w:szCs w:val="22"/>
        </w:rPr>
        <w:t>arthralgia</w:t>
      </w:r>
    </w:p>
    <w:p w14:paraId="3A883816" w14:textId="148EEA55" w:rsidR="6909701D" w:rsidRPr="00C55BD4" w:rsidRDefault="4E603192" w:rsidP="7A201F1B">
      <w:pPr>
        <w:pStyle w:val="BoxBulletEmerald"/>
        <w:rPr>
          <w:sz w:val="22"/>
          <w:szCs w:val="22"/>
        </w:rPr>
      </w:pPr>
      <w:r w:rsidRPr="00C55BD4">
        <w:rPr>
          <w:sz w:val="22"/>
          <w:szCs w:val="22"/>
        </w:rPr>
        <w:t>back pain</w:t>
      </w:r>
    </w:p>
    <w:p w14:paraId="6A6E8BCC" w14:textId="77CBB641" w:rsidR="00056A91" w:rsidRPr="00C55BD4" w:rsidRDefault="00056A91" w:rsidP="00056A91">
      <w:pPr>
        <w:pStyle w:val="BoxBulletEmerald"/>
        <w:rPr>
          <w:rStyle w:val="SubtleReference"/>
          <w:smallCaps w:val="0"/>
          <w:color w:val="auto"/>
          <w:sz w:val="22"/>
          <w:szCs w:val="22"/>
        </w:rPr>
      </w:pPr>
      <w:r w:rsidRPr="00C55BD4">
        <w:rPr>
          <w:sz w:val="22"/>
          <w:szCs w:val="22"/>
        </w:rPr>
        <w:t>fatigue.</w:t>
      </w:r>
    </w:p>
    <w:p w14:paraId="07B8054F" w14:textId="4C949E92" w:rsidR="4E603192" w:rsidRDefault="4E603192" w:rsidP="00685FB4">
      <w:pPr>
        <w:pStyle w:val="BoxHeadingEmerald"/>
        <w:rPr>
          <w:rStyle w:val="SubtleReference"/>
          <w:rFonts w:eastAsia="Arial" w:cs="Arial"/>
          <w:smallCaps w:val="0"/>
          <w:sz w:val="36"/>
          <w:szCs w:val="36"/>
          <w:vertAlign w:val="superscript"/>
        </w:rPr>
      </w:pPr>
      <w:bookmarkStart w:id="30" w:name="_Toc179789905"/>
      <w:r w:rsidRPr="6797B1EC">
        <w:lastRenderedPageBreak/>
        <w:t>Suspected case</w:t>
      </w:r>
      <w:r w:rsidRPr="00737BB2">
        <w:rPr>
          <w:rStyle w:val="SubtleReference"/>
          <w:rFonts w:eastAsia="Arial" w:cs="Arial"/>
          <w:smallCaps w:val="0"/>
          <w:sz w:val="36"/>
          <w:szCs w:val="36"/>
          <w:vertAlign w:val="superscript"/>
        </w:rPr>
        <w:t>4</w:t>
      </w:r>
      <w:bookmarkEnd w:id="30"/>
    </w:p>
    <w:p w14:paraId="0D002AE1" w14:textId="2A819F17" w:rsidR="4E603192" w:rsidRDefault="4E603192" w:rsidP="00056A91">
      <w:pPr>
        <w:pStyle w:val="BoxtextEmerald"/>
      </w:pPr>
      <w:r w:rsidRPr="4AFC5BA0">
        <w:t>A suspected case requires clinical evidence</w:t>
      </w:r>
      <w:r w:rsidRPr="4AFC5BA0">
        <w:rPr>
          <w:rStyle w:val="SubtleReference"/>
          <w:rFonts w:eastAsia="Arial" w:cs="Arial"/>
          <w:smallCaps w:val="0"/>
          <w:sz w:val="22"/>
          <w:szCs w:val="22"/>
          <w:vertAlign w:val="superscript"/>
        </w:rPr>
        <w:t>5</w:t>
      </w:r>
      <w:r w:rsidRPr="4AFC5BA0">
        <w:t xml:space="preserve"> </w:t>
      </w:r>
      <w:r w:rsidRPr="00354337">
        <w:rPr>
          <w:b/>
          <w:bCs/>
        </w:rPr>
        <w:t xml:space="preserve">AND </w:t>
      </w:r>
      <w:r w:rsidRPr="4AFC5BA0">
        <w:t>epidemiological evidence</w:t>
      </w:r>
      <w:r w:rsidR="3244A7AD">
        <w:t>:</w:t>
      </w:r>
    </w:p>
    <w:p w14:paraId="7167F039" w14:textId="5EAEA65F" w:rsidR="4E603192" w:rsidRPr="00056A91" w:rsidRDefault="4E603192" w:rsidP="00056A91">
      <w:pPr>
        <w:pStyle w:val="BoxtextEmerald"/>
        <w:rPr>
          <w:b/>
          <w:bCs/>
        </w:rPr>
      </w:pPr>
      <w:r w:rsidRPr="00056A91">
        <w:rPr>
          <w:b/>
          <w:bCs/>
        </w:rPr>
        <w:t>Clinical evidence</w:t>
      </w:r>
    </w:p>
    <w:p w14:paraId="64B7A8D4" w14:textId="4470AE86" w:rsidR="4E603192" w:rsidRPr="00C55BD4" w:rsidRDefault="4E603192" w:rsidP="00056A91">
      <w:pPr>
        <w:pStyle w:val="BoxtextEmerald"/>
        <w:rPr>
          <w:sz w:val="22"/>
          <w:szCs w:val="22"/>
        </w:rPr>
      </w:pPr>
      <w:r w:rsidRPr="00C55BD4">
        <w:rPr>
          <w:sz w:val="22"/>
          <w:szCs w:val="22"/>
        </w:rPr>
        <w:t>As for probable case</w:t>
      </w:r>
    </w:p>
    <w:p w14:paraId="0288A6C9" w14:textId="087D41C8" w:rsidR="4E603192" w:rsidRPr="00056A91" w:rsidRDefault="4E603192" w:rsidP="00056A91">
      <w:pPr>
        <w:pStyle w:val="BoxtextEmerald"/>
        <w:rPr>
          <w:b/>
          <w:bCs/>
        </w:rPr>
      </w:pPr>
      <w:r w:rsidRPr="00056A91">
        <w:rPr>
          <w:b/>
          <w:bCs/>
        </w:rPr>
        <w:t>Epidemiological evidence</w:t>
      </w:r>
    </w:p>
    <w:p w14:paraId="5F6C2766" w14:textId="6FA18A0D" w:rsidR="4E603192" w:rsidRPr="00C55BD4" w:rsidRDefault="00056A91" w:rsidP="00056A91">
      <w:pPr>
        <w:pStyle w:val="BoxtextEmerald"/>
        <w:rPr>
          <w:sz w:val="22"/>
          <w:szCs w:val="22"/>
        </w:rPr>
      </w:pPr>
      <w:r w:rsidRPr="00C55BD4">
        <w:rPr>
          <w:sz w:val="22"/>
          <w:szCs w:val="22"/>
        </w:rPr>
        <w:t xml:space="preserve">1. </w:t>
      </w:r>
      <w:r w:rsidR="4E603192" w:rsidRPr="00C55BD4">
        <w:rPr>
          <w:sz w:val="22"/>
          <w:szCs w:val="22"/>
        </w:rPr>
        <w:t>An epidemiological link to a confirmed or probable case of monkeypox virus infection in the 21 days before symptom onset</w:t>
      </w:r>
    </w:p>
    <w:p w14:paraId="526F28E2" w14:textId="232FEC60" w:rsidR="4E603192" w:rsidRPr="00C55BD4" w:rsidRDefault="4E603192" w:rsidP="00056A91">
      <w:pPr>
        <w:pStyle w:val="BoxtextEmerald"/>
        <w:rPr>
          <w:b/>
          <w:bCs/>
          <w:sz w:val="22"/>
          <w:szCs w:val="22"/>
        </w:rPr>
      </w:pPr>
      <w:r w:rsidRPr="00C55BD4">
        <w:rPr>
          <w:b/>
          <w:bCs/>
          <w:sz w:val="22"/>
          <w:szCs w:val="22"/>
        </w:rPr>
        <w:t>OR</w:t>
      </w:r>
    </w:p>
    <w:p w14:paraId="5D705435" w14:textId="781A845A" w:rsidR="4E603192" w:rsidRPr="00C55BD4" w:rsidRDefault="00056A91" w:rsidP="00056A91">
      <w:pPr>
        <w:pStyle w:val="BoxtextEmerald"/>
        <w:rPr>
          <w:sz w:val="22"/>
          <w:szCs w:val="22"/>
        </w:rPr>
      </w:pPr>
      <w:r w:rsidRPr="00C55BD4">
        <w:rPr>
          <w:sz w:val="22"/>
          <w:szCs w:val="22"/>
        </w:rPr>
        <w:t xml:space="preserve">2. </w:t>
      </w:r>
      <w:r w:rsidR="4E603192" w:rsidRPr="00C55BD4">
        <w:rPr>
          <w:sz w:val="22"/>
          <w:szCs w:val="22"/>
        </w:rPr>
        <w:t>Overseas travel in the 21 days before symptom onset</w:t>
      </w:r>
    </w:p>
    <w:p w14:paraId="2E093122" w14:textId="4E9926DB" w:rsidR="4E603192" w:rsidRPr="00C55BD4" w:rsidRDefault="4E603192" w:rsidP="00056A91">
      <w:pPr>
        <w:pStyle w:val="BoxtextEmerald"/>
        <w:rPr>
          <w:b/>
          <w:bCs/>
          <w:sz w:val="22"/>
          <w:szCs w:val="22"/>
        </w:rPr>
      </w:pPr>
      <w:r w:rsidRPr="00C55BD4">
        <w:rPr>
          <w:b/>
          <w:bCs/>
          <w:sz w:val="22"/>
          <w:szCs w:val="22"/>
        </w:rPr>
        <w:t>OR</w:t>
      </w:r>
    </w:p>
    <w:p w14:paraId="5A71DBD1" w14:textId="6948F1F5" w:rsidR="4E603192" w:rsidRPr="00C55BD4" w:rsidRDefault="00056A91" w:rsidP="00056A91">
      <w:pPr>
        <w:pStyle w:val="BoxtextEmerald"/>
        <w:rPr>
          <w:sz w:val="22"/>
          <w:szCs w:val="22"/>
        </w:rPr>
      </w:pPr>
      <w:r w:rsidRPr="00C55BD4">
        <w:rPr>
          <w:sz w:val="22"/>
          <w:szCs w:val="22"/>
        </w:rPr>
        <w:t xml:space="preserve">3. </w:t>
      </w:r>
      <w:r w:rsidR="4E603192" w:rsidRPr="00C55BD4">
        <w:rPr>
          <w:sz w:val="22"/>
          <w:szCs w:val="22"/>
        </w:rPr>
        <w:t>Sexual contact and/or other physical intimate contact with a gay, bisexual</w:t>
      </w:r>
      <w:r w:rsidR="002900DA" w:rsidRPr="00C55BD4">
        <w:rPr>
          <w:sz w:val="22"/>
          <w:szCs w:val="22"/>
        </w:rPr>
        <w:t>,</w:t>
      </w:r>
      <w:r w:rsidR="4E603192" w:rsidRPr="00C55BD4">
        <w:rPr>
          <w:sz w:val="22"/>
          <w:szCs w:val="22"/>
        </w:rPr>
        <w:t xml:space="preserve"> or other man who has sex with men in the 21 days before symptom onset</w:t>
      </w:r>
    </w:p>
    <w:p w14:paraId="177C5EEA" w14:textId="1852004A" w:rsidR="4E603192" w:rsidRPr="00C55BD4" w:rsidRDefault="4E603192" w:rsidP="00056A91">
      <w:pPr>
        <w:pStyle w:val="BoxtextEmerald"/>
        <w:rPr>
          <w:b/>
          <w:bCs/>
          <w:sz w:val="22"/>
          <w:szCs w:val="22"/>
        </w:rPr>
      </w:pPr>
      <w:r w:rsidRPr="00C55BD4">
        <w:rPr>
          <w:b/>
          <w:bCs/>
          <w:sz w:val="22"/>
          <w:szCs w:val="22"/>
        </w:rPr>
        <w:t>OR</w:t>
      </w:r>
    </w:p>
    <w:p w14:paraId="1A89C8D5" w14:textId="09188C44" w:rsidR="4E603192" w:rsidRPr="00C55BD4" w:rsidRDefault="00056A91" w:rsidP="00056A91">
      <w:pPr>
        <w:pStyle w:val="BoxtextEmerald"/>
        <w:rPr>
          <w:sz w:val="22"/>
          <w:szCs w:val="22"/>
        </w:rPr>
      </w:pPr>
      <w:r w:rsidRPr="00C55BD4">
        <w:rPr>
          <w:sz w:val="22"/>
          <w:szCs w:val="22"/>
        </w:rPr>
        <w:t xml:space="preserve">4. </w:t>
      </w:r>
      <w:r w:rsidR="4E603192" w:rsidRPr="00C55BD4">
        <w:rPr>
          <w:sz w:val="22"/>
          <w:szCs w:val="22"/>
        </w:rPr>
        <w:t xml:space="preserve">Sexual contact and/or other physical intimate contact with individuals at social events associated with </w:t>
      </w:r>
      <w:r w:rsidR="002900DA" w:rsidRPr="00C55BD4">
        <w:rPr>
          <w:sz w:val="22"/>
          <w:szCs w:val="22"/>
        </w:rPr>
        <w:t xml:space="preserve">mpox </w:t>
      </w:r>
      <w:r w:rsidR="4E603192" w:rsidRPr="00C55BD4">
        <w:rPr>
          <w:sz w:val="22"/>
          <w:szCs w:val="22"/>
        </w:rPr>
        <w:t>activity</w:t>
      </w:r>
      <w:r w:rsidR="4E603192" w:rsidRPr="00C55BD4">
        <w:rPr>
          <w:sz w:val="22"/>
          <w:szCs w:val="22"/>
          <w:vertAlign w:val="superscript"/>
        </w:rPr>
        <w:t>6</w:t>
      </w:r>
      <w:r w:rsidR="4E603192" w:rsidRPr="00C55BD4">
        <w:rPr>
          <w:sz w:val="22"/>
          <w:szCs w:val="22"/>
        </w:rPr>
        <w:t xml:space="preserve"> in the 21 days before symptom onset</w:t>
      </w:r>
      <w:r w:rsidR="627386FD" w:rsidRPr="00C55BD4">
        <w:rPr>
          <w:sz w:val="22"/>
          <w:szCs w:val="22"/>
        </w:rPr>
        <w:t>.</w:t>
      </w:r>
    </w:p>
    <w:p w14:paraId="71D1604D" w14:textId="3FA994BA" w:rsidR="4E603192" w:rsidRPr="00C55BD4" w:rsidRDefault="4E603192" w:rsidP="00056A91">
      <w:pPr>
        <w:pStyle w:val="BoxtextEmerald"/>
        <w:rPr>
          <w:sz w:val="20"/>
          <w:szCs w:val="20"/>
          <w:u w:val="single"/>
        </w:rPr>
      </w:pPr>
      <w:r w:rsidRPr="00C55BD4">
        <w:rPr>
          <w:sz w:val="20"/>
          <w:szCs w:val="20"/>
          <w:u w:val="single"/>
        </w:rPr>
        <w:t>Notes</w:t>
      </w:r>
    </w:p>
    <w:p w14:paraId="45767485" w14:textId="25353358" w:rsidR="4E603192" w:rsidRPr="00C55BD4" w:rsidRDefault="00554FC2" w:rsidP="00554FC2">
      <w:pPr>
        <w:pStyle w:val="BoxtextEmerald"/>
        <w:rPr>
          <w:sz w:val="20"/>
          <w:szCs w:val="20"/>
        </w:rPr>
      </w:pPr>
      <w:r w:rsidRPr="00C55BD4">
        <w:rPr>
          <w:sz w:val="20"/>
          <w:szCs w:val="20"/>
        </w:rPr>
        <w:t xml:space="preserve">1. </w:t>
      </w:r>
      <w:r w:rsidR="4E603192" w:rsidRPr="00C55BD4">
        <w:rPr>
          <w:sz w:val="20"/>
          <w:szCs w:val="20"/>
        </w:rPr>
        <w:t xml:space="preserve">Lesions typically begin to develop simultaneously and evolve together on any given part of the body, and may be generalised or localised, </w:t>
      </w:r>
      <w:proofErr w:type="gramStart"/>
      <w:r w:rsidR="4E603192" w:rsidRPr="00C55BD4">
        <w:rPr>
          <w:sz w:val="20"/>
          <w:szCs w:val="20"/>
        </w:rPr>
        <w:t>discrete</w:t>
      </w:r>
      <w:proofErr w:type="gramEnd"/>
      <w:r w:rsidR="4E603192" w:rsidRPr="00C55BD4">
        <w:rPr>
          <w:sz w:val="20"/>
          <w:szCs w:val="20"/>
        </w:rPr>
        <w:t xml:space="preserve"> or confluent. The evolution of lesions progress through four stages – macular, papular, vesicular, to pustular – before scabbing over.</w:t>
      </w:r>
    </w:p>
    <w:p w14:paraId="5F60203D" w14:textId="3929AD74" w:rsidR="4E603192" w:rsidRPr="00C55BD4" w:rsidRDefault="00554FC2" w:rsidP="00554FC2">
      <w:pPr>
        <w:pStyle w:val="BoxtextEmerald"/>
        <w:rPr>
          <w:sz w:val="20"/>
          <w:szCs w:val="20"/>
        </w:rPr>
      </w:pPr>
      <w:r w:rsidRPr="00C55BD4">
        <w:rPr>
          <w:sz w:val="20"/>
          <w:szCs w:val="20"/>
        </w:rPr>
        <w:t xml:space="preserve">2. </w:t>
      </w:r>
      <w:r w:rsidR="4E603192" w:rsidRPr="00C55BD4">
        <w:rPr>
          <w:sz w:val="20"/>
          <w:szCs w:val="20"/>
        </w:rPr>
        <w:t>For which the following causes of acute rash do not explain the clinical features: chickenpox, shingles, measles, herpes simplex, or bacterial skin infections.</w:t>
      </w:r>
    </w:p>
    <w:p w14:paraId="5FF5B711" w14:textId="4077F207" w:rsidR="4E603192" w:rsidRPr="00C55BD4" w:rsidRDefault="00554FC2" w:rsidP="00554FC2">
      <w:pPr>
        <w:pStyle w:val="BoxtextEmerald"/>
        <w:rPr>
          <w:sz w:val="20"/>
          <w:szCs w:val="20"/>
        </w:rPr>
      </w:pPr>
      <w:r w:rsidRPr="00C55BD4">
        <w:rPr>
          <w:sz w:val="20"/>
          <w:szCs w:val="20"/>
        </w:rPr>
        <w:t xml:space="preserve">3. </w:t>
      </w:r>
      <w:r w:rsidR="4E603192" w:rsidRPr="00C55BD4">
        <w:rPr>
          <w:sz w:val="20"/>
          <w:szCs w:val="20"/>
        </w:rPr>
        <w:t>Some cases may present with proctitis (painful inflammation of the rectum) in the absence of an externally visible rash or lesion(s).</w:t>
      </w:r>
    </w:p>
    <w:p w14:paraId="7338F0C3" w14:textId="4AAC3176" w:rsidR="4E603192" w:rsidRPr="00C55BD4" w:rsidRDefault="00554FC2" w:rsidP="00554FC2">
      <w:pPr>
        <w:pStyle w:val="BoxtextEmerald"/>
        <w:rPr>
          <w:sz w:val="20"/>
          <w:szCs w:val="20"/>
        </w:rPr>
      </w:pPr>
      <w:r w:rsidRPr="00C55BD4">
        <w:rPr>
          <w:sz w:val="20"/>
          <w:szCs w:val="20"/>
        </w:rPr>
        <w:t xml:space="preserve">4. </w:t>
      </w:r>
      <w:r w:rsidR="00BA474D" w:rsidRPr="00C55BD4">
        <w:rPr>
          <w:sz w:val="20"/>
          <w:szCs w:val="20"/>
        </w:rPr>
        <w:t>PHUs</w:t>
      </w:r>
      <w:r w:rsidR="4E603192" w:rsidRPr="00C55BD4">
        <w:rPr>
          <w:sz w:val="20"/>
          <w:szCs w:val="20"/>
        </w:rPr>
        <w:t xml:space="preserve"> should seek advice from the responsible authorising pathologist and the clinician regarding testing for monkeypox virus and other alternative causes.</w:t>
      </w:r>
    </w:p>
    <w:p w14:paraId="474A5DAD" w14:textId="58210FD3" w:rsidR="4E603192" w:rsidRPr="00C55BD4" w:rsidRDefault="00554FC2" w:rsidP="00554FC2">
      <w:pPr>
        <w:pStyle w:val="BoxtextEmerald"/>
        <w:rPr>
          <w:sz w:val="20"/>
          <w:szCs w:val="20"/>
        </w:rPr>
      </w:pPr>
      <w:r w:rsidRPr="00C55BD4">
        <w:rPr>
          <w:sz w:val="20"/>
          <w:szCs w:val="20"/>
        </w:rPr>
        <w:t xml:space="preserve">5. </w:t>
      </w:r>
      <w:r w:rsidR="4E603192" w:rsidRPr="00C55BD4">
        <w:rPr>
          <w:sz w:val="20"/>
          <w:szCs w:val="20"/>
        </w:rPr>
        <w:t>A high or medium risk contact of a confirmed or probable case only requires one or more clinical feature(s) (i.e. does not require rash or lesion(s), if another symptom present) to be a suspected case.</w:t>
      </w:r>
    </w:p>
    <w:p w14:paraId="06663C0E" w14:textId="4DD4891B" w:rsidR="14A599ED" w:rsidRPr="00C55BD4" w:rsidRDefault="00554FC2" w:rsidP="7A201F1B">
      <w:pPr>
        <w:pStyle w:val="BoxtextEmerald"/>
        <w:rPr>
          <w:sz w:val="20"/>
          <w:szCs w:val="20"/>
        </w:rPr>
      </w:pPr>
      <w:r w:rsidRPr="00C55BD4">
        <w:rPr>
          <w:sz w:val="20"/>
          <w:szCs w:val="20"/>
        </w:rPr>
        <w:t xml:space="preserve">6. </w:t>
      </w:r>
      <w:r w:rsidR="4E603192" w:rsidRPr="00C55BD4">
        <w:rPr>
          <w:sz w:val="20"/>
          <w:szCs w:val="20"/>
        </w:rPr>
        <w:t xml:space="preserve">This includes events previously associated with </w:t>
      </w:r>
      <w:r w:rsidR="002900DA" w:rsidRPr="00C55BD4">
        <w:rPr>
          <w:sz w:val="20"/>
          <w:szCs w:val="20"/>
        </w:rPr>
        <w:t xml:space="preserve">mpox </w:t>
      </w:r>
      <w:r w:rsidR="4E603192" w:rsidRPr="00C55BD4">
        <w:rPr>
          <w:sz w:val="20"/>
          <w:szCs w:val="20"/>
        </w:rPr>
        <w:t>activity internationally such as sex-on-premises venues, raves, festivals</w:t>
      </w:r>
      <w:r w:rsidR="00BA474D" w:rsidRPr="00C55BD4">
        <w:rPr>
          <w:sz w:val="20"/>
          <w:szCs w:val="20"/>
        </w:rPr>
        <w:t>,</w:t>
      </w:r>
      <w:r w:rsidR="4E603192" w:rsidRPr="00C55BD4">
        <w:rPr>
          <w:sz w:val="20"/>
          <w:szCs w:val="20"/>
        </w:rPr>
        <w:t xml:space="preserve"> and other mass gatherings where there is likely to be prolonged close contact or meeting new sexual partners through a dating or hook-up “app”.</w:t>
      </w:r>
    </w:p>
    <w:p w14:paraId="05FA9AEA" w14:textId="58722EFA" w:rsidR="00536AF4" w:rsidRPr="00A02ABC" w:rsidRDefault="002E1DC1" w:rsidP="00536AF4">
      <w:pPr>
        <w:pStyle w:val="Heading1"/>
        <w:rPr>
          <w:rFonts w:eastAsia="Arial"/>
          <w:b w:val="0"/>
        </w:rPr>
      </w:pPr>
      <w:bookmarkStart w:id="31" w:name="_7._Testing"/>
      <w:bookmarkStart w:id="32" w:name="_Toc179789906"/>
      <w:bookmarkEnd w:id="31"/>
      <w:r>
        <w:lastRenderedPageBreak/>
        <w:t xml:space="preserve">7. </w:t>
      </w:r>
      <w:bookmarkStart w:id="33" w:name="_Toc86896698"/>
      <w:bookmarkStart w:id="34" w:name="_Toc1050552200"/>
      <w:bookmarkStart w:id="35" w:name="_Toc335216704"/>
      <w:bookmarkStart w:id="36" w:name="_Toc1378967754"/>
      <w:bookmarkStart w:id="37" w:name="_Toc108536054"/>
      <w:bookmarkStart w:id="38" w:name="_Toc122504417"/>
      <w:r w:rsidR="00536AF4" w:rsidRPr="00A02ABC">
        <w:t>Testing</w:t>
      </w:r>
      <w:bookmarkEnd w:id="32"/>
      <w:bookmarkEnd w:id="33"/>
      <w:bookmarkEnd w:id="34"/>
      <w:bookmarkEnd w:id="35"/>
      <w:bookmarkEnd w:id="36"/>
      <w:bookmarkEnd w:id="37"/>
      <w:bookmarkEnd w:id="38"/>
    </w:p>
    <w:p w14:paraId="03FC65EE" w14:textId="4BE70BC2" w:rsidR="005D6B6E" w:rsidRPr="002D7A91" w:rsidRDefault="713194C0" w:rsidP="002D7A91">
      <w:pPr>
        <w:pStyle w:val="Paragraphtext"/>
        <w:rPr>
          <w:rFonts w:eastAsia="Arial"/>
        </w:rPr>
      </w:pPr>
      <w:r w:rsidRPr="552DFC98">
        <w:rPr>
          <w:rFonts w:eastAsia="Arial"/>
        </w:rPr>
        <w:t>P</w:t>
      </w:r>
      <w:r w:rsidR="005D6B6E" w:rsidRPr="552DFC98">
        <w:rPr>
          <w:rFonts w:eastAsia="Arial"/>
        </w:rPr>
        <w:t>atients</w:t>
      </w:r>
      <w:r w:rsidR="005D6B6E" w:rsidRPr="00A02ABC">
        <w:rPr>
          <w:rFonts w:eastAsia="Arial"/>
        </w:rPr>
        <w:t xml:space="preserve"> with symptoms who present with a history suggestive of exposure to </w:t>
      </w:r>
      <w:r w:rsidR="00641D9A">
        <w:rPr>
          <w:rFonts w:eastAsia="Arial"/>
        </w:rPr>
        <w:t>MPXV</w:t>
      </w:r>
      <w:r w:rsidR="005D6B6E" w:rsidRPr="00A02ABC">
        <w:rPr>
          <w:rFonts w:eastAsia="Arial"/>
        </w:rPr>
        <w:t xml:space="preserve"> should have a specimen collected and be referred for laboratory testing. </w:t>
      </w:r>
      <w:r w:rsidR="76D95AD8" w:rsidRPr="2940E093">
        <w:rPr>
          <w:rFonts w:eastAsia="Arial"/>
        </w:rPr>
        <w:t xml:space="preserve">Testing of </w:t>
      </w:r>
      <w:r w:rsidR="76D95AD8" w:rsidRPr="4BD65A61">
        <w:rPr>
          <w:rFonts w:eastAsia="Arial"/>
        </w:rPr>
        <w:t>asympt</w:t>
      </w:r>
      <w:r w:rsidR="3A800846" w:rsidRPr="4BD65A61">
        <w:rPr>
          <w:rFonts w:eastAsia="Arial"/>
        </w:rPr>
        <w:t>o</w:t>
      </w:r>
      <w:r w:rsidR="76D95AD8" w:rsidRPr="4BD65A61">
        <w:rPr>
          <w:rFonts w:eastAsia="Arial"/>
        </w:rPr>
        <w:t>matic</w:t>
      </w:r>
      <w:r w:rsidR="76D95AD8" w:rsidRPr="2940E093">
        <w:rPr>
          <w:rFonts w:eastAsia="Arial"/>
        </w:rPr>
        <w:t xml:space="preserve"> persons is not </w:t>
      </w:r>
      <w:r w:rsidR="76D95AD8" w:rsidRPr="3A448A26">
        <w:rPr>
          <w:rFonts w:eastAsia="Arial"/>
        </w:rPr>
        <w:t>recommended, although t</w:t>
      </w:r>
      <w:r w:rsidR="29F95422" w:rsidRPr="3A448A26">
        <w:rPr>
          <w:rFonts w:eastAsia="Arial"/>
        </w:rPr>
        <w:t>reating</w:t>
      </w:r>
      <w:r w:rsidR="6164A970" w:rsidRPr="3E3FA74F">
        <w:rPr>
          <w:rFonts w:eastAsia="Arial"/>
        </w:rPr>
        <w:t xml:space="preserve"> clinicians may choose to test asymptomatic high-risk contacts based on individual clinical risk</w:t>
      </w:r>
      <w:r w:rsidR="00EF699D">
        <w:rPr>
          <w:rFonts w:eastAsia="Arial"/>
        </w:rPr>
        <w:t xml:space="preserve"> (7</w:t>
      </w:r>
      <w:r w:rsidR="001426E4">
        <w:rPr>
          <w:rFonts w:eastAsia="Arial"/>
        </w:rPr>
        <w:t>4</w:t>
      </w:r>
      <w:r w:rsidR="00EF699D">
        <w:rPr>
          <w:rFonts w:eastAsia="Arial"/>
        </w:rPr>
        <w:t>)</w:t>
      </w:r>
      <w:r w:rsidR="6164A970" w:rsidRPr="3E3FA74F">
        <w:rPr>
          <w:rFonts w:eastAsia="Arial"/>
        </w:rPr>
        <w:t>.</w:t>
      </w:r>
      <w:r w:rsidR="44C0243F" w:rsidRPr="00A767A2">
        <w:rPr>
          <w:rFonts w:eastAsia="Arial"/>
        </w:rPr>
        <w:t xml:space="preserve"> </w:t>
      </w:r>
    </w:p>
    <w:p w14:paraId="04DF07F9" w14:textId="777ABE47" w:rsidR="005D6B6E" w:rsidRPr="00A02ABC" w:rsidRDefault="1D23D641" w:rsidP="005D6B6E">
      <w:pPr>
        <w:pStyle w:val="Paragraphtext"/>
        <w:rPr>
          <w:rFonts w:eastAsia="Arial"/>
        </w:rPr>
      </w:pPr>
      <w:r w:rsidRPr="1D9A5536">
        <w:rPr>
          <w:rFonts w:eastAsia="Arial"/>
        </w:rPr>
        <w:t xml:space="preserve">Most </w:t>
      </w:r>
      <w:r w:rsidRPr="52C4ED9E">
        <w:rPr>
          <w:rFonts w:eastAsia="Arial"/>
        </w:rPr>
        <w:t>t</w:t>
      </w:r>
      <w:r w:rsidR="005D6B6E" w:rsidRPr="52C4ED9E">
        <w:rPr>
          <w:rFonts w:eastAsia="Arial"/>
        </w:rPr>
        <w:t>esting</w:t>
      </w:r>
      <w:r w:rsidR="005D6B6E" w:rsidRPr="1D9A5536">
        <w:rPr>
          <w:rFonts w:eastAsia="Arial"/>
        </w:rPr>
        <w:t xml:space="preserve"> </w:t>
      </w:r>
      <w:r w:rsidR="005D6B6E" w:rsidRPr="00A02ABC">
        <w:rPr>
          <w:rFonts w:eastAsia="Arial"/>
        </w:rPr>
        <w:t xml:space="preserve">is performed at jurisdictional public health laboratories. </w:t>
      </w:r>
      <w:r w:rsidR="00BD2D09" w:rsidRPr="1D9A5536">
        <w:rPr>
          <w:rFonts w:eastAsia="Arial"/>
        </w:rPr>
        <w:t xml:space="preserve">For further information on </w:t>
      </w:r>
      <w:r w:rsidR="00256C3A" w:rsidRPr="1D9A5536">
        <w:rPr>
          <w:rFonts w:eastAsia="Arial"/>
        </w:rPr>
        <w:t>recommendations for laboratory testing please refer to</w:t>
      </w:r>
      <w:r w:rsidR="00B60377">
        <w:rPr>
          <w:rFonts w:eastAsia="Arial"/>
        </w:rPr>
        <w:t xml:space="preserve"> the </w:t>
      </w:r>
      <w:hyperlink r:id="rId23" w:history="1">
        <w:r w:rsidR="00B60377" w:rsidRPr="00B60377">
          <w:rPr>
            <w:rStyle w:val="Hyperlink"/>
            <w:rFonts w:eastAsia="Arial"/>
          </w:rPr>
          <w:t>Public Health Laboratory Network</w:t>
        </w:r>
        <w:r w:rsidR="00256C3A" w:rsidRPr="00B60377">
          <w:rPr>
            <w:rStyle w:val="Hyperlink"/>
            <w:rFonts w:eastAsia="Arial"/>
          </w:rPr>
          <w:t xml:space="preserve"> </w:t>
        </w:r>
        <w:r w:rsidR="003E6036" w:rsidRPr="00B60377">
          <w:rPr>
            <w:rStyle w:val="Hyperlink"/>
          </w:rPr>
          <w:t>Mpox Laboratory Case Definition</w:t>
        </w:r>
      </w:hyperlink>
      <w:r w:rsidR="00256C3A" w:rsidRPr="0067401C">
        <w:t>.</w:t>
      </w:r>
      <w:r w:rsidR="005D6B6E" w:rsidRPr="552DFC98">
        <w:rPr>
          <w:rFonts w:eastAsia="Arial"/>
        </w:rPr>
        <w:t xml:space="preserve"> Specific advice from the </w:t>
      </w:r>
      <w:r w:rsidR="3BBBEA17" w:rsidRPr="4143FEE1">
        <w:rPr>
          <w:rFonts w:eastAsia="Arial"/>
        </w:rPr>
        <w:t>specialist</w:t>
      </w:r>
      <w:r w:rsidR="005D6B6E" w:rsidRPr="552DFC98">
        <w:rPr>
          <w:rFonts w:eastAsia="Arial"/>
        </w:rPr>
        <w:t xml:space="preserve"> microbiologist at the testing laboratory may be sought to obtain advice on specimen collection, safe packaging</w:t>
      </w:r>
      <w:r w:rsidR="00641D9A">
        <w:rPr>
          <w:rFonts w:eastAsia="Arial"/>
        </w:rPr>
        <w:t>,</w:t>
      </w:r>
      <w:r w:rsidR="005D6B6E" w:rsidRPr="552DFC98">
        <w:rPr>
          <w:rFonts w:eastAsia="Arial"/>
        </w:rPr>
        <w:t xml:space="preserve"> and transport.</w:t>
      </w:r>
    </w:p>
    <w:p w14:paraId="6ABA4662" w14:textId="42EDDFE5" w:rsidR="00DE1132" w:rsidRPr="00A02ABC" w:rsidRDefault="00DE1132" w:rsidP="00DE1132">
      <w:pPr>
        <w:pStyle w:val="Heading2"/>
        <w:rPr>
          <w:b w:val="0"/>
        </w:rPr>
      </w:pPr>
      <w:bookmarkStart w:id="39" w:name="_Toc108536055"/>
      <w:bookmarkStart w:id="40" w:name="_Toc122504418"/>
      <w:bookmarkStart w:id="41" w:name="_Toc179789907"/>
      <w:r w:rsidRPr="00A02ABC">
        <w:t>Specimen collection and handling</w:t>
      </w:r>
      <w:bookmarkEnd w:id="39"/>
      <w:bookmarkEnd w:id="40"/>
      <w:bookmarkEnd w:id="41"/>
    </w:p>
    <w:p w14:paraId="1C96CC0D" w14:textId="1E6EFFF9" w:rsidR="002E4D46" w:rsidRPr="00A02ABC" w:rsidRDefault="00256C3A" w:rsidP="460D4BB7">
      <w:pPr>
        <w:pStyle w:val="Paragraphtext"/>
        <w:rPr>
          <w:rFonts w:eastAsia="Arial"/>
        </w:rPr>
      </w:pPr>
      <w:r w:rsidRPr="00A02ABC">
        <w:rPr>
          <w:rFonts w:eastAsia="Arial"/>
        </w:rPr>
        <w:t>General advice</w:t>
      </w:r>
      <w:r w:rsidR="005C5A78">
        <w:rPr>
          <w:rFonts w:eastAsia="Arial"/>
        </w:rPr>
        <w:t xml:space="preserve"> relating to specimen collection and handling</w:t>
      </w:r>
      <w:r w:rsidRPr="00A02ABC">
        <w:rPr>
          <w:rFonts w:eastAsia="Arial"/>
        </w:rPr>
        <w:t xml:space="preserve"> is outlined in the </w:t>
      </w:r>
      <w:hyperlink r:id="rId24">
        <w:r w:rsidRPr="00492E29">
          <w:rPr>
            <w:rStyle w:val="Hyperlink"/>
            <w:rFonts w:eastAsia="Arial"/>
          </w:rPr>
          <w:t>Public Health Laboratory Network Guidance on Monkeypox patient referral, specimen collection and test requesting for general practitioners and sexual health physicians</w:t>
        </w:r>
      </w:hyperlink>
      <w:r w:rsidRPr="00492E29">
        <w:rPr>
          <w:rStyle w:val="Hyperlink"/>
          <w:rFonts w:eastAsia="Arial"/>
        </w:rPr>
        <w:t>.</w:t>
      </w:r>
      <w:r w:rsidR="00565913" w:rsidRPr="00492E29">
        <w:rPr>
          <w:rStyle w:val="Hyperlink"/>
          <w:rFonts w:eastAsia="Arial"/>
        </w:rPr>
        <w:t xml:space="preserve"> </w:t>
      </w:r>
    </w:p>
    <w:p w14:paraId="39FF8B9F" w14:textId="3433401C" w:rsidR="002E4D46" w:rsidRPr="00A02ABC" w:rsidRDefault="64F54E69" w:rsidP="6DDB75F9">
      <w:pPr>
        <w:pStyle w:val="Paragraphtext"/>
        <w:rPr>
          <w:rFonts w:eastAsia="Arial"/>
        </w:rPr>
      </w:pPr>
      <w:r w:rsidRPr="460D4BB7">
        <w:rPr>
          <w:rFonts w:eastAsia="Arial"/>
        </w:rPr>
        <w:t>Lesion material should be collected from people with suspected mpox who have an active lesion, rash or proctitis. Acceptable sample types include lesion fluid, lesion tissue, lesion crust or skin biopsy or anorectal swab.</w:t>
      </w:r>
      <w:r w:rsidR="2CE0560A" w:rsidRPr="6DDB75F9">
        <w:rPr>
          <w:rFonts w:eastAsia="Arial"/>
        </w:rPr>
        <w:t xml:space="preserve"> It is advisable to collect samples from more than one lesion where possible, however excessive sample collection should be discouraged to minimise risk to healthcare workers or laboratory personnel.</w:t>
      </w:r>
    </w:p>
    <w:p w14:paraId="5A70E85A" w14:textId="1586C0EB" w:rsidR="002E4D46" w:rsidRPr="00A02ABC" w:rsidRDefault="2CE0560A" w:rsidP="6F1190FB">
      <w:pPr>
        <w:pStyle w:val="Paragraphtext"/>
        <w:rPr>
          <w:rFonts w:eastAsia="Arial"/>
        </w:rPr>
      </w:pPr>
      <w:r w:rsidRPr="5F991821">
        <w:rPr>
          <w:rFonts w:eastAsia="Arial"/>
        </w:rPr>
        <w:t xml:space="preserve">Lesion specimens are preferred. However rectal, throat or nasopharyngeal swabs are also suitable specimens. Such specimens may be collected in persons with prodromal symptoms who present with no </w:t>
      </w:r>
      <w:r w:rsidRPr="005050DD">
        <w:rPr>
          <w:rFonts w:eastAsia="Arial"/>
        </w:rPr>
        <w:t>lesions</w:t>
      </w:r>
      <w:r w:rsidR="006F5FF7" w:rsidRPr="005050DD">
        <w:rPr>
          <w:rFonts w:eastAsia="Arial"/>
        </w:rPr>
        <w:t xml:space="preserve"> (</w:t>
      </w:r>
      <w:r w:rsidRPr="005050DD">
        <w:rPr>
          <w:rFonts w:eastAsia="Arial"/>
        </w:rPr>
        <w:t>e.g., a contact who develops symptoms</w:t>
      </w:r>
      <w:r w:rsidR="006F5FF7" w:rsidRPr="005050DD">
        <w:rPr>
          <w:rFonts w:eastAsia="Arial"/>
        </w:rPr>
        <w:t>)</w:t>
      </w:r>
      <w:r w:rsidRPr="005050DD">
        <w:rPr>
          <w:rFonts w:eastAsia="Arial"/>
        </w:rPr>
        <w:t>.</w:t>
      </w:r>
      <w:r w:rsidRPr="5F991821">
        <w:rPr>
          <w:rFonts w:eastAsia="Arial"/>
        </w:rPr>
        <w:t xml:space="preserve"> Whole blood or serum can be tested in specific circumstances but are often negative due to the transient nature of viraemia and should not be used to exclude infection with MPXV.</w:t>
      </w:r>
      <w:r w:rsidR="766104A1" w:rsidRPr="5F991821">
        <w:rPr>
          <w:rFonts w:eastAsia="Arial"/>
        </w:rPr>
        <w:t xml:space="preserve"> Whole blood or serum should only be collected on the advice of a specialist microbiologist.</w:t>
      </w:r>
      <w:r w:rsidRPr="5F991821">
        <w:rPr>
          <w:rFonts w:eastAsia="Arial"/>
        </w:rPr>
        <w:t xml:space="preserve"> MPXV may be detected in semen, though</w:t>
      </w:r>
      <w:r w:rsidR="0014296E">
        <w:rPr>
          <w:rFonts w:eastAsia="Arial"/>
        </w:rPr>
        <w:t xml:space="preserve"> definitive</w:t>
      </w:r>
      <w:r w:rsidRPr="5F991821">
        <w:rPr>
          <w:rFonts w:eastAsia="Arial"/>
        </w:rPr>
        <w:t xml:space="preserve"> evidence </w:t>
      </w:r>
      <w:r w:rsidR="0014296E">
        <w:rPr>
          <w:rFonts w:eastAsia="Arial"/>
        </w:rPr>
        <w:t xml:space="preserve">of </w:t>
      </w:r>
      <w:r w:rsidR="5F766E9E" w:rsidRPr="77469E74">
        <w:rPr>
          <w:rFonts w:eastAsia="Arial"/>
        </w:rPr>
        <w:t>MPXV</w:t>
      </w:r>
      <w:r w:rsidR="0014296E">
        <w:rPr>
          <w:rFonts w:eastAsia="Arial"/>
        </w:rPr>
        <w:t xml:space="preserve"> transmission via semen </w:t>
      </w:r>
      <w:r w:rsidRPr="5F991821">
        <w:rPr>
          <w:rFonts w:eastAsia="Arial"/>
        </w:rPr>
        <w:t xml:space="preserve">is </w:t>
      </w:r>
      <w:r w:rsidR="0014296E">
        <w:rPr>
          <w:rFonts w:eastAsia="Arial"/>
        </w:rPr>
        <w:t>lacking</w:t>
      </w:r>
      <w:r w:rsidRPr="5F991821">
        <w:rPr>
          <w:rFonts w:eastAsia="Arial"/>
        </w:rPr>
        <w:t xml:space="preserve"> </w:t>
      </w:r>
      <w:r w:rsidRPr="77469E74">
        <w:rPr>
          <w:rFonts w:eastAsia="Arial"/>
        </w:rPr>
        <w:t xml:space="preserve">(see </w:t>
      </w:r>
      <w:hyperlink r:id="rId25" w:history="1">
        <w:r w:rsidR="00B60377" w:rsidRPr="00B60377">
          <w:rPr>
            <w:rStyle w:val="Hyperlink"/>
            <w:rFonts w:eastAsia="Arial"/>
          </w:rPr>
          <w:t xml:space="preserve">Public Health Laboratory Network </w:t>
        </w:r>
        <w:r w:rsidR="00B60377" w:rsidRPr="00B60377">
          <w:rPr>
            <w:rStyle w:val="Hyperlink"/>
          </w:rPr>
          <w:t>Mpox Laboratory Case Definition</w:t>
        </w:r>
      </w:hyperlink>
      <w:r w:rsidR="00B60377">
        <w:rPr>
          <w:rFonts w:eastAsia="Arial"/>
        </w:rPr>
        <w:t>)</w:t>
      </w:r>
      <w:r w:rsidR="00C35799">
        <w:rPr>
          <w:rFonts w:eastAsia="Arial"/>
        </w:rPr>
        <w:t xml:space="preserve">. </w:t>
      </w:r>
    </w:p>
    <w:p w14:paraId="52BABF41" w14:textId="1BB1DCE7" w:rsidR="002E4D46" w:rsidRPr="00A02ABC" w:rsidRDefault="2CE0560A" w:rsidP="006737D5">
      <w:pPr>
        <w:pStyle w:val="Paragraphtext"/>
        <w:rPr>
          <w:rFonts w:eastAsia="Arial"/>
        </w:rPr>
      </w:pPr>
      <w:r w:rsidRPr="6DDB75F9">
        <w:rPr>
          <w:rFonts w:eastAsia="Arial"/>
        </w:rPr>
        <w:t xml:space="preserve">Specimens </w:t>
      </w:r>
      <w:r w:rsidRPr="6ACE0027">
        <w:rPr>
          <w:rFonts w:eastAsia="Arial"/>
        </w:rPr>
        <w:t>should</w:t>
      </w:r>
      <w:r w:rsidRPr="6DDB75F9">
        <w:rPr>
          <w:rFonts w:eastAsia="Arial"/>
        </w:rPr>
        <w:t xml:space="preserve"> be collected using a sterile dry swab. Avoid using transport medium, as this may dilute the sample and increase risk of leakage. For further advice, including on appropriate PPE and safe handling and transport of specimens, refer to the </w:t>
      </w:r>
      <w:hyperlink r:id="rId26" w:history="1">
        <w:r w:rsidR="00C35799" w:rsidRPr="00B60377">
          <w:rPr>
            <w:rStyle w:val="Hyperlink"/>
            <w:rFonts w:eastAsia="Arial"/>
          </w:rPr>
          <w:t xml:space="preserve">Public Health Laboratory Network </w:t>
        </w:r>
        <w:r w:rsidR="00C35799" w:rsidRPr="00B60377">
          <w:rPr>
            <w:rStyle w:val="Hyperlink"/>
          </w:rPr>
          <w:t>Mpox Laboratory Case Definition</w:t>
        </w:r>
      </w:hyperlink>
      <w:r w:rsidR="00C35799">
        <w:rPr>
          <w:rFonts w:eastAsia="Arial"/>
        </w:rPr>
        <w:t xml:space="preserve">. </w:t>
      </w:r>
    </w:p>
    <w:p w14:paraId="2FDD3D64" w14:textId="5D29BDBC" w:rsidR="00DE1132" w:rsidRDefault="231DD47E" w:rsidP="0059703D">
      <w:pPr>
        <w:pStyle w:val="Heading3"/>
        <w:rPr>
          <w:rStyle w:val="Hyperlink"/>
          <w:rFonts w:eastAsia="Arial"/>
          <w:b/>
        </w:rPr>
      </w:pPr>
      <w:bookmarkStart w:id="42" w:name="_Toc179789908"/>
      <w:r>
        <w:t xml:space="preserve">Characterisation of </w:t>
      </w:r>
      <w:r w:rsidR="00520FFD">
        <w:t>clades</w:t>
      </w:r>
      <w:r w:rsidR="00687E39">
        <w:t>, subclades, and lineages</w:t>
      </w:r>
      <w:bookmarkEnd w:id="42"/>
    </w:p>
    <w:p w14:paraId="22E73318" w14:textId="6D8FCAF1" w:rsidR="005849AC" w:rsidRPr="006C0F37" w:rsidRDefault="00481938" w:rsidP="0059703D">
      <w:pPr>
        <w:rPr>
          <w:rFonts w:eastAsia="Arial"/>
        </w:rPr>
      </w:pPr>
      <w:r w:rsidRPr="35550AA0">
        <w:rPr>
          <w:rFonts w:eastAsia="Arial"/>
        </w:rPr>
        <w:t>Whole genome sequencing (WGS) is required to determine clades, subclades</w:t>
      </w:r>
      <w:r w:rsidR="00E21D73">
        <w:rPr>
          <w:rFonts w:eastAsia="Arial"/>
        </w:rPr>
        <w:t>,</w:t>
      </w:r>
      <w:r w:rsidRPr="35550AA0">
        <w:rPr>
          <w:rFonts w:eastAsia="Arial"/>
        </w:rPr>
        <w:t xml:space="preserve"> and lineages of </w:t>
      </w:r>
      <w:r w:rsidR="483AF161" w:rsidRPr="3690E4F6">
        <w:rPr>
          <w:rFonts w:eastAsia="Arial"/>
        </w:rPr>
        <w:t>MPXV;</w:t>
      </w:r>
      <w:r w:rsidRPr="3690E4F6">
        <w:rPr>
          <w:rFonts w:eastAsia="Arial"/>
        </w:rPr>
        <w:t xml:space="preserve"> </w:t>
      </w:r>
      <w:r w:rsidR="0A455304" w:rsidRPr="3690E4F6">
        <w:rPr>
          <w:rFonts w:eastAsia="Arial"/>
        </w:rPr>
        <w:t>however,</w:t>
      </w:r>
      <w:r w:rsidRPr="35550AA0">
        <w:rPr>
          <w:rFonts w:eastAsia="Arial"/>
        </w:rPr>
        <w:t xml:space="preserve"> some </w:t>
      </w:r>
      <w:r>
        <w:rPr>
          <w:rFonts w:eastAsia="Arial"/>
        </w:rPr>
        <w:t>p</w:t>
      </w:r>
      <w:r w:rsidR="59966730" w:rsidRPr="59337F41">
        <w:rPr>
          <w:rFonts w:eastAsia="Arial"/>
        </w:rPr>
        <w:t>ublic health reference laboratories may develop and use MPXV nucleic acid amplification</w:t>
      </w:r>
      <w:r w:rsidR="00BF615B">
        <w:rPr>
          <w:rFonts w:eastAsia="Arial"/>
        </w:rPr>
        <w:t xml:space="preserve"> </w:t>
      </w:r>
      <w:r w:rsidR="59966730" w:rsidRPr="59337F41">
        <w:rPr>
          <w:rFonts w:eastAsia="Arial"/>
        </w:rPr>
        <w:t xml:space="preserve">tests to distinguish between </w:t>
      </w:r>
      <w:r w:rsidR="00F14483">
        <w:rPr>
          <w:rFonts w:eastAsia="Arial"/>
        </w:rPr>
        <w:t>MPXV c</w:t>
      </w:r>
      <w:r w:rsidR="59966730" w:rsidRPr="59337F41">
        <w:rPr>
          <w:rFonts w:eastAsia="Arial"/>
        </w:rPr>
        <w:t xml:space="preserve">lade I and </w:t>
      </w:r>
      <w:r w:rsidR="00F14483">
        <w:rPr>
          <w:rFonts w:eastAsia="Arial"/>
        </w:rPr>
        <w:t>MPXV c</w:t>
      </w:r>
      <w:r w:rsidR="59966730" w:rsidRPr="59337F41">
        <w:rPr>
          <w:rFonts w:eastAsia="Arial"/>
        </w:rPr>
        <w:t>lade II infections</w:t>
      </w:r>
      <w:r w:rsidR="0068654C">
        <w:rPr>
          <w:rFonts w:eastAsia="Arial"/>
        </w:rPr>
        <w:t>.</w:t>
      </w:r>
      <w:r w:rsidR="51EDEC53" w:rsidRPr="59337F41">
        <w:rPr>
          <w:rFonts w:eastAsia="Arial"/>
        </w:rPr>
        <w:t xml:space="preserve"> </w:t>
      </w:r>
    </w:p>
    <w:p w14:paraId="7C5FEF2A" w14:textId="5B0469F4" w:rsidR="231DD47E" w:rsidRPr="006C0F37" w:rsidRDefault="231DD47E">
      <w:pPr>
        <w:rPr>
          <w:rFonts w:eastAsia="Arial"/>
        </w:rPr>
      </w:pPr>
      <w:r w:rsidRPr="0179DAB2">
        <w:rPr>
          <w:rFonts w:eastAsia="Arial"/>
        </w:rPr>
        <w:lastRenderedPageBreak/>
        <w:t>Public health reference laboratories</w:t>
      </w:r>
      <w:r w:rsidR="3EFE3DF4" w:rsidRPr="0179DAB2">
        <w:rPr>
          <w:rFonts w:eastAsia="Arial"/>
        </w:rPr>
        <w:t xml:space="preserve"> </w:t>
      </w:r>
      <w:r w:rsidR="00334151" w:rsidRPr="00A767A2">
        <w:rPr>
          <w:rFonts w:eastAsia="Arial"/>
        </w:rPr>
        <w:t xml:space="preserve">may </w:t>
      </w:r>
      <w:r w:rsidR="46FBBF5B" w:rsidRPr="25310B52">
        <w:rPr>
          <w:rFonts w:eastAsia="Arial"/>
        </w:rPr>
        <w:t>conduct</w:t>
      </w:r>
      <w:r w:rsidR="46FBBF5B" w:rsidRPr="4B15C258">
        <w:rPr>
          <w:rFonts w:eastAsia="Arial"/>
        </w:rPr>
        <w:t xml:space="preserve"> </w:t>
      </w:r>
      <w:r w:rsidR="7682E47D" w:rsidRPr="59337F41">
        <w:rPr>
          <w:rFonts w:eastAsia="Arial"/>
        </w:rPr>
        <w:t>WGS</w:t>
      </w:r>
      <w:r w:rsidR="46FBBF5B" w:rsidRPr="4B15C258">
        <w:rPr>
          <w:rFonts w:eastAsia="Arial"/>
        </w:rPr>
        <w:t xml:space="preserve"> of positive samples</w:t>
      </w:r>
      <w:r w:rsidR="02C607C3" w:rsidRPr="542F8C2C">
        <w:rPr>
          <w:rFonts w:eastAsia="Arial"/>
        </w:rPr>
        <w:t xml:space="preserve"> </w:t>
      </w:r>
      <w:r w:rsidR="2610161C" w:rsidRPr="59337F41">
        <w:rPr>
          <w:rFonts w:eastAsia="Arial"/>
        </w:rPr>
        <w:t>to</w:t>
      </w:r>
      <w:r w:rsidR="50C62852" w:rsidRPr="59337F41">
        <w:rPr>
          <w:rFonts w:eastAsia="Arial"/>
        </w:rPr>
        <w:t>:</w:t>
      </w:r>
    </w:p>
    <w:p w14:paraId="13C703C5" w14:textId="6CF372CA" w:rsidR="231DD47E" w:rsidRPr="005420E9" w:rsidRDefault="02C607C3" w:rsidP="005420E9">
      <w:pPr>
        <w:pStyle w:val="Bullet"/>
        <w:rPr>
          <w:rFonts w:eastAsia="Arial"/>
          <w:sz w:val="24"/>
          <w:szCs w:val="24"/>
        </w:rPr>
      </w:pPr>
      <w:r w:rsidRPr="005420E9">
        <w:rPr>
          <w:rFonts w:eastAsia="Arial"/>
          <w:sz w:val="24"/>
          <w:szCs w:val="24"/>
        </w:rPr>
        <w:t xml:space="preserve">differentiate </w:t>
      </w:r>
      <w:r w:rsidR="42CCCB3D" w:rsidRPr="005420E9">
        <w:rPr>
          <w:rFonts w:eastAsia="Arial"/>
          <w:sz w:val="24"/>
          <w:szCs w:val="24"/>
        </w:rPr>
        <w:t>clade</w:t>
      </w:r>
      <w:r w:rsidR="00B86375" w:rsidRPr="005420E9">
        <w:rPr>
          <w:rFonts w:eastAsia="Arial"/>
          <w:sz w:val="24"/>
          <w:szCs w:val="24"/>
        </w:rPr>
        <w:t>s</w:t>
      </w:r>
      <w:r w:rsidR="004136AF" w:rsidRPr="005420E9">
        <w:rPr>
          <w:rFonts w:eastAsia="Arial"/>
          <w:sz w:val="24"/>
          <w:szCs w:val="24"/>
        </w:rPr>
        <w:t>, subclades, and lineages</w:t>
      </w:r>
      <w:r w:rsidR="42CCCB3D" w:rsidRPr="005420E9">
        <w:rPr>
          <w:rFonts w:eastAsia="Arial"/>
          <w:sz w:val="24"/>
          <w:szCs w:val="24"/>
        </w:rPr>
        <w:t>;</w:t>
      </w:r>
    </w:p>
    <w:p w14:paraId="6CB21C25" w14:textId="45312D0B" w:rsidR="00481938" w:rsidRPr="005420E9" w:rsidRDefault="00A619DA" w:rsidP="005420E9">
      <w:pPr>
        <w:pStyle w:val="Bullet"/>
        <w:rPr>
          <w:rFonts w:eastAsia="Arial"/>
          <w:sz w:val="24"/>
          <w:szCs w:val="24"/>
        </w:rPr>
      </w:pPr>
      <w:r w:rsidRPr="005420E9">
        <w:rPr>
          <w:rFonts w:eastAsia="Arial"/>
          <w:sz w:val="24"/>
          <w:szCs w:val="24"/>
        </w:rPr>
        <w:t>monitor mutations to ensure routine nucleic acid amplification tests are fit for purpose;</w:t>
      </w:r>
    </w:p>
    <w:p w14:paraId="3C8D908A" w14:textId="548E4E12" w:rsidR="006B5E06" w:rsidRPr="005420E9" w:rsidDel="00207BA1" w:rsidRDefault="006B5E06" w:rsidP="005420E9">
      <w:pPr>
        <w:pStyle w:val="Bullet"/>
        <w:rPr>
          <w:rFonts w:eastAsia="Arial"/>
          <w:sz w:val="24"/>
          <w:szCs w:val="24"/>
        </w:rPr>
      </w:pPr>
      <w:r w:rsidRPr="005420E9">
        <w:rPr>
          <w:rFonts w:eastAsia="Arial"/>
          <w:sz w:val="24"/>
          <w:szCs w:val="24"/>
        </w:rPr>
        <w:t>assist, in conjunction with epidemiologic information, the identification of transmission links and/or clusters, where these are not already clear; and</w:t>
      </w:r>
      <w:r w:rsidR="00207BA1" w:rsidRPr="005420E9">
        <w:rPr>
          <w:rFonts w:eastAsia="Arial"/>
          <w:sz w:val="24"/>
          <w:szCs w:val="24"/>
        </w:rPr>
        <w:t xml:space="preserve"> </w:t>
      </w:r>
    </w:p>
    <w:p w14:paraId="65970C9A" w14:textId="114A9A1B" w:rsidR="00B0775F" w:rsidRPr="005420E9" w:rsidRDefault="2F1FF754" w:rsidP="005420E9">
      <w:pPr>
        <w:pStyle w:val="Bullet"/>
        <w:rPr>
          <w:rFonts w:eastAsia="Arial"/>
          <w:sz w:val="24"/>
          <w:szCs w:val="24"/>
        </w:rPr>
      </w:pPr>
      <w:r w:rsidRPr="005420E9">
        <w:rPr>
          <w:rFonts w:eastAsia="Arial"/>
          <w:sz w:val="24"/>
          <w:szCs w:val="24"/>
        </w:rPr>
        <w:t xml:space="preserve">monitor </w:t>
      </w:r>
      <w:r w:rsidRPr="005420E9">
        <w:rPr>
          <w:rFonts w:eastAsia="Arial"/>
          <w:i/>
          <w:sz w:val="24"/>
          <w:szCs w:val="24"/>
        </w:rPr>
        <w:t>in silico</w:t>
      </w:r>
      <w:r w:rsidRPr="005420E9">
        <w:rPr>
          <w:rFonts w:eastAsia="Arial"/>
          <w:sz w:val="24"/>
          <w:szCs w:val="24"/>
        </w:rPr>
        <w:t xml:space="preserve"> antiviral resistance patterns</w:t>
      </w:r>
      <w:r w:rsidR="00E30B59" w:rsidRPr="005420E9">
        <w:rPr>
          <w:rFonts w:eastAsia="Arial"/>
          <w:sz w:val="24"/>
          <w:szCs w:val="24"/>
        </w:rPr>
        <w:t xml:space="preserve"> (</w:t>
      </w:r>
      <w:r w:rsidR="00174967" w:rsidRPr="005420E9">
        <w:rPr>
          <w:rFonts w:eastAsia="Arial"/>
          <w:sz w:val="24"/>
          <w:szCs w:val="24"/>
        </w:rPr>
        <w:t>73</w:t>
      </w:r>
      <w:r w:rsidR="00FC2C42" w:rsidRPr="005420E9">
        <w:rPr>
          <w:rFonts w:eastAsia="Arial"/>
          <w:sz w:val="24"/>
          <w:szCs w:val="24"/>
        </w:rPr>
        <w:t>).</w:t>
      </w:r>
    </w:p>
    <w:p w14:paraId="26F7F6AD" w14:textId="6CF35B0D" w:rsidR="000633C3" w:rsidRDefault="00B4094D" w:rsidP="00B4094D">
      <w:pPr>
        <w:rPr>
          <w:rFonts w:eastAsia="Arial"/>
        </w:rPr>
      </w:pPr>
      <w:r>
        <w:rPr>
          <w:rFonts w:eastAsia="Arial"/>
        </w:rPr>
        <w:t xml:space="preserve">The circumstances under which WGS should be performed </w:t>
      </w:r>
      <w:r w:rsidR="00B0775F">
        <w:rPr>
          <w:rFonts w:eastAsia="Arial"/>
        </w:rPr>
        <w:t>is</w:t>
      </w:r>
      <w:r w:rsidR="00973C67">
        <w:rPr>
          <w:rFonts w:eastAsia="Arial"/>
        </w:rPr>
        <w:t xml:space="preserve"> determined by individual state and territory</w:t>
      </w:r>
      <w:r w:rsidR="1FB7A97F" w:rsidRPr="61DE3384">
        <w:rPr>
          <w:rFonts w:eastAsia="Arial"/>
        </w:rPr>
        <w:t xml:space="preserve"> health department and reference laboratory</w:t>
      </w:r>
      <w:r w:rsidR="001F55A1">
        <w:rPr>
          <w:rFonts w:eastAsia="Arial"/>
        </w:rPr>
        <w:t xml:space="preserve">. </w:t>
      </w:r>
      <w:r w:rsidR="081E09D8" w:rsidRPr="00A767A2">
        <w:rPr>
          <w:rFonts w:eastAsia="Arial"/>
        </w:rPr>
        <w:t>J</w:t>
      </w:r>
      <w:r w:rsidR="00E314DB" w:rsidRPr="61DE3384">
        <w:rPr>
          <w:rFonts w:eastAsia="Arial"/>
        </w:rPr>
        <w:t>urisdiction</w:t>
      </w:r>
      <w:r w:rsidR="60CD4F0E" w:rsidRPr="00A767A2">
        <w:rPr>
          <w:rFonts w:eastAsia="Arial"/>
        </w:rPr>
        <w:t>s</w:t>
      </w:r>
      <w:r w:rsidR="00E314DB">
        <w:rPr>
          <w:rFonts w:eastAsia="Arial"/>
        </w:rPr>
        <w:t xml:space="preserve"> may choose to sequence </w:t>
      </w:r>
      <w:r w:rsidR="6B566BC5" w:rsidRPr="00A767A2">
        <w:rPr>
          <w:rFonts w:eastAsia="Arial"/>
        </w:rPr>
        <w:t>strains where</w:t>
      </w:r>
      <w:r w:rsidR="00E17A3A">
        <w:rPr>
          <w:rFonts w:eastAsia="Arial"/>
        </w:rPr>
        <w:t xml:space="preserve">: </w:t>
      </w:r>
    </w:p>
    <w:p w14:paraId="2EE0103F" w14:textId="144AF15A" w:rsidR="00E314DB" w:rsidRPr="005420E9" w:rsidRDefault="00E314DB" w:rsidP="005420E9">
      <w:pPr>
        <w:pStyle w:val="Bullet"/>
        <w:rPr>
          <w:rFonts w:eastAsia="Arial"/>
          <w:sz w:val="24"/>
          <w:szCs w:val="24"/>
        </w:rPr>
      </w:pPr>
      <w:r w:rsidRPr="005420E9">
        <w:rPr>
          <w:rFonts w:eastAsia="Arial"/>
          <w:sz w:val="24"/>
          <w:szCs w:val="24"/>
        </w:rPr>
        <w:t>there is a reasonable suspicion that the case is infected with clade I</w:t>
      </w:r>
      <w:r w:rsidR="008C04B1" w:rsidRPr="005420E9">
        <w:rPr>
          <w:rFonts w:eastAsia="Arial"/>
          <w:sz w:val="24"/>
          <w:szCs w:val="24"/>
        </w:rPr>
        <w:t xml:space="preserve"> </w:t>
      </w:r>
      <w:r w:rsidR="00C554E1" w:rsidRPr="005420E9">
        <w:rPr>
          <w:rFonts w:eastAsia="Arial"/>
          <w:sz w:val="24"/>
          <w:szCs w:val="24"/>
        </w:rPr>
        <w:t>(s</w:t>
      </w:r>
      <w:r w:rsidR="008C04B1" w:rsidRPr="005420E9">
        <w:rPr>
          <w:rFonts w:eastAsia="Arial"/>
          <w:sz w:val="24"/>
          <w:szCs w:val="24"/>
        </w:rPr>
        <w:t xml:space="preserve">ee </w:t>
      </w:r>
      <w:hyperlink r:id="rId27" w:history="1">
        <w:hyperlink w:anchor="_Case_management" w:history="1">
          <w:r w:rsidR="008C04B1" w:rsidRPr="005420E9">
            <w:rPr>
              <w:rStyle w:val="Hyperlink"/>
              <w:sz w:val="24"/>
              <w:szCs w:val="24"/>
            </w:rPr>
            <w:t>Section</w:t>
          </w:r>
          <w:r w:rsidR="00C554E1" w:rsidRPr="005420E9">
            <w:rPr>
              <w:rStyle w:val="Hyperlink"/>
              <w:sz w:val="24"/>
              <w:szCs w:val="24"/>
            </w:rPr>
            <w:t xml:space="preserve"> 8</w:t>
          </w:r>
          <w:r w:rsidR="008C04B1" w:rsidRPr="005420E9">
            <w:rPr>
              <w:rStyle w:val="Hyperlink"/>
              <w:sz w:val="24"/>
              <w:szCs w:val="24"/>
            </w:rPr>
            <w:t>: Box 1)</w:t>
          </w:r>
        </w:hyperlink>
      </w:hyperlink>
      <w:r w:rsidR="0F1D4EAD" w:rsidRPr="005420E9">
        <w:rPr>
          <w:rFonts w:eastAsia="Arial"/>
          <w:sz w:val="24"/>
          <w:szCs w:val="24"/>
        </w:rPr>
        <w:t>,</w:t>
      </w:r>
      <w:r w:rsidRPr="005420E9">
        <w:rPr>
          <w:rFonts w:eastAsia="Arial"/>
          <w:sz w:val="24"/>
          <w:szCs w:val="24"/>
        </w:rPr>
        <w:t xml:space="preserve"> </w:t>
      </w:r>
    </w:p>
    <w:p w14:paraId="64DBFE67" w14:textId="28BE254F" w:rsidR="00E314DB" w:rsidRPr="005420E9" w:rsidRDefault="00E314DB" w:rsidP="005420E9">
      <w:pPr>
        <w:pStyle w:val="Bullet"/>
        <w:rPr>
          <w:rFonts w:eastAsia="Arial"/>
          <w:sz w:val="24"/>
          <w:szCs w:val="24"/>
        </w:rPr>
      </w:pPr>
      <w:r w:rsidRPr="005420E9">
        <w:rPr>
          <w:rFonts w:eastAsia="Arial"/>
          <w:sz w:val="24"/>
          <w:szCs w:val="24"/>
        </w:rPr>
        <w:t>cases do not have epidemiological links and/or are atypical (i.e.</w:t>
      </w:r>
      <w:r w:rsidR="00574C93" w:rsidRPr="005420E9">
        <w:rPr>
          <w:rFonts w:eastAsia="Arial"/>
          <w:sz w:val="24"/>
          <w:szCs w:val="24"/>
        </w:rPr>
        <w:t xml:space="preserve">, </w:t>
      </w:r>
      <w:r w:rsidRPr="005420E9">
        <w:rPr>
          <w:rFonts w:eastAsia="Arial"/>
          <w:sz w:val="24"/>
          <w:szCs w:val="24"/>
        </w:rPr>
        <w:t>female</w:t>
      </w:r>
      <w:r w:rsidR="00574C93" w:rsidRPr="005420E9">
        <w:rPr>
          <w:rFonts w:eastAsia="Arial"/>
          <w:sz w:val="24"/>
          <w:szCs w:val="24"/>
        </w:rPr>
        <w:t xml:space="preserve"> case</w:t>
      </w:r>
      <w:r w:rsidRPr="005420E9">
        <w:rPr>
          <w:rFonts w:eastAsia="Arial"/>
          <w:sz w:val="24"/>
          <w:szCs w:val="24"/>
        </w:rPr>
        <w:t xml:space="preserve"> with no MSM contact)</w:t>
      </w:r>
      <w:r w:rsidR="0FE10D6B" w:rsidRPr="005420E9">
        <w:rPr>
          <w:rFonts w:eastAsia="Arial"/>
          <w:sz w:val="24"/>
          <w:szCs w:val="24"/>
        </w:rPr>
        <w:t>,</w:t>
      </w:r>
    </w:p>
    <w:p w14:paraId="0DD8CD59" w14:textId="11C7F701" w:rsidR="00E17A3A" w:rsidRPr="005420E9" w:rsidRDefault="00E314DB" w:rsidP="005420E9">
      <w:pPr>
        <w:pStyle w:val="Bullet"/>
        <w:rPr>
          <w:rFonts w:eastAsia="Arial"/>
          <w:sz w:val="24"/>
          <w:szCs w:val="24"/>
        </w:rPr>
      </w:pPr>
      <w:r w:rsidRPr="005420E9">
        <w:rPr>
          <w:rFonts w:eastAsia="Arial"/>
          <w:sz w:val="24"/>
          <w:szCs w:val="24"/>
        </w:rPr>
        <w:t>an mpox outbreak is emerging (rather than as standard practice during a stabilised outbreak</w:t>
      </w:r>
      <w:r w:rsidR="00314863" w:rsidRPr="005420E9">
        <w:rPr>
          <w:rFonts w:eastAsia="Arial"/>
          <w:sz w:val="24"/>
          <w:szCs w:val="24"/>
        </w:rPr>
        <w:t>)</w:t>
      </w:r>
      <w:r w:rsidR="5198D7AE" w:rsidRPr="005420E9">
        <w:rPr>
          <w:rFonts w:eastAsia="Arial"/>
          <w:sz w:val="24"/>
          <w:szCs w:val="24"/>
        </w:rPr>
        <w:t>, and</w:t>
      </w:r>
      <w:r w:rsidR="00314863" w:rsidRPr="005420E9">
        <w:rPr>
          <w:rFonts w:eastAsia="Arial"/>
          <w:sz w:val="24"/>
          <w:szCs w:val="24"/>
        </w:rPr>
        <w:t xml:space="preserve"> </w:t>
      </w:r>
    </w:p>
    <w:p w14:paraId="7D1856C9" w14:textId="0A88BDDE" w:rsidR="00314863" w:rsidRPr="005420E9" w:rsidRDefault="00314863" w:rsidP="005420E9">
      <w:pPr>
        <w:pStyle w:val="Bullet"/>
        <w:rPr>
          <w:rFonts w:eastAsia="Arial"/>
          <w:sz w:val="24"/>
          <w:szCs w:val="24"/>
        </w:rPr>
      </w:pPr>
      <w:r w:rsidRPr="005420E9">
        <w:rPr>
          <w:rFonts w:eastAsia="Arial"/>
          <w:sz w:val="24"/>
          <w:szCs w:val="24"/>
        </w:rPr>
        <w:t>jurisdiction</w:t>
      </w:r>
      <w:r w:rsidR="1BDB904B" w:rsidRPr="005420E9">
        <w:rPr>
          <w:rFonts w:eastAsia="Arial"/>
          <w:sz w:val="24"/>
          <w:szCs w:val="24"/>
        </w:rPr>
        <w:t>s have capacity for</w:t>
      </w:r>
      <w:r w:rsidRPr="005420E9">
        <w:rPr>
          <w:rFonts w:eastAsia="Arial"/>
          <w:sz w:val="24"/>
          <w:szCs w:val="24"/>
        </w:rPr>
        <w:t xml:space="preserve"> WGS capacity and resourc</w:t>
      </w:r>
      <w:r w:rsidR="572D693D" w:rsidRPr="005420E9">
        <w:rPr>
          <w:rFonts w:eastAsia="Arial"/>
          <w:sz w:val="24"/>
          <w:szCs w:val="24"/>
        </w:rPr>
        <w:t>es are</w:t>
      </w:r>
      <w:r w:rsidRPr="005420E9">
        <w:rPr>
          <w:rFonts w:eastAsia="Arial"/>
          <w:sz w:val="24"/>
          <w:szCs w:val="24"/>
        </w:rPr>
        <w:t xml:space="preserve"> available. </w:t>
      </w:r>
    </w:p>
    <w:p w14:paraId="650DFAB4" w14:textId="00B89F55" w:rsidR="00314863" w:rsidRPr="005D13F4" w:rsidRDefault="00314863" w:rsidP="005D13F4">
      <w:pPr>
        <w:pStyle w:val="ListParagraph"/>
        <w:rPr>
          <w:rFonts w:eastAsia="Arial"/>
        </w:rPr>
      </w:pPr>
    </w:p>
    <w:p w14:paraId="1C08D1DF" w14:textId="13E463B9" w:rsidR="00214012" w:rsidRPr="00A02ABC" w:rsidRDefault="00214012" w:rsidP="00580137">
      <w:pPr>
        <w:pStyle w:val="Heading1"/>
        <w:numPr>
          <w:ilvl w:val="0"/>
          <w:numId w:val="10"/>
        </w:numPr>
        <w:rPr>
          <w:b w:val="0"/>
        </w:rPr>
      </w:pPr>
      <w:bookmarkStart w:id="43" w:name="_Case_management"/>
      <w:bookmarkStart w:id="44" w:name="_Toc1054734593"/>
      <w:bookmarkStart w:id="45" w:name="_Toc1063723173"/>
      <w:bookmarkStart w:id="46" w:name="_Toc1738344796"/>
      <w:bookmarkStart w:id="47" w:name="_Toc709488670"/>
      <w:bookmarkStart w:id="48" w:name="_Toc108536056"/>
      <w:bookmarkStart w:id="49" w:name="_Toc122504419"/>
      <w:bookmarkStart w:id="50" w:name="_Toc179789909"/>
      <w:bookmarkEnd w:id="43"/>
      <w:r w:rsidRPr="00A02ABC">
        <w:lastRenderedPageBreak/>
        <w:t>Case management</w:t>
      </w:r>
      <w:bookmarkEnd w:id="44"/>
      <w:bookmarkEnd w:id="45"/>
      <w:bookmarkEnd w:id="46"/>
      <w:bookmarkEnd w:id="47"/>
      <w:bookmarkEnd w:id="48"/>
      <w:bookmarkEnd w:id="49"/>
      <w:bookmarkEnd w:id="50"/>
    </w:p>
    <w:p w14:paraId="6E71970C" w14:textId="634E1411" w:rsidR="00EF50C6" w:rsidRDefault="00EF73B7" w:rsidP="00EF73B7">
      <w:pPr>
        <w:pStyle w:val="Heading2"/>
      </w:pPr>
      <w:bookmarkStart w:id="51" w:name="_Toc179789910"/>
      <w:r>
        <w:t>Response time</w:t>
      </w:r>
      <w:r w:rsidR="0078028B">
        <w:t>s</w:t>
      </w:r>
      <w:bookmarkEnd w:id="51"/>
    </w:p>
    <w:p w14:paraId="5FF44D17" w14:textId="77777777" w:rsidR="00321F9F" w:rsidRPr="00A02ABC" w:rsidRDefault="00321F9F" w:rsidP="00321F9F">
      <w:pPr>
        <w:pStyle w:val="Paragraphtext"/>
        <w:rPr>
          <w:rFonts w:eastAsia="Calibri"/>
        </w:rPr>
      </w:pPr>
      <w:r w:rsidRPr="00A02ABC">
        <w:rPr>
          <w:rFonts w:eastAsia="Calibri"/>
        </w:rPr>
        <w:t>Urgent: immediately (within 24 hours).</w:t>
      </w:r>
    </w:p>
    <w:p w14:paraId="49D4ABE6" w14:textId="09A45014" w:rsidR="00CF5F4A" w:rsidRPr="00A02ABC" w:rsidRDefault="00CF5F4A" w:rsidP="00CF5F4A">
      <w:pPr>
        <w:pStyle w:val="Heading2"/>
      </w:pPr>
      <w:bookmarkStart w:id="52" w:name="_Response_procedure"/>
      <w:bookmarkStart w:id="53" w:name="_Toc266511046"/>
      <w:bookmarkStart w:id="54" w:name="_Toc1502002014"/>
      <w:bookmarkStart w:id="55" w:name="_Toc145448986"/>
      <w:bookmarkStart w:id="56" w:name="_Toc918610700"/>
      <w:bookmarkStart w:id="57" w:name="_Toc108536058"/>
      <w:bookmarkStart w:id="58" w:name="_Toc122504421"/>
      <w:bookmarkStart w:id="59" w:name="_Toc179789911"/>
      <w:bookmarkEnd w:id="52"/>
      <w:r w:rsidRPr="00A02ABC">
        <w:t xml:space="preserve">Response </w:t>
      </w:r>
      <w:bookmarkEnd w:id="53"/>
      <w:bookmarkEnd w:id="54"/>
      <w:bookmarkEnd w:id="55"/>
      <w:bookmarkEnd w:id="56"/>
      <w:bookmarkEnd w:id="57"/>
      <w:bookmarkEnd w:id="58"/>
      <w:r w:rsidRPr="00A02ABC">
        <w:t>procedure</w:t>
      </w:r>
      <w:bookmarkEnd w:id="59"/>
    </w:p>
    <w:p w14:paraId="1268F892" w14:textId="6D50DB2E" w:rsidR="002838F3" w:rsidRPr="002838F3" w:rsidDel="00F207F1" w:rsidRDefault="008A75DD" w:rsidP="005D13F4">
      <w:pPr>
        <w:rPr>
          <w:rFonts w:eastAsia="Calibri"/>
        </w:rPr>
      </w:pPr>
      <w:r w:rsidRPr="00A02ABC">
        <w:rPr>
          <w:rFonts w:eastAsia="Calibri"/>
        </w:rPr>
        <w:t xml:space="preserve">PHUs should begin follow-up investigation for all </w:t>
      </w:r>
      <w:r w:rsidR="48DA877E" w:rsidRPr="552DFC98">
        <w:rPr>
          <w:rFonts w:eastAsia="Calibri"/>
        </w:rPr>
        <w:t xml:space="preserve">suspected, </w:t>
      </w:r>
      <w:r w:rsidRPr="00A02ABC">
        <w:rPr>
          <w:rFonts w:eastAsia="Calibri"/>
        </w:rPr>
        <w:t>probable</w:t>
      </w:r>
      <w:r w:rsidR="00AB653F">
        <w:rPr>
          <w:rFonts w:eastAsia="Calibri"/>
        </w:rPr>
        <w:t>,</w:t>
      </w:r>
      <w:r w:rsidRPr="00A02ABC">
        <w:rPr>
          <w:rFonts w:eastAsia="Calibri"/>
        </w:rPr>
        <w:t xml:space="preserve"> and confirmed cases on the day of notification to identify the source of exposure and contacts. </w:t>
      </w:r>
    </w:p>
    <w:p w14:paraId="637BB791" w14:textId="6C2B371F" w:rsidR="002E448D" w:rsidRPr="00A767A2" w:rsidRDefault="15DA3134" w:rsidP="005D13F4">
      <w:r w:rsidRPr="0049A388">
        <w:rPr>
          <w:rFonts w:eastAsia="Calibri"/>
        </w:rPr>
        <w:t>It is important that the PHU conducts an a</w:t>
      </w:r>
      <w:r w:rsidR="00A308F0">
        <w:rPr>
          <w:rFonts w:eastAsia="Calibri"/>
        </w:rPr>
        <w:t xml:space="preserve">ssessment </w:t>
      </w:r>
      <w:r w:rsidR="7B227480" w:rsidRPr="0049A388">
        <w:rPr>
          <w:rFonts w:eastAsia="Calibri"/>
        </w:rPr>
        <w:t xml:space="preserve">of </w:t>
      </w:r>
      <w:r w:rsidR="00EF4FCD">
        <w:rPr>
          <w:rFonts w:eastAsia="Calibri"/>
        </w:rPr>
        <w:t>whethe</w:t>
      </w:r>
      <w:r w:rsidR="006D364B">
        <w:rPr>
          <w:rFonts w:eastAsia="Calibri"/>
        </w:rPr>
        <w:t xml:space="preserve">r </w:t>
      </w:r>
      <w:r w:rsidR="28C5C471" w:rsidRPr="0049A388">
        <w:rPr>
          <w:rFonts w:eastAsia="Calibri"/>
        </w:rPr>
        <w:t xml:space="preserve">the </w:t>
      </w:r>
      <w:r w:rsidR="00667FF3" w:rsidRPr="00A767A2">
        <w:rPr>
          <w:rFonts w:eastAsia="Calibri"/>
        </w:rPr>
        <w:t xml:space="preserve">case </w:t>
      </w:r>
      <w:r w:rsidR="28C5C471" w:rsidRPr="0049A388">
        <w:rPr>
          <w:rFonts w:eastAsia="Calibri"/>
        </w:rPr>
        <w:t xml:space="preserve">is </w:t>
      </w:r>
      <w:r w:rsidR="6070C064" w:rsidRPr="1D6129EF">
        <w:rPr>
          <w:rFonts w:eastAsia="Calibri"/>
        </w:rPr>
        <w:t>potentially</w:t>
      </w:r>
      <w:r w:rsidR="5D2154D0" w:rsidRPr="0049A388">
        <w:rPr>
          <w:rFonts w:eastAsia="Calibri"/>
        </w:rPr>
        <w:t xml:space="preserve"> </w:t>
      </w:r>
      <w:r w:rsidR="006D364B" w:rsidRPr="0049A388">
        <w:rPr>
          <w:rFonts w:eastAsia="Calibri"/>
        </w:rPr>
        <w:t>infect</w:t>
      </w:r>
      <w:r w:rsidR="2550BE1F" w:rsidRPr="0049A388">
        <w:rPr>
          <w:rFonts w:eastAsia="Calibri"/>
        </w:rPr>
        <w:t>ed</w:t>
      </w:r>
      <w:r w:rsidR="006D364B">
        <w:rPr>
          <w:rFonts w:eastAsia="Calibri"/>
        </w:rPr>
        <w:t xml:space="preserve"> with MPXV clade I </w:t>
      </w:r>
      <w:r w:rsidR="002E448D">
        <w:rPr>
          <w:rFonts w:eastAsia="Calibri"/>
        </w:rPr>
        <w:t>(See Box 1</w:t>
      </w:r>
      <w:r w:rsidR="002E448D" w:rsidRPr="07A57B93">
        <w:rPr>
          <w:rFonts w:eastAsia="Calibri"/>
        </w:rPr>
        <w:t>)</w:t>
      </w:r>
      <w:r w:rsidR="2F8059FE" w:rsidRPr="07A57B93">
        <w:rPr>
          <w:rFonts w:eastAsia="Calibri"/>
        </w:rPr>
        <w:t xml:space="preserve"> </w:t>
      </w:r>
      <w:r w:rsidR="2F8059FE" w:rsidRPr="19D42F69">
        <w:rPr>
          <w:rFonts w:eastAsia="Calibri"/>
        </w:rPr>
        <w:t xml:space="preserve">to assist with appropriate management of a case </w:t>
      </w:r>
      <w:r w:rsidR="2F8059FE" w:rsidRPr="35B279A1">
        <w:rPr>
          <w:rFonts w:eastAsia="Calibri"/>
        </w:rPr>
        <w:t>prior to confirmation of the clade</w:t>
      </w:r>
      <w:r w:rsidR="002A6B05" w:rsidRPr="35B279A1">
        <w:rPr>
          <w:rFonts w:eastAsia="Calibri"/>
        </w:rPr>
        <w:t>.</w:t>
      </w:r>
      <w:r w:rsidR="00157F9F">
        <w:rPr>
          <w:rFonts w:eastAsia="Calibri"/>
        </w:rPr>
        <w:t xml:space="preserve"> </w:t>
      </w:r>
      <w:r w:rsidR="00F151E7">
        <w:t>If the</w:t>
      </w:r>
      <w:r w:rsidR="00E91498">
        <w:t>re is a reasonable suspicion</w:t>
      </w:r>
      <w:r w:rsidR="009874EF">
        <w:t xml:space="preserve"> based on this assessment</w:t>
      </w:r>
      <w:r w:rsidR="00E91498">
        <w:t xml:space="preserve"> that a case is infected with clade I, or clade I is confirmed by WGS,</w:t>
      </w:r>
      <w:r w:rsidR="00F151E7">
        <w:t xml:space="preserve"> </w:t>
      </w:r>
      <w:r w:rsidR="00E91498">
        <w:t xml:space="preserve">the </w:t>
      </w:r>
      <w:r w:rsidR="5FBAF0AE">
        <w:t xml:space="preserve">jurisdictional communicable </w:t>
      </w:r>
      <w:r w:rsidR="42A1F8BF" w:rsidRPr="00A767A2">
        <w:t xml:space="preserve">diseases </w:t>
      </w:r>
      <w:r w:rsidR="00E91498">
        <w:t xml:space="preserve">unit </w:t>
      </w:r>
      <w:r w:rsidR="5F5027FE" w:rsidRPr="0D86F8CF">
        <w:t xml:space="preserve">should notify the NIC immediately (within 24 hours) </w:t>
      </w:r>
      <w:r w:rsidR="033A0CAA" w:rsidRPr="0ACB7AAF">
        <w:t xml:space="preserve">via email to </w:t>
      </w:r>
      <w:hyperlink r:id="rId28" w:history="1">
        <w:r w:rsidR="033A0CAA" w:rsidRPr="3690E4F6">
          <w:rPr>
            <w:rStyle w:val="Hyperlink"/>
            <w:rFonts w:eastAsia="Arial"/>
          </w:rPr>
          <w:t>health.ops@health.gov.au</w:t>
        </w:r>
      </w:hyperlink>
      <w:r w:rsidR="35C702E6">
        <w:t>.</w:t>
      </w:r>
    </w:p>
    <w:p w14:paraId="2BA6D738" w14:textId="60C861EA" w:rsidR="007A7C32" w:rsidRPr="008860EC" w:rsidRDefault="007A7C32" w:rsidP="008860EC">
      <w:pPr>
        <w:pStyle w:val="BoxHeadingGreen"/>
      </w:pPr>
      <w:bookmarkStart w:id="60" w:name="_Toc179789912"/>
      <w:r w:rsidRPr="008860EC">
        <w:t>Box 1: Factors to consider in an mpox risk assessment</w:t>
      </w:r>
      <w:bookmarkEnd w:id="60"/>
      <w:r w:rsidRPr="008860EC">
        <w:t xml:space="preserve"> </w:t>
      </w:r>
    </w:p>
    <w:p w14:paraId="22AB25FD" w14:textId="77777777" w:rsidR="00FE5C66" w:rsidRDefault="007A7C32" w:rsidP="00FE5C66">
      <w:pPr>
        <w:pStyle w:val="BoxTextGreen"/>
        <w:spacing w:after="0"/>
      </w:pPr>
      <w:r w:rsidRPr="008860EC">
        <w:t xml:space="preserve">While awaiting confirmation of the clade, PHUs may consider the following factors to determine whether there is a reasonable suspicion the case is infected with MPXV </w:t>
      </w:r>
    </w:p>
    <w:p w14:paraId="3A9B396A" w14:textId="1314DE91" w:rsidR="007A7C32" w:rsidRPr="008860EC" w:rsidRDefault="007A7C32" w:rsidP="00FE5C66">
      <w:pPr>
        <w:pStyle w:val="BoxTextGreen"/>
        <w:spacing w:before="0"/>
      </w:pPr>
      <w:r w:rsidRPr="008860EC">
        <w:t xml:space="preserve">clade I: </w:t>
      </w:r>
    </w:p>
    <w:p w14:paraId="6FF66894" w14:textId="1E1F7CE0" w:rsidR="007A7C32" w:rsidRPr="00F71405" w:rsidRDefault="007A7C32" w:rsidP="00F71405">
      <w:pPr>
        <w:pStyle w:val="BoxBulletGreen"/>
      </w:pPr>
      <w:r w:rsidRPr="00F71405">
        <w:t>Travel</w:t>
      </w:r>
      <w:r w:rsidR="5FCEA218" w:rsidRPr="00F71405">
        <w:t>,</w:t>
      </w:r>
      <w:r w:rsidRPr="00F71405">
        <w:t xml:space="preserve"> </w:t>
      </w:r>
      <w:r w:rsidR="2B3057E7" w:rsidRPr="00F71405">
        <w:t>within 21 days of symptom onset</w:t>
      </w:r>
      <w:r w:rsidR="08C15B65" w:rsidRPr="00F71405">
        <w:t>,</w:t>
      </w:r>
      <w:r w:rsidRPr="00F71405">
        <w:t xml:space="preserve"> to a destination</w:t>
      </w:r>
      <w:r w:rsidR="005F5E31" w:rsidRPr="00F71405">
        <w:t xml:space="preserve"> </w:t>
      </w:r>
      <w:r w:rsidRPr="00F71405">
        <w:t>that has detected cases of MPXV clade I infection</w:t>
      </w:r>
      <w:r w:rsidR="2958D251" w:rsidRPr="00F71405">
        <w:t>.</w:t>
      </w:r>
      <w:r w:rsidRPr="00F71405">
        <w:t xml:space="preserve"> </w:t>
      </w:r>
    </w:p>
    <w:p w14:paraId="5B16E422" w14:textId="315AE41D" w:rsidR="007A7C32" w:rsidRPr="00F71405" w:rsidRDefault="007A7C32" w:rsidP="00F71405">
      <w:pPr>
        <w:pStyle w:val="BoxBulletGreen"/>
      </w:pPr>
      <w:r w:rsidRPr="00F71405">
        <w:t>Epidemiological links to cases infected with or</w:t>
      </w:r>
      <w:r w:rsidR="00F71405">
        <w:t xml:space="preserve"> </w:t>
      </w:r>
      <w:r w:rsidRPr="00F71405">
        <w:t>suspected to be infected with MPXV clade I</w:t>
      </w:r>
      <w:r w:rsidR="5C2CD575" w:rsidRPr="00F71405">
        <w:t>.</w:t>
      </w:r>
      <w:r w:rsidRPr="00F71405">
        <w:t xml:space="preserve"> </w:t>
      </w:r>
    </w:p>
    <w:p w14:paraId="219946C2" w14:textId="3A4FAB57" w:rsidR="007A7C32" w:rsidRPr="00F71405" w:rsidRDefault="000F3E46" w:rsidP="00F71405">
      <w:pPr>
        <w:pStyle w:val="BoxBulletGreen"/>
      </w:pPr>
      <w:r w:rsidRPr="00F71405">
        <w:t>No k</w:t>
      </w:r>
      <w:r w:rsidR="007A7C32" w:rsidRPr="00F71405">
        <w:t>nown epidemiological link to a MPXV clade II case</w:t>
      </w:r>
      <w:r w:rsidR="00F71405">
        <w:t xml:space="preserve">. </w:t>
      </w:r>
    </w:p>
    <w:p w14:paraId="0BA56832" w14:textId="762C8D50" w:rsidR="007A7C32" w:rsidRPr="00F71405" w:rsidRDefault="007A7C32" w:rsidP="00F71405">
      <w:pPr>
        <w:pStyle w:val="BoxBulletGreen"/>
      </w:pPr>
      <w:r w:rsidRPr="00F71405">
        <w:t>Severe presentation of disease with unknown clade</w:t>
      </w:r>
      <w:r w:rsidR="00F71405">
        <w:t xml:space="preserve">. </w:t>
      </w:r>
    </w:p>
    <w:p w14:paraId="2F8BA438" w14:textId="073A328F" w:rsidR="007A7C32" w:rsidRPr="00F71405" w:rsidRDefault="007A7C32" w:rsidP="00F71405">
      <w:pPr>
        <w:pStyle w:val="BoxBulletGreen"/>
      </w:pPr>
      <w:r w:rsidRPr="00F71405">
        <w:t xml:space="preserve">No reported </w:t>
      </w:r>
      <w:r w:rsidR="4EAC92CB" w:rsidRPr="00F71405">
        <w:t xml:space="preserve">known </w:t>
      </w:r>
      <w:r w:rsidRPr="00F71405">
        <w:t>risk factors (e.g., no sexual contact in the 21 days prior to symptom onset).</w:t>
      </w:r>
    </w:p>
    <w:p w14:paraId="295CB41A" w14:textId="0C54F5D5" w:rsidR="008A75DD" w:rsidRPr="00A02ABC" w:rsidRDefault="008A75DD" w:rsidP="008A75DD">
      <w:pPr>
        <w:pStyle w:val="Paragraphtext"/>
        <w:rPr>
          <w:rFonts w:eastAsia="Calibri"/>
        </w:rPr>
      </w:pPr>
      <w:r w:rsidRPr="552DFC98">
        <w:rPr>
          <w:rFonts w:eastAsia="Calibri"/>
        </w:rPr>
        <w:t>PHUs should</w:t>
      </w:r>
      <w:r w:rsidR="14821ED8" w:rsidRPr="552DFC98">
        <w:rPr>
          <w:rFonts w:eastAsia="Calibri"/>
        </w:rPr>
        <w:t xml:space="preserve"> respond to a case in collaboration with the case’s treating clinician or local health service</w:t>
      </w:r>
      <w:r w:rsidR="0F1E88AC" w:rsidRPr="3690E4F6">
        <w:rPr>
          <w:rFonts w:eastAsia="Calibri"/>
        </w:rPr>
        <w:t>,</w:t>
      </w:r>
      <w:r w:rsidR="14821ED8" w:rsidRPr="552DFC98">
        <w:rPr>
          <w:rFonts w:eastAsia="Calibri"/>
        </w:rPr>
        <w:t xml:space="preserve"> and</w:t>
      </w:r>
      <w:r w:rsidRPr="552DFC98">
        <w:rPr>
          <w:rFonts w:eastAsia="Calibri"/>
        </w:rPr>
        <w:t xml:space="preserve"> ensure that </w:t>
      </w:r>
      <w:r w:rsidR="20CFCDE2" w:rsidRPr="552DFC98">
        <w:rPr>
          <w:rFonts w:eastAsia="Calibri"/>
        </w:rPr>
        <w:t xml:space="preserve">the following </w:t>
      </w:r>
      <w:r w:rsidRPr="552DFC98">
        <w:rPr>
          <w:rFonts w:eastAsia="Calibri"/>
        </w:rPr>
        <w:t>action</w:t>
      </w:r>
      <w:r w:rsidR="003C4576">
        <w:rPr>
          <w:rFonts w:eastAsia="Calibri"/>
        </w:rPr>
        <w:t>s</w:t>
      </w:r>
      <w:r w:rsidRPr="552DFC98">
        <w:rPr>
          <w:rFonts w:eastAsia="Calibri"/>
        </w:rPr>
        <w:t xml:space="preserve"> </w:t>
      </w:r>
      <w:r w:rsidR="299D37AD" w:rsidRPr="552DFC98">
        <w:rPr>
          <w:rFonts w:eastAsia="Calibri"/>
        </w:rPr>
        <w:t>are</w:t>
      </w:r>
      <w:r w:rsidRPr="552DFC98">
        <w:rPr>
          <w:rFonts w:eastAsia="Calibri"/>
        </w:rPr>
        <w:t xml:space="preserve"> taken: </w:t>
      </w:r>
    </w:p>
    <w:p w14:paraId="23039B64" w14:textId="167C81B9" w:rsidR="008A75DD" w:rsidRPr="004C024F" w:rsidRDefault="00AB653F" w:rsidP="004C024F">
      <w:pPr>
        <w:pStyle w:val="Bullet"/>
        <w:rPr>
          <w:rFonts w:eastAsia="Calibri"/>
          <w:sz w:val="24"/>
          <w:szCs w:val="24"/>
        </w:rPr>
      </w:pPr>
      <w:r w:rsidRPr="004C024F">
        <w:rPr>
          <w:rFonts w:eastAsia="Calibri"/>
          <w:sz w:val="24"/>
          <w:szCs w:val="24"/>
        </w:rPr>
        <w:t>Samples</w:t>
      </w:r>
      <w:r w:rsidR="5D0A33FE" w:rsidRPr="004C024F">
        <w:rPr>
          <w:rFonts w:eastAsia="Calibri"/>
          <w:sz w:val="24"/>
          <w:szCs w:val="24"/>
        </w:rPr>
        <w:t xml:space="preserve"> for</w:t>
      </w:r>
      <w:r w:rsidR="008A75DD" w:rsidRPr="004C024F">
        <w:rPr>
          <w:rFonts w:eastAsia="Calibri"/>
          <w:sz w:val="24"/>
          <w:szCs w:val="24"/>
        </w:rPr>
        <w:t xml:space="preserve"> relevant pathology tests</w:t>
      </w:r>
      <w:r w:rsidRPr="004C024F">
        <w:rPr>
          <w:rFonts w:eastAsia="Calibri"/>
          <w:sz w:val="24"/>
          <w:szCs w:val="24"/>
        </w:rPr>
        <w:t xml:space="preserve"> are collected</w:t>
      </w:r>
      <w:r w:rsidR="008A75DD" w:rsidRPr="004C024F">
        <w:rPr>
          <w:rFonts w:eastAsia="Calibri"/>
          <w:sz w:val="24"/>
          <w:szCs w:val="24"/>
        </w:rPr>
        <w:t xml:space="preserve"> and </w:t>
      </w:r>
      <w:r w:rsidRPr="004C024F">
        <w:rPr>
          <w:rFonts w:eastAsia="Calibri"/>
          <w:sz w:val="24"/>
          <w:szCs w:val="24"/>
        </w:rPr>
        <w:t>results are confirmed</w:t>
      </w:r>
      <w:r w:rsidR="00821804" w:rsidRPr="004C024F">
        <w:rPr>
          <w:rFonts w:eastAsia="Calibri"/>
          <w:sz w:val="24"/>
          <w:szCs w:val="24"/>
        </w:rPr>
        <w:t>.</w:t>
      </w:r>
    </w:p>
    <w:p w14:paraId="64F81A83" w14:textId="295B4A6E" w:rsidR="003E38B4" w:rsidRPr="004C024F" w:rsidRDefault="003E38B4" w:rsidP="004C024F">
      <w:pPr>
        <w:pStyle w:val="Bullet"/>
        <w:rPr>
          <w:rFonts w:eastAsia="Calibri"/>
          <w:sz w:val="24"/>
          <w:szCs w:val="24"/>
        </w:rPr>
      </w:pPr>
      <w:r w:rsidRPr="004C024F">
        <w:rPr>
          <w:rFonts w:eastAsia="Calibri"/>
          <w:sz w:val="24"/>
          <w:szCs w:val="24"/>
        </w:rPr>
        <w:t>Where possible, contact the treating doctor</w:t>
      </w:r>
      <w:r w:rsidR="00D732FE" w:rsidRPr="004C024F">
        <w:rPr>
          <w:rFonts w:eastAsia="Calibri"/>
          <w:sz w:val="24"/>
          <w:szCs w:val="24"/>
        </w:rPr>
        <w:t xml:space="preserve"> to ensure they have discussed the diagnosis with the case (or caregiver)</w:t>
      </w:r>
      <w:r w:rsidR="006D2E37" w:rsidRPr="004C024F">
        <w:rPr>
          <w:rFonts w:eastAsia="Calibri"/>
          <w:sz w:val="24"/>
          <w:szCs w:val="24"/>
        </w:rPr>
        <w:t xml:space="preserve"> and </w:t>
      </w:r>
      <w:r w:rsidR="00782CC9" w:rsidRPr="004C024F">
        <w:rPr>
          <w:rFonts w:eastAsia="Calibri"/>
          <w:sz w:val="24"/>
          <w:szCs w:val="24"/>
        </w:rPr>
        <w:t>advise the</w:t>
      </w:r>
      <w:r w:rsidR="00242F05" w:rsidRPr="004C024F">
        <w:rPr>
          <w:rFonts w:eastAsia="Calibri"/>
          <w:sz w:val="24"/>
          <w:szCs w:val="24"/>
        </w:rPr>
        <w:t xml:space="preserve"> need for</w:t>
      </w:r>
      <w:r w:rsidR="006E397D" w:rsidRPr="004C024F">
        <w:rPr>
          <w:rFonts w:eastAsia="Calibri"/>
          <w:sz w:val="24"/>
          <w:szCs w:val="24"/>
        </w:rPr>
        <w:t xml:space="preserve"> the PHU </w:t>
      </w:r>
      <w:r w:rsidR="00242F05" w:rsidRPr="004C024F">
        <w:rPr>
          <w:rFonts w:eastAsia="Calibri"/>
          <w:sz w:val="24"/>
          <w:szCs w:val="24"/>
        </w:rPr>
        <w:t>to</w:t>
      </w:r>
      <w:r w:rsidR="006E397D" w:rsidRPr="004C024F">
        <w:rPr>
          <w:rFonts w:eastAsia="Calibri"/>
          <w:sz w:val="24"/>
          <w:szCs w:val="24"/>
        </w:rPr>
        <w:t xml:space="preserve"> </w:t>
      </w:r>
      <w:r w:rsidR="00242F05" w:rsidRPr="004C024F">
        <w:rPr>
          <w:rFonts w:eastAsia="Calibri"/>
          <w:sz w:val="24"/>
          <w:szCs w:val="24"/>
        </w:rPr>
        <w:t>interview</w:t>
      </w:r>
      <w:r w:rsidR="006E397D" w:rsidRPr="004C024F">
        <w:rPr>
          <w:rFonts w:eastAsia="Calibri"/>
          <w:sz w:val="24"/>
          <w:szCs w:val="24"/>
        </w:rPr>
        <w:t xml:space="preserve"> the case</w:t>
      </w:r>
      <w:r w:rsidR="00242F05" w:rsidRPr="004C024F">
        <w:rPr>
          <w:rFonts w:eastAsia="Calibri"/>
          <w:sz w:val="24"/>
          <w:szCs w:val="24"/>
        </w:rPr>
        <w:t xml:space="preserve"> (or caregiver)</w:t>
      </w:r>
      <w:r w:rsidR="006E397D" w:rsidRPr="004C024F">
        <w:rPr>
          <w:rFonts w:eastAsia="Calibri"/>
          <w:sz w:val="24"/>
          <w:szCs w:val="24"/>
        </w:rPr>
        <w:t xml:space="preserve"> for public health</w:t>
      </w:r>
      <w:r w:rsidR="00450C40" w:rsidRPr="004C024F">
        <w:rPr>
          <w:rFonts w:eastAsia="Calibri"/>
          <w:sz w:val="24"/>
          <w:szCs w:val="24"/>
        </w:rPr>
        <w:t xml:space="preserve"> purposes.</w:t>
      </w:r>
    </w:p>
    <w:p w14:paraId="5C6D1E0C" w14:textId="2C3E93C7" w:rsidR="008A75DD" w:rsidRPr="004C024F" w:rsidRDefault="00AB653F" w:rsidP="004C024F">
      <w:pPr>
        <w:pStyle w:val="Bullet"/>
        <w:rPr>
          <w:rFonts w:eastAsia="Arial"/>
          <w:sz w:val="24"/>
          <w:szCs w:val="24"/>
        </w:rPr>
      </w:pPr>
      <w:r w:rsidRPr="004C024F">
        <w:rPr>
          <w:rFonts w:eastAsia="Calibri"/>
          <w:sz w:val="24"/>
          <w:szCs w:val="24"/>
        </w:rPr>
        <w:t>The case</w:t>
      </w:r>
      <w:r w:rsidR="00821804" w:rsidRPr="004C024F">
        <w:rPr>
          <w:rFonts w:eastAsia="Calibri"/>
          <w:sz w:val="24"/>
          <w:szCs w:val="24"/>
        </w:rPr>
        <w:t xml:space="preserve"> (or caregiver) </w:t>
      </w:r>
      <w:r w:rsidRPr="004C024F">
        <w:rPr>
          <w:rFonts w:eastAsia="Calibri"/>
          <w:sz w:val="24"/>
          <w:szCs w:val="24"/>
        </w:rPr>
        <w:t>is interviewed</w:t>
      </w:r>
      <w:r w:rsidR="008A75DD" w:rsidRPr="004C024F">
        <w:rPr>
          <w:rFonts w:eastAsia="Calibri"/>
          <w:sz w:val="24"/>
          <w:szCs w:val="24"/>
        </w:rPr>
        <w:t xml:space="preserve"> </w:t>
      </w:r>
      <w:r w:rsidR="00ED17A0" w:rsidRPr="004C024F">
        <w:rPr>
          <w:rFonts w:eastAsia="Calibri"/>
          <w:sz w:val="24"/>
          <w:szCs w:val="24"/>
        </w:rPr>
        <w:t>to:</w:t>
      </w:r>
    </w:p>
    <w:p w14:paraId="21EB2F06" w14:textId="5DE497F1" w:rsidR="008A75DD" w:rsidRPr="004C024F" w:rsidRDefault="00ED17A0" w:rsidP="00580137">
      <w:pPr>
        <w:pStyle w:val="Bullet"/>
        <w:numPr>
          <w:ilvl w:val="1"/>
          <w:numId w:val="7"/>
        </w:numPr>
        <w:rPr>
          <w:rFonts w:eastAsia="Calibri"/>
          <w:sz w:val="24"/>
          <w:szCs w:val="24"/>
        </w:rPr>
      </w:pPr>
      <w:r w:rsidRPr="004C024F">
        <w:rPr>
          <w:rFonts w:eastAsia="Calibri"/>
          <w:sz w:val="24"/>
          <w:szCs w:val="24"/>
        </w:rPr>
        <w:t>a</w:t>
      </w:r>
      <w:r w:rsidR="008A75DD" w:rsidRPr="004C024F">
        <w:rPr>
          <w:rFonts w:eastAsia="Calibri"/>
          <w:sz w:val="24"/>
          <w:szCs w:val="24"/>
        </w:rPr>
        <w:t>scertain the onset date of illness and symptoms</w:t>
      </w:r>
    </w:p>
    <w:p w14:paraId="5677CA2D" w14:textId="2E63F3CE" w:rsidR="008A75DD" w:rsidRPr="004C024F" w:rsidRDefault="00ED17A0" w:rsidP="00580137">
      <w:pPr>
        <w:pStyle w:val="Bullet"/>
        <w:numPr>
          <w:ilvl w:val="1"/>
          <w:numId w:val="7"/>
        </w:numPr>
        <w:rPr>
          <w:rFonts w:eastAsia="Calibri"/>
          <w:sz w:val="24"/>
          <w:szCs w:val="24"/>
        </w:rPr>
      </w:pPr>
      <w:r w:rsidRPr="004C024F">
        <w:rPr>
          <w:rFonts w:eastAsia="Calibri"/>
          <w:sz w:val="24"/>
          <w:szCs w:val="24"/>
        </w:rPr>
        <w:t>a</w:t>
      </w:r>
      <w:r w:rsidR="367D3375" w:rsidRPr="004C024F">
        <w:rPr>
          <w:rFonts w:eastAsia="Calibri"/>
          <w:sz w:val="24"/>
          <w:szCs w:val="24"/>
        </w:rPr>
        <w:t>scertain</w:t>
      </w:r>
      <w:r w:rsidR="008A75DD" w:rsidRPr="004C024F">
        <w:rPr>
          <w:rFonts w:eastAsia="Calibri"/>
          <w:sz w:val="24"/>
          <w:szCs w:val="24"/>
        </w:rPr>
        <w:t xml:space="preserve"> travel history, </w:t>
      </w:r>
      <w:r w:rsidRPr="004C024F">
        <w:rPr>
          <w:rFonts w:eastAsia="Calibri"/>
          <w:sz w:val="24"/>
          <w:szCs w:val="24"/>
        </w:rPr>
        <w:t xml:space="preserve">any </w:t>
      </w:r>
      <w:r w:rsidR="008A75DD" w:rsidRPr="004C024F">
        <w:rPr>
          <w:rFonts w:eastAsia="Calibri"/>
          <w:sz w:val="24"/>
          <w:szCs w:val="24"/>
        </w:rPr>
        <w:t xml:space="preserve">high-risk settings or activities, </w:t>
      </w:r>
      <w:r w:rsidRPr="004C024F">
        <w:rPr>
          <w:rFonts w:eastAsia="Calibri"/>
          <w:sz w:val="24"/>
          <w:szCs w:val="24"/>
        </w:rPr>
        <w:t xml:space="preserve">any </w:t>
      </w:r>
      <w:r w:rsidR="008A75DD" w:rsidRPr="004C024F">
        <w:rPr>
          <w:rFonts w:eastAsia="Calibri"/>
          <w:sz w:val="24"/>
          <w:szCs w:val="24"/>
        </w:rPr>
        <w:t xml:space="preserve">exposure to a confirmed or probable case, the nature of any contact with a confirmed or </w:t>
      </w:r>
      <w:r w:rsidR="008A75DD" w:rsidRPr="004C024F">
        <w:rPr>
          <w:rFonts w:eastAsia="Calibri"/>
          <w:sz w:val="24"/>
          <w:szCs w:val="24"/>
        </w:rPr>
        <w:lastRenderedPageBreak/>
        <w:t xml:space="preserve">probable case, </w:t>
      </w:r>
      <w:r w:rsidRPr="004C024F">
        <w:rPr>
          <w:rFonts w:eastAsia="Calibri"/>
          <w:sz w:val="24"/>
          <w:szCs w:val="24"/>
        </w:rPr>
        <w:t xml:space="preserve">details of </w:t>
      </w:r>
      <w:r w:rsidR="008A75DD" w:rsidRPr="004C024F">
        <w:rPr>
          <w:rFonts w:eastAsia="Calibri"/>
          <w:sz w:val="24"/>
          <w:szCs w:val="24"/>
        </w:rPr>
        <w:t>sexual contact</w:t>
      </w:r>
      <w:r w:rsidRPr="004C024F">
        <w:rPr>
          <w:rFonts w:eastAsia="Calibri"/>
          <w:sz w:val="24"/>
          <w:szCs w:val="24"/>
        </w:rPr>
        <w:t>s</w:t>
      </w:r>
      <w:r w:rsidR="008A75DD" w:rsidRPr="004C024F">
        <w:rPr>
          <w:rFonts w:eastAsia="Calibri"/>
          <w:sz w:val="24"/>
          <w:szCs w:val="24"/>
        </w:rPr>
        <w:t xml:space="preserve"> and intimate partners </w:t>
      </w:r>
      <w:r w:rsidR="00937B69" w:rsidRPr="004C024F">
        <w:rPr>
          <w:rFonts w:eastAsia="Calibri"/>
          <w:sz w:val="24"/>
          <w:szCs w:val="24"/>
        </w:rPr>
        <w:t xml:space="preserve">during the </w:t>
      </w:r>
      <w:r w:rsidR="008A75DD" w:rsidRPr="004C024F">
        <w:rPr>
          <w:rFonts w:eastAsia="Calibri"/>
          <w:sz w:val="24"/>
          <w:szCs w:val="24"/>
        </w:rPr>
        <w:t xml:space="preserve">21 days </w:t>
      </w:r>
      <w:r w:rsidR="00937B69" w:rsidRPr="004C024F">
        <w:rPr>
          <w:rFonts w:eastAsia="Calibri"/>
          <w:sz w:val="24"/>
          <w:szCs w:val="24"/>
        </w:rPr>
        <w:t xml:space="preserve">prior to </w:t>
      </w:r>
      <w:r w:rsidR="008A75DD" w:rsidRPr="004C024F">
        <w:rPr>
          <w:rFonts w:eastAsia="Calibri"/>
          <w:sz w:val="24"/>
          <w:szCs w:val="24"/>
        </w:rPr>
        <w:t>symptom onset</w:t>
      </w:r>
      <w:r w:rsidR="009E0A05" w:rsidRPr="004C024F">
        <w:rPr>
          <w:rFonts w:eastAsia="Calibri"/>
          <w:sz w:val="24"/>
          <w:szCs w:val="24"/>
        </w:rPr>
        <w:t xml:space="preserve"> and </w:t>
      </w:r>
      <w:r w:rsidR="008A75DD" w:rsidRPr="004C024F">
        <w:rPr>
          <w:rFonts w:eastAsia="Calibri"/>
          <w:sz w:val="24"/>
          <w:szCs w:val="24"/>
        </w:rPr>
        <w:t>smallpox and mpox vaccination status.</w:t>
      </w:r>
    </w:p>
    <w:p w14:paraId="3C8525AD" w14:textId="4B8CE4BD" w:rsidR="008A75DD" w:rsidRPr="004C024F" w:rsidRDefault="008A75DD" w:rsidP="004C024F">
      <w:pPr>
        <w:pStyle w:val="Bullet"/>
        <w:rPr>
          <w:rFonts w:eastAsia="Arial"/>
          <w:sz w:val="24"/>
          <w:szCs w:val="24"/>
        </w:rPr>
      </w:pPr>
      <w:r w:rsidRPr="004C024F">
        <w:rPr>
          <w:rFonts w:eastAsia="Arial"/>
          <w:sz w:val="24"/>
          <w:szCs w:val="24"/>
        </w:rPr>
        <w:t>Prioritise identification of high and medium-risk contacts</w:t>
      </w:r>
      <w:r w:rsidR="00760F3A" w:rsidRPr="004C024F">
        <w:rPr>
          <w:rFonts w:eastAsia="Arial"/>
          <w:sz w:val="24"/>
          <w:szCs w:val="24"/>
        </w:rPr>
        <w:t>: i</w:t>
      </w:r>
      <w:r w:rsidR="6B765D3C" w:rsidRPr="004C024F">
        <w:rPr>
          <w:rFonts w:eastAsia="Arial"/>
          <w:sz w:val="24"/>
          <w:szCs w:val="24"/>
        </w:rPr>
        <w:t xml:space="preserve">n instances where sexual encounters </w:t>
      </w:r>
      <w:r w:rsidR="3ADCB513" w:rsidRPr="004C024F">
        <w:rPr>
          <w:rFonts w:eastAsia="Arial"/>
          <w:sz w:val="24"/>
          <w:szCs w:val="24"/>
        </w:rPr>
        <w:t>a</w:t>
      </w:r>
      <w:r w:rsidR="6B765D3C" w:rsidRPr="004C024F">
        <w:rPr>
          <w:rFonts w:eastAsia="Arial"/>
          <w:sz w:val="24"/>
          <w:szCs w:val="24"/>
        </w:rPr>
        <w:t>re ano</w:t>
      </w:r>
      <w:r w:rsidR="1ADEBB4B" w:rsidRPr="004C024F">
        <w:rPr>
          <w:rFonts w:eastAsia="Arial"/>
          <w:sz w:val="24"/>
          <w:szCs w:val="24"/>
        </w:rPr>
        <w:t>nymous</w:t>
      </w:r>
      <w:r w:rsidR="003738E6" w:rsidRPr="004C024F">
        <w:rPr>
          <w:rFonts w:eastAsia="Arial"/>
          <w:sz w:val="24"/>
          <w:szCs w:val="24"/>
        </w:rPr>
        <w:t>,</w:t>
      </w:r>
      <w:r w:rsidR="00A343F1" w:rsidRPr="004C024F">
        <w:rPr>
          <w:rFonts w:eastAsia="Arial"/>
          <w:sz w:val="24"/>
          <w:szCs w:val="24"/>
        </w:rPr>
        <w:t xml:space="preserve"> or</w:t>
      </w:r>
      <w:r w:rsidR="00D64D15" w:rsidRPr="004C024F">
        <w:rPr>
          <w:rFonts w:eastAsia="Arial"/>
          <w:sz w:val="24"/>
          <w:szCs w:val="24"/>
        </w:rPr>
        <w:t xml:space="preserve"> where</w:t>
      </w:r>
      <w:r w:rsidR="00150B86" w:rsidRPr="004C024F">
        <w:rPr>
          <w:rFonts w:eastAsia="Arial"/>
          <w:sz w:val="24"/>
          <w:szCs w:val="24"/>
        </w:rPr>
        <w:t xml:space="preserve"> </w:t>
      </w:r>
      <w:r w:rsidR="68615FCA" w:rsidRPr="004C024F">
        <w:rPr>
          <w:rFonts w:eastAsia="Arial"/>
          <w:sz w:val="24"/>
          <w:szCs w:val="24"/>
        </w:rPr>
        <w:t xml:space="preserve">cases </w:t>
      </w:r>
      <w:r w:rsidR="003738E6" w:rsidRPr="004C024F">
        <w:rPr>
          <w:rFonts w:eastAsia="Arial"/>
          <w:sz w:val="24"/>
          <w:szCs w:val="24"/>
        </w:rPr>
        <w:t xml:space="preserve">are </w:t>
      </w:r>
      <w:r w:rsidR="6B765D3C" w:rsidRPr="004C024F">
        <w:rPr>
          <w:rFonts w:eastAsia="Arial"/>
          <w:sz w:val="24"/>
          <w:szCs w:val="24"/>
        </w:rPr>
        <w:t xml:space="preserve">unwilling </w:t>
      </w:r>
      <w:r w:rsidR="00DC2CEF" w:rsidRPr="004C024F">
        <w:rPr>
          <w:rFonts w:eastAsia="Arial"/>
          <w:sz w:val="24"/>
          <w:szCs w:val="24"/>
        </w:rPr>
        <w:t xml:space="preserve">or unable </w:t>
      </w:r>
      <w:r w:rsidR="6B765D3C" w:rsidRPr="004C024F">
        <w:rPr>
          <w:rFonts w:eastAsia="Arial"/>
          <w:sz w:val="24"/>
          <w:szCs w:val="24"/>
        </w:rPr>
        <w:t>to provide details of contacts,</w:t>
      </w:r>
      <w:r w:rsidR="008E6581" w:rsidRPr="004C024F">
        <w:rPr>
          <w:rFonts w:eastAsia="Arial"/>
          <w:sz w:val="24"/>
          <w:szCs w:val="24"/>
        </w:rPr>
        <w:t xml:space="preserve"> </w:t>
      </w:r>
      <w:r w:rsidR="6B765D3C" w:rsidRPr="004C024F">
        <w:rPr>
          <w:rFonts w:eastAsia="Arial"/>
          <w:sz w:val="24"/>
          <w:szCs w:val="24"/>
        </w:rPr>
        <w:t xml:space="preserve">consider whether the </w:t>
      </w:r>
      <w:r w:rsidR="08A8F50C" w:rsidRPr="004C024F">
        <w:rPr>
          <w:rFonts w:eastAsia="Arial"/>
          <w:sz w:val="24"/>
          <w:szCs w:val="24"/>
        </w:rPr>
        <w:t xml:space="preserve">case can </w:t>
      </w:r>
      <w:r w:rsidR="6B765D3C" w:rsidRPr="004C024F">
        <w:rPr>
          <w:rFonts w:eastAsia="Arial"/>
          <w:sz w:val="24"/>
          <w:szCs w:val="24"/>
        </w:rPr>
        <w:t>provi</w:t>
      </w:r>
      <w:r w:rsidR="50D9F080" w:rsidRPr="004C024F">
        <w:rPr>
          <w:rFonts w:eastAsia="Arial"/>
          <w:sz w:val="24"/>
          <w:szCs w:val="24"/>
        </w:rPr>
        <w:t xml:space="preserve">de </w:t>
      </w:r>
      <w:r w:rsidR="6B765D3C" w:rsidRPr="004C024F">
        <w:rPr>
          <w:rFonts w:eastAsia="Arial"/>
          <w:sz w:val="24"/>
          <w:szCs w:val="24"/>
        </w:rPr>
        <w:t>information</w:t>
      </w:r>
      <w:r w:rsidR="000D4BC6" w:rsidRPr="004C024F">
        <w:rPr>
          <w:rFonts w:eastAsia="Arial"/>
          <w:sz w:val="24"/>
          <w:szCs w:val="24"/>
        </w:rPr>
        <w:t xml:space="preserve"> to contacts</w:t>
      </w:r>
      <w:r w:rsidR="6B765D3C" w:rsidRPr="004C024F">
        <w:rPr>
          <w:rFonts w:eastAsia="Arial"/>
          <w:sz w:val="24"/>
          <w:szCs w:val="24"/>
        </w:rPr>
        <w:t xml:space="preserve"> </w:t>
      </w:r>
      <w:r w:rsidR="3F571CA1" w:rsidRPr="004C024F">
        <w:rPr>
          <w:rFonts w:eastAsia="Arial"/>
          <w:sz w:val="24"/>
          <w:szCs w:val="24"/>
        </w:rPr>
        <w:t>directly</w:t>
      </w:r>
      <w:r w:rsidR="00CB0EE3" w:rsidRPr="004C024F">
        <w:rPr>
          <w:rFonts w:eastAsia="Arial"/>
          <w:sz w:val="24"/>
          <w:szCs w:val="24"/>
        </w:rPr>
        <w:t xml:space="preserve"> –</w:t>
      </w:r>
      <w:r w:rsidR="00821804" w:rsidRPr="004C024F">
        <w:rPr>
          <w:rFonts w:eastAsia="Arial"/>
          <w:sz w:val="24"/>
          <w:szCs w:val="24"/>
        </w:rPr>
        <w:t xml:space="preserve"> t</w:t>
      </w:r>
      <w:r w:rsidR="6B765D3C" w:rsidRPr="004C024F">
        <w:rPr>
          <w:rFonts w:eastAsia="Arial"/>
          <w:sz w:val="24"/>
          <w:szCs w:val="24"/>
        </w:rPr>
        <w:t xml:space="preserve">his </w:t>
      </w:r>
      <w:r w:rsidR="3F349681" w:rsidRPr="004C024F">
        <w:rPr>
          <w:rFonts w:eastAsia="Arial"/>
          <w:sz w:val="24"/>
          <w:szCs w:val="24"/>
        </w:rPr>
        <w:t xml:space="preserve">could </w:t>
      </w:r>
      <w:r w:rsidR="6B765D3C" w:rsidRPr="004C024F">
        <w:rPr>
          <w:rFonts w:eastAsia="Arial"/>
          <w:sz w:val="24"/>
          <w:szCs w:val="24"/>
        </w:rPr>
        <w:t xml:space="preserve">include the use of </w:t>
      </w:r>
      <w:r w:rsidR="004C2E6C" w:rsidRPr="004C024F">
        <w:rPr>
          <w:rFonts w:eastAsia="Arial"/>
          <w:sz w:val="24"/>
          <w:szCs w:val="24"/>
        </w:rPr>
        <w:t xml:space="preserve">web or app based </w:t>
      </w:r>
      <w:r w:rsidR="00E61550" w:rsidRPr="004C024F">
        <w:rPr>
          <w:rFonts w:eastAsia="Arial"/>
          <w:sz w:val="24"/>
          <w:szCs w:val="24"/>
        </w:rPr>
        <w:t>notification tools</w:t>
      </w:r>
      <w:r w:rsidR="00C166B7" w:rsidRPr="004C024F">
        <w:rPr>
          <w:rFonts w:eastAsia="Arial"/>
          <w:sz w:val="24"/>
          <w:szCs w:val="24"/>
        </w:rPr>
        <w:t xml:space="preserve"> (e.g., </w:t>
      </w:r>
      <w:hyperlink r:id="rId29" w:history="1">
        <w:r w:rsidR="00C166B7" w:rsidRPr="004C024F">
          <w:rPr>
            <w:rStyle w:val="Hyperlink"/>
            <w:rFonts w:eastAsia="Arial" w:cs="Arial"/>
            <w:sz w:val="24"/>
            <w:szCs w:val="24"/>
          </w:rPr>
          <w:t>Let Them Know</w:t>
        </w:r>
      </w:hyperlink>
      <w:r w:rsidR="00387267" w:rsidRPr="004C024F">
        <w:rPr>
          <w:rFonts w:eastAsia="Arial"/>
          <w:sz w:val="24"/>
          <w:szCs w:val="24"/>
        </w:rPr>
        <w:t xml:space="preserve">, </w:t>
      </w:r>
      <w:hyperlink r:id="rId30" w:history="1">
        <w:r w:rsidR="00387267" w:rsidRPr="004C024F">
          <w:rPr>
            <w:rStyle w:val="Hyperlink"/>
            <w:rFonts w:eastAsia="Arial" w:cs="Arial"/>
            <w:sz w:val="24"/>
            <w:szCs w:val="24"/>
          </w:rPr>
          <w:t>The Drama Downunder</w:t>
        </w:r>
      </w:hyperlink>
      <w:r w:rsidR="00C166B7" w:rsidRPr="004C024F">
        <w:rPr>
          <w:rFonts w:eastAsia="Arial"/>
          <w:sz w:val="24"/>
          <w:szCs w:val="24"/>
        </w:rPr>
        <w:t>)</w:t>
      </w:r>
      <w:r w:rsidR="00E61550" w:rsidRPr="004C024F">
        <w:rPr>
          <w:rFonts w:eastAsia="Arial"/>
          <w:sz w:val="24"/>
          <w:szCs w:val="24"/>
        </w:rPr>
        <w:t xml:space="preserve">. </w:t>
      </w:r>
    </w:p>
    <w:p w14:paraId="5B032182" w14:textId="77777777" w:rsidR="008A75DD" w:rsidRPr="004C024F" w:rsidRDefault="008A75DD" w:rsidP="004C024F">
      <w:pPr>
        <w:pStyle w:val="Bullet"/>
        <w:rPr>
          <w:rFonts w:eastAsia="Arial"/>
          <w:sz w:val="24"/>
          <w:szCs w:val="24"/>
        </w:rPr>
      </w:pPr>
      <w:r w:rsidRPr="004C024F">
        <w:rPr>
          <w:rFonts w:eastAsia="Calibri"/>
          <w:sz w:val="24"/>
          <w:szCs w:val="24"/>
        </w:rPr>
        <w:t>Identify the likely source of infection.</w:t>
      </w:r>
    </w:p>
    <w:p w14:paraId="222952E4" w14:textId="72560AF3" w:rsidR="008A75DD" w:rsidRPr="004C024F" w:rsidRDefault="008A75DD" w:rsidP="004C024F">
      <w:pPr>
        <w:pStyle w:val="Bullet"/>
        <w:rPr>
          <w:rFonts w:eastAsia="Calibri"/>
          <w:sz w:val="24"/>
          <w:szCs w:val="24"/>
        </w:rPr>
      </w:pPr>
      <w:r w:rsidRPr="004C024F">
        <w:rPr>
          <w:rFonts w:eastAsia="Calibri"/>
          <w:sz w:val="24"/>
          <w:szCs w:val="24"/>
        </w:rPr>
        <w:t>Implement public health management of confirmed and probable cases</w:t>
      </w:r>
      <w:r w:rsidR="63A56B3D" w:rsidRPr="004C024F">
        <w:rPr>
          <w:rFonts w:eastAsia="Calibri"/>
          <w:sz w:val="24"/>
          <w:szCs w:val="24"/>
        </w:rPr>
        <w:t>,</w:t>
      </w:r>
      <w:r w:rsidRPr="004C024F">
        <w:rPr>
          <w:rFonts w:eastAsia="Calibri"/>
          <w:sz w:val="24"/>
          <w:szCs w:val="24"/>
        </w:rPr>
        <w:t xml:space="preserve"> and their contacts. </w:t>
      </w:r>
      <w:r w:rsidR="42DFAA80" w:rsidRPr="004C024F">
        <w:rPr>
          <w:rFonts w:eastAsia="Calibri"/>
          <w:sz w:val="24"/>
          <w:szCs w:val="24"/>
        </w:rPr>
        <w:t xml:space="preserve">This includes providing advice around prevention and arrangements for access to post-exposure </w:t>
      </w:r>
      <w:r w:rsidR="00346234" w:rsidRPr="004C024F">
        <w:rPr>
          <w:rFonts w:eastAsia="Calibri"/>
          <w:sz w:val="24"/>
          <w:szCs w:val="24"/>
        </w:rPr>
        <w:t>preventative vaccination for contacts</w:t>
      </w:r>
      <w:r w:rsidR="42DFAA80" w:rsidRPr="004C024F">
        <w:rPr>
          <w:rFonts w:eastAsia="Calibri"/>
          <w:sz w:val="24"/>
          <w:szCs w:val="24"/>
        </w:rPr>
        <w:t>.</w:t>
      </w:r>
    </w:p>
    <w:p w14:paraId="1F0295E0" w14:textId="0E1EFF81" w:rsidR="34B1FA3D" w:rsidRPr="004C024F" w:rsidRDefault="00344DB6" w:rsidP="004C024F">
      <w:pPr>
        <w:pStyle w:val="Bullet"/>
        <w:rPr>
          <w:sz w:val="24"/>
          <w:szCs w:val="24"/>
        </w:rPr>
      </w:pPr>
      <w:r w:rsidRPr="004C024F">
        <w:rPr>
          <w:sz w:val="24"/>
          <w:szCs w:val="24"/>
        </w:rPr>
        <w:t>If</w:t>
      </w:r>
      <w:r w:rsidR="34B1FA3D" w:rsidRPr="004C024F">
        <w:rPr>
          <w:sz w:val="24"/>
          <w:szCs w:val="24"/>
        </w:rPr>
        <w:t xml:space="preserve"> the case has no identified sexual source of infection, the PHU should </w:t>
      </w:r>
      <w:r w:rsidR="7EDAC65F" w:rsidRPr="004C024F">
        <w:rPr>
          <w:sz w:val="24"/>
          <w:szCs w:val="24"/>
        </w:rPr>
        <w:t xml:space="preserve">urgently </w:t>
      </w:r>
      <w:r w:rsidR="34B1FA3D" w:rsidRPr="004C024F">
        <w:rPr>
          <w:sz w:val="24"/>
          <w:szCs w:val="24"/>
        </w:rPr>
        <w:t>investigate other plausible sources, such as the household or workplace.</w:t>
      </w:r>
    </w:p>
    <w:p w14:paraId="2D994D0E" w14:textId="0B90ACCF" w:rsidR="00FE41F4" w:rsidRPr="004C024F" w:rsidRDefault="00644E16" w:rsidP="004C024F">
      <w:pPr>
        <w:pStyle w:val="Bullet"/>
        <w:rPr>
          <w:sz w:val="24"/>
          <w:szCs w:val="24"/>
        </w:rPr>
      </w:pPr>
      <w:r w:rsidRPr="004C024F">
        <w:rPr>
          <w:rFonts w:eastAsia="Arial"/>
          <w:sz w:val="24"/>
          <w:szCs w:val="24"/>
        </w:rPr>
        <w:t>Ensure</w:t>
      </w:r>
      <w:r w:rsidR="00FE41F4" w:rsidRPr="004C024F">
        <w:rPr>
          <w:rFonts w:eastAsia="Arial"/>
          <w:sz w:val="24"/>
          <w:szCs w:val="24"/>
        </w:rPr>
        <w:t xml:space="preserve"> people with mpox have access to a PHU contact number to seek advice or support where required.</w:t>
      </w:r>
    </w:p>
    <w:p w14:paraId="2F72D2EB" w14:textId="77777777" w:rsidR="00D365AD" w:rsidRPr="00A02ABC" w:rsidRDefault="00D365AD" w:rsidP="00D365AD">
      <w:pPr>
        <w:pStyle w:val="Heading2"/>
      </w:pPr>
      <w:bookmarkStart w:id="61" w:name="_Exclusion_and_restriction"/>
      <w:bookmarkStart w:id="62" w:name="_Toc108536060"/>
      <w:bookmarkStart w:id="63" w:name="_Toc122504422"/>
      <w:bookmarkStart w:id="64" w:name="_Toc179789913"/>
      <w:bookmarkStart w:id="65" w:name="_Toc2021951486"/>
      <w:bookmarkStart w:id="66" w:name="_Toc1196386290"/>
      <w:bookmarkStart w:id="67" w:name="_Toc672204316"/>
      <w:bookmarkStart w:id="68" w:name="_Toc789553311"/>
      <w:bookmarkEnd w:id="61"/>
      <w:r w:rsidRPr="00A02ABC">
        <w:t>Exclusion and restriction</w:t>
      </w:r>
      <w:bookmarkEnd w:id="62"/>
      <w:bookmarkEnd w:id="63"/>
      <w:bookmarkEnd w:id="64"/>
    </w:p>
    <w:bookmarkEnd w:id="65"/>
    <w:bookmarkEnd w:id="66"/>
    <w:bookmarkEnd w:id="67"/>
    <w:bookmarkEnd w:id="68"/>
    <w:p w14:paraId="27842D99" w14:textId="69165FDF" w:rsidR="00D365AD" w:rsidRPr="00A02ABC" w:rsidDel="00881EC4" w:rsidRDefault="67784D03" w:rsidP="552DFC98">
      <w:pPr>
        <w:pStyle w:val="Paragraphtext"/>
        <w:rPr>
          <w:rFonts w:eastAsia="Calibri"/>
        </w:rPr>
      </w:pPr>
      <w:r w:rsidRPr="552DFC98">
        <w:rPr>
          <w:rFonts w:eastAsia="Calibri"/>
        </w:rPr>
        <w:t>PHU</w:t>
      </w:r>
      <w:r w:rsidR="003D6B7D">
        <w:rPr>
          <w:rFonts w:eastAsia="Calibri"/>
        </w:rPr>
        <w:t>s</w:t>
      </w:r>
      <w:r w:rsidRPr="552DFC98">
        <w:rPr>
          <w:rFonts w:eastAsia="Calibri"/>
        </w:rPr>
        <w:t xml:space="preserve"> should advise cases to</w:t>
      </w:r>
      <w:r w:rsidR="00D365AD" w:rsidRPr="00A02ABC">
        <w:rPr>
          <w:rFonts w:eastAsia="Calibri"/>
        </w:rPr>
        <w:t xml:space="preserve"> </w:t>
      </w:r>
      <w:r w:rsidR="76A7712D" w:rsidRPr="552DFC98">
        <w:rPr>
          <w:rFonts w:eastAsia="Calibri"/>
        </w:rPr>
        <w:t>undertake the following exclusions and restrictions</w:t>
      </w:r>
      <w:r w:rsidR="00D365AD" w:rsidRPr="00A02ABC">
        <w:rPr>
          <w:rFonts w:eastAsia="Calibri"/>
        </w:rPr>
        <w:t xml:space="preserve"> during </w:t>
      </w:r>
      <w:r w:rsidR="00D365AD" w:rsidRPr="552DFC98">
        <w:rPr>
          <w:rFonts w:eastAsia="Calibri"/>
        </w:rPr>
        <w:t>the</w:t>
      </w:r>
      <w:r w:rsidR="7D81DD30" w:rsidRPr="552DFC98">
        <w:rPr>
          <w:rFonts w:eastAsia="Calibri"/>
        </w:rPr>
        <w:t>ir</w:t>
      </w:r>
      <w:r w:rsidR="00D365AD" w:rsidRPr="00A02ABC">
        <w:rPr>
          <w:rFonts w:eastAsia="Calibri"/>
        </w:rPr>
        <w:t xml:space="preserve"> infectious period, including the prodromal and rash stages of the illness. </w:t>
      </w:r>
    </w:p>
    <w:p w14:paraId="141AA624" w14:textId="376E8A75" w:rsidR="00D365AD" w:rsidRPr="00A02ABC" w:rsidRDefault="277C9633" w:rsidP="0059703D">
      <w:pPr>
        <w:pStyle w:val="Paragraphtext"/>
        <w:rPr>
          <w:b/>
          <w:bCs/>
        </w:rPr>
      </w:pPr>
      <w:r w:rsidRPr="552DFC98">
        <w:rPr>
          <w:rFonts w:eastAsia="Calibri"/>
        </w:rPr>
        <w:t>Until they me</w:t>
      </w:r>
      <w:r w:rsidR="4FF9AADB" w:rsidRPr="552DFC98">
        <w:rPr>
          <w:rFonts w:eastAsia="Calibri"/>
        </w:rPr>
        <w:t xml:space="preserve">et </w:t>
      </w:r>
      <w:r w:rsidR="103CDCA4" w:rsidRPr="552DFC98">
        <w:rPr>
          <w:rFonts w:eastAsia="Arial"/>
        </w:rPr>
        <w:t>t</w:t>
      </w:r>
      <w:r w:rsidR="00D365AD" w:rsidRPr="552DFC98">
        <w:rPr>
          <w:rFonts w:eastAsia="Arial"/>
        </w:rPr>
        <w:t xml:space="preserve">he </w:t>
      </w:r>
      <w:hyperlink w:anchor="_Case_clearance" w:history="1">
        <w:r w:rsidR="00D365AD" w:rsidRPr="00492E29">
          <w:rPr>
            <w:rStyle w:val="Hyperlink"/>
            <w:rFonts w:eastAsia="Arial"/>
          </w:rPr>
          <w:t>clearance criteria</w:t>
        </w:r>
      </w:hyperlink>
      <w:r w:rsidR="3BED151D" w:rsidRPr="00492E29">
        <w:rPr>
          <w:rFonts w:eastAsia="Arial"/>
          <w:color w:val="auto"/>
        </w:rPr>
        <w:t>,</w:t>
      </w:r>
      <w:r w:rsidR="3BED151D" w:rsidRPr="552DFC98">
        <w:rPr>
          <w:rFonts w:eastAsia="Arial"/>
          <w:color w:val="auto"/>
        </w:rPr>
        <w:t xml:space="preserve"> cases should:</w:t>
      </w:r>
    </w:p>
    <w:p w14:paraId="7F7E7BED" w14:textId="599E33F7" w:rsidR="00D365AD" w:rsidRPr="002A2740" w:rsidRDefault="7FBE9F54" w:rsidP="002A2740">
      <w:pPr>
        <w:pStyle w:val="Bullet"/>
        <w:rPr>
          <w:b/>
          <w:bCs/>
          <w:sz w:val="24"/>
          <w:szCs w:val="24"/>
        </w:rPr>
      </w:pPr>
      <w:r w:rsidRPr="002A2740">
        <w:rPr>
          <w:sz w:val="24"/>
          <w:szCs w:val="24"/>
        </w:rPr>
        <w:t>Keep lesions covered when around other people or animals—</w:t>
      </w:r>
      <w:r w:rsidR="00B342B7" w:rsidRPr="002A2740">
        <w:rPr>
          <w:sz w:val="24"/>
          <w:szCs w:val="24"/>
        </w:rPr>
        <w:t>use</w:t>
      </w:r>
      <w:r w:rsidRPr="002A2740">
        <w:rPr>
          <w:sz w:val="24"/>
          <w:szCs w:val="24"/>
        </w:rPr>
        <w:t xml:space="preserve"> a </w:t>
      </w:r>
      <w:r w:rsidR="003C3E4A" w:rsidRPr="002A2740">
        <w:rPr>
          <w:sz w:val="24"/>
          <w:szCs w:val="24"/>
        </w:rPr>
        <w:t xml:space="preserve">waterproof </w:t>
      </w:r>
      <w:r w:rsidRPr="002A2740">
        <w:rPr>
          <w:sz w:val="24"/>
          <w:szCs w:val="24"/>
        </w:rPr>
        <w:t>dressing or bandage</w:t>
      </w:r>
      <w:r w:rsidR="00B342B7" w:rsidRPr="002A2740">
        <w:rPr>
          <w:sz w:val="24"/>
          <w:szCs w:val="24"/>
        </w:rPr>
        <w:t xml:space="preserve"> and then cover with clothing</w:t>
      </w:r>
      <w:r w:rsidRPr="002A2740">
        <w:rPr>
          <w:sz w:val="24"/>
          <w:szCs w:val="24"/>
        </w:rPr>
        <w:t>.</w:t>
      </w:r>
    </w:p>
    <w:p w14:paraId="5DC30B95" w14:textId="75CCBB80" w:rsidR="00D365AD" w:rsidRPr="002A2740" w:rsidRDefault="7FBE9F54" w:rsidP="002A2740">
      <w:pPr>
        <w:pStyle w:val="Bullet"/>
        <w:rPr>
          <w:sz w:val="24"/>
          <w:szCs w:val="24"/>
        </w:rPr>
      </w:pPr>
      <w:r w:rsidRPr="002A2740">
        <w:rPr>
          <w:sz w:val="24"/>
          <w:szCs w:val="24"/>
        </w:rPr>
        <w:t>Wear a surgical m</w:t>
      </w:r>
      <w:r w:rsidR="346A6846" w:rsidRPr="002A2740">
        <w:rPr>
          <w:sz w:val="24"/>
          <w:szCs w:val="24"/>
        </w:rPr>
        <w:t>a</w:t>
      </w:r>
      <w:r w:rsidRPr="002A2740">
        <w:rPr>
          <w:sz w:val="24"/>
          <w:szCs w:val="24"/>
        </w:rPr>
        <w:t>sk when around other people or animals if oral lesions</w:t>
      </w:r>
      <w:r w:rsidR="00862CA2" w:rsidRPr="002A2740">
        <w:rPr>
          <w:sz w:val="24"/>
          <w:szCs w:val="24"/>
        </w:rPr>
        <w:t>,</w:t>
      </w:r>
      <w:r w:rsidRPr="002A2740">
        <w:rPr>
          <w:sz w:val="24"/>
          <w:szCs w:val="24"/>
        </w:rPr>
        <w:t xml:space="preserve"> pharyngitis</w:t>
      </w:r>
      <w:r w:rsidR="00644E16" w:rsidRPr="002A2740">
        <w:rPr>
          <w:sz w:val="24"/>
          <w:szCs w:val="24"/>
        </w:rPr>
        <w:t>,</w:t>
      </w:r>
      <w:r w:rsidR="00862CA2" w:rsidRPr="002A2740">
        <w:rPr>
          <w:sz w:val="24"/>
          <w:szCs w:val="24"/>
        </w:rPr>
        <w:t xml:space="preserve"> or respiratory symptoms </w:t>
      </w:r>
      <w:r w:rsidR="00AD4FDD" w:rsidRPr="002A2740">
        <w:rPr>
          <w:sz w:val="24"/>
          <w:szCs w:val="24"/>
        </w:rPr>
        <w:t>(</w:t>
      </w:r>
      <w:r w:rsidR="00862CA2" w:rsidRPr="002A2740">
        <w:rPr>
          <w:sz w:val="24"/>
          <w:szCs w:val="24"/>
        </w:rPr>
        <w:t>such as coughing</w:t>
      </w:r>
      <w:r w:rsidR="00AD4FDD" w:rsidRPr="002A2740">
        <w:rPr>
          <w:sz w:val="24"/>
          <w:szCs w:val="24"/>
        </w:rPr>
        <w:t>)</w:t>
      </w:r>
      <w:r w:rsidR="00862CA2" w:rsidRPr="002A2740">
        <w:rPr>
          <w:sz w:val="24"/>
          <w:szCs w:val="24"/>
        </w:rPr>
        <w:t xml:space="preserve"> </w:t>
      </w:r>
      <w:r w:rsidRPr="002A2740">
        <w:rPr>
          <w:sz w:val="24"/>
          <w:szCs w:val="24"/>
        </w:rPr>
        <w:t>are present.</w:t>
      </w:r>
    </w:p>
    <w:p w14:paraId="0950B013" w14:textId="0778E490" w:rsidR="00D365AD" w:rsidRPr="002A2740" w:rsidRDefault="4BC948A9" w:rsidP="002A2740">
      <w:pPr>
        <w:pStyle w:val="Bullet"/>
        <w:rPr>
          <w:sz w:val="24"/>
          <w:szCs w:val="24"/>
        </w:rPr>
      </w:pPr>
      <w:r w:rsidRPr="002A2740">
        <w:rPr>
          <w:sz w:val="24"/>
          <w:szCs w:val="24"/>
        </w:rPr>
        <w:t>Always practice careful hand and respiratory hygiene</w:t>
      </w:r>
      <w:r w:rsidR="7FBE9F54" w:rsidRPr="002A2740">
        <w:rPr>
          <w:sz w:val="24"/>
          <w:szCs w:val="24"/>
        </w:rPr>
        <w:t>.</w:t>
      </w:r>
    </w:p>
    <w:p w14:paraId="6324A0B4" w14:textId="051413BC" w:rsidR="00D365AD" w:rsidRPr="002A2740" w:rsidRDefault="7FBE9F54" w:rsidP="002A2740">
      <w:pPr>
        <w:pStyle w:val="Bullet"/>
        <w:rPr>
          <w:sz w:val="24"/>
          <w:szCs w:val="24"/>
        </w:rPr>
      </w:pPr>
      <w:r w:rsidRPr="002A2740">
        <w:rPr>
          <w:sz w:val="24"/>
          <w:szCs w:val="24"/>
        </w:rPr>
        <w:t>Avoid touching their face or rubbing their eyes, especially if blisters are present on or near their eyes</w:t>
      </w:r>
      <w:r w:rsidR="002B53E3" w:rsidRPr="002A2740">
        <w:rPr>
          <w:sz w:val="24"/>
          <w:szCs w:val="24"/>
        </w:rPr>
        <w:t xml:space="preserve"> or hands</w:t>
      </w:r>
      <w:r w:rsidRPr="002A2740">
        <w:rPr>
          <w:sz w:val="24"/>
          <w:szCs w:val="24"/>
        </w:rPr>
        <w:t>.</w:t>
      </w:r>
    </w:p>
    <w:p w14:paraId="1725C81C" w14:textId="38B84933" w:rsidR="00B72B2D" w:rsidRPr="002A2740" w:rsidRDefault="001379B9" w:rsidP="002A2740">
      <w:pPr>
        <w:pStyle w:val="Bullet"/>
        <w:rPr>
          <w:sz w:val="24"/>
          <w:szCs w:val="24"/>
        </w:rPr>
      </w:pPr>
      <w:r w:rsidRPr="002A2740">
        <w:rPr>
          <w:sz w:val="24"/>
          <w:szCs w:val="24"/>
        </w:rPr>
        <w:t>Limit</w:t>
      </w:r>
      <w:r w:rsidR="005A66A9" w:rsidRPr="002A2740">
        <w:rPr>
          <w:sz w:val="24"/>
          <w:szCs w:val="24"/>
        </w:rPr>
        <w:t xml:space="preserve"> close contact with household members</w:t>
      </w:r>
      <w:r w:rsidRPr="002A2740">
        <w:rPr>
          <w:sz w:val="24"/>
          <w:szCs w:val="24"/>
        </w:rPr>
        <w:t xml:space="preserve"> where possible,</w:t>
      </w:r>
      <w:r w:rsidR="005A66A9" w:rsidRPr="002A2740">
        <w:rPr>
          <w:sz w:val="24"/>
          <w:szCs w:val="24"/>
        </w:rPr>
        <w:t xml:space="preserve"> by s</w:t>
      </w:r>
      <w:r w:rsidR="7FBE9F54" w:rsidRPr="002A2740">
        <w:rPr>
          <w:sz w:val="24"/>
          <w:szCs w:val="24"/>
        </w:rPr>
        <w:t>leep</w:t>
      </w:r>
      <w:r w:rsidR="005A66A9" w:rsidRPr="002A2740">
        <w:rPr>
          <w:sz w:val="24"/>
          <w:szCs w:val="24"/>
        </w:rPr>
        <w:t>ing</w:t>
      </w:r>
      <w:r w:rsidR="7FBE9F54" w:rsidRPr="002A2740">
        <w:rPr>
          <w:sz w:val="24"/>
          <w:szCs w:val="24"/>
        </w:rPr>
        <w:t xml:space="preserve"> in a separate room </w:t>
      </w:r>
      <w:r w:rsidR="005A66A9" w:rsidRPr="002A2740">
        <w:rPr>
          <w:sz w:val="24"/>
          <w:szCs w:val="24"/>
        </w:rPr>
        <w:t>and/or using a separate or ensuite bathroom.</w:t>
      </w:r>
    </w:p>
    <w:p w14:paraId="410847DB" w14:textId="1DB53424" w:rsidR="005A66A9" w:rsidRPr="002A2740" w:rsidRDefault="7FBE9F54" w:rsidP="002A2740">
      <w:pPr>
        <w:pStyle w:val="Bullet"/>
        <w:rPr>
          <w:sz w:val="24"/>
          <w:szCs w:val="24"/>
        </w:rPr>
      </w:pPr>
      <w:r w:rsidRPr="002A2740">
        <w:rPr>
          <w:sz w:val="24"/>
          <w:szCs w:val="24"/>
        </w:rPr>
        <w:t>Not share clothing, bedding or towels, and do their own laundry.</w:t>
      </w:r>
    </w:p>
    <w:p w14:paraId="1EC1B4CB" w14:textId="5BDD3D0E" w:rsidR="00863299" w:rsidRPr="002A2740" w:rsidRDefault="008C1DBD" w:rsidP="002A2740">
      <w:pPr>
        <w:pStyle w:val="Bullet"/>
        <w:rPr>
          <w:sz w:val="24"/>
          <w:szCs w:val="24"/>
        </w:rPr>
      </w:pPr>
      <w:r w:rsidRPr="002A2740">
        <w:rPr>
          <w:sz w:val="24"/>
          <w:szCs w:val="24"/>
        </w:rPr>
        <w:t xml:space="preserve">Not share </w:t>
      </w:r>
      <w:r w:rsidR="00002D99" w:rsidRPr="002A2740">
        <w:rPr>
          <w:sz w:val="24"/>
          <w:szCs w:val="24"/>
        </w:rPr>
        <w:t>unwashed cutlery and crockery.</w:t>
      </w:r>
    </w:p>
    <w:p w14:paraId="749FBE9D" w14:textId="5A3B10A4" w:rsidR="00CD3D6C" w:rsidRPr="002A2740" w:rsidRDefault="002A2740" w:rsidP="002A2740">
      <w:pPr>
        <w:pStyle w:val="Bullet"/>
        <w:rPr>
          <w:sz w:val="24"/>
          <w:szCs w:val="24"/>
        </w:rPr>
      </w:pPr>
      <w:r w:rsidRPr="002A2740">
        <w:rPr>
          <w:sz w:val="24"/>
          <w:szCs w:val="24"/>
        </w:rPr>
        <w:t xml:space="preserve">Work </w:t>
      </w:r>
      <w:r w:rsidR="002B53E3" w:rsidRPr="002A2740">
        <w:rPr>
          <w:sz w:val="24"/>
          <w:szCs w:val="24"/>
        </w:rPr>
        <w:t xml:space="preserve">from </w:t>
      </w:r>
      <w:r w:rsidR="00CD3D6C" w:rsidRPr="002A2740">
        <w:rPr>
          <w:sz w:val="24"/>
          <w:szCs w:val="24"/>
        </w:rPr>
        <w:t>home, if possible,</w:t>
      </w:r>
      <w:r w:rsidR="002B53E3" w:rsidRPr="002A2740">
        <w:rPr>
          <w:sz w:val="24"/>
          <w:szCs w:val="24"/>
        </w:rPr>
        <w:t xml:space="preserve"> unless risk </w:t>
      </w:r>
      <w:r w:rsidR="00157F9F" w:rsidRPr="002A2740">
        <w:rPr>
          <w:sz w:val="24"/>
          <w:szCs w:val="24"/>
        </w:rPr>
        <w:t xml:space="preserve">is </w:t>
      </w:r>
      <w:r w:rsidR="002B53E3" w:rsidRPr="002A2740">
        <w:rPr>
          <w:sz w:val="24"/>
          <w:szCs w:val="24"/>
        </w:rPr>
        <w:t xml:space="preserve">assessed by PHU as suitable to attend the workplace. </w:t>
      </w:r>
    </w:p>
    <w:p w14:paraId="74441B2F" w14:textId="021C022D" w:rsidR="00CD3D6C" w:rsidRPr="002A2740" w:rsidRDefault="00207331" w:rsidP="002A2740">
      <w:pPr>
        <w:pStyle w:val="Bullet"/>
        <w:rPr>
          <w:sz w:val="24"/>
          <w:szCs w:val="24"/>
        </w:rPr>
      </w:pPr>
      <w:r w:rsidRPr="002A2740">
        <w:rPr>
          <w:sz w:val="24"/>
          <w:szCs w:val="24"/>
        </w:rPr>
        <w:t xml:space="preserve">Clean and disinfect any </w:t>
      </w:r>
      <w:r w:rsidR="00863299" w:rsidRPr="002A2740">
        <w:rPr>
          <w:sz w:val="24"/>
          <w:szCs w:val="24"/>
        </w:rPr>
        <w:t xml:space="preserve">shared spaces (including bathrooms), appliances or items immediately after use. </w:t>
      </w:r>
    </w:p>
    <w:p w14:paraId="68959CE2" w14:textId="5BE53306" w:rsidR="00D365AD" w:rsidRPr="008F6813" w:rsidRDefault="00D365AD" w:rsidP="005D13F4">
      <w:pPr>
        <w:pStyle w:val="ListParagraph"/>
        <w:spacing w:before="0" w:after="160"/>
        <w:rPr>
          <w:rFonts w:cs="Arial"/>
        </w:rPr>
      </w:pPr>
    </w:p>
    <w:p w14:paraId="6E01324F" w14:textId="2D49638D" w:rsidR="3690E4F6" w:rsidRDefault="7FBE9F54" w:rsidP="3690E4F6">
      <w:pPr>
        <w:pStyle w:val="ListParagraph"/>
        <w:spacing w:before="0" w:after="160"/>
        <w:ind w:left="0"/>
        <w:rPr>
          <w:rFonts w:cs="Arial"/>
        </w:rPr>
      </w:pPr>
      <w:r w:rsidRPr="552DFC98">
        <w:rPr>
          <w:rFonts w:cs="Arial"/>
        </w:rPr>
        <w:t xml:space="preserve">Cases should </w:t>
      </w:r>
      <w:r w:rsidR="00C116EA">
        <w:rPr>
          <w:rFonts w:cs="Arial"/>
        </w:rPr>
        <w:t>not</w:t>
      </w:r>
      <w:r w:rsidRPr="552DFC98">
        <w:rPr>
          <w:rFonts w:cs="Arial"/>
        </w:rPr>
        <w:t>:</w:t>
      </w:r>
    </w:p>
    <w:p w14:paraId="11623E04" w14:textId="1C960054" w:rsidR="00D365AD" w:rsidRPr="00B61D7C" w:rsidRDefault="001C1A84" w:rsidP="00B61D7C">
      <w:pPr>
        <w:pStyle w:val="Bullet"/>
        <w:rPr>
          <w:sz w:val="24"/>
          <w:szCs w:val="24"/>
        </w:rPr>
      </w:pPr>
      <w:r w:rsidRPr="00B61D7C">
        <w:rPr>
          <w:sz w:val="24"/>
          <w:szCs w:val="24"/>
        </w:rPr>
        <w:t>Have c</w:t>
      </w:r>
      <w:r w:rsidR="7FBE9F54" w:rsidRPr="00B61D7C">
        <w:rPr>
          <w:sz w:val="24"/>
          <w:szCs w:val="24"/>
        </w:rPr>
        <w:t>lose or intimate contact with others, including all sexual activity.</w:t>
      </w:r>
    </w:p>
    <w:p w14:paraId="160B8FE7" w14:textId="4E5A72F6" w:rsidR="007A3F95" w:rsidRPr="00B61D7C" w:rsidRDefault="001C1A84" w:rsidP="00B61D7C">
      <w:pPr>
        <w:pStyle w:val="Bullet"/>
        <w:rPr>
          <w:rFonts w:eastAsia="Arial"/>
          <w:sz w:val="24"/>
          <w:szCs w:val="24"/>
        </w:rPr>
      </w:pPr>
      <w:r w:rsidRPr="00B61D7C">
        <w:rPr>
          <w:rFonts w:eastAsia="Arial"/>
          <w:sz w:val="24"/>
          <w:szCs w:val="24"/>
        </w:rPr>
        <w:t>Enter</w:t>
      </w:r>
      <w:r w:rsidR="7894DEE8" w:rsidRPr="00B61D7C">
        <w:rPr>
          <w:rFonts w:eastAsia="Arial"/>
          <w:sz w:val="24"/>
          <w:szCs w:val="24"/>
        </w:rPr>
        <w:t xml:space="preserve"> high-risk settings such as early childhood education and care services, aged care, healthcare settings, and settings with young children and those at higher risk of severe disease, including for work, unless seeking medical attention</w:t>
      </w:r>
      <w:r w:rsidR="00875F5A" w:rsidRPr="00B61D7C">
        <w:rPr>
          <w:rFonts w:eastAsia="Arial"/>
          <w:sz w:val="24"/>
          <w:szCs w:val="24"/>
          <w:vertAlign w:val="superscript"/>
        </w:rPr>
        <w:t>*</w:t>
      </w:r>
      <w:r w:rsidR="7894DEE8" w:rsidRPr="00B61D7C">
        <w:rPr>
          <w:rFonts w:eastAsia="Arial"/>
          <w:sz w:val="24"/>
          <w:szCs w:val="24"/>
        </w:rPr>
        <w:t>.</w:t>
      </w:r>
    </w:p>
    <w:p w14:paraId="6A075D64" w14:textId="59F244C3" w:rsidR="00D365AD" w:rsidRPr="00B61D7C" w:rsidRDefault="001C1A84" w:rsidP="00B61D7C">
      <w:pPr>
        <w:pStyle w:val="Bullet"/>
        <w:rPr>
          <w:b/>
          <w:bCs/>
          <w:sz w:val="24"/>
          <w:szCs w:val="24"/>
        </w:rPr>
      </w:pPr>
      <w:r w:rsidRPr="00B61D7C">
        <w:rPr>
          <w:rFonts w:eastAsia="Arial"/>
          <w:sz w:val="24"/>
          <w:szCs w:val="24"/>
        </w:rPr>
        <w:lastRenderedPageBreak/>
        <w:t>Have</w:t>
      </w:r>
      <w:r w:rsidR="4B18B460" w:rsidRPr="00B61D7C">
        <w:rPr>
          <w:rFonts w:eastAsia="Arial"/>
          <w:sz w:val="24"/>
          <w:szCs w:val="24"/>
        </w:rPr>
        <w:t xml:space="preserve"> c</w:t>
      </w:r>
      <w:r w:rsidR="1EE7093E" w:rsidRPr="00B61D7C">
        <w:rPr>
          <w:rFonts w:eastAsia="Arial"/>
          <w:sz w:val="24"/>
          <w:szCs w:val="24"/>
        </w:rPr>
        <w:t xml:space="preserve">ontact with people who are at higher risk of severe disease, including immunosuppressed people, </w:t>
      </w:r>
      <w:r w:rsidR="007A3F95" w:rsidRPr="00B61D7C">
        <w:rPr>
          <w:rFonts w:eastAsia="Arial"/>
          <w:sz w:val="24"/>
          <w:szCs w:val="24"/>
        </w:rPr>
        <w:t>pregnant people</w:t>
      </w:r>
      <w:r w:rsidR="1EE7093E" w:rsidRPr="00B61D7C">
        <w:rPr>
          <w:rFonts w:eastAsia="Arial"/>
          <w:sz w:val="24"/>
          <w:szCs w:val="24"/>
        </w:rPr>
        <w:t>, and young children.</w:t>
      </w:r>
    </w:p>
    <w:p w14:paraId="46910106" w14:textId="37ECFA8E" w:rsidR="00D365AD" w:rsidRPr="00B61D7C" w:rsidRDefault="001C1A84" w:rsidP="00B61D7C">
      <w:pPr>
        <w:pStyle w:val="Bullet"/>
        <w:rPr>
          <w:b/>
          <w:bCs/>
          <w:sz w:val="24"/>
          <w:szCs w:val="24"/>
        </w:rPr>
      </w:pPr>
      <w:r w:rsidRPr="00B61D7C">
        <w:rPr>
          <w:rFonts w:eastAsia="Arial"/>
          <w:sz w:val="24"/>
          <w:szCs w:val="24"/>
        </w:rPr>
        <w:t>Have c</w:t>
      </w:r>
      <w:r w:rsidR="1EE7093E" w:rsidRPr="00B61D7C">
        <w:rPr>
          <w:rFonts w:eastAsia="Arial"/>
          <w:sz w:val="24"/>
          <w:szCs w:val="24"/>
        </w:rPr>
        <w:t>lose contact with animals, particularly dogs and rodents (</w:t>
      </w:r>
      <w:r w:rsidR="00D730FC" w:rsidRPr="00B61D7C">
        <w:rPr>
          <w:rFonts w:eastAsia="Arial"/>
          <w:sz w:val="24"/>
          <w:szCs w:val="24"/>
        </w:rPr>
        <w:t xml:space="preserve">e.g., </w:t>
      </w:r>
      <w:r w:rsidR="1EE7093E" w:rsidRPr="00B61D7C">
        <w:rPr>
          <w:rFonts w:eastAsia="Arial"/>
          <w:sz w:val="24"/>
          <w:szCs w:val="24"/>
        </w:rPr>
        <w:t>mice, rats, hamsters, gerbils, guinea pigs, etc</w:t>
      </w:r>
      <w:r w:rsidR="00D730FC" w:rsidRPr="00B61D7C">
        <w:rPr>
          <w:rFonts w:eastAsia="Arial"/>
          <w:sz w:val="24"/>
          <w:szCs w:val="24"/>
        </w:rPr>
        <w:t>.</w:t>
      </w:r>
      <w:r w:rsidR="1EE7093E" w:rsidRPr="00B61D7C">
        <w:rPr>
          <w:rFonts w:eastAsia="Arial"/>
          <w:sz w:val="24"/>
          <w:szCs w:val="24"/>
        </w:rPr>
        <w:t xml:space="preserve">), due to the possibility of human-to-animal transmission. </w:t>
      </w:r>
    </w:p>
    <w:p w14:paraId="34572113" w14:textId="639FC00A" w:rsidR="00D365AD" w:rsidRPr="00B61D7C" w:rsidRDefault="001C1A84" w:rsidP="00B61D7C">
      <w:pPr>
        <w:pStyle w:val="Bullet"/>
        <w:rPr>
          <w:b/>
          <w:bCs/>
          <w:sz w:val="24"/>
          <w:szCs w:val="24"/>
        </w:rPr>
      </w:pPr>
      <w:r w:rsidRPr="00B61D7C">
        <w:rPr>
          <w:rFonts w:eastAsia="Calibri"/>
          <w:sz w:val="24"/>
          <w:szCs w:val="24"/>
        </w:rPr>
        <w:t>Donate</w:t>
      </w:r>
      <w:r w:rsidR="00D365AD" w:rsidRPr="00B61D7C">
        <w:rPr>
          <w:rFonts w:eastAsia="Calibri"/>
          <w:sz w:val="24"/>
          <w:szCs w:val="24"/>
        </w:rPr>
        <w:t xml:space="preserve"> any human tissue, including blood, cells, tissue, breast milk, semen, or organs (while unwell and for 12 weeks following clearance). </w:t>
      </w:r>
    </w:p>
    <w:p w14:paraId="0B6EB8E5" w14:textId="48CF7C91" w:rsidR="00E52A63" w:rsidRPr="00A02ABC" w:rsidRDefault="20E821E6" w:rsidP="552DFC98">
      <w:pPr>
        <w:rPr>
          <w:rFonts w:eastAsia="Arial" w:cs="Arial"/>
        </w:rPr>
      </w:pPr>
      <w:r w:rsidRPr="552DFC98">
        <w:rPr>
          <w:rFonts w:eastAsia="Arial" w:cs="Arial"/>
        </w:rPr>
        <w:t>I</w:t>
      </w:r>
      <w:r w:rsidR="4854CC93" w:rsidRPr="552DFC98">
        <w:rPr>
          <w:rFonts w:eastAsia="Arial" w:cs="Arial"/>
        </w:rPr>
        <w:t xml:space="preserve">n certain circumstances, cases </w:t>
      </w:r>
      <w:r w:rsidR="003509E9">
        <w:rPr>
          <w:rFonts w:eastAsia="Arial" w:cs="Arial"/>
        </w:rPr>
        <w:t xml:space="preserve">should isolate (at home or </w:t>
      </w:r>
      <w:r w:rsidR="00BA4C5B">
        <w:rPr>
          <w:rFonts w:eastAsia="Arial" w:cs="Arial"/>
        </w:rPr>
        <w:t xml:space="preserve">in </w:t>
      </w:r>
      <w:r w:rsidR="003509E9">
        <w:rPr>
          <w:rFonts w:eastAsia="Arial" w:cs="Arial"/>
        </w:rPr>
        <w:t xml:space="preserve">hospital) until they meet the </w:t>
      </w:r>
      <w:hyperlink w:anchor="_Case_clearance" w:history="1">
        <w:r w:rsidR="003509E9" w:rsidRPr="00492E29">
          <w:rPr>
            <w:rStyle w:val="Hyperlink"/>
            <w:rFonts w:eastAsia="Arial" w:cs="Arial"/>
          </w:rPr>
          <w:t>clearance criteria</w:t>
        </w:r>
      </w:hyperlink>
      <w:r w:rsidR="4854CC93" w:rsidRPr="000E2263">
        <w:rPr>
          <w:rFonts w:eastAsia="Arial" w:cs="Arial"/>
          <w:vertAlign w:val="superscript"/>
        </w:rPr>
        <w:t xml:space="preserve"> </w:t>
      </w:r>
      <w:r w:rsidR="00B97A00" w:rsidRPr="000E2263">
        <w:rPr>
          <w:rFonts w:eastAsia="Arial" w:cs="Arial"/>
          <w:vertAlign w:val="superscript"/>
        </w:rPr>
        <w:t>*</w:t>
      </w:r>
      <w:r w:rsidR="00875F5A" w:rsidRPr="000E2263">
        <w:rPr>
          <w:rFonts w:eastAsia="Arial" w:cs="Arial"/>
          <w:vertAlign w:val="superscript"/>
        </w:rPr>
        <w:t>*</w:t>
      </w:r>
      <w:r w:rsidR="00D75E50">
        <w:rPr>
          <w:rFonts w:eastAsia="Arial" w:cs="Arial"/>
        </w:rPr>
        <w:t xml:space="preserve"> and wear a surgical mask when around other people or animals</w:t>
      </w:r>
      <w:r w:rsidR="4854CC93" w:rsidRPr="552DFC98">
        <w:rPr>
          <w:rFonts w:eastAsia="Arial" w:cs="Arial"/>
        </w:rPr>
        <w:t>, including</w:t>
      </w:r>
      <w:r w:rsidR="00253AC3">
        <w:rPr>
          <w:rFonts w:eastAsia="Arial" w:cs="Arial"/>
        </w:rPr>
        <w:t xml:space="preserve"> where</w:t>
      </w:r>
      <w:r w:rsidR="4854CC93" w:rsidRPr="552DFC98">
        <w:rPr>
          <w:rFonts w:eastAsia="Arial" w:cs="Arial"/>
        </w:rPr>
        <w:t>:</w:t>
      </w:r>
    </w:p>
    <w:p w14:paraId="354E451C" w14:textId="55BD7BA0" w:rsidR="00E52A63" w:rsidRPr="0035723B" w:rsidRDefault="00253AC3" w:rsidP="0035723B">
      <w:pPr>
        <w:pStyle w:val="Bullet"/>
        <w:rPr>
          <w:rFonts w:eastAsia="Arial"/>
          <w:sz w:val="24"/>
          <w:szCs w:val="24"/>
        </w:rPr>
      </w:pPr>
      <w:r w:rsidRPr="0035723B">
        <w:rPr>
          <w:rFonts w:eastAsia="Arial"/>
          <w:sz w:val="24"/>
          <w:szCs w:val="24"/>
        </w:rPr>
        <w:t>T</w:t>
      </w:r>
      <w:r w:rsidR="4854CC93" w:rsidRPr="0035723B">
        <w:rPr>
          <w:rFonts w:eastAsia="Arial"/>
          <w:sz w:val="24"/>
          <w:szCs w:val="24"/>
        </w:rPr>
        <w:t xml:space="preserve">hey are </w:t>
      </w:r>
      <w:r w:rsidR="20E821E6" w:rsidRPr="0035723B">
        <w:rPr>
          <w:rFonts w:eastAsia="Arial"/>
          <w:sz w:val="24"/>
          <w:szCs w:val="24"/>
        </w:rPr>
        <w:t>unable to cover their lesions due to disseminated disease or potential generation of infectious droplets</w:t>
      </w:r>
      <w:r w:rsidR="00B97A00" w:rsidRPr="0035723B">
        <w:rPr>
          <w:rFonts w:eastAsia="Arial"/>
          <w:sz w:val="24"/>
          <w:szCs w:val="24"/>
        </w:rPr>
        <w:t xml:space="preserve"> due to oral lesions, pharyngitis, or respiratory symptoms</w:t>
      </w:r>
      <w:r w:rsidR="0033491C" w:rsidRPr="0035723B">
        <w:rPr>
          <w:rFonts w:eastAsia="Arial"/>
          <w:sz w:val="24"/>
          <w:szCs w:val="24"/>
        </w:rPr>
        <w:t xml:space="preserve">. </w:t>
      </w:r>
    </w:p>
    <w:p w14:paraId="764C6AD3" w14:textId="715B2F2F" w:rsidR="001C00DA" w:rsidRPr="0035723B" w:rsidRDefault="0033491C" w:rsidP="0035723B">
      <w:pPr>
        <w:pStyle w:val="Bullet"/>
        <w:rPr>
          <w:rFonts w:eastAsia="Arial"/>
          <w:sz w:val="24"/>
          <w:szCs w:val="24"/>
        </w:rPr>
      </w:pPr>
      <w:r w:rsidRPr="0035723B">
        <w:rPr>
          <w:rFonts w:eastAsia="Arial"/>
          <w:sz w:val="24"/>
          <w:szCs w:val="24"/>
        </w:rPr>
        <w:t>There is a reasonable suspicion the case is infected with clade I</w:t>
      </w:r>
      <w:r w:rsidR="008C04B1" w:rsidRPr="0035723B">
        <w:rPr>
          <w:rFonts w:eastAsia="Arial"/>
          <w:sz w:val="24"/>
          <w:szCs w:val="24"/>
        </w:rPr>
        <w:t xml:space="preserve"> (see </w:t>
      </w:r>
      <w:hyperlink w:anchor="_Case_management" w:history="1">
        <w:r w:rsidR="008C04B1" w:rsidRPr="0035723B">
          <w:rPr>
            <w:rStyle w:val="Hyperlink"/>
            <w:rFonts w:eastAsia="Arial" w:cs="Arial"/>
            <w:sz w:val="24"/>
            <w:szCs w:val="24"/>
          </w:rPr>
          <w:t>Section 8: Box 1)</w:t>
        </w:r>
      </w:hyperlink>
      <w:r w:rsidRPr="0035723B">
        <w:rPr>
          <w:rFonts w:eastAsia="Arial"/>
          <w:sz w:val="24"/>
          <w:szCs w:val="24"/>
        </w:rPr>
        <w:t>, or clade I</w:t>
      </w:r>
      <w:r w:rsidR="00253AC3" w:rsidRPr="0035723B">
        <w:rPr>
          <w:rFonts w:eastAsia="Arial"/>
          <w:sz w:val="24"/>
          <w:szCs w:val="24"/>
        </w:rPr>
        <w:t xml:space="preserve"> has been confirmed</w:t>
      </w:r>
      <w:r w:rsidRPr="0035723B">
        <w:rPr>
          <w:rFonts w:eastAsia="Arial"/>
          <w:sz w:val="24"/>
          <w:szCs w:val="24"/>
        </w:rPr>
        <w:t xml:space="preserve"> via WGS</w:t>
      </w:r>
      <w:r w:rsidR="00253AC3" w:rsidRPr="0035723B">
        <w:rPr>
          <w:rFonts w:eastAsia="Arial"/>
          <w:sz w:val="24"/>
          <w:szCs w:val="24"/>
        </w:rPr>
        <w:t>.</w:t>
      </w:r>
    </w:p>
    <w:p w14:paraId="551E5C8A" w14:textId="2ABED265" w:rsidR="00E52A63" w:rsidRPr="005D13F4" w:rsidRDefault="00875F5A" w:rsidP="552DFC98">
      <w:pPr>
        <w:rPr>
          <w:rFonts w:eastAsia="Arial" w:cs="Arial"/>
          <w:sz w:val="20"/>
          <w:szCs w:val="20"/>
        </w:rPr>
      </w:pPr>
      <w:r w:rsidRPr="005D13F4">
        <w:rPr>
          <w:rFonts w:eastAsia="Arial" w:cs="Arial"/>
          <w:sz w:val="20"/>
          <w:szCs w:val="20"/>
        </w:rPr>
        <w:t>*</w:t>
      </w:r>
      <w:r w:rsidR="2C1EC21E" w:rsidRPr="005D13F4">
        <w:rPr>
          <w:rFonts w:eastAsia="Arial" w:cs="Arial"/>
          <w:sz w:val="20"/>
          <w:szCs w:val="20"/>
        </w:rPr>
        <w:t>PHU</w:t>
      </w:r>
      <w:r w:rsidR="00650A1C" w:rsidRPr="005D13F4">
        <w:rPr>
          <w:rFonts w:eastAsia="Arial" w:cs="Arial"/>
          <w:sz w:val="20"/>
          <w:szCs w:val="20"/>
        </w:rPr>
        <w:t>s</w:t>
      </w:r>
      <w:r w:rsidR="2C1EC21E" w:rsidRPr="005D13F4">
        <w:rPr>
          <w:rFonts w:eastAsia="Arial" w:cs="Arial"/>
          <w:sz w:val="20"/>
          <w:szCs w:val="20"/>
        </w:rPr>
        <w:t xml:space="preserve"> may conduct a risk assessment for cases who work in</w:t>
      </w:r>
      <w:r w:rsidR="00697A05" w:rsidRPr="005D13F4">
        <w:rPr>
          <w:rFonts w:eastAsia="Arial" w:cs="Arial"/>
          <w:sz w:val="20"/>
          <w:szCs w:val="20"/>
        </w:rPr>
        <w:t xml:space="preserve"> </w:t>
      </w:r>
      <w:r w:rsidR="30D234DA" w:rsidRPr="005D13F4">
        <w:rPr>
          <w:rFonts w:eastAsia="Arial" w:cs="Arial"/>
          <w:sz w:val="20"/>
          <w:szCs w:val="20"/>
        </w:rPr>
        <w:t>or visit</w:t>
      </w:r>
      <w:r w:rsidR="2C1EC21E" w:rsidRPr="005D13F4">
        <w:rPr>
          <w:rFonts w:eastAsia="Arial" w:cs="Arial"/>
          <w:sz w:val="20"/>
          <w:szCs w:val="20"/>
        </w:rPr>
        <w:t xml:space="preserve"> high-risk setting</w:t>
      </w:r>
      <w:r w:rsidR="00650A1C" w:rsidRPr="005D13F4">
        <w:rPr>
          <w:rFonts w:eastAsia="Arial" w:cs="Arial"/>
          <w:sz w:val="20"/>
          <w:szCs w:val="20"/>
        </w:rPr>
        <w:t>s</w:t>
      </w:r>
      <w:r w:rsidR="2C1EC21E" w:rsidRPr="005D13F4">
        <w:rPr>
          <w:rFonts w:eastAsia="Arial" w:cs="Arial"/>
          <w:sz w:val="20"/>
          <w:szCs w:val="20"/>
        </w:rPr>
        <w:t xml:space="preserve"> </w:t>
      </w:r>
      <w:r w:rsidR="00650A1C" w:rsidRPr="005D13F4">
        <w:rPr>
          <w:rFonts w:eastAsia="Arial" w:cs="Arial"/>
          <w:sz w:val="20"/>
          <w:szCs w:val="20"/>
        </w:rPr>
        <w:t>and</w:t>
      </w:r>
      <w:r w:rsidR="2C1EC21E" w:rsidRPr="005D13F4">
        <w:rPr>
          <w:rFonts w:eastAsia="Arial" w:cs="Arial"/>
          <w:sz w:val="20"/>
          <w:szCs w:val="20"/>
        </w:rPr>
        <w:t xml:space="preserve"> cannot work from home. The risk assessment should consider: the </w:t>
      </w:r>
      <w:r w:rsidR="00392DB4" w:rsidRPr="005D13F4">
        <w:rPr>
          <w:rFonts w:eastAsia="Arial" w:cs="Arial"/>
          <w:sz w:val="20"/>
          <w:szCs w:val="20"/>
        </w:rPr>
        <w:t xml:space="preserve">clade, </w:t>
      </w:r>
      <w:r w:rsidR="2C1EC21E" w:rsidRPr="005D13F4">
        <w:rPr>
          <w:rFonts w:eastAsia="Arial" w:cs="Arial"/>
          <w:sz w:val="20"/>
          <w:szCs w:val="20"/>
        </w:rPr>
        <w:t>the type and nature of work, number and location of lesions, and mode of t</w:t>
      </w:r>
      <w:r w:rsidR="76FA8B30" w:rsidRPr="005D13F4">
        <w:rPr>
          <w:rFonts w:eastAsia="Arial" w:cs="Arial"/>
          <w:sz w:val="20"/>
          <w:szCs w:val="20"/>
        </w:rPr>
        <w:t>ransport to and from work. Cases must cover all lesions and wear a surgical mask when in high</w:t>
      </w:r>
      <w:r w:rsidR="6A9E3D35" w:rsidRPr="005D13F4">
        <w:rPr>
          <w:rFonts w:eastAsia="Arial" w:cs="Arial"/>
          <w:sz w:val="20"/>
          <w:szCs w:val="20"/>
        </w:rPr>
        <w:t>-</w:t>
      </w:r>
      <w:r w:rsidR="76FA8B30" w:rsidRPr="005D13F4">
        <w:rPr>
          <w:rFonts w:eastAsia="Arial" w:cs="Arial"/>
          <w:sz w:val="20"/>
          <w:szCs w:val="20"/>
        </w:rPr>
        <w:t>risk setting</w:t>
      </w:r>
      <w:r w:rsidR="00E7484A" w:rsidRPr="005D13F4">
        <w:rPr>
          <w:rFonts w:eastAsia="Arial" w:cs="Arial"/>
          <w:sz w:val="20"/>
          <w:szCs w:val="20"/>
        </w:rPr>
        <w:t>s</w:t>
      </w:r>
      <w:r w:rsidR="76FA8B30" w:rsidRPr="005D13F4">
        <w:rPr>
          <w:rFonts w:eastAsia="Arial" w:cs="Arial"/>
          <w:sz w:val="20"/>
          <w:szCs w:val="20"/>
        </w:rPr>
        <w:t>.</w:t>
      </w:r>
    </w:p>
    <w:p w14:paraId="55C96C1C" w14:textId="26C2706A" w:rsidR="00875F5A" w:rsidRPr="005D13F4" w:rsidRDefault="00875F5A" w:rsidP="00875F5A">
      <w:pPr>
        <w:rPr>
          <w:rFonts w:eastAsia="Arial" w:cs="Arial"/>
          <w:sz w:val="20"/>
          <w:szCs w:val="20"/>
        </w:rPr>
      </w:pPr>
      <w:r w:rsidRPr="005D13F4">
        <w:rPr>
          <w:rFonts w:eastAsia="Arial" w:cs="Arial"/>
          <w:sz w:val="20"/>
          <w:szCs w:val="20"/>
        </w:rPr>
        <w:t>**Cases who are advised to isolate at home should stay at home unless they need to leave for essential reasons (</w:t>
      </w:r>
      <w:r w:rsidR="007F0677" w:rsidRPr="005D13F4">
        <w:rPr>
          <w:rFonts w:eastAsia="Arial" w:cs="Arial"/>
          <w:sz w:val="20"/>
          <w:szCs w:val="20"/>
        </w:rPr>
        <w:t>such as</w:t>
      </w:r>
      <w:r w:rsidRPr="005D13F4">
        <w:rPr>
          <w:rFonts w:eastAsia="Arial" w:cs="Arial"/>
          <w:sz w:val="20"/>
          <w:szCs w:val="20"/>
        </w:rPr>
        <w:t xml:space="preserve"> seeking medical care). </w:t>
      </w:r>
    </w:p>
    <w:p w14:paraId="46E50E66" w14:textId="41ED6CDC" w:rsidR="005C3965" w:rsidRDefault="005C3965" w:rsidP="0059703D">
      <w:pPr>
        <w:pStyle w:val="Heading3"/>
      </w:pPr>
      <w:bookmarkStart w:id="69" w:name="_Toc179789914"/>
      <w:r>
        <w:t>Cases with</w:t>
      </w:r>
      <w:r w:rsidR="00831344">
        <w:t xml:space="preserve"> confirmed</w:t>
      </w:r>
      <w:r>
        <w:t xml:space="preserve"> </w:t>
      </w:r>
      <w:r w:rsidR="009D008B">
        <w:t xml:space="preserve">MPXV </w:t>
      </w:r>
      <w:r>
        <w:t>clade I</w:t>
      </w:r>
      <w:r w:rsidR="009D008B">
        <w:t xml:space="preserve"> infection</w:t>
      </w:r>
      <w:r w:rsidR="1AD7214C">
        <w:t xml:space="preserve"> or epi</w:t>
      </w:r>
      <w:r w:rsidR="359DC1F8">
        <w:t>demiological</w:t>
      </w:r>
      <w:r w:rsidR="0033491C">
        <w:t xml:space="preserve"> </w:t>
      </w:r>
      <w:r w:rsidR="1AD7214C">
        <w:t>links</w:t>
      </w:r>
      <w:bookmarkEnd w:id="69"/>
    </w:p>
    <w:p w14:paraId="250905C5" w14:textId="00D23084" w:rsidR="00094265" w:rsidRDefault="009D008B" w:rsidP="552DFC98">
      <w:pPr>
        <w:rPr>
          <w:rFonts w:eastAsia="Arial" w:cs="Arial"/>
        </w:rPr>
      </w:pPr>
      <w:r>
        <w:rPr>
          <w:rFonts w:eastAsia="Arial" w:cs="Arial"/>
        </w:rPr>
        <w:t xml:space="preserve">In addition to the general </w:t>
      </w:r>
      <w:hyperlink w:anchor="_Exclusion_and_restriction" w:history="1">
        <w:r w:rsidRPr="00492E29">
          <w:rPr>
            <w:rStyle w:val="Hyperlink"/>
            <w:rFonts w:eastAsia="Arial" w:cs="Arial"/>
          </w:rPr>
          <w:t>case exclusion and restriction</w:t>
        </w:r>
      </w:hyperlink>
      <w:r>
        <w:rPr>
          <w:rFonts w:eastAsia="Arial" w:cs="Arial"/>
        </w:rPr>
        <w:t xml:space="preserve"> recommendations</w:t>
      </w:r>
      <w:r w:rsidR="00583317">
        <w:rPr>
          <w:rFonts w:eastAsia="Arial" w:cs="Arial"/>
        </w:rPr>
        <w:t xml:space="preserve"> listed above</w:t>
      </w:r>
      <w:r>
        <w:rPr>
          <w:rFonts w:eastAsia="Arial" w:cs="Arial"/>
        </w:rPr>
        <w:t xml:space="preserve">, </w:t>
      </w:r>
      <w:r w:rsidR="00DD037D">
        <w:rPr>
          <w:rFonts w:eastAsia="Arial" w:cs="Arial"/>
        </w:rPr>
        <w:t xml:space="preserve">if </w:t>
      </w:r>
      <w:r w:rsidR="00F7672D">
        <w:rPr>
          <w:rFonts w:eastAsia="Arial" w:cs="Arial"/>
        </w:rPr>
        <w:t xml:space="preserve">there is a reasonable </w:t>
      </w:r>
      <w:r w:rsidR="00F7672D" w:rsidRPr="6D1CA178">
        <w:rPr>
          <w:rFonts w:eastAsia="Arial" w:cs="Arial"/>
        </w:rPr>
        <w:t>suspici</w:t>
      </w:r>
      <w:r w:rsidR="20F0B042" w:rsidRPr="6D1CA178">
        <w:rPr>
          <w:rFonts w:eastAsia="Arial" w:cs="Arial"/>
        </w:rPr>
        <w:t>on</w:t>
      </w:r>
      <w:r w:rsidR="00F7672D">
        <w:rPr>
          <w:rFonts w:eastAsia="Arial" w:cs="Arial"/>
        </w:rPr>
        <w:t xml:space="preserve"> a case is</w:t>
      </w:r>
      <w:r w:rsidR="46A46F9D" w:rsidRPr="770DBCEE">
        <w:rPr>
          <w:rFonts w:eastAsia="Arial" w:cs="Arial"/>
        </w:rPr>
        <w:t xml:space="preserve"> infected with MPXV clade </w:t>
      </w:r>
      <w:r w:rsidR="008C04B1" w:rsidRPr="00A767A2">
        <w:rPr>
          <w:rFonts w:eastAsia="Arial" w:cs="Arial"/>
        </w:rPr>
        <w:t xml:space="preserve">I (see </w:t>
      </w:r>
      <w:hyperlink w:anchor="_Case_management" w:history="1">
        <w:r w:rsidR="008C04B1" w:rsidRPr="00A767A2">
          <w:rPr>
            <w:rStyle w:val="Hyperlink"/>
            <w:rFonts w:eastAsia="Arial" w:cs="Arial"/>
          </w:rPr>
          <w:t>Section 8: Box 1</w:t>
        </w:r>
      </w:hyperlink>
      <w:r w:rsidR="008C04B1">
        <w:rPr>
          <w:rFonts w:eastAsia="Arial" w:cs="Arial"/>
        </w:rPr>
        <w:t xml:space="preserve">) </w:t>
      </w:r>
      <w:r w:rsidR="7B5EF025" w:rsidRPr="6BB582FC">
        <w:rPr>
          <w:rFonts w:eastAsia="Arial" w:cs="Arial"/>
        </w:rPr>
        <w:t>the case</w:t>
      </w:r>
      <w:r w:rsidR="002F7999" w:rsidRPr="6BB582FC">
        <w:rPr>
          <w:rFonts w:eastAsia="Arial" w:cs="Arial"/>
        </w:rPr>
        <w:t xml:space="preserve"> </w:t>
      </w:r>
      <w:r w:rsidR="002F7999">
        <w:rPr>
          <w:rFonts w:eastAsia="Arial" w:cs="Arial"/>
        </w:rPr>
        <w:t>should</w:t>
      </w:r>
      <w:r w:rsidR="0035723B">
        <w:rPr>
          <w:rFonts w:eastAsia="Arial" w:cs="Arial"/>
        </w:rPr>
        <w:t xml:space="preserve"> also</w:t>
      </w:r>
      <w:r w:rsidR="002F7999">
        <w:rPr>
          <w:rFonts w:eastAsia="Arial" w:cs="Arial"/>
        </w:rPr>
        <w:t xml:space="preserve">: </w:t>
      </w:r>
    </w:p>
    <w:p w14:paraId="1008C1B0" w14:textId="20A22412" w:rsidR="008729E5" w:rsidRPr="0035723B" w:rsidRDefault="00F7672D" w:rsidP="0035723B">
      <w:pPr>
        <w:pStyle w:val="Bullet"/>
        <w:rPr>
          <w:rFonts w:eastAsia="Arial"/>
          <w:sz w:val="24"/>
          <w:szCs w:val="24"/>
        </w:rPr>
      </w:pPr>
      <w:r w:rsidRPr="0035723B">
        <w:rPr>
          <w:rFonts w:eastAsia="Arial"/>
          <w:sz w:val="24"/>
          <w:szCs w:val="24"/>
        </w:rPr>
        <w:t>I</w:t>
      </w:r>
      <w:r w:rsidR="008729E5" w:rsidRPr="0035723B">
        <w:rPr>
          <w:rFonts w:eastAsia="Arial"/>
          <w:sz w:val="24"/>
          <w:szCs w:val="24"/>
        </w:rPr>
        <w:t>solate while infectious</w:t>
      </w:r>
      <w:r w:rsidR="009644CB" w:rsidRPr="0035723B">
        <w:rPr>
          <w:rFonts w:eastAsia="Arial"/>
          <w:sz w:val="24"/>
          <w:szCs w:val="24"/>
        </w:rPr>
        <w:t xml:space="preserve"> (at home or hospital)</w:t>
      </w:r>
      <w:r w:rsidR="28F88438" w:rsidRPr="0035723B">
        <w:rPr>
          <w:rFonts w:eastAsia="Arial"/>
          <w:sz w:val="24"/>
          <w:szCs w:val="24"/>
        </w:rPr>
        <w:t>, as directed by the PHU</w:t>
      </w:r>
      <w:r w:rsidRPr="0035723B">
        <w:rPr>
          <w:rFonts w:eastAsia="Arial"/>
          <w:sz w:val="24"/>
          <w:szCs w:val="24"/>
        </w:rPr>
        <w:t xml:space="preserve">. </w:t>
      </w:r>
    </w:p>
    <w:p w14:paraId="5924C038" w14:textId="6BDC1865" w:rsidR="00FE41F4" w:rsidRPr="0035723B" w:rsidRDefault="00F7672D" w:rsidP="0035723B">
      <w:pPr>
        <w:pStyle w:val="Bullet"/>
        <w:rPr>
          <w:rFonts w:eastAsia="Arial"/>
          <w:sz w:val="24"/>
          <w:szCs w:val="24"/>
        </w:rPr>
      </w:pPr>
      <w:r w:rsidRPr="0035723B">
        <w:rPr>
          <w:rFonts w:eastAsia="Arial"/>
          <w:sz w:val="24"/>
          <w:szCs w:val="24"/>
        </w:rPr>
        <w:t>S</w:t>
      </w:r>
      <w:r w:rsidR="00133780" w:rsidRPr="0035723B">
        <w:rPr>
          <w:rFonts w:eastAsia="Arial"/>
          <w:sz w:val="24"/>
          <w:szCs w:val="24"/>
        </w:rPr>
        <w:t xml:space="preserve">leep in a separate room and </w:t>
      </w:r>
      <w:r w:rsidR="2D4D3F08" w:rsidRPr="0035723B">
        <w:rPr>
          <w:rFonts w:eastAsia="Arial"/>
          <w:sz w:val="24"/>
          <w:szCs w:val="24"/>
        </w:rPr>
        <w:t xml:space="preserve">not have </w:t>
      </w:r>
      <w:r w:rsidR="00133780" w:rsidRPr="0035723B">
        <w:rPr>
          <w:rFonts w:eastAsia="Arial"/>
          <w:sz w:val="24"/>
          <w:szCs w:val="24"/>
        </w:rPr>
        <w:t>contact with household members</w:t>
      </w:r>
      <w:r w:rsidRPr="0035723B">
        <w:rPr>
          <w:rFonts w:eastAsia="Arial"/>
          <w:sz w:val="24"/>
          <w:szCs w:val="24"/>
        </w:rPr>
        <w:t xml:space="preserve">. </w:t>
      </w:r>
    </w:p>
    <w:p w14:paraId="5B569970" w14:textId="276F54B5" w:rsidR="00133780" w:rsidRPr="0035723B" w:rsidRDefault="00F7672D" w:rsidP="0035723B">
      <w:pPr>
        <w:pStyle w:val="Bullet"/>
        <w:rPr>
          <w:rFonts w:eastAsia="Arial"/>
          <w:sz w:val="24"/>
          <w:szCs w:val="24"/>
        </w:rPr>
      </w:pPr>
      <w:r w:rsidRPr="0035723B">
        <w:rPr>
          <w:rFonts w:eastAsia="Arial"/>
          <w:sz w:val="24"/>
          <w:szCs w:val="24"/>
        </w:rPr>
        <w:t>U</w:t>
      </w:r>
      <w:r w:rsidR="00FE41F4" w:rsidRPr="0035723B">
        <w:rPr>
          <w:rFonts w:eastAsia="Arial"/>
          <w:sz w:val="24"/>
          <w:szCs w:val="24"/>
        </w:rPr>
        <w:t xml:space="preserve">se a separate bathroom to others in the household </w:t>
      </w:r>
      <w:r w:rsidR="401BBFCA" w:rsidRPr="0035723B">
        <w:rPr>
          <w:rFonts w:eastAsia="Arial"/>
          <w:sz w:val="24"/>
          <w:szCs w:val="24"/>
        </w:rPr>
        <w:t>where possible</w:t>
      </w:r>
      <w:r w:rsidRPr="0035723B">
        <w:rPr>
          <w:rFonts w:eastAsia="Arial"/>
          <w:sz w:val="24"/>
          <w:szCs w:val="24"/>
        </w:rPr>
        <w:t xml:space="preserve">. </w:t>
      </w:r>
    </w:p>
    <w:p w14:paraId="33345EB1" w14:textId="0D05A6A9" w:rsidR="008729E5" w:rsidRPr="0035723B" w:rsidRDefault="00F7672D" w:rsidP="0035723B">
      <w:pPr>
        <w:pStyle w:val="Bullet"/>
        <w:rPr>
          <w:rFonts w:eastAsia="Arial"/>
          <w:sz w:val="24"/>
          <w:szCs w:val="24"/>
        </w:rPr>
      </w:pPr>
      <w:r w:rsidRPr="0035723B">
        <w:rPr>
          <w:rFonts w:eastAsia="Arial"/>
          <w:sz w:val="24"/>
          <w:szCs w:val="24"/>
        </w:rPr>
        <w:t>W</w:t>
      </w:r>
      <w:r w:rsidR="008729E5" w:rsidRPr="0035723B">
        <w:rPr>
          <w:rFonts w:eastAsia="Arial"/>
          <w:sz w:val="24"/>
          <w:szCs w:val="24"/>
        </w:rPr>
        <w:t>ear a</w:t>
      </w:r>
      <w:r w:rsidR="28D6A1B7" w:rsidRPr="0035723B">
        <w:rPr>
          <w:rFonts w:eastAsia="Arial"/>
          <w:sz w:val="24"/>
          <w:szCs w:val="24"/>
        </w:rPr>
        <w:t xml:space="preserve"> </w:t>
      </w:r>
      <w:r w:rsidR="0B09110F" w:rsidRPr="0035723B">
        <w:rPr>
          <w:rFonts w:eastAsia="Arial"/>
          <w:sz w:val="24"/>
          <w:szCs w:val="24"/>
        </w:rPr>
        <w:t>surgical mask</w:t>
      </w:r>
      <w:r w:rsidR="00B63335" w:rsidRPr="0035723B">
        <w:rPr>
          <w:rFonts w:eastAsia="Arial"/>
          <w:sz w:val="24"/>
          <w:szCs w:val="24"/>
        </w:rPr>
        <w:t xml:space="preserve"> </w:t>
      </w:r>
      <w:r w:rsidR="008729E5" w:rsidRPr="0035723B">
        <w:rPr>
          <w:rFonts w:eastAsia="Arial"/>
          <w:sz w:val="24"/>
          <w:szCs w:val="24"/>
        </w:rPr>
        <w:t>when in the same room as others</w:t>
      </w:r>
      <w:r w:rsidR="00B456C9" w:rsidRPr="0035723B">
        <w:rPr>
          <w:rFonts w:eastAsia="Arial"/>
          <w:sz w:val="24"/>
          <w:szCs w:val="24"/>
        </w:rPr>
        <w:t xml:space="preserve"> </w:t>
      </w:r>
      <w:r w:rsidR="00A92476" w:rsidRPr="0035723B">
        <w:rPr>
          <w:rFonts w:eastAsia="Arial"/>
          <w:sz w:val="24"/>
          <w:szCs w:val="24"/>
        </w:rPr>
        <w:t xml:space="preserve">(even if no oral lesions or pharyngitis are present) </w:t>
      </w:r>
      <w:r w:rsidR="00B456C9" w:rsidRPr="0035723B">
        <w:rPr>
          <w:rFonts w:eastAsia="Arial"/>
          <w:sz w:val="24"/>
          <w:szCs w:val="24"/>
        </w:rPr>
        <w:t>and cover skin lesions</w:t>
      </w:r>
      <w:r w:rsidRPr="0035723B">
        <w:rPr>
          <w:rFonts w:eastAsia="Arial"/>
          <w:sz w:val="24"/>
          <w:szCs w:val="24"/>
        </w:rPr>
        <w:t xml:space="preserve">. </w:t>
      </w:r>
    </w:p>
    <w:p w14:paraId="507B6DE3" w14:textId="4B2EA505" w:rsidR="008729E5" w:rsidRPr="0035723B" w:rsidRDefault="00F7672D" w:rsidP="0035723B">
      <w:pPr>
        <w:pStyle w:val="Bullet"/>
        <w:rPr>
          <w:rFonts w:eastAsia="Arial"/>
          <w:sz w:val="24"/>
          <w:szCs w:val="24"/>
        </w:rPr>
      </w:pPr>
      <w:r w:rsidRPr="0035723B">
        <w:rPr>
          <w:rFonts w:eastAsia="Arial"/>
          <w:sz w:val="24"/>
          <w:szCs w:val="24"/>
        </w:rPr>
        <w:t>D</w:t>
      </w:r>
      <w:r w:rsidR="37BB958C" w:rsidRPr="0035723B">
        <w:rPr>
          <w:rFonts w:eastAsia="Arial"/>
          <w:sz w:val="24"/>
          <w:szCs w:val="24"/>
        </w:rPr>
        <w:t xml:space="preserve">iscuss with the PHU if they need to access </w:t>
      </w:r>
      <w:r w:rsidR="6C626CA5" w:rsidRPr="0035723B">
        <w:rPr>
          <w:rFonts w:eastAsia="Arial"/>
          <w:sz w:val="24"/>
          <w:szCs w:val="24"/>
        </w:rPr>
        <w:t>non-urgent</w:t>
      </w:r>
      <w:r w:rsidR="37BB958C" w:rsidRPr="0035723B">
        <w:rPr>
          <w:rFonts w:eastAsia="Arial"/>
          <w:sz w:val="24"/>
          <w:szCs w:val="24"/>
        </w:rPr>
        <w:t xml:space="preserve"> healthcare</w:t>
      </w:r>
      <w:r w:rsidR="3EE9062A" w:rsidRPr="0035723B">
        <w:rPr>
          <w:rFonts w:eastAsia="Arial"/>
          <w:sz w:val="24"/>
          <w:szCs w:val="24"/>
        </w:rPr>
        <w:t>.</w:t>
      </w:r>
    </w:p>
    <w:p w14:paraId="4E4955C1" w14:textId="61187CED" w:rsidR="00926C22" w:rsidRPr="005D13F4" w:rsidRDefault="00125E96" w:rsidP="005D13F4">
      <w:pPr>
        <w:rPr>
          <w:rFonts w:eastAsia="Arial" w:cs="Arial"/>
        </w:rPr>
      </w:pPr>
      <w:r>
        <w:rPr>
          <w:rFonts w:eastAsia="Arial" w:cs="Arial"/>
        </w:rPr>
        <w:t>The</w:t>
      </w:r>
      <w:r w:rsidR="00926C22" w:rsidRPr="005D13F4">
        <w:rPr>
          <w:rFonts w:eastAsia="Arial" w:cs="Arial"/>
        </w:rPr>
        <w:t xml:space="preserve"> PHU should conduct an assessment of the case</w:t>
      </w:r>
      <w:r w:rsidR="00DE54E8">
        <w:rPr>
          <w:rFonts w:eastAsia="Arial" w:cs="Arial"/>
        </w:rPr>
        <w:t>’</w:t>
      </w:r>
      <w:r w:rsidR="00926C22" w:rsidRPr="005D13F4">
        <w:rPr>
          <w:rFonts w:eastAsia="Arial" w:cs="Arial"/>
        </w:rPr>
        <w:t>s isolation location, the ability of the case and their household members to follow the above</w:t>
      </w:r>
      <w:r w:rsidR="2936DC45" w:rsidRPr="00A767A2">
        <w:rPr>
          <w:rFonts w:eastAsia="Arial" w:cs="Arial"/>
        </w:rPr>
        <w:t xml:space="preserve"> advice</w:t>
      </w:r>
      <w:r w:rsidR="00926C22" w:rsidRPr="005D13F4">
        <w:rPr>
          <w:rFonts w:eastAsia="Arial" w:cs="Arial"/>
        </w:rPr>
        <w:t xml:space="preserve">, and whether they live with any individuals at increased risk of severe disease. </w:t>
      </w:r>
      <w:r w:rsidR="00F7672D">
        <w:rPr>
          <w:rFonts w:eastAsia="Arial" w:cs="Arial"/>
        </w:rPr>
        <w:t>Based on this assessment,</w:t>
      </w:r>
      <w:r w:rsidR="00A40963">
        <w:rPr>
          <w:rFonts w:eastAsia="Arial" w:cs="Arial"/>
        </w:rPr>
        <w:t xml:space="preserve"> the</w:t>
      </w:r>
      <w:r w:rsidR="00926C22" w:rsidRPr="005D13F4">
        <w:rPr>
          <w:rFonts w:eastAsia="Arial" w:cs="Arial"/>
        </w:rPr>
        <w:t xml:space="preserve"> PHU may need to provide additional advice to mitigate risk.</w:t>
      </w:r>
      <w:r w:rsidR="0301C286" w:rsidRPr="39C5F798">
        <w:rPr>
          <w:rFonts w:eastAsia="Arial" w:cs="Arial"/>
        </w:rPr>
        <w:t xml:space="preserve"> </w:t>
      </w:r>
    </w:p>
    <w:p w14:paraId="2B1F4F3D" w14:textId="77777777" w:rsidR="009E67EC" w:rsidRPr="00FD606D" w:rsidRDefault="009E67EC" w:rsidP="005D13F4">
      <w:pPr>
        <w:pStyle w:val="Heading2"/>
      </w:pPr>
      <w:bookmarkStart w:id="70" w:name="_Management_in_healthcare"/>
      <w:bookmarkStart w:id="71" w:name="_Toc179789915"/>
      <w:bookmarkEnd w:id="70"/>
      <w:r w:rsidRPr="00FD606D">
        <w:lastRenderedPageBreak/>
        <w:t>Management in healthcare settings</w:t>
      </w:r>
      <w:bookmarkEnd w:id="71"/>
    </w:p>
    <w:p w14:paraId="74578E59" w14:textId="55818D56" w:rsidR="6C25DD61" w:rsidRDefault="4CDD2C07" w:rsidP="6C25DD61">
      <w:pPr>
        <w:rPr>
          <w:rFonts w:eastAsia="Arial" w:cs="Arial"/>
        </w:rPr>
      </w:pPr>
      <w:r w:rsidRPr="2D34AAD3">
        <w:rPr>
          <w:rFonts w:eastAsia="Arial" w:cs="Arial"/>
        </w:rPr>
        <w:t>Healthcare facilities should m</w:t>
      </w:r>
      <w:r w:rsidR="41A0F758" w:rsidRPr="0099746C">
        <w:rPr>
          <w:rFonts w:eastAsia="Arial" w:cs="Arial"/>
        </w:rPr>
        <w:t>anage</w:t>
      </w:r>
      <w:r w:rsidR="2B686D20" w:rsidRPr="00A767A2">
        <w:rPr>
          <w:rFonts w:eastAsia="Arial" w:cs="Arial"/>
        </w:rPr>
        <w:t xml:space="preserve"> mpox cases according to Table 1.</w:t>
      </w:r>
      <w:r w:rsidR="08B74025" w:rsidRPr="00A767A2">
        <w:rPr>
          <w:rFonts w:eastAsia="Arial" w:cs="Arial"/>
        </w:rPr>
        <w:t xml:space="preserve"> For cases where the clade is unknown, t</w:t>
      </w:r>
      <w:r w:rsidR="49EDB235" w:rsidRPr="00A767A2">
        <w:rPr>
          <w:rFonts w:eastAsia="Arial" w:cs="Arial"/>
        </w:rPr>
        <w:t>reating clinicians</w:t>
      </w:r>
      <w:r w:rsidR="2574B30D" w:rsidRPr="00A767A2">
        <w:rPr>
          <w:rFonts w:eastAsia="Arial" w:cs="Arial"/>
        </w:rPr>
        <w:t xml:space="preserve"> should use standard, contact and airborne precautions </w:t>
      </w:r>
      <w:r w:rsidR="0A5B198B" w:rsidRPr="00A767A2">
        <w:rPr>
          <w:rFonts w:eastAsia="Arial" w:cs="Arial"/>
        </w:rPr>
        <w:t>until a risk assessment is performed (</w:t>
      </w:r>
      <w:hyperlink w:history="1">
        <w:hyperlink r:id="rId31" w:history="1">
          <w:hyperlink w:anchor="_Case_management" w:history="1">
            <w:r w:rsidR="0A5B198B" w:rsidRPr="00A767A2">
              <w:rPr>
                <w:rStyle w:val="Hyperlink"/>
                <w:rFonts w:eastAsia="Arial" w:cs="Arial"/>
              </w:rPr>
              <w:t>Section 8: Box 1</w:t>
            </w:r>
          </w:hyperlink>
        </w:hyperlink>
      </w:hyperlink>
      <w:r w:rsidR="0A5B198B" w:rsidRPr="2D34AAD3">
        <w:rPr>
          <w:rFonts w:eastAsia="Arial" w:cs="Arial"/>
        </w:rPr>
        <w:t>)</w:t>
      </w:r>
      <w:r w:rsidR="0A5B198B" w:rsidRPr="00A767A2">
        <w:rPr>
          <w:rFonts w:eastAsia="Arial" w:cs="Arial"/>
        </w:rPr>
        <w:t xml:space="preserve">, or </w:t>
      </w:r>
      <w:r w:rsidR="58DE5698" w:rsidRPr="53E3BA06">
        <w:rPr>
          <w:rFonts w:eastAsia="Arial" w:cs="Arial"/>
        </w:rPr>
        <w:t>the clade is determined</w:t>
      </w:r>
      <w:r w:rsidR="00CE7DC3" w:rsidRPr="00A767A2">
        <w:rPr>
          <w:rFonts w:eastAsia="Arial" w:cs="Arial"/>
        </w:rPr>
        <w:t xml:space="preserve">, whichever </w:t>
      </w:r>
      <w:r w:rsidR="00BA7F24" w:rsidRPr="00A767A2">
        <w:rPr>
          <w:rFonts w:eastAsia="Arial" w:cs="Arial"/>
        </w:rPr>
        <w:t>comes first</w:t>
      </w:r>
      <w:r w:rsidR="00223DB8">
        <w:t xml:space="preserve">. </w:t>
      </w:r>
    </w:p>
    <w:p w14:paraId="529D050D" w14:textId="2A1AE039" w:rsidR="6C25DD61" w:rsidRDefault="7B01FFD2" w:rsidP="00492E29">
      <w:pPr>
        <w:pStyle w:val="HeadingTABLE"/>
        <w:ind w:left="1440" w:hanging="1440"/>
      </w:pPr>
      <w:bookmarkStart w:id="72" w:name="_Toc179789930"/>
      <w:r w:rsidRPr="3327B76F">
        <w:t xml:space="preserve">Summary </w:t>
      </w:r>
      <w:r w:rsidRPr="7CCF889C">
        <w:t xml:space="preserve">of </w:t>
      </w:r>
      <w:r w:rsidR="47539536" w:rsidRPr="00A767A2">
        <w:t>mpox</w:t>
      </w:r>
      <w:r w:rsidR="108B675F">
        <w:t xml:space="preserve"> </w:t>
      </w:r>
      <w:r w:rsidR="787C493B" w:rsidRPr="00A767A2">
        <w:t>i</w:t>
      </w:r>
      <w:r w:rsidR="108B675F">
        <w:t xml:space="preserve">nfection </w:t>
      </w:r>
      <w:r w:rsidR="2695AE26" w:rsidRPr="00A767A2">
        <w:t>p</w:t>
      </w:r>
      <w:r w:rsidR="108B675F">
        <w:t>revention</w:t>
      </w:r>
      <w:r w:rsidRPr="5B3E4B1C">
        <w:t xml:space="preserve"> and </w:t>
      </w:r>
      <w:r w:rsidR="0555166F" w:rsidRPr="00A767A2">
        <w:t>c</w:t>
      </w:r>
      <w:r w:rsidR="108B675F">
        <w:t xml:space="preserve">ontrol </w:t>
      </w:r>
      <w:r w:rsidR="61BA1C96" w:rsidRPr="00A767A2">
        <w:t>p</w:t>
      </w:r>
      <w:r w:rsidR="108B675F">
        <w:t>recautions</w:t>
      </w:r>
      <w:r w:rsidRPr="3327B76F">
        <w:t xml:space="preserve"> in </w:t>
      </w:r>
      <w:r w:rsidR="2DEF5F0D" w:rsidRPr="00A767A2">
        <w:t>h</w:t>
      </w:r>
      <w:r w:rsidR="108B675F">
        <w:t>ealthcare</w:t>
      </w:r>
      <w:r w:rsidRPr="3327B76F">
        <w:t xml:space="preserve"> </w:t>
      </w:r>
      <w:r w:rsidR="0F5FAFC5" w:rsidRPr="00A767A2">
        <w:t>s</w:t>
      </w:r>
      <w:r w:rsidR="108B675F">
        <w:t>ettings</w:t>
      </w:r>
      <w:bookmarkEnd w:id="72"/>
    </w:p>
    <w:tbl>
      <w:tblPr>
        <w:tblStyle w:val="TableGrid1"/>
        <w:tblW w:w="0" w:type="auto"/>
        <w:tblInd w:w="0" w:type="dxa"/>
        <w:tblLayout w:type="fixed"/>
        <w:tblLook w:val="04A0" w:firstRow="1" w:lastRow="0" w:firstColumn="1" w:lastColumn="0" w:noHBand="0" w:noVBand="1"/>
      </w:tblPr>
      <w:tblGrid>
        <w:gridCol w:w="3261"/>
        <w:gridCol w:w="4536"/>
      </w:tblGrid>
      <w:tr w:rsidR="000A6D1A" w:rsidRPr="00A767A2" w14:paraId="61D7C0BD" w14:textId="77777777" w:rsidTr="005D13F4">
        <w:trPr>
          <w:cnfStyle w:val="100000000000" w:firstRow="1" w:lastRow="0" w:firstColumn="0" w:lastColumn="0" w:oddVBand="0" w:evenVBand="0" w:oddHBand="0" w:evenHBand="0" w:firstRowFirstColumn="0" w:firstRowLastColumn="0" w:lastRowFirstColumn="0" w:lastRowLastColumn="0"/>
          <w:trHeight w:val="545"/>
        </w:trPr>
        <w:tc>
          <w:tcPr>
            <w:tcW w:w="3261" w:type="dxa"/>
            <w:tcBorders>
              <w:top w:val="single" w:sz="6" w:space="0" w:color="00DCA1" w:themeColor="background2"/>
              <w:left w:val="nil"/>
              <w:bottom w:val="single" w:sz="6" w:space="0" w:color="00DCA1" w:themeColor="background2"/>
              <w:right w:val="nil"/>
            </w:tcBorders>
            <w:tcMar>
              <w:top w:w="57" w:type="dxa"/>
              <w:left w:w="57" w:type="dxa"/>
              <w:bottom w:w="57" w:type="dxa"/>
              <w:right w:w="57" w:type="dxa"/>
            </w:tcMar>
            <w:hideMark/>
          </w:tcPr>
          <w:p w14:paraId="7E2F335D" w14:textId="79AA62C1" w:rsidR="000A6D1A" w:rsidRPr="005D13F4" w:rsidRDefault="00DC45C9">
            <w:pPr>
              <w:rPr>
                <w:b/>
                <w:bCs/>
                <w:lang w:eastAsia="en-AU"/>
              </w:rPr>
            </w:pPr>
            <w:r w:rsidRPr="005D13F4">
              <w:rPr>
                <w:b/>
                <w:bCs/>
                <w:lang w:eastAsia="en-AU"/>
              </w:rPr>
              <w:t xml:space="preserve">Case type </w:t>
            </w:r>
          </w:p>
        </w:tc>
        <w:tc>
          <w:tcPr>
            <w:tcW w:w="4536" w:type="dxa"/>
            <w:tcBorders>
              <w:top w:val="single" w:sz="6" w:space="0" w:color="00DCA1" w:themeColor="background2"/>
              <w:left w:val="nil"/>
              <w:bottom w:val="single" w:sz="6" w:space="0" w:color="00DCA1" w:themeColor="background2"/>
              <w:right w:val="nil"/>
            </w:tcBorders>
            <w:tcMar>
              <w:top w:w="57" w:type="dxa"/>
              <w:left w:w="57" w:type="dxa"/>
              <w:bottom w:w="57" w:type="dxa"/>
              <w:right w:w="57" w:type="dxa"/>
            </w:tcMar>
            <w:hideMark/>
          </w:tcPr>
          <w:p w14:paraId="73D26FF1" w14:textId="4A902E50" w:rsidR="000A6D1A" w:rsidRPr="005D13F4" w:rsidRDefault="00250291">
            <w:pPr>
              <w:rPr>
                <w:b/>
                <w:bCs/>
                <w:lang w:eastAsia="en-AU"/>
              </w:rPr>
            </w:pPr>
            <w:r w:rsidRPr="005D13F4">
              <w:rPr>
                <w:b/>
                <w:bCs/>
                <w:lang w:eastAsia="en-AU"/>
              </w:rPr>
              <w:t>Recommended</w:t>
            </w:r>
            <w:r w:rsidR="000A6D1A" w:rsidRPr="005D13F4">
              <w:rPr>
                <w:b/>
                <w:bCs/>
                <w:lang w:eastAsia="en-AU"/>
              </w:rPr>
              <w:t xml:space="preserve"> IPC precautions</w:t>
            </w:r>
          </w:p>
        </w:tc>
      </w:tr>
      <w:tr w:rsidR="008812C4" w:rsidRPr="00A767A2" w14:paraId="37674A65" w14:textId="77777777" w:rsidTr="005D13F4">
        <w:trPr>
          <w:cnfStyle w:val="000000100000" w:firstRow="0" w:lastRow="0" w:firstColumn="0" w:lastColumn="0" w:oddVBand="0" w:evenVBand="0" w:oddHBand="1" w:evenHBand="0" w:firstRowFirstColumn="0" w:firstRowLastColumn="0" w:lastRowFirstColumn="0" w:lastRowLastColumn="0"/>
          <w:trHeight w:val="43"/>
        </w:trPr>
        <w:tc>
          <w:tcPr>
            <w:tcW w:w="3261" w:type="dxa"/>
            <w:tcMar>
              <w:top w:w="57" w:type="dxa"/>
              <w:left w:w="57" w:type="dxa"/>
              <w:bottom w:w="57" w:type="dxa"/>
              <w:right w:w="57" w:type="dxa"/>
            </w:tcMar>
          </w:tcPr>
          <w:p w14:paraId="2C00F673" w14:textId="65AD8222" w:rsidR="008812C4" w:rsidRDefault="008812C4" w:rsidP="008812C4">
            <w:pPr>
              <w:rPr>
                <w:lang w:eastAsia="en-AU"/>
              </w:rPr>
            </w:pPr>
            <w:r w:rsidRPr="00A767A2">
              <w:rPr>
                <w:lang w:eastAsia="en-AU"/>
              </w:rPr>
              <w:t>C</w:t>
            </w:r>
            <w:r>
              <w:rPr>
                <w:lang w:eastAsia="en-AU"/>
              </w:rPr>
              <w:t>onfirmed clade I</w:t>
            </w:r>
          </w:p>
        </w:tc>
        <w:tc>
          <w:tcPr>
            <w:tcW w:w="4536" w:type="dxa"/>
            <w:tcMar>
              <w:top w:w="57" w:type="dxa"/>
              <w:left w:w="57" w:type="dxa"/>
              <w:bottom w:w="57" w:type="dxa"/>
              <w:right w:w="57" w:type="dxa"/>
            </w:tcMar>
          </w:tcPr>
          <w:p w14:paraId="4C664C42" w14:textId="4F441A2D" w:rsidR="008812C4" w:rsidRDefault="64161B2B" w:rsidP="008812C4">
            <w:pPr>
              <w:pStyle w:val="Tablelistbullet"/>
            </w:pPr>
            <w:r w:rsidRPr="00A767A2">
              <w:t>Standard, c</w:t>
            </w:r>
            <w:r w:rsidR="008812C4" w:rsidRPr="00A767A2">
              <w:t xml:space="preserve">ontact and airborne precautions. </w:t>
            </w:r>
          </w:p>
          <w:p w14:paraId="3BFB6BE7" w14:textId="6D137FE5" w:rsidR="008812C4" w:rsidRPr="00A767A2" w:rsidRDefault="008812C4" w:rsidP="008812C4">
            <w:pPr>
              <w:pStyle w:val="Tablelistbullet"/>
            </w:pPr>
            <w:r w:rsidRPr="00A767A2">
              <w:t>Continue until lesions/rash and other symptoms have resolved</w:t>
            </w:r>
            <w:r w:rsidRPr="001F1E4F">
              <w:rPr>
                <w:vertAlign w:val="superscript"/>
              </w:rPr>
              <w:t>*</w:t>
            </w:r>
          </w:p>
        </w:tc>
      </w:tr>
      <w:tr w:rsidR="008812C4" w:rsidRPr="00A767A2" w14:paraId="4F2EC798" w14:textId="77777777" w:rsidTr="005D13F4">
        <w:trPr>
          <w:trHeight w:val="43"/>
        </w:trPr>
        <w:tc>
          <w:tcPr>
            <w:tcW w:w="3261" w:type="dxa"/>
            <w:tcBorders>
              <w:top w:val="single" w:sz="6" w:space="0" w:color="00DCA1" w:themeColor="background2"/>
              <w:bottom w:val="single" w:sz="6" w:space="0" w:color="00DCA1" w:themeColor="background2"/>
            </w:tcBorders>
            <w:tcMar>
              <w:top w:w="57" w:type="dxa"/>
              <w:left w:w="57" w:type="dxa"/>
              <w:bottom w:w="57" w:type="dxa"/>
              <w:right w:w="57" w:type="dxa"/>
            </w:tcMar>
          </w:tcPr>
          <w:p w14:paraId="0AC93EB1" w14:textId="4F90DFEB" w:rsidR="008812C4" w:rsidRDefault="008812C4" w:rsidP="008812C4">
            <w:pPr>
              <w:rPr>
                <w:lang w:eastAsia="en-AU"/>
              </w:rPr>
            </w:pPr>
            <w:r>
              <w:rPr>
                <w:lang w:eastAsia="en-AU"/>
              </w:rPr>
              <w:t xml:space="preserve">Confirmed clade II </w:t>
            </w:r>
          </w:p>
        </w:tc>
        <w:tc>
          <w:tcPr>
            <w:tcW w:w="4536" w:type="dxa"/>
            <w:tcBorders>
              <w:top w:val="single" w:sz="6" w:space="0" w:color="00DCA1" w:themeColor="background2"/>
              <w:bottom w:val="single" w:sz="6" w:space="0" w:color="00DCA1" w:themeColor="background2"/>
            </w:tcBorders>
            <w:tcMar>
              <w:top w:w="57" w:type="dxa"/>
              <w:left w:w="57" w:type="dxa"/>
              <w:bottom w:w="57" w:type="dxa"/>
              <w:right w:w="57" w:type="dxa"/>
            </w:tcMar>
          </w:tcPr>
          <w:p w14:paraId="343B4EF8" w14:textId="02AD12E2" w:rsidR="008812C4" w:rsidRDefault="021BCB25" w:rsidP="008812C4">
            <w:pPr>
              <w:pStyle w:val="Tablelistbullet"/>
            </w:pPr>
            <w:r>
              <w:t>Standard and c</w:t>
            </w:r>
            <w:r w:rsidR="008812C4">
              <w:t>ontact precautions only.</w:t>
            </w:r>
          </w:p>
          <w:p w14:paraId="4D2995FB" w14:textId="686E2059" w:rsidR="008812C4" w:rsidRDefault="008812C4" w:rsidP="008812C4">
            <w:pPr>
              <w:pStyle w:val="Tablelistbullet"/>
            </w:pPr>
            <w:r>
              <w:t xml:space="preserve">Add droplet precautions where there is: </w:t>
            </w:r>
          </w:p>
          <w:p w14:paraId="39E237C3" w14:textId="77777777" w:rsidR="008812C4" w:rsidRDefault="008812C4" w:rsidP="00580137">
            <w:pPr>
              <w:pStyle w:val="Tablelistbullet"/>
              <w:numPr>
                <w:ilvl w:val="1"/>
                <w:numId w:val="8"/>
              </w:numPr>
            </w:pPr>
            <w:r>
              <w:t xml:space="preserve">Disseminated disease </w:t>
            </w:r>
          </w:p>
          <w:p w14:paraId="30A70AA1" w14:textId="77777777" w:rsidR="008812C4" w:rsidRDefault="008812C4" w:rsidP="00580137">
            <w:pPr>
              <w:pStyle w:val="Tablelistbullet"/>
              <w:numPr>
                <w:ilvl w:val="1"/>
                <w:numId w:val="8"/>
              </w:numPr>
            </w:pPr>
            <w:r>
              <w:t xml:space="preserve">Respiratory involvement </w:t>
            </w:r>
          </w:p>
          <w:p w14:paraId="6576CA6A" w14:textId="1CE625AB" w:rsidR="008812C4" w:rsidRDefault="008812C4" w:rsidP="00580137">
            <w:pPr>
              <w:pStyle w:val="Tablelistbullet"/>
              <w:numPr>
                <w:ilvl w:val="1"/>
                <w:numId w:val="8"/>
              </w:numPr>
            </w:pPr>
            <w:r>
              <w:t>Aerosol generating</w:t>
            </w:r>
            <w:r w:rsidRPr="00A767A2">
              <w:t xml:space="preserve"> </w:t>
            </w:r>
            <w:r w:rsidR="79138687" w:rsidRPr="00A767A2">
              <w:t>and dispersing</w:t>
            </w:r>
            <w:r w:rsidR="1849EFE1">
              <w:t xml:space="preserve"> </w:t>
            </w:r>
            <w:r>
              <w:t>procedures</w:t>
            </w:r>
            <w:r w:rsidR="61DE3384" w:rsidRPr="001F1E4F">
              <w:rPr>
                <w:rFonts w:ascii="Calibri" w:eastAsia="Calibri" w:hAnsi="Calibri" w:cs="Calibri"/>
                <w:vertAlign w:val="superscript"/>
              </w:rPr>
              <w:t>†</w:t>
            </w:r>
            <w:r>
              <w:t xml:space="preserve"> (including showers</w:t>
            </w:r>
            <w:r w:rsidR="00290EF1">
              <w:t>, handling linen</w:t>
            </w:r>
            <w:r>
              <w:t xml:space="preserve"> and fluffing bed linen).</w:t>
            </w:r>
          </w:p>
        </w:tc>
      </w:tr>
    </w:tbl>
    <w:p w14:paraId="42446003" w14:textId="77777777" w:rsidR="009379A9" w:rsidRPr="001F1E4F" w:rsidRDefault="009379A9" w:rsidP="009379A9">
      <w:pPr>
        <w:spacing w:before="0" w:after="0"/>
        <w:rPr>
          <w:rFonts w:eastAsia="Calibri" w:cs="Arial"/>
          <w:sz w:val="16"/>
          <w:szCs w:val="16"/>
        </w:rPr>
      </w:pPr>
      <w:r w:rsidRPr="001F1E4F">
        <w:rPr>
          <w:rFonts w:eastAsia="Calibri" w:cs="Arial"/>
          <w:sz w:val="16"/>
          <w:szCs w:val="16"/>
          <w:vertAlign w:val="superscript"/>
        </w:rPr>
        <w:t>*</w:t>
      </w:r>
      <w:r w:rsidRPr="001F1E4F">
        <w:rPr>
          <w:rFonts w:eastAsia="Calibri" w:cs="Arial"/>
          <w:sz w:val="16"/>
          <w:szCs w:val="16"/>
        </w:rPr>
        <w:t xml:space="preserve"> advice is subject to change pending experience with the clinical disease and its transmission dynamics.</w:t>
      </w:r>
    </w:p>
    <w:p w14:paraId="513162C9" w14:textId="58797AF7" w:rsidR="6C25DD61" w:rsidRPr="001F1E4F" w:rsidRDefault="024A1052" w:rsidP="00492E29">
      <w:pPr>
        <w:spacing w:before="0" w:after="0"/>
        <w:rPr>
          <w:rFonts w:eastAsia="Arial" w:cs="Arial"/>
          <w:sz w:val="22"/>
          <w:szCs w:val="22"/>
        </w:rPr>
      </w:pPr>
      <w:r w:rsidRPr="001F1E4F">
        <w:rPr>
          <w:rFonts w:eastAsia="Calibri" w:cs="Arial"/>
          <w:sz w:val="16"/>
          <w:szCs w:val="16"/>
          <w:vertAlign w:val="superscript"/>
        </w:rPr>
        <w:t>†</w:t>
      </w:r>
      <w:r w:rsidRPr="001F1E4F">
        <w:rPr>
          <w:rFonts w:eastAsia="Calibri" w:cs="Arial"/>
          <w:sz w:val="16"/>
          <w:szCs w:val="16"/>
        </w:rPr>
        <w:t xml:space="preserve"> transmission of MPXV from aerosol generating procedures has not been detected in Australia</w:t>
      </w:r>
      <w:r w:rsidR="4B0C72C9" w:rsidRPr="001F1E4F">
        <w:rPr>
          <w:rFonts w:eastAsia="Calibri" w:cs="Arial"/>
          <w:sz w:val="16"/>
          <w:szCs w:val="16"/>
        </w:rPr>
        <w:t>, however, depending on the</w:t>
      </w:r>
      <w:r w:rsidR="352C1924" w:rsidRPr="001F1E4F">
        <w:rPr>
          <w:rFonts w:eastAsia="Calibri" w:cs="Arial"/>
          <w:sz w:val="16"/>
          <w:szCs w:val="16"/>
        </w:rPr>
        <w:t xml:space="preserve"> nature of the</w:t>
      </w:r>
      <w:r w:rsidR="4B0C72C9" w:rsidRPr="001F1E4F">
        <w:rPr>
          <w:rFonts w:eastAsia="Calibri" w:cs="Arial"/>
          <w:sz w:val="16"/>
          <w:szCs w:val="16"/>
        </w:rPr>
        <w:t xml:space="preserve"> activity it may be appropriate to consider </w:t>
      </w:r>
      <w:r w:rsidR="08D6396C" w:rsidRPr="001F1E4F">
        <w:rPr>
          <w:rFonts w:eastAsia="Calibri" w:cs="Arial"/>
          <w:sz w:val="16"/>
          <w:szCs w:val="16"/>
        </w:rPr>
        <w:t>using additional airborne precautions, such as a PFR.</w:t>
      </w:r>
    </w:p>
    <w:p w14:paraId="78DAF646" w14:textId="40F841F3" w:rsidR="003E34F6" w:rsidRPr="0011769E" w:rsidRDefault="0011769E" w:rsidP="009A754F">
      <w:pPr>
        <w:rPr>
          <w:rFonts w:eastAsia="Arial" w:cs="Arial"/>
        </w:rPr>
      </w:pPr>
      <w:r w:rsidRPr="0011769E">
        <w:rPr>
          <w:rFonts w:eastAsia="Arial" w:cs="Arial"/>
        </w:rPr>
        <w:t>Where possible, all suspected, probable</w:t>
      </w:r>
      <w:r w:rsidR="002D5CD6">
        <w:rPr>
          <w:rFonts w:eastAsia="Arial" w:cs="Arial"/>
        </w:rPr>
        <w:t>,</w:t>
      </w:r>
      <w:r w:rsidRPr="0011769E">
        <w:rPr>
          <w:rFonts w:eastAsia="Arial" w:cs="Arial"/>
        </w:rPr>
        <w:t xml:space="preserve"> and </w:t>
      </w:r>
      <w:r w:rsidR="009E67EC" w:rsidRPr="0011769E">
        <w:rPr>
          <w:rFonts w:eastAsia="Arial" w:cs="Arial"/>
        </w:rPr>
        <w:t>confirmed mpox cases being assessed or managed in health care settings should be placed in a single room with an ensuite</w:t>
      </w:r>
      <w:r w:rsidRPr="0011769E">
        <w:rPr>
          <w:rFonts w:eastAsia="Arial" w:cs="Arial"/>
        </w:rPr>
        <w:t>.</w:t>
      </w:r>
    </w:p>
    <w:p w14:paraId="6B2F9426" w14:textId="3EE4F7C9" w:rsidR="009E67EC" w:rsidRDefault="00103418" w:rsidP="009A754F">
      <w:pPr>
        <w:rPr>
          <w:rFonts w:eastAsia="Arial" w:cs="Arial"/>
        </w:rPr>
      </w:pPr>
      <w:r>
        <w:rPr>
          <w:rFonts w:eastAsia="Arial" w:cs="Arial"/>
        </w:rPr>
        <w:t xml:space="preserve">In certain </w:t>
      </w:r>
      <w:r w:rsidR="006D4E6A">
        <w:rPr>
          <w:rFonts w:eastAsia="Arial" w:cs="Arial"/>
        </w:rPr>
        <w:t>situations,</w:t>
      </w:r>
      <w:r>
        <w:rPr>
          <w:rFonts w:eastAsia="Arial" w:cs="Arial"/>
        </w:rPr>
        <w:t xml:space="preserve"> a negative pressure room should be used</w:t>
      </w:r>
      <w:r w:rsidR="00C6169C">
        <w:rPr>
          <w:rFonts w:eastAsia="Arial" w:cs="Arial"/>
        </w:rPr>
        <w:t xml:space="preserve"> if available</w:t>
      </w:r>
      <w:r w:rsidR="0011769E">
        <w:rPr>
          <w:rFonts w:eastAsia="Arial" w:cs="Arial"/>
        </w:rPr>
        <w:t xml:space="preserve"> (e.g., where a case is confirmed clade I or there is a </w:t>
      </w:r>
      <w:hyperlink w:anchor="_Case_management" w:history="1">
        <w:r w:rsidR="0011769E" w:rsidRPr="0011769E">
          <w:rPr>
            <w:rStyle w:val="Hyperlink"/>
            <w:rFonts w:eastAsia="Arial" w:cs="Arial"/>
          </w:rPr>
          <w:t>reasonable suspicion</w:t>
        </w:r>
      </w:hyperlink>
      <w:r w:rsidR="0011769E">
        <w:rPr>
          <w:rFonts w:eastAsia="Arial" w:cs="Arial"/>
        </w:rPr>
        <w:t xml:space="preserve"> the case is infected with clade I)</w:t>
      </w:r>
      <w:r w:rsidR="00C87BBD">
        <w:rPr>
          <w:rFonts w:eastAsia="Arial" w:cs="Arial"/>
        </w:rPr>
        <w:t xml:space="preserve">. </w:t>
      </w:r>
      <w:r w:rsidR="00624B43">
        <w:rPr>
          <w:rFonts w:eastAsia="Arial" w:cs="Arial"/>
        </w:rPr>
        <w:t xml:space="preserve">Do not place </w:t>
      </w:r>
      <w:r w:rsidR="00A33793">
        <w:rPr>
          <w:rFonts w:eastAsia="Arial" w:cs="Arial"/>
        </w:rPr>
        <w:t>suspected, probable</w:t>
      </w:r>
      <w:r w:rsidR="000F0707">
        <w:rPr>
          <w:rFonts w:eastAsia="Arial" w:cs="Arial"/>
        </w:rPr>
        <w:t>,</w:t>
      </w:r>
      <w:r w:rsidR="00A33793">
        <w:rPr>
          <w:rFonts w:eastAsia="Arial" w:cs="Arial"/>
        </w:rPr>
        <w:t xml:space="preserve"> or confirmed cases</w:t>
      </w:r>
      <w:r w:rsidR="00624B43">
        <w:rPr>
          <w:rFonts w:eastAsia="Arial" w:cs="Arial"/>
        </w:rPr>
        <w:t xml:space="preserve"> in a positive pressure room</w:t>
      </w:r>
      <w:r w:rsidR="009E67EC" w:rsidRPr="00E7147F">
        <w:rPr>
          <w:rFonts w:eastAsia="Arial" w:cs="Arial"/>
        </w:rPr>
        <w:t>.</w:t>
      </w:r>
    </w:p>
    <w:p w14:paraId="6DC4D016" w14:textId="7920CD08" w:rsidR="00187081" w:rsidRPr="005D13F4" w:rsidRDefault="045E9239" w:rsidP="005D13F4">
      <w:pPr>
        <w:pStyle w:val="Heading3"/>
        <w:rPr>
          <w:i/>
          <w:iCs/>
        </w:rPr>
      </w:pPr>
      <w:bookmarkStart w:id="73" w:name="_Toc179789916"/>
      <w:r w:rsidRPr="005D13F4">
        <w:t>Healthcare workers caring for mpox cases in a clinical setting</w:t>
      </w:r>
      <w:bookmarkEnd w:id="73"/>
    </w:p>
    <w:p w14:paraId="45D679C2" w14:textId="2BAE209A" w:rsidR="00F133AF" w:rsidRDefault="00F133AF" w:rsidP="00F133AF">
      <w:pPr>
        <w:pStyle w:val="Bullet"/>
        <w:numPr>
          <w:ilvl w:val="0"/>
          <w:numId w:val="0"/>
        </w:numPr>
        <w:ind w:left="567" w:hanging="567"/>
        <w:rPr>
          <w:rFonts w:eastAsia="Arial"/>
          <w:sz w:val="24"/>
          <w:szCs w:val="24"/>
        </w:rPr>
      </w:pPr>
      <w:r>
        <w:rPr>
          <w:rFonts w:eastAsia="Arial"/>
          <w:sz w:val="24"/>
          <w:szCs w:val="24"/>
        </w:rPr>
        <w:t>Should:</w:t>
      </w:r>
    </w:p>
    <w:p w14:paraId="06D93D88" w14:textId="17B5223C" w:rsidR="007D1903" w:rsidRPr="00A7328D" w:rsidRDefault="00F133AF" w:rsidP="00A7328D">
      <w:pPr>
        <w:pStyle w:val="Bullet"/>
        <w:rPr>
          <w:rFonts w:eastAsia="Arial"/>
          <w:sz w:val="24"/>
          <w:szCs w:val="24"/>
        </w:rPr>
      </w:pPr>
      <w:r>
        <w:rPr>
          <w:rFonts w:eastAsia="Arial"/>
          <w:sz w:val="24"/>
          <w:szCs w:val="24"/>
        </w:rPr>
        <w:t>Manage all</w:t>
      </w:r>
      <w:r w:rsidR="00F428F3" w:rsidRPr="00A7328D">
        <w:rPr>
          <w:rFonts w:eastAsia="Arial"/>
          <w:sz w:val="24"/>
          <w:szCs w:val="24"/>
        </w:rPr>
        <w:t xml:space="preserve"> cases as per Table 1 until all lesions and other symptoms have resolved. </w:t>
      </w:r>
    </w:p>
    <w:p w14:paraId="4D6EA183" w14:textId="3D7652D3" w:rsidR="00187081" w:rsidRPr="00A7328D" w:rsidRDefault="00C14609" w:rsidP="00A7328D">
      <w:pPr>
        <w:pStyle w:val="Bullet"/>
        <w:rPr>
          <w:rFonts w:eastAsia="Arial"/>
          <w:sz w:val="24"/>
          <w:szCs w:val="24"/>
        </w:rPr>
      </w:pPr>
      <w:r w:rsidRPr="00A7328D">
        <w:rPr>
          <w:rFonts w:eastAsia="Arial"/>
          <w:sz w:val="24"/>
          <w:szCs w:val="24"/>
        </w:rPr>
        <w:t>A</w:t>
      </w:r>
      <w:r w:rsidR="00187081" w:rsidRPr="00A7328D">
        <w:rPr>
          <w:rFonts w:eastAsia="Arial"/>
          <w:sz w:val="24"/>
          <w:szCs w:val="24"/>
        </w:rPr>
        <w:t>void exposure to body fluids, lesion material or contaminated material from an infected person</w:t>
      </w:r>
      <w:r w:rsidR="00DF60EA" w:rsidRPr="00A7328D">
        <w:rPr>
          <w:rFonts w:eastAsia="Arial"/>
          <w:sz w:val="24"/>
          <w:szCs w:val="24"/>
        </w:rPr>
        <w:t xml:space="preserve">. </w:t>
      </w:r>
    </w:p>
    <w:p w14:paraId="2836F80E" w14:textId="0D1FB7F1" w:rsidR="00187081" w:rsidRPr="00A7328D" w:rsidRDefault="00DF60EA" w:rsidP="00A7328D">
      <w:pPr>
        <w:pStyle w:val="Bullet"/>
        <w:rPr>
          <w:rFonts w:eastAsia="Arial"/>
          <w:sz w:val="24"/>
          <w:szCs w:val="24"/>
        </w:rPr>
      </w:pPr>
      <w:r w:rsidRPr="00A7328D">
        <w:rPr>
          <w:rFonts w:eastAsia="Arial"/>
          <w:sz w:val="24"/>
          <w:szCs w:val="24"/>
        </w:rPr>
        <w:t>A</w:t>
      </w:r>
      <w:r w:rsidR="00187081" w:rsidRPr="00A7328D">
        <w:rPr>
          <w:rFonts w:eastAsia="Arial"/>
          <w:sz w:val="24"/>
          <w:szCs w:val="24"/>
        </w:rPr>
        <w:t>void contact with any materials, such as bedding, that have been in contact with an infected person (unless wearing appropriate PPE)</w:t>
      </w:r>
      <w:r w:rsidRPr="00A7328D">
        <w:rPr>
          <w:rFonts w:eastAsia="Arial"/>
          <w:sz w:val="24"/>
          <w:szCs w:val="24"/>
        </w:rPr>
        <w:t xml:space="preserve">. </w:t>
      </w:r>
    </w:p>
    <w:p w14:paraId="5FD70647" w14:textId="08482C87" w:rsidR="00187081" w:rsidRPr="00A7328D" w:rsidRDefault="00DF60EA" w:rsidP="00A7328D">
      <w:pPr>
        <w:pStyle w:val="Bullet"/>
        <w:rPr>
          <w:rFonts w:eastAsia="Arial"/>
          <w:sz w:val="24"/>
          <w:szCs w:val="24"/>
        </w:rPr>
      </w:pPr>
      <w:r w:rsidRPr="00A7328D">
        <w:rPr>
          <w:rFonts w:eastAsia="Arial"/>
          <w:sz w:val="24"/>
          <w:szCs w:val="24"/>
        </w:rPr>
        <w:t>P</w:t>
      </w:r>
      <w:r w:rsidR="00187081" w:rsidRPr="00A7328D">
        <w:rPr>
          <w:rFonts w:eastAsia="Arial"/>
          <w:sz w:val="24"/>
          <w:szCs w:val="24"/>
        </w:rPr>
        <w:t xml:space="preserve">erform hand hygiene in accordance with the </w:t>
      </w:r>
      <w:hyperlink r:id="rId32" w:history="1">
        <w:r w:rsidR="00187081" w:rsidRPr="00C11DA0">
          <w:rPr>
            <w:rStyle w:val="Hyperlink"/>
            <w:rFonts w:eastAsia="Arial"/>
            <w:sz w:val="24"/>
            <w:szCs w:val="24"/>
          </w:rPr>
          <w:t>5 moments for hand hygiene</w:t>
        </w:r>
      </w:hyperlink>
      <w:r w:rsidRPr="00A7328D">
        <w:rPr>
          <w:rFonts w:eastAsia="Arial"/>
          <w:sz w:val="24"/>
          <w:szCs w:val="24"/>
        </w:rPr>
        <w:t xml:space="preserve">. </w:t>
      </w:r>
    </w:p>
    <w:p w14:paraId="2CB9DE06" w14:textId="78C0B2C9" w:rsidR="007A44A4" w:rsidRPr="00A7328D" w:rsidRDefault="00DF60EA" w:rsidP="00A7328D">
      <w:pPr>
        <w:pStyle w:val="Bullet"/>
        <w:rPr>
          <w:rFonts w:eastAsia="Arial"/>
          <w:sz w:val="24"/>
          <w:szCs w:val="24"/>
        </w:rPr>
      </w:pPr>
      <w:r w:rsidRPr="00A7328D">
        <w:rPr>
          <w:rFonts w:eastAsia="Arial"/>
          <w:sz w:val="24"/>
          <w:szCs w:val="24"/>
        </w:rPr>
        <w:t>R</w:t>
      </w:r>
      <w:r w:rsidR="0B686DD4" w:rsidRPr="00A7328D">
        <w:rPr>
          <w:rFonts w:eastAsia="Arial"/>
          <w:sz w:val="24"/>
          <w:szCs w:val="24"/>
        </w:rPr>
        <w:t xml:space="preserve">eceive </w:t>
      </w:r>
      <w:r w:rsidR="4DBD8603" w:rsidRPr="00A7328D">
        <w:rPr>
          <w:rFonts w:eastAsia="Arial"/>
          <w:sz w:val="24"/>
          <w:szCs w:val="24"/>
        </w:rPr>
        <w:t>PEPV</w:t>
      </w:r>
      <w:r w:rsidR="063156B6" w:rsidRPr="00A7328D">
        <w:rPr>
          <w:rFonts w:eastAsia="Arial"/>
          <w:sz w:val="24"/>
          <w:szCs w:val="24"/>
        </w:rPr>
        <w:t xml:space="preserve"> </w:t>
      </w:r>
      <w:r w:rsidR="0B686DD4" w:rsidRPr="00A7328D">
        <w:rPr>
          <w:rFonts w:eastAsia="Arial"/>
          <w:sz w:val="24"/>
          <w:szCs w:val="24"/>
        </w:rPr>
        <w:t>where high-risk activities were undertaken without PPE</w:t>
      </w:r>
      <w:r w:rsidR="778369FC" w:rsidRPr="00A7328D">
        <w:rPr>
          <w:rFonts w:eastAsia="Arial"/>
          <w:sz w:val="24"/>
          <w:szCs w:val="24"/>
        </w:rPr>
        <w:t xml:space="preserve">, as per </w:t>
      </w:r>
      <w:hyperlink w:anchor="_Contact_definitions" w:history="1">
        <w:r w:rsidR="778369FC" w:rsidRPr="00C11DA0">
          <w:rPr>
            <w:rStyle w:val="Hyperlink"/>
            <w:rFonts w:eastAsia="Arial"/>
            <w:sz w:val="24"/>
            <w:szCs w:val="24"/>
          </w:rPr>
          <w:t>contact definitions</w:t>
        </w:r>
      </w:hyperlink>
      <w:r w:rsidR="778369FC" w:rsidRPr="00A7328D">
        <w:rPr>
          <w:rFonts w:eastAsia="Arial"/>
          <w:sz w:val="24"/>
          <w:szCs w:val="24"/>
        </w:rPr>
        <w:t xml:space="preserve"> and </w:t>
      </w:r>
      <w:hyperlink w:anchor="_Contact_management" w:history="1">
        <w:r w:rsidR="778369FC" w:rsidRPr="00C11DA0">
          <w:rPr>
            <w:rStyle w:val="Hyperlink"/>
            <w:rFonts w:eastAsia="Arial"/>
            <w:sz w:val="24"/>
            <w:szCs w:val="24"/>
          </w:rPr>
          <w:t>management</w:t>
        </w:r>
      </w:hyperlink>
      <w:r w:rsidR="778369FC" w:rsidRPr="00A7328D">
        <w:rPr>
          <w:rFonts w:eastAsia="Arial"/>
          <w:sz w:val="24"/>
          <w:szCs w:val="24"/>
        </w:rPr>
        <w:t xml:space="preserve"> sections</w:t>
      </w:r>
      <w:r w:rsidR="0B686DD4" w:rsidRPr="00A7328D">
        <w:rPr>
          <w:rFonts w:eastAsia="Arial"/>
          <w:sz w:val="24"/>
          <w:szCs w:val="24"/>
        </w:rPr>
        <w:t>.</w:t>
      </w:r>
    </w:p>
    <w:p w14:paraId="725D8362" w14:textId="2126B13E" w:rsidR="518208A3" w:rsidRPr="00A7328D" w:rsidRDefault="00F133AF" w:rsidP="00A7328D">
      <w:pPr>
        <w:pStyle w:val="Bullet"/>
        <w:rPr>
          <w:rFonts w:eastAsia="Arial"/>
          <w:sz w:val="24"/>
          <w:szCs w:val="24"/>
        </w:rPr>
      </w:pPr>
      <w:r>
        <w:rPr>
          <w:rFonts w:eastAsia="Arial"/>
          <w:sz w:val="24"/>
          <w:szCs w:val="24"/>
        </w:rPr>
        <w:lastRenderedPageBreak/>
        <w:t>Use a</w:t>
      </w:r>
      <w:r w:rsidR="00C82B28" w:rsidRPr="00A7328D">
        <w:rPr>
          <w:rFonts w:eastAsia="Arial"/>
          <w:sz w:val="24"/>
          <w:szCs w:val="24"/>
        </w:rPr>
        <w:t>irborne</w:t>
      </w:r>
      <w:r w:rsidR="5BD5B216" w:rsidRPr="00A7328D">
        <w:rPr>
          <w:rFonts w:eastAsia="Arial"/>
          <w:sz w:val="24"/>
          <w:szCs w:val="24"/>
        </w:rPr>
        <w:t xml:space="preserve"> </w:t>
      </w:r>
      <w:r w:rsidR="0B686DD4" w:rsidRPr="00A7328D">
        <w:rPr>
          <w:rFonts w:eastAsia="Arial"/>
          <w:sz w:val="24"/>
          <w:szCs w:val="24"/>
        </w:rPr>
        <w:t>precautions</w:t>
      </w:r>
      <w:r w:rsidR="00E25A0C" w:rsidRPr="00A7328D">
        <w:rPr>
          <w:rFonts w:eastAsia="Arial"/>
          <w:sz w:val="24"/>
          <w:szCs w:val="24"/>
        </w:rPr>
        <w:t xml:space="preserve"> (or</w:t>
      </w:r>
      <w:r w:rsidR="00DD69AB" w:rsidRPr="00A7328D">
        <w:rPr>
          <w:rFonts w:eastAsia="Arial"/>
          <w:sz w:val="24"/>
          <w:szCs w:val="24"/>
        </w:rPr>
        <w:t>, for clade IIb</w:t>
      </w:r>
      <w:r w:rsidR="00BA5E3A" w:rsidRPr="00A7328D">
        <w:rPr>
          <w:rFonts w:eastAsia="Arial"/>
          <w:sz w:val="24"/>
          <w:szCs w:val="24"/>
        </w:rPr>
        <w:t xml:space="preserve"> cases,</w:t>
      </w:r>
      <w:r w:rsidR="00E25A0C" w:rsidRPr="00A7328D">
        <w:rPr>
          <w:rFonts w:eastAsia="Arial"/>
          <w:sz w:val="24"/>
          <w:szCs w:val="24"/>
        </w:rPr>
        <w:t xml:space="preserve"> </w:t>
      </w:r>
      <w:r w:rsidR="00D12BF8" w:rsidRPr="00A7328D">
        <w:rPr>
          <w:rFonts w:eastAsia="Arial"/>
          <w:sz w:val="24"/>
          <w:szCs w:val="24"/>
        </w:rPr>
        <w:t>droplet</w:t>
      </w:r>
      <w:r w:rsidR="00E25A0C" w:rsidRPr="00A7328D">
        <w:rPr>
          <w:rFonts w:eastAsia="Arial"/>
          <w:sz w:val="24"/>
          <w:szCs w:val="24"/>
        </w:rPr>
        <w:t xml:space="preserve"> precautions</w:t>
      </w:r>
      <w:r w:rsidR="00C82B28" w:rsidRPr="00A7328D">
        <w:rPr>
          <w:rFonts w:eastAsia="Arial"/>
          <w:sz w:val="24"/>
          <w:szCs w:val="24"/>
        </w:rPr>
        <w:t>)</w:t>
      </w:r>
      <w:r w:rsidR="0B686DD4" w:rsidRPr="00A7328D" w:rsidDel="007A44A4">
        <w:rPr>
          <w:rFonts w:eastAsia="Arial"/>
          <w:sz w:val="24"/>
          <w:szCs w:val="24"/>
        </w:rPr>
        <w:t xml:space="preserve"> </w:t>
      </w:r>
      <w:r w:rsidR="0B686DD4" w:rsidRPr="00A7328D">
        <w:rPr>
          <w:rFonts w:eastAsia="Arial"/>
          <w:sz w:val="24"/>
          <w:szCs w:val="24"/>
        </w:rPr>
        <w:t xml:space="preserve">when undertaking environmental cleaning, waste management and handling of the </w:t>
      </w:r>
      <w:r w:rsidR="00FA0D33">
        <w:rPr>
          <w:rFonts w:eastAsia="Arial"/>
          <w:sz w:val="24"/>
          <w:szCs w:val="24"/>
        </w:rPr>
        <w:t>case</w:t>
      </w:r>
      <w:r w:rsidR="0B686DD4" w:rsidRPr="00A7328D">
        <w:rPr>
          <w:rFonts w:eastAsia="Arial"/>
          <w:sz w:val="24"/>
          <w:szCs w:val="24"/>
        </w:rPr>
        <w:t>’s clothing, linen, and towels</w:t>
      </w:r>
      <w:r w:rsidR="00F237D6" w:rsidRPr="00A7328D">
        <w:rPr>
          <w:rFonts w:eastAsia="Arial"/>
          <w:sz w:val="24"/>
          <w:szCs w:val="24"/>
        </w:rPr>
        <w:t>.</w:t>
      </w:r>
      <w:r w:rsidR="00B00B72" w:rsidRPr="00A7328D">
        <w:rPr>
          <w:rFonts w:eastAsia="Arial"/>
          <w:sz w:val="24"/>
          <w:szCs w:val="24"/>
        </w:rPr>
        <w:t xml:space="preserve"> </w:t>
      </w:r>
    </w:p>
    <w:p w14:paraId="4D08F047" w14:textId="7A66B565" w:rsidR="5D1780EC" w:rsidRPr="005D13F4" w:rsidRDefault="5D1780EC" w:rsidP="005D13F4">
      <w:pPr>
        <w:pStyle w:val="Heading3"/>
      </w:pPr>
      <w:bookmarkStart w:id="74" w:name="_Toc179789917"/>
      <w:r w:rsidRPr="005D13F4">
        <w:t>Patients with a suspected, probable, or confirmed mpox infection in a clinical setting</w:t>
      </w:r>
      <w:bookmarkEnd w:id="74"/>
    </w:p>
    <w:p w14:paraId="616C5B63" w14:textId="07EADEEB" w:rsidR="00FA0D33" w:rsidRDefault="00FA0D33" w:rsidP="009E67EC">
      <w:pPr>
        <w:rPr>
          <w:rFonts w:eastAsia="Arial" w:cs="Arial"/>
        </w:rPr>
      </w:pPr>
      <w:r>
        <w:rPr>
          <w:rFonts w:eastAsia="Arial" w:cs="Arial"/>
        </w:rPr>
        <w:t xml:space="preserve">Should: </w:t>
      </w:r>
    </w:p>
    <w:p w14:paraId="57634938" w14:textId="71D4507D" w:rsidR="00FA0D33" w:rsidRPr="00225964" w:rsidRDefault="00FA0D33" w:rsidP="00225964">
      <w:pPr>
        <w:pStyle w:val="Bullet"/>
        <w:rPr>
          <w:rFonts w:eastAsia="Arial"/>
          <w:sz w:val="24"/>
          <w:szCs w:val="24"/>
        </w:rPr>
      </w:pPr>
      <w:r w:rsidRPr="00225964">
        <w:rPr>
          <w:rFonts w:eastAsia="Arial"/>
          <w:sz w:val="24"/>
          <w:szCs w:val="24"/>
        </w:rPr>
        <w:t xml:space="preserve">Wear </w:t>
      </w:r>
      <w:r w:rsidR="00785EFF" w:rsidRPr="00225964">
        <w:rPr>
          <w:rFonts w:eastAsia="Arial"/>
          <w:sz w:val="24"/>
          <w:szCs w:val="24"/>
        </w:rPr>
        <w:t>a su</w:t>
      </w:r>
      <w:r w:rsidR="00225964" w:rsidRPr="00225964">
        <w:rPr>
          <w:rFonts w:eastAsia="Arial"/>
          <w:sz w:val="24"/>
          <w:szCs w:val="24"/>
        </w:rPr>
        <w:t>rgical mask when outside their room.</w:t>
      </w:r>
    </w:p>
    <w:p w14:paraId="456F6DF8" w14:textId="41123050" w:rsidR="004C38FB" w:rsidRPr="00225964" w:rsidRDefault="00225964" w:rsidP="00225964">
      <w:pPr>
        <w:pStyle w:val="Bullet"/>
        <w:rPr>
          <w:rFonts w:eastAsia="Arial"/>
          <w:sz w:val="24"/>
          <w:szCs w:val="24"/>
        </w:rPr>
      </w:pPr>
      <w:r w:rsidRPr="00225964">
        <w:rPr>
          <w:rFonts w:eastAsia="Arial"/>
          <w:sz w:val="24"/>
          <w:szCs w:val="24"/>
        </w:rPr>
        <w:t xml:space="preserve">Keep skin lesions covered with </w:t>
      </w:r>
      <w:r w:rsidR="4D3F2C4D" w:rsidRPr="00225964">
        <w:rPr>
          <w:rFonts w:eastAsia="Arial"/>
          <w:sz w:val="24"/>
          <w:szCs w:val="24"/>
        </w:rPr>
        <w:t>non-stick dressings, a sheet or gown/clothing</w:t>
      </w:r>
      <w:r w:rsidR="48EC1413" w:rsidRPr="00225964">
        <w:rPr>
          <w:rFonts w:eastAsia="Arial"/>
          <w:sz w:val="24"/>
          <w:szCs w:val="24"/>
        </w:rPr>
        <w:t>, regardless of clade</w:t>
      </w:r>
      <w:r w:rsidR="4D3F2C4D" w:rsidRPr="00225964">
        <w:rPr>
          <w:rFonts w:eastAsia="Arial"/>
          <w:sz w:val="24"/>
          <w:szCs w:val="24"/>
        </w:rPr>
        <w:t>.</w:t>
      </w:r>
    </w:p>
    <w:p w14:paraId="6601435D" w14:textId="6C6A2FFF" w:rsidR="008450AB" w:rsidRPr="00A02ABC" w:rsidRDefault="008450AB" w:rsidP="008450AB">
      <w:pPr>
        <w:pStyle w:val="Heading2"/>
        <w:rPr>
          <w:rFonts w:eastAsia="Arial"/>
        </w:rPr>
      </w:pPr>
      <w:bookmarkStart w:id="75" w:name="_Case_clearance"/>
      <w:bookmarkStart w:id="76" w:name="_Toc122504423"/>
      <w:bookmarkStart w:id="77" w:name="_Toc179789918"/>
      <w:bookmarkEnd w:id="75"/>
      <w:r w:rsidRPr="00A02ABC">
        <w:rPr>
          <w:rFonts w:eastAsia="Arial"/>
        </w:rPr>
        <w:t>Case clearance</w:t>
      </w:r>
      <w:bookmarkEnd w:id="76"/>
      <w:bookmarkEnd w:id="77"/>
    </w:p>
    <w:p w14:paraId="598222F2" w14:textId="6C2A195D" w:rsidR="008450AB" w:rsidRPr="00A02ABC" w:rsidRDefault="008450AB" w:rsidP="008450AB">
      <w:pPr>
        <w:rPr>
          <w:rFonts w:cs="Arial"/>
        </w:rPr>
      </w:pPr>
      <w:r w:rsidRPr="00A02ABC">
        <w:rPr>
          <w:rFonts w:cs="Arial"/>
        </w:rPr>
        <w:t>Cases can resume</w:t>
      </w:r>
      <w:r w:rsidR="0087431B">
        <w:rPr>
          <w:rFonts w:cs="Arial"/>
        </w:rPr>
        <w:t xml:space="preserve"> most</w:t>
      </w:r>
      <w:r w:rsidRPr="00A02ABC">
        <w:rPr>
          <w:rFonts w:cs="Arial"/>
        </w:rPr>
        <w:t xml:space="preserve"> normal activit</w:t>
      </w:r>
      <w:r w:rsidR="00D47F3A">
        <w:rPr>
          <w:rFonts w:cs="Arial"/>
        </w:rPr>
        <w:t>ies</w:t>
      </w:r>
      <w:r w:rsidRPr="00A02ABC">
        <w:rPr>
          <w:rFonts w:cs="Arial"/>
        </w:rPr>
        <w:t xml:space="preserve"> when all lesions have crusted, scabs have fallen off and a fresh layer of skin has formed underneath</w:t>
      </w:r>
      <w:r w:rsidR="274A6C65" w:rsidRPr="1E7CE06A">
        <w:rPr>
          <w:rFonts w:cs="Arial"/>
        </w:rPr>
        <w:t>.</w:t>
      </w:r>
      <w:r w:rsidR="61FC6CBA" w:rsidRPr="00A767A2">
        <w:rPr>
          <w:rFonts w:cs="Arial"/>
        </w:rPr>
        <w:t xml:space="preserve"> </w:t>
      </w:r>
    </w:p>
    <w:p w14:paraId="708387C9" w14:textId="77777777" w:rsidR="008450AB" w:rsidRPr="00A02ABC" w:rsidRDefault="008450AB" w:rsidP="008450AB">
      <w:pPr>
        <w:rPr>
          <w:rFonts w:cs="Arial"/>
        </w:rPr>
      </w:pPr>
      <w:r w:rsidRPr="00A02ABC">
        <w:rPr>
          <w:rFonts w:cs="Arial"/>
        </w:rPr>
        <w:t>The PHU or managing clinician will advise on clearance of a case.</w:t>
      </w:r>
    </w:p>
    <w:p w14:paraId="00FD1D1D" w14:textId="77777777" w:rsidR="008450AB" w:rsidRPr="00A02ABC" w:rsidRDefault="008450AB" w:rsidP="008450AB">
      <w:pPr>
        <w:rPr>
          <w:rFonts w:cs="Arial"/>
        </w:rPr>
      </w:pPr>
      <w:r w:rsidRPr="00A02ABC">
        <w:rPr>
          <w:rFonts w:cs="Arial"/>
        </w:rPr>
        <w:t>For</w:t>
      </w:r>
      <w:r w:rsidRPr="00A02ABC">
        <w:rPr>
          <w:rFonts w:eastAsia="Arial" w:cs="Arial"/>
        </w:rPr>
        <w:t xml:space="preserve"> 12 weeks following clearance</w:t>
      </w:r>
      <w:r w:rsidRPr="00A02ABC">
        <w:rPr>
          <w:rFonts w:cs="Arial"/>
        </w:rPr>
        <w:t xml:space="preserve">, cases should: </w:t>
      </w:r>
    </w:p>
    <w:p w14:paraId="09529504" w14:textId="741C8165" w:rsidR="008450AB" w:rsidRPr="00144353" w:rsidRDefault="008450AB" w:rsidP="00144353">
      <w:pPr>
        <w:pStyle w:val="Bullet"/>
        <w:rPr>
          <w:rFonts w:eastAsia="Arial"/>
          <w:sz w:val="24"/>
          <w:szCs w:val="24"/>
        </w:rPr>
      </w:pPr>
      <w:r w:rsidRPr="00144353">
        <w:rPr>
          <w:sz w:val="24"/>
          <w:szCs w:val="24"/>
        </w:rPr>
        <w:t xml:space="preserve">wear a condom during sexual activity (receptive and insertive oral/anal/vaginal sex) </w:t>
      </w:r>
      <w:r w:rsidRPr="00144353">
        <w:rPr>
          <w:sz w:val="24"/>
          <w:szCs w:val="24"/>
        </w:rPr>
        <w:fldChar w:fldCharType="begin">
          <w:fldData xml:space="preserve">PEVuZE5vdGU+PENpdGU+PEF1dGhvcj5Xb3JsZCBIZWFsdGggT3JnYW5pemF0aW9uPC9BdXRob3I+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</w:fldData>
        </w:fldChar>
      </w:r>
      <w:r w:rsidRPr="00144353">
        <w:rPr>
          <w:sz w:val="24"/>
          <w:szCs w:val="24"/>
        </w:rPr>
        <w:instrText xml:space="preserve"> ADDIN EN.CITE </w:instrText>
      </w:r>
      <w:r w:rsidRPr="00144353">
        <w:rPr>
          <w:sz w:val="24"/>
          <w:szCs w:val="24"/>
        </w:rPr>
        <w:fldChar w:fldCharType="begin">
          <w:fldData xml:space="preserve">PEVuZE5vdGU+PENpdGU+PEF1dGhvcj5Xb3JsZCBIZWFsdGggT3JnYW5pemF0aW9uPC9BdXRob3I+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</w:fldData>
        </w:fldChar>
      </w:r>
      <w:r w:rsidRPr="00144353">
        <w:rPr>
          <w:sz w:val="24"/>
          <w:szCs w:val="24"/>
        </w:rPr>
        <w:instrText xml:space="preserve"> ADDIN EN.CITE.DATA </w:instrText>
      </w:r>
      <w:r w:rsidRPr="00144353">
        <w:rPr>
          <w:sz w:val="24"/>
          <w:szCs w:val="24"/>
        </w:rPr>
      </w:r>
      <w:r w:rsidRPr="00144353">
        <w:rPr>
          <w:sz w:val="24"/>
          <w:szCs w:val="24"/>
        </w:rPr>
        <w:fldChar w:fldCharType="end"/>
      </w:r>
      <w:r w:rsidRPr="00144353">
        <w:rPr>
          <w:sz w:val="24"/>
          <w:szCs w:val="24"/>
        </w:rPr>
      </w:r>
      <w:r w:rsidRPr="00144353">
        <w:rPr>
          <w:sz w:val="24"/>
          <w:szCs w:val="24"/>
        </w:rPr>
        <w:fldChar w:fldCharType="separate"/>
      </w:r>
      <w:r w:rsidRPr="00144353">
        <w:rPr>
          <w:sz w:val="24"/>
          <w:szCs w:val="24"/>
        </w:rPr>
        <w:t>(</w:t>
      </w:r>
      <w:r w:rsidR="003062A2" w:rsidRPr="00144353">
        <w:rPr>
          <w:sz w:val="24"/>
          <w:szCs w:val="24"/>
        </w:rPr>
        <w:t xml:space="preserve">23, </w:t>
      </w:r>
      <w:r w:rsidR="00076C22" w:rsidRPr="00144353">
        <w:rPr>
          <w:sz w:val="24"/>
          <w:szCs w:val="24"/>
        </w:rPr>
        <w:t>28</w:t>
      </w:r>
      <w:r w:rsidRPr="00144353">
        <w:rPr>
          <w:sz w:val="24"/>
          <w:szCs w:val="24"/>
        </w:rPr>
        <w:t>)</w:t>
      </w:r>
      <w:r w:rsidRPr="00144353">
        <w:rPr>
          <w:sz w:val="24"/>
          <w:szCs w:val="24"/>
        </w:rPr>
        <w:fldChar w:fldCharType="end"/>
      </w:r>
    </w:p>
    <w:p w14:paraId="402B65C3" w14:textId="4B41F270" w:rsidR="008450AB" w:rsidRPr="00144353" w:rsidRDefault="008450AB" w:rsidP="00144353">
      <w:pPr>
        <w:pStyle w:val="Bullet"/>
        <w:rPr>
          <w:rFonts w:eastAsia="Arial"/>
          <w:sz w:val="24"/>
          <w:szCs w:val="24"/>
        </w:rPr>
      </w:pPr>
      <w:r w:rsidRPr="00144353">
        <w:rPr>
          <w:rFonts w:eastAsia="Arial"/>
          <w:sz w:val="24"/>
          <w:szCs w:val="24"/>
        </w:rPr>
        <w:t>not donate blood, cells, tissue, breast milk, semen</w:t>
      </w:r>
      <w:r w:rsidR="005F0C73" w:rsidRPr="00144353">
        <w:rPr>
          <w:rFonts w:eastAsia="Arial"/>
          <w:sz w:val="24"/>
          <w:szCs w:val="24"/>
        </w:rPr>
        <w:t>,</w:t>
      </w:r>
      <w:r w:rsidRPr="00144353">
        <w:rPr>
          <w:rFonts w:eastAsia="Arial"/>
          <w:sz w:val="24"/>
          <w:szCs w:val="24"/>
        </w:rPr>
        <w:t xml:space="preserve"> or organs. </w:t>
      </w:r>
    </w:p>
    <w:p w14:paraId="43BB172A" w14:textId="39948A98" w:rsidR="00321F9F" w:rsidRDefault="00EE08DF" w:rsidP="008450AB">
      <w:pPr>
        <w:pStyle w:val="Heading3"/>
      </w:pPr>
      <w:bookmarkStart w:id="78" w:name="_Toc179789919"/>
      <w:r>
        <w:t xml:space="preserve">Guidance for cases </w:t>
      </w:r>
      <w:r w:rsidR="003D5F13">
        <w:t xml:space="preserve">with non-visible </w:t>
      </w:r>
      <w:r w:rsidR="00261884">
        <w:t>skin lesions</w:t>
      </w:r>
      <w:bookmarkEnd w:id="78"/>
      <w:r w:rsidR="00261884">
        <w:t xml:space="preserve"> </w:t>
      </w:r>
    </w:p>
    <w:p w14:paraId="6D8AC4B5" w14:textId="290967B9" w:rsidR="00C424D5" w:rsidRPr="00A02ABC" w:rsidRDefault="00C424D5" w:rsidP="00C424D5">
      <w:pPr>
        <w:rPr>
          <w:rFonts w:cs="Arial"/>
        </w:rPr>
      </w:pPr>
      <w:r w:rsidRPr="00A02ABC">
        <w:rPr>
          <w:rFonts w:cs="Arial"/>
        </w:rPr>
        <w:t>For cases with non-visible skin lesions (e.g.</w:t>
      </w:r>
      <w:r w:rsidR="009A12A3">
        <w:rPr>
          <w:rFonts w:cs="Arial"/>
        </w:rPr>
        <w:t>,</w:t>
      </w:r>
      <w:r w:rsidRPr="00A02ABC">
        <w:rPr>
          <w:rFonts w:cs="Arial"/>
        </w:rPr>
        <w:t xml:space="preserve"> cases with proctitis), </w:t>
      </w:r>
      <w:r w:rsidR="5B557E93" w:rsidRPr="552DFC98">
        <w:rPr>
          <w:rFonts w:cs="Arial"/>
        </w:rPr>
        <w:t>PH</w:t>
      </w:r>
      <w:r w:rsidR="159B31D5" w:rsidRPr="552DFC98">
        <w:rPr>
          <w:rFonts w:cs="Arial"/>
        </w:rPr>
        <w:t xml:space="preserve">Us should </w:t>
      </w:r>
      <w:r w:rsidRPr="552DFC98">
        <w:rPr>
          <w:rFonts w:cs="Arial"/>
        </w:rPr>
        <w:t>recommend</w:t>
      </w:r>
      <w:r w:rsidR="004642D6" w:rsidRPr="552DFC98">
        <w:rPr>
          <w:rFonts w:cs="Arial"/>
        </w:rPr>
        <w:t xml:space="preserve"> that </w:t>
      </w:r>
      <w:r w:rsidRPr="552DFC98">
        <w:rPr>
          <w:rFonts w:cs="Arial"/>
        </w:rPr>
        <w:t>they</w:t>
      </w:r>
      <w:r w:rsidR="00AB7718">
        <w:rPr>
          <w:rFonts w:cs="Arial"/>
        </w:rPr>
        <w:t xml:space="preserve"> </w:t>
      </w:r>
      <w:r w:rsidR="00EE7BB7">
        <w:rPr>
          <w:rFonts w:cs="Arial"/>
        </w:rPr>
        <w:t xml:space="preserve">follow </w:t>
      </w:r>
      <w:r w:rsidR="00AB7718">
        <w:rPr>
          <w:rFonts w:cs="Arial"/>
        </w:rPr>
        <w:t>the same</w:t>
      </w:r>
      <w:r w:rsidRPr="552DFC98">
        <w:rPr>
          <w:rFonts w:cs="Arial"/>
        </w:rPr>
        <w:t xml:space="preserve"> </w:t>
      </w:r>
      <w:r w:rsidR="5B557E93" w:rsidRPr="552DFC98">
        <w:t>exclusion and restriction requirements</w:t>
      </w:r>
      <w:r w:rsidRPr="552DFC98">
        <w:t xml:space="preserve"> </w:t>
      </w:r>
      <w:r w:rsidR="00AB7718">
        <w:t xml:space="preserve">as cases with </w:t>
      </w:r>
      <w:r w:rsidR="00374D6C">
        <w:t xml:space="preserve">visible lesions as </w:t>
      </w:r>
      <w:r w:rsidRPr="552DFC98">
        <w:t>above</w:t>
      </w:r>
      <w:r w:rsidR="00374D6C">
        <w:t>,</w:t>
      </w:r>
      <w:r w:rsidRPr="552DFC98">
        <w:t xml:space="preserve"> until complete resolution of all symptoms</w:t>
      </w:r>
      <w:r w:rsidR="00E82D83">
        <w:t>, or after 21 days post</w:t>
      </w:r>
      <w:r w:rsidR="00643372">
        <w:t xml:space="preserve"> symptom onset, whichever is longer</w:t>
      </w:r>
      <w:r w:rsidRPr="552DFC98">
        <w:t>.</w:t>
      </w:r>
    </w:p>
    <w:p w14:paraId="16F8A1A8" w14:textId="3077C208" w:rsidR="00261884" w:rsidRDefault="00E91385" w:rsidP="00C424D5">
      <w:pPr>
        <w:pStyle w:val="Heading3"/>
      </w:pPr>
      <w:bookmarkStart w:id="79" w:name="_Guidance_for_asymptomatic"/>
      <w:bookmarkStart w:id="80" w:name="_Toc179789920"/>
      <w:bookmarkEnd w:id="79"/>
      <w:r>
        <w:t>Guidance for a</w:t>
      </w:r>
      <w:r w:rsidR="00C424D5">
        <w:t>symptomatic cases</w:t>
      </w:r>
      <w:bookmarkEnd w:id="80"/>
      <w:r w:rsidR="006757A5">
        <w:t xml:space="preserve"> </w:t>
      </w:r>
    </w:p>
    <w:p w14:paraId="3A53E658" w14:textId="71D0A3D5" w:rsidR="00F64534" w:rsidRDefault="00E0700D" w:rsidP="00E0700D">
      <w:pPr>
        <w:rPr>
          <w:rFonts w:cs="Arial"/>
        </w:rPr>
      </w:pPr>
      <w:r w:rsidRPr="00A02ABC">
        <w:rPr>
          <w:rFonts w:cs="Arial"/>
        </w:rPr>
        <w:t xml:space="preserve">International reports of asymptomatic </w:t>
      </w:r>
      <w:r w:rsidR="00235A31">
        <w:rPr>
          <w:rFonts w:cs="Arial"/>
        </w:rPr>
        <w:t>MPXV</w:t>
      </w:r>
      <w:r w:rsidRPr="00A02ABC">
        <w:rPr>
          <w:rFonts w:cs="Arial"/>
        </w:rPr>
        <w:t xml:space="preserve"> infection in </w:t>
      </w:r>
      <w:r w:rsidR="00F64534">
        <w:rPr>
          <w:rFonts w:cs="Arial"/>
        </w:rPr>
        <w:t>cases associated with the ongoing</w:t>
      </w:r>
      <w:r w:rsidRPr="00A02ABC">
        <w:rPr>
          <w:rFonts w:cs="Arial"/>
        </w:rPr>
        <w:t xml:space="preserve"> </w:t>
      </w:r>
      <w:r w:rsidR="00EB7BAA">
        <w:rPr>
          <w:rFonts w:cs="Arial"/>
        </w:rPr>
        <w:t xml:space="preserve">clade </w:t>
      </w:r>
      <w:r w:rsidRPr="00A02ABC">
        <w:rPr>
          <w:rFonts w:cs="Arial"/>
        </w:rPr>
        <w:t xml:space="preserve">IIb outbreak are rare and generally only detected and described in research studies. </w:t>
      </w:r>
      <w:r w:rsidRPr="1E7CE06A">
        <w:rPr>
          <w:rFonts w:cs="Arial"/>
        </w:rPr>
        <w:t>There is limited evidence available to determine whether asymptomatic cases are infectious</w:t>
      </w:r>
      <w:r w:rsidR="6FF0E6D7" w:rsidRPr="1E7CE06A">
        <w:rPr>
          <w:rFonts w:cs="Arial"/>
        </w:rPr>
        <w:t xml:space="preserve"> (</w:t>
      </w:r>
      <w:r w:rsidR="003E37E2">
        <w:rPr>
          <w:rFonts w:cs="Arial"/>
        </w:rPr>
        <w:t xml:space="preserve">74, </w:t>
      </w:r>
      <w:r w:rsidR="00BB4E02">
        <w:rPr>
          <w:rFonts w:cs="Arial"/>
        </w:rPr>
        <w:t>75</w:t>
      </w:r>
      <w:r w:rsidR="005E7E72">
        <w:rPr>
          <w:rFonts w:cs="Arial"/>
        </w:rPr>
        <w:t>).</w:t>
      </w:r>
      <w:r w:rsidR="002423A7">
        <w:rPr>
          <w:rFonts w:cs="Arial"/>
        </w:rPr>
        <w:t xml:space="preserve"> </w:t>
      </w:r>
      <w:r w:rsidR="00E11120">
        <w:rPr>
          <w:rFonts w:cs="Arial"/>
        </w:rPr>
        <w:t>In the event an a</w:t>
      </w:r>
      <w:r w:rsidR="002423A7">
        <w:rPr>
          <w:rFonts w:cs="Arial"/>
        </w:rPr>
        <w:t>symptomatic case</w:t>
      </w:r>
      <w:r w:rsidR="00E11120">
        <w:rPr>
          <w:rFonts w:cs="Arial"/>
        </w:rPr>
        <w:t xml:space="preserve"> is detected, they</w:t>
      </w:r>
      <w:r w:rsidR="002423A7">
        <w:rPr>
          <w:rFonts w:cs="Arial"/>
        </w:rPr>
        <w:t xml:space="preserve"> should be managed as </w:t>
      </w:r>
      <w:r w:rsidR="00E11120">
        <w:rPr>
          <w:rFonts w:cs="Arial"/>
        </w:rPr>
        <w:t>per</w:t>
      </w:r>
      <w:r w:rsidR="002423A7">
        <w:rPr>
          <w:rFonts w:cs="Arial"/>
        </w:rPr>
        <w:t xml:space="preserve"> other</w:t>
      </w:r>
      <w:r w:rsidR="009A2AD0">
        <w:rPr>
          <w:rFonts w:cs="Arial"/>
        </w:rPr>
        <w:t xml:space="preserve"> </w:t>
      </w:r>
      <w:r w:rsidR="0071013B">
        <w:rPr>
          <w:rFonts w:cs="Arial"/>
        </w:rPr>
        <w:t xml:space="preserve">suspected, </w:t>
      </w:r>
      <w:r w:rsidR="004617C5">
        <w:rPr>
          <w:rFonts w:cs="Arial"/>
        </w:rPr>
        <w:t>probable</w:t>
      </w:r>
      <w:r w:rsidR="00E11120">
        <w:rPr>
          <w:rFonts w:cs="Arial"/>
        </w:rPr>
        <w:t>,</w:t>
      </w:r>
      <w:r w:rsidR="004617C5">
        <w:rPr>
          <w:rFonts w:cs="Arial"/>
        </w:rPr>
        <w:t xml:space="preserve"> and confirmed cases</w:t>
      </w:r>
      <w:r w:rsidR="009A12A3">
        <w:rPr>
          <w:rFonts w:cs="Arial"/>
        </w:rPr>
        <w:t xml:space="preserve"> and can be considered cleared 21 days after positive test. </w:t>
      </w:r>
    </w:p>
    <w:p w14:paraId="5CD3128C" w14:textId="77777777" w:rsidR="00ED709C" w:rsidRPr="00A02ABC" w:rsidRDefault="00ED709C" w:rsidP="00ED709C">
      <w:pPr>
        <w:pStyle w:val="Heading2"/>
      </w:pPr>
      <w:bookmarkStart w:id="81" w:name="_Toc108536059"/>
      <w:bookmarkStart w:id="82" w:name="_Toc122504424"/>
      <w:bookmarkStart w:id="83" w:name="_Toc179789921"/>
      <w:r w:rsidRPr="00A02ABC">
        <w:t>Treatment</w:t>
      </w:r>
      <w:bookmarkEnd w:id="81"/>
      <w:bookmarkEnd w:id="82"/>
      <w:bookmarkEnd w:id="83"/>
    </w:p>
    <w:p w14:paraId="287B6F1C" w14:textId="141FF0BE" w:rsidR="00ED709C" w:rsidRPr="00A02ABC" w:rsidRDefault="001079BE" w:rsidP="00ED709C">
      <w:pPr>
        <w:pStyle w:val="Paragraphtext"/>
        <w:rPr>
          <w:rFonts w:eastAsia="Arial"/>
        </w:rPr>
      </w:pPr>
      <w:r>
        <w:rPr>
          <w:rFonts w:eastAsia="Arial"/>
        </w:rPr>
        <w:t>Mpox</w:t>
      </w:r>
      <w:r w:rsidR="00ED709C" w:rsidRPr="00A02ABC">
        <w:rPr>
          <w:rFonts w:eastAsia="Arial"/>
        </w:rPr>
        <w:t xml:space="preserve"> is generally self-limiting. Most cases will not require specific treatment other than supportive management</w:t>
      </w:r>
      <w:r w:rsidR="00E11120">
        <w:rPr>
          <w:rFonts w:eastAsia="Arial"/>
        </w:rPr>
        <w:t xml:space="preserve"> of symptoms</w:t>
      </w:r>
      <w:r w:rsidR="00ED709C" w:rsidRPr="00A02ABC">
        <w:rPr>
          <w:rFonts w:eastAsia="Arial"/>
        </w:rPr>
        <w:t xml:space="preserve"> or treatment of complications (e.g.</w:t>
      </w:r>
      <w:r w:rsidR="003F6323">
        <w:rPr>
          <w:rFonts w:eastAsia="Arial"/>
        </w:rPr>
        <w:t>,</w:t>
      </w:r>
      <w:r w:rsidR="00ED709C" w:rsidRPr="00A02ABC">
        <w:rPr>
          <w:rFonts w:eastAsia="Arial"/>
        </w:rPr>
        <w:t xml:space="preserve"> antibiotics for secondary cellulitis).</w:t>
      </w:r>
    </w:p>
    <w:p w14:paraId="2D810585" w14:textId="77777777" w:rsidR="00D86F1B" w:rsidRDefault="00ED709C" w:rsidP="00ED709C">
      <w:pPr>
        <w:pStyle w:val="Paragraphtext"/>
        <w:rPr>
          <w:rFonts w:eastAsia="Arial"/>
        </w:rPr>
      </w:pPr>
      <w:r w:rsidRPr="00A02ABC">
        <w:rPr>
          <w:rFonts w:eastAsia="Arial"/>
        </w:rPr>
        <w:lastRenderedPageBreak/>
        <w:t>Advice on clinical management should be sought from an infectious disease physician</w:t>
      </w:r>
      <w:r w:rsidR="00505B0A">
        <w:rPr>
          <w:rFonts w:eastAsia="Arial"/>
        </w:rPr>
        <w:t xml:space="preserve"> and/or sexual health physician</w:t>
      </w:r>
      <w:r w:rsidR="008261C0">
        <w:rPr>
          <w:rFonts w:eastAsia="Arial"/>
        </w:rPr>
        <w:t xml:space="preserve">, </w:t>
      </w:r>
      <w:r w:rsidR="008261C0" w:rsidRPr="005965CC">
        <w:rPr>
          <w:rFonts w:eastAsia="Arial"/>
        </w:rPr>
        <w:t xml:space="preserve">particularly </w:t>
      </w:r>
      <w:r w:rsidR="008261C0" w:rsidRPr="00492E29">
        <w:rPr>
          <w:rFonts w:eastAsia="Arial"/>
        </w:rPr>
        <w:t xml:space="preserve">in persons with severe disease or </w:t>
      </w:r>
      <w:hyperlink w:anchor="_Groups_at_increased" w:history="1">
        <w:r w:rsidR="008261C0" w:rsidRPr="00492E29">
          <w:rPr>
            <w:rStyle w:val="Hyperlink"/>
            <w:rFonts w:eastAsia="Arial"/>
          </w:rPr>
          <w:t>at risk of severe disease</w:t>
        </w:r>
      </w:hyperlink>
      <w:r w:rsidRPr="005965CC">
        <w:rPr>
          <w:rFonts w:eastAsia="Arial"/>
        </w:rPr>
        <w:t xml:space="preserve">. </w:t>
      </w:r>
      <w:r w:rsidRPr="00A02ABC">
        <w:rPr>
          <w:rFonts w:eastAsia="Arial"/>
        </w:rPr>
        <w:t xml:space="preserve">If antiviral treatment is indicated, it should be initiated in consultation with an infectious disease physician and/or sexual health physician. </w:t>
      </w:r>
    </w:p>
    <w:p w14:paraId="71AE310C" w14:textId="6AC46BA9" w:rsidR="008908F3" w:rsidRDefault="00ED709C" w:rsidP="00ED709C">
      <w:pPr>
        <w:pStyle w:val="Paragraphtext"/>
        <w:rPr>
          <w:rFonts w:eastAsia="Arial"/>
        </w:rPr>
      </w:pPr>
      <w:r w:rsidRPr="00A02ABC">
        <w:rPr>
          <w:rFonts w:eastAsia="Arial"/>
        </w:rPr>
        <w:t xml:space="preserve">Tecovirimat (TPOXX) is the preferred treatment for severe </w:t>
      </w:r>
      <w:r w:rsidR="00AE4C91">
        <w:rPr>
          <w:rFonts w:eastAsia="Arial"/>
        </w:rPr>
        <w:t>MPXV</w:t>
      </w:r>
      <w:r w:rsidRPr="00A02ABC">
        <w:rPr>
          <w:rFonts w:eastAsia="Arial"/>
        </w:rPr>
        <w:t xml:space="preserve"> infection</w:t>
      </w:r>
      <w:r w:rsidR="258F6E50" w:rsidRPr="00A767A2">
        <w:rPr>
          <w:rFonts w:eastAsia="Arial"/>
        </w:rPr>
        <w:t>, although this must be requested</w:t>
      </w:r>
      <w:r w:rsidR="006A7499">
        <w:rPr>
          <w:rFonts w:eastAsia="Arial"/>
        </w:rPr>
        <w:t xml:space="preserve"> from the Chief Medical Officer via state or territory Chief Health Officers. </w:t>
      </w:r>
    </w:p>
    <w:p w14:paraId="3065A479" w14:textId="2C25456F" w:rsidR="00ED709C" w:rsidRPr="00A02ABC" w:rsidRDefault="00ED709C" w:rsidP="00ED709C">
      <w:pPr>
        <w:pStyle w:val="Paragraphtext"/>
      </w:pPr>
      <w:r w:rsidRPr="00A02ABC">
        <w:rPr>
          <w:rFonts w:eastAsia="Arial"/>
        </w:rPr>
        <w:t xml:space="preserve">For further advice, refer to the </w:t>
      </w:r>
      <w:hyperlink r:id="rId33" w:history="1">
        <w:r w:rsidRPr="00492E29">
          <w:rPr>
            <w:rStyle w:val="Hyperlink"/>
            <w:rFonts w:eastAsia="Arial"/>
          </w:rPr>
          <w:t xml:space="preserve">Australian Human </w:t>
        </w:r>
        <w:r w:rsidR="001D0C85" w:rsidRPr="00492E29">
          <w:rPr>
            <w:rStyle w:val="Hyperlink"/>
            <w:rFonts w:eastAsia="Arial"/>
          </w:rPr>
          <w:t xml:space="preserve">Mpox </w:t>
        </w:r>
        <w:r w:rsidRPr="00492E29">
          <w:rPr>
            <w:rStyle w:val="Hyperlink"/>
            <w:rFonts w:eastAsia="Arial"/>
          </w:rPr>
          <w:t>Treatment Guidelines</w:t>
        </w:r>
      </w:hyperlink>
      <w:r w:rsidRPr="00492E29">
        <w:rPr>
          <w:rFonts w:eastAsia="Arial"/>
        </w:rPr>
        <w:t>.</w:t>
      </w:r>
      <w:r w:rsidRPr="00A02ABC">
        <w:t xml:space="preserve"> </w:t>
      </w:r>
    </w:p>
    <w:p w14:paraId="135ACCB7" w14:textId="4A748C6A" w:rsidR="00E0700D" w:rsidRPr="00E0700D" w:rsidRDefault="00E20AB5" w:rsidP="00580137">
      <w:pPr>
        <w:pStyle w:val="Heading1"/>
        <w:numPr>
          <w:ilvl w:val="0"/>
          <w:numId w:val="10"/>
        </w:numPr>
      </w:pPr>
      <w:bookmarkStart w:id="84" w:name="_Contact_definitions"/>
      <w:bookmarkStart w:id="85" w:name="_Toc179789922"/>
      <w:bookmarkEnd w:id="84"/>
      <w:r>
        <w:lastRenderedPageBreak/>
        <w:t xml:space="preserve">Contact </w:t>
      </w:r>
      <w:r w:rsidR="00CC3273">
        <w:t>definitions</w:t>
      </w:r>
      <w:bookmarkEnd w:id="85"/>
    </w:p>
    <w:p w14:paraId="56B59388" w14:textId="310E33C7" w:rsidR="0037759B" w:rsidRPr="00A02ABC" w:rsidRDefault="0037759B" w:rsidP="00E6701E">
      <w:pPr>
        <w:pStyle w:val="HeadingTABLE"/>
      </w:pPr>
      <w:r w:rsidRPr="00A02ABC">
        <w:t xml:space="preserve"> </w:t>
      </w:r>
      <w:bookmarkStart w:id="86" w:name="_Toc179789931"/>
      <w:r w:rsidR="0038470A">
        <w:t>Clade II</w:t>
      </w:r>
      <w:r w:rsidR="002A60CF" w:rsidRPr="005D13F4">
        <w:rPr>
          <w:vertAlign w:val="superscript"/>
        </w:rPr>
        <w:t>*</w:t>
      </w:r>
      <w:r w:rsidR="0038470A">
        <w:t xml:space="preserve">: </w:t>
      </w:r>
      <w:r w:rsidRPr="00A02ABC">
        <w:t>Contact definitions</w:t>
      </w:r>
      <w:bookmarkEnd w:id="86"/>
      <w:r w:rsidRPr="00A02ABC">
        <w:t xml:space="preserve"> </w:t>
      </w:r>
    </w:p>
    <w:tbl>
      <w:tblPr>
        <w:tblStyle w:val="TableGrid"/>
        <w:tblW w:w="8647" w:type="dxa"/>
        <w:tblLayout w:type="fixed"/>
        <w:tblLook w:val="04A0" w:firstRow="1" w:lastRow="0" w:firstColumn="1" w:lastColumn="0" w:noHBand="0" w:noVBand="1"/>
      </w:tblPr>
      <w:tblGrid>
        <w:gridCol w:w="1095"/>
        <w:gridCol w:w="3765"/>
        <w:gridCol w:w="3787"/>
      </w:tblGrid>
      <w:tr w:rsidR="00CC3273" w:rsidRPr="00A767A2" w14:paraId="5E69FFDB" w14:textId="77777777" w:rsidTr="551972A1">
        <w:trPr>
          <w:cnfStyle w:val="100000000000" w:firstRow="1" w:lastRow="0" w:firstColumn="0" w:lastColumn="0" w:oddVBand="0" w:evenVBand="0" w:oddHBand="0" w:evenHBand="0" w:firstRowFirstColumn="0" w:firstRowLastColumn="0" w:lastRowFirstColumn="0" w:lastRowLastColumn="0"/>
          <w:trHeight w:val="545"/>
        </w:trPr>
        <w:tc>
          <w:tcPr>
            <w:tcW w:w="1095" w:type="dxa"/>
          </w:tcPr>
          <w:p w14:paraId="0FAF98BE" w14:textId="699BD78E" w:rsidR="00CC3273" w:rsidRPr="000D78AF" w:rsidRDefault="00EA7837">
            <w:r w:rsidRPr="00A02ABC">
              <w:rPr>
                <w:rFonts w:eastAsia="Calibri" w:cs="Arial"/>
                <w:b/>
                <w:sz w:val="22"/>
                <w:szCs w:val="22"/>
              </w:rPr>
              <w:t>Contact type</w:t>
            </w:r>
          </w:p>
        </w:tc>
        <w:tc>
          <w:tcPr>
            <w:tcW w:w="3765" w:type="dxa"/>
          </w:tcPr>
          <w:p w14:paraId="5E83616D" w14:textId="72B8271A" w:rsidR="00CC3273" w:rsidRPr="000D78AF" w:rsidRDefault="00982530">
            <w:r w:rsidRPr="00A02ABC">
              <w:rPr>
                <w:rFonts w:eastAsia="Calibri" w:cs="Arial"/>
                <w:b/>
                <w:sz w:val="22"/>
                <w:szCs w:val="22"/>
              </w:rPr>
              <w:t>Definition of exposure during the case’s infectious period</w:t>
            </w:r>
          </w:p>
        </w:tc>
        <w:tc>
          <w:tcPr>
            <w:tcW w:w="3787" w:type="dxa"/>
          </w:tcPr>
          <w:p w14:paraId="713D7979" w14:textId="3FE1BBC1" w:rsidR="00CC3273" w:rsidRPr="000D78AF" w:rsidRDefault="009544D3">
            <w:r w:rsidRPr="00A02ABC">
              <w:rPr>
                <w:rFonts w:eastAsia="Calibri" w:cs="Arial"/>
                <w:b/>
                <w:sz w:val="22"/>
                <w:szCs w:val="22"/>
              </w:rPr>
              <w:t>Examples</w:t>
            </w:r>
          </w:p>
        </w:tc>
      </w:tr>
      <w:tr w:rsidR="009D623F" w:rsidRPr="00A767A2" w14:paraId="287D126A" w14:textId="77777777" w:rsidTr="551972A1">
        <w:trPr>
          <w:cnfStyle w:val="000000100000" w:firstRow="0" w:lastRow="0" w:firstColumn="0" w:lastColumn="0" w:oddVBand="0" w:evenVBand="0" w:oddHBand="1" w:evenHBand="0" w:firstRowFirstColumn="0" w:firstRowLastColumn="0" w:lastRowFirstColumn="0" w:lastRowLastColumn="0"/>
          <w:trHeight w:val="43"/>
        </w:trPr>
        <w:tc>
          <w:tcPr>
            <w:tcW w:w="1095" w:type="dxa"/>
            <w:vAlign w:val="top"/>
          </w:tcPr>
          <w:p w14:paraId="238959CA" w14:textId="35781906" w:rsidR="009D623F" w:rsidRPr="000D78AF" w:rsidRDefault="009D623F" w:rsidP="009D623F">
            <w:pPr>
              <w:rPr>
                <w:rFonts w:eastAsia="Calibri" w:cs="Arial"/>
                <w:b/>
                <w:bCs/>
                <w:color w:val="000000" w:themeColor="text1"/>
                <w:sz w:val="22"/>
                <w:szCs w:val="22"/>
              </w:rPr>
            </w:pPr>
            <w:r w:rsidRPr="7894DEE8">
              <w:rPr>
                <w:rFonts w:eastAsia="Calibri" w:cs="Arial"/>
                <w:b/>
                <w:bCs/>
                <w:color w:val="000000" w:themeColor="text1"/>
                <w:sz w:val="22"/>
                <w:szCs w:val="22"/>
              </w:rPr>
              <w:t>High risk</w:t>
            </w:r>
          </w:p>
        </w:tc>
        <w:tc>
          <w:tcPr>
            <w:tcW w:w="3765" w:type="dxa"/>
            <w:vAlign w:val="top"/>
          </w:tcPr>
          <w:p w14:paraId="67465D11" w14:textId="38EF2CC4" w:rsidR="009D623F" w:rsidRPr="000D78AF" w:rsidRDefault="0099529D" w:rsidP="0059703D">
            <w:pPr>
              <w:pStyle w:val="Tablelistbullet"/>
            </w:pPr>
            <w:r>
              <w:rPr>
                <w:rFonts w:eastAsia="Calibri"/>
              </w:rPr>
              <w:t>C</w:t>
            </w:r>
            <w:r w:rsidR="009D623F" w:rsidRPr="00A02ABC">
              <w:rPr>
                <w:rFonts w:eastAsia="Calibri"/>
              </w:rPr>
              <w:t>ontact</w:t>
            </w:r>
            <w:r w:rsidR="6A62EE9B" w:rsidRPr="552DFC98">
              <w:rPr>
                <w:rFonts w:eastAsia="Calibri"/>
                <w:vertAlign w:val="superscript"/>
              </w:rPr>
              <w:t>1</w:t>
            </w:r>
            <w:r w:rsidR="009D623F" w:rsidRPr="00A02ABC">
              <w:rPr>
                <w:rFonts w:eastAsia="Calibri"/>
              </w:rPr>
              <w:t xml:space="preserve"> via </w:t>
            </w:r>
            <w:r w:rsidR="009D623F" w:rsidRPr="00A02ABC">
              <w:rPr>
                <w:rFonts w:eastAsia="Calibri"/>
                <w:u w:val="single"/>
              </w:rPr>
              <w:t>broken skin</w:t>
            </w:r>
            <w:r w:rsidR="009D623F" w:rsidRPr="00A02ABC">
              <w:rPr>
                <w:rFonts w:eastAsia="Calibri"/>
              </w:rPr>
              <w:t xml:space="preserve"> or </w:t>
            </w:r>
            <w:r w:rsidR="009D623F" w:rsidRPr="00A02ABC">
              <w:rPr>
                <w:rFonts w:eastAsia="Calibri"/>
                <w:u w:val="single"/>
              </w:rPr>
              <w:t>mucous membranes</w:t>
            </w:r>
            <w:r w:rsidR="009D623F" w:rsidRPr="00A02ABC">
              <w:rPr>
                <w:rFonts w:eastAsia="Calibri"/>
              </w:rPr>
              <w:t xml:space="preserve"> with a</w:t>
            </w:r>
            <w:r w:rsidR="00F87793">
              <w:rPr>
                <w:rFonts w:eastAsia="Calibri"/>
              </w:rPr>
              <w:t>n</w:t>
            </w:r>
            <w:r w:rsidR="009D623F" w:rsidRPr="00A02ABC">
              <w:rPr>
                <w:rFonts w:eastAsia="Calibri"/>
              </w:rPr>
              <w:t xml:space="preserve"> mpox case (while </w:t>
            </w:r>
            <w:r w:rsidR="07F7D129" w:rsidRPr="182755AD">
              <w:rPr>
                <w:rFonts w:eastAsia="Calibri"/>
              </w:rPr>
              <w:t>infectious</w:t>
            </w:r>
            <w:r w:rsidR="009D623F" w:rsidRPr="00A02ABC">
              <w:rPr>
                <w:rFonts w:eastAsia="Calibri"/>
              </w:rPr>
              <w:t>), potentially contaminated materials (including bed linens and healthcare equipment), crusts, or bodily fluids</w:t>
            </w:r>
            <w:r w:rsidR="00EE7BB7">
              <w:rPr>
                <w:rFonts w:eastAsia="Calibri"/>
              </w:rPr>
              <w:t>.</w:t>
            </w:r>
          </w:p>
        </w:tc>
        <w:tc>
          <w:tcPr>
            <w:tcW w:w="3787" w:type="dxa"/>
            <w:vAlign w:val="top"/>
          </w:tcPr>
          <w:p w14:paraId="7EAA9744" w14:textId="62BA622F" w:rsidR="009D623F" w:rsidRPr="00EB4CEF" w:rsidRDefault="009D623F" w:rsidP="0059703D">
            <w:pPr>
              <w:pStyle w:val="Tablelistbullet"/>
              <w:rPr>
                <w:rFonts w:eastAsia="Calibri"/>
              </w:rPr>
            </w:pPr>
            <w:r w:rsidRPr="00EB4CEF">
              <w:rPr>
                <w:rFonts w:eastAsia="Calibri"/>
              </w:rPr>
              <w:t>Sexual or intimate partners</w:t>
            </w:r>
            <w:r w:rsidR="55908633" w:rsidRPr="227232FB">
              <w:rPr>
                <w:rFonts w:eastAsia="Calibri"/>
              </w:rPr>
              <w:t>, including</w:t>
            </w:r>
            <w:r w:rsidR="55908633" w:rsidRPr="33205288">
              <w:rPr>
                <w:rFonts w:eastAsia="Calibri"/>
              </w:rPr>
              <w:t xml:space="preserve"> </w:t>
            </w:r>
            <w:r w:rsidR="55908633" w:rsidRPr="01FF742D">
              <w:rPr>
                <w:rFonts w:eastAsia="Calibri"/>
              </w:rPr>
              <w:t>sex</w:t>
            </w:r>
            <w:r w:rsidR="55908633" w:rsidRPr="2725BF83">
              <w:rPr>
                <w:rFonts w:eastAsia="Calibri"/>
              </w:rPr>
              <w:t xml:space="preserve"> parties</w:t>
            </w:r>
            <w:r w:rsidR="00EE7BB7" w:rsidRPr="2725BF83">
              <w:rPr>
                <w:rFonts w:eastAsia="Calibri"/>
              </w:rPr>
              <w:t>.</w:t>
            </w:r>
          </w:p>
          <w:p w14:paraId="717A05D6" w14:textId="74A71497" w:rsidR="009D623F" w:rsidRPr="00EB4CEF" w:rsidRDefault="009D623F" w:rsidP="0059703D">
            <w:pPr>
              <w:pStyle w:val="Tablelistbullet"/>
              <w:rPr>
                <w:rFonts w:eastAsia="Calibri"/>
              </w:rPr>
            </w:pPr>
            <w:r w:rsidRPr="00EB4CEF">
              <w:rPr>
                <w:rFonts w:eastAsia="Calibri"/>
              </w:rPr>
              <w:t>Someone whose eyes, nose</w:t>
            </w:r>
            <w:r w:rsidR="0003273F">
              <w:rPr>
                <w:rFonts w:eastAsia="Calibri"/>
              </w:rPr>
              <w:t xml:space="preserve">, </w:t>
            </w:r>
            <w:r w:rsidRPr="00EB4CEF">
              <w:rPr>
                <w:rFonts w:eastAsia="Calibri"/>
              </w:rPr>
              <w:t>mouth, orifice, or exposed wound has had contact with bod</w:t>
            </w:r>
            <w:r w:rsidR="00D3165F">
              <w:rPr>
                <w:rFonts w:eastAsia="Calibri"/>
              </w:rPr>
              <w:t>il</w:t>
            </w:r>
            <w:r w:rsidRPr="00EB4CEF">
              <w:rPr>
                <w:rFonts w:eastAsia="Calibri"/>
              </w:rPr>
              <w:t>y fluid from a case</w:t>
            </w:r>
            <w:r w:rsidR="00EE7BB7">
              <w:rPr>
                <w:rFonts w:eastAsia="Calibri"/>
              </w:rPr>
              <w:t>.</w:t>
            </w:r>
            <w:r w:rsidRPr="00EB4CEF">
              <w:rPr>
                <w:rFonts w:eastAsia="Calibri"/>
              </w:rPr>
              <w:t xml:space="preserve"> </w:t>
            </w:r>
          </w:p>
          <w:p w14:paraId="116D4858" w14:textId="75776567" w:rsidR="009D623F" w:rsidRPr="000D78AF" w:rsidRDefault="009D623F" w:rsidP="005D13F4">
            <w:pPr>
              <w:pStyle w:val="Tablelistbullet"/>
              <w:numPr>
                <w:ilvl w:val="0"/>
                <w:numId w:val="0"/>
              </w:numPr>
              <w:ind w:left="438" w:hanging="425"/>
            </w:pPr>
          </w:p>
        </w:tc>
      </w:tr>
      <w:tr w:rsidR="00F54B43" w:rsidRPr="00A767A2" w14:paraId="3DB3C216" w14:textId="77777777" w:rsidTr="551972A1">
        <w:trPr>
          <w:trHeight w:val="43"/>
        </w:trPr>
        <w:tc>
          <w:tcPr>
            <w:tcW w:w="1095" w:type="dxa"/>
            <w:vAlign w:val="top"/>
          </w:tcPr>
          <w:p w14:paraId="61383A0F" w14:textId="66C89FD0" w:rsidR="00F54B43" w:rsidRPr="000D78AF" w:rsidRDefault="00F54B43" w:rsidP="00F54B43">
            <w:r w:rsidRPr="00A02ABC">
              <w:rPr>
                <w:rFonts w:eastAsia="Calibri" w:cs="Arial"/>
                <w:b/>
                <w:color w:val="000000" w:themeColor="text1"/>
                <w:sz w:val="22"/>
                <w:szCs w:val="22"/>
              </w:rPr>
              <w:t>Medium risk</w:t>
            </w:r>
          </w:p>
        </w:tc>
        <w:tc>
          <w:tcPr>
            <w:tcW w:w="3765" w:type="dxa"/>
            <w:vAlign w:val="top"/>
          </w:tcPr>
          <w:p w14:paraId="77C79548" w14:textId="16C5F02F" w:rsidR="00F54B43" w:rsidRPr="00A02ABC" w:rsidRDefault="0099529D" w:rsidP="0059703D">
            <w:pPr>
              <w:pStyle w:val="Tablelistbullet"/>
              <w:rPr>
                <w:rFonts w:eastAsia="Calibri"/>
              </w:rPr>
            </w:pPr>
            <w:r>
              <w:rPr>
                <w:rFonts w:eastAsia="Calibri"/>
              </w:rPr>
              <w:t>C</w:t>
            </w:r>
            <w:r w:rsidR="00F54B43" w:rsidRPr="00A02ABC">
              <w:rPr>
                <w:rFonts w:eastAsia="Calibri"/>
              </w:rPr>
              <w:t>ontact</w:t>
            </w:r>
            <w:r w:rsidR="00F54B43">
              <w:rPr>
                <w:rFonts w:eastAsia="Calibri"/>
                <w:vertAlign w:val="superscript"/>
              </w:rPr>
              <w:t xml:space="preserve"> </w:t>
            </w:r>
            <w:r w:rsidR="00881271">
              <w:rPr>
                <w:rFonts w:eastAsia="Calibri"/>
              </w:rPr>
              <w:t>with</w:t>
            </w:r>
            <w:r w:rsidR="00F60789">
              <w:rPr>
                <w:rFonts w:eastAsia="Calibri"/>
              </w:rPr>
              <w:t xml:space="preserve"> </w:t>
            </w:r>
            <w:r w:rsidR="00881271">
              <w:rPr>
                <w:rFonts w:eastAsia="Calibri"/>
              </w:rPr>
              <w:t>an mpox case</w:t>
            </w:r>
            <w:r w:rsidR="00F54B43" w:rsidRPr="00A02ABC">
              <w:rPr>
                <w:rFonts w:eastAsia="Calibri"/>
              </w:rPr>
              <w:t xml:space="preserve"> via </w:t>
            </w:r>
            <w:r w:rsidR="00F54B43" w:rsidRPr="00A02ABC">
              <w:rPr>
                <w:rFonts w:eastAsia="Calibri"/>
                <w:u w:val="single"/>
              </w:rPr>
              <w:t>intact skin</w:t>
            </w:r>
            <w:r w:rsidR="00F54B43" w:rsidRPr="00A02ABC">
              <w:rPr>
                <w:rFonts w:eastAsia="Calibri"/>
              </w:rPr>
              <w:t xml:space="preserve"> (while case is </w:t>
            </w:r>
            <w:r w:rsidR="306DA046" w:rsidRPr="182755AD">
              <w:rPr>
                <w:rFonts w:eastAsia="Calibri"/>
              </w:rPr>
              <w:t>infectious</w:t>
            </w:r>
            <w:r w:rsidR="00F54B43" w:rsidRPr="00A02ABC">
              <w:rPr>
                <w:rFonts w:eastAsia="Calibri"/>
              </w:rPr>
              <w:t>), potentially contaminated materials (including bed linens and healthcare equipment), crusts, or bodily fluids, while the contact was not wearing appropriate PPE</w:t>
            </w:r>
            <w:r w:rsidR="204481FF" w:rsidRPr="552DFC98">
              <w:rPr>
                <w:rFonts w:eastAsia="Calibri"/>
                <w:vertAlign w:val="superscript"/>
              </w:rPr>
              <w:t>2</w:t>
            </w:r>
          </w:p>
          <w:p w14:paraId="3EB6EFB4" w14:textId="77777777" w:rsidR="00F54B43" w:rsidRPr="0059703D" w:rsidRDefault="00F54B43" w:rsidP="005C2443">
            <w:pPr>
              <w:pStyle w:val="Tablelistbullet"/>
              <w:numPr>
                <w:ilvl w:val="0"/>
                <w:numId w:val="0"/>
              </w:numPr>
              <w:ind w:left="360"/>
              <w:rPr>
                <w:rFonts w:eastAsia="Calibri"/>
                <w:b/>
                <w:bCs/>
              </w:rPr>
            </w:pPr>
            <w:r w:rsidRPr="0059703D">
              <w:rPr>
                <w:rFonts w:eastAsia="Calibri"/>
                <w:b/>
                <w:bCs/>
              </w:rPr>
              <w:t xml:space="preserve">OR </w:t>
            </w:r>
          </w:p>
          <w:p w14:paraId="0B16B2AC" w14:textId="053ECB21" w:rsidR="00F54B43" w:rsidRPr="00A02ABC" w:rsidRDefault="353E2FB5" w:rsidP="0059703D">
            <w:pPr>
              <w:pStyle w:val="Tablelistbullet"/>
              <w:rPr>
                <w:rFonts w:eastAsia="Calibri"/>
              </w:rPr>
            </w:pPr>
            <w:r w:rsidRPr="552DFC98">
              <w:rPr>
                <w:rFonts w:eastAsia="Calibri"/>
              </w:rPr>
              <w:t>Exposure to aerosols from an</w:t>
            </w:r>
            <w:r w:rsidR="00F54B43" w:rsidRPr="00A02ABC">
              <w:rPr>
                <w:rFonts w:eastAsia="Calibri"/>
              </w:rPr>
              <w:t xml:space="preserve"> mpox case, while the contact was not wearing appropriate PPE</w:t>
            </w:r>
            <w:r w:rsidR="79EDA59A" w:rsidRPr="552DFC98">
              <w:rPr>
                <w:rFonts w:eastAsia="Calibri"/>
                <w:vertAlign w:val="superscript"/>
              </w:rPr>
              <w:t>2</w:t>
            </w:r>
            <w:r w:rsidR="00F54B43" w:rsidRPr="00A02ABC">
              <w:rPr>
                <w:rFonts w:eastAsia="Calibri"/>
              </w:rPr>
              <w:t>, during any</w:t>
            </w:r>
            <w:r w:rsidR="00631127">
              <w:rPr>
                <w:rFonts w:eastAsia="Calibri"/>
              </w:rPr>
              <w:t xml:space="preserve"> process or</w:t>
            </w:r>
            <w:r w:rsidR="00F54B43" w:rsidRPr="00A02ABC">
              <w:rPr>
                <w:rFonts w:eastAsia="Calibri"/>
              </w:rPr>
              <w:t xml:space="preserve"> procedure that may create aerosols from oral secretions, skin lesions or resuspension of dried exudates (e.g., shaking of soiled linens, showering patients, or conducting procedures involving the oropharynx)</w:t>
            </w:r>
            <w:r w:rsidR="00EE7BB7">
              <w:rPr>
                <w:rFonts w:eastAsia="Calibri"/>
              </w:rPr>
              <w:t>.</w:t>
            </w:r>
          </w:p>
          <w:p w14:paraId="45182B37" w14:textId="7FD58F46" w:rsidR="00F54B43" w:rsidRPr="000D78AF" w:rsidRDefault="00F54B43" w:rsidP="00F54B43"/>
        </w:tc>
        <w:tc>
          <w:tcPr>
            <w:tcW w:w="3787" w:type="dxa"/>
            <w:vAlign w:val="top"/>
          </w:tcPr>
          <w:p w14:paraId="00D121A4" w14:textId="74BA9377" w:rsidR="00F54B43" w:rsidRPr="00A02ABC" w:rsidRDefault="00F54B43" w:rsidP="0059703D">
            <w:pPr>
              <w:pStyle w:val="Tablelistbullet"/>
              <w:rPr>
                <w:rFonts w:eastAsia="Calibri"/>
              </w:rPr>
            </w:pPr>
            <w:r w:rsidRPr="00A02ABC">
              <w:rPr>
                <w:rFonts w:eastAsia="Calibri"/>
              </w:rPr>
              <w:t>Those providing personal care</w:t>
            </w:r>
            <w:r w:rsidR="00F60789" w:rsidRPr="552DFC98">
              <w:rPr>
                <w:rFonts w:eastAsia="Calibri"/>
                <w:vertAlign w:val="superscript"/>
              </w:rPr>
              <w:t>1</w:t>
            </w:r>
            <w:r w:rsidRPr="00A02ABC">
              <w:rPr>
                <w:rFonts w:eastAsia="Calibri"/>
              </w:rPr>
              <w:t xml:space="preserve"> </w:t>
            </w:r>
            <w:r w:rsidR="00096B71">
              <w:rPr>
                <w:rFonts w:eastAsia="Calibri"/>
              </w:rPr>
              <w:t>to</w:t>
            </w:r>
            <w:r w:rsidRPr="00A02ABC">
              <w:rPr>
                <w:rFonts w:eastAsia="Calibri"/>
              </w:rPr>
              <w:t xml:space="preserve"> a</w:t>
            </w:r>
            <w:r w:rsidR="00812B27">
              <w:rPr>
                <w:rFonts w:eastAsia="Calibri"/>
              </w:rPr>
              <w:t>n</w:t>
            </w:r>
            <w:r w:rsidRPr="00A02ABC">
              <w:rPr>
                <w:rFonts w:eastAsia="Calibri"/>
              </w:rPr>
              <w:t xml:space="preserve"> mpox case while not wearing appropriate PPE</w:t>
            </w:r>
            <w:r w:rsidRPr="00A02ABC">
              <w:rPr>
                <w:rFonts w:eastAsia="Calibri"/>
                <w:vertAlign w:val="superscript"/>
              </w:rPr>
              <w:t>2</w:t>
            </w:r>
            <w:r w:rsidRPr="00A02ABC">
              <w:rPr>
                <w:rFonts w:eastAsia="Calibri"/>
              </w:rPr>
              <w:t xml:space="preserve"> or in the case of a PPE breach</w:t>
            </w:r>
            <w:r w:rsidR="00EE7BB7">
              <w:rPr>
                <w:rFonts w:eastAsia="Calibri"/>
              </w:rPr>
              <w:t>.</w:t>
            </w:r>
          </w:p>
          <w:p w14:paraId="72044A0C" w14:textId="56292EF4" w:rsidR="00F54B43" w:rsidRPr="00A02ABC" w:rsidRDefault="00F54B43" w:rsidP="0059703D">
            <w:pPr>
              <w:pStyle w:val="Tablelistbullet"/>
              <w:rPr>
                <w:rFonts w:eastAsia="Calibri"/>
              </w:rPr>
            </w:pPr>
            <w:r w:rsidRPr="00A02ABC">
              <w:rPr>
                <w:rFonts w:eastAsia="Calibri"/>
              </w:rPr>
              <w:t xml:space="preserve">Healthcare workers present during an aerosol-generating procedure without </w:t>
            </w:r>
            <w:r w:rsidR="00083691">
              <w:rPr>
                <w:rFonts w:eastAsia="Calibri"/>
              </w:rPr>
              <w:t xml:space="preserve">wearing </w:t>
            </w:r>
            <w:r w:rsidRPr="00A02ABC">
              <w:rPr>
                <w:rFonts w:eastAsia="Calibri"/>
              </w:rPr>
              <w:t>appropriate PPE</w:t>
            </w:r>
            <w:r w:rsidRPr="00A02ABC">
              <w:rPr>
                <w:rFonts w:eastAsia="Calibri"/>
                <w:vertAlign w:val="superscript"/>
              </w:rPr>
              <w:t>2</w:t>
            </w:r>
            <w:r w:rsidR="00EE7BB7" w:rsidRPr="005D13F4">
              <w:rPr>
                <w:rFonts w:eastAsia="Calibri"/>
              </w:rPr>
              <w:t>.</w:t>
            </w:r>
          </w:p>
          <w:p w14:paraId="5D442D7C" w14:textId="4852988F" w:rsidR="00665556" w:rsidRDefault="00F54B43" w:rsidP="00665556">
            <w:pPr>
              <w:pStyle w:val="Tablelistbullet"/>
              <w:rPr>
                <w:rFonts w:eastAsia="Calibri"/>
              </w:rPr>
            </w:pPr>
            <w:bookmarkStart w:id="87" w:name="_Hlk112245910"/>
            <w:r w:rsidRPr="00A02ABC">
              <w:rPr>
                <w:rFonts w:eastAsia="Calibri"/>
              </w:rPr>
              <w:t xml:space="preserve">Cleaning or laundry staff who </w:t>
            </w:r>
            <w:r w:rsidR="007004A0">
              <w:rPr>
                <w:rFonts w:eastAsia="Calibri"/>
              </w:rPr>
              <w:t>have changed or laundered</w:t>
            </w:r>
            <w:r w:rsidRPr="00A02ABC">
              <w:rPr>
                <w:rFonts w:eastAsia="Calibri"/>
              </w:rPr>
              <w:t xml:space="preserve"> the bedding of a</w:t>
            </w:r>
            <w:r w:rsidR="00812B27">
              <w:rPr>
                <w:rFonts w:eastAsia="Calibri"/>
              </w:rPr>
              <w:t>n</w:t>
            </w:r>
            <w:r w:rsidRPr="00A02ABC">
              <w:rPr>
                <w:rFonts w:eastAsia="Calibri"/>
              </w:rPr>
              <w:t xml:space="preserve"> mpox case who has rash/lesions without wearing appropriate PPE</w:t>
            </w:r>
            <w:r w:rsidRPr="00A02ABC">
              <w:rPr>
                <w:rFonts w:eastAsia="Calibri"/>
                <w:vertAlign w:val="superscript"/>
              </w:rPr>
              <w:t>2</w:t>
            </w:r>
            <w:r w:rsidR="00E11120">
              <w:rPr>
                <w:rFonts w:eastAsia="Calibri"/>
              </w:rPr>
              <w:t>.</w:t>
            </w:r>
            <w:r w:rsidRPr="00A02ABC">
              <w:rPr>
                <w:rFonts w:eastAsia="Calibri"/>
              </w:rPr>
              <w:t xml:space="preserve"> </w:t>
            </w:r>
          </w:p>
          <w:p w14:paraId="24DED73F" w14:textId="2D081816" w:rsidR="00665556" w:rsidRPr="00EB4CEF" w:rsidRDefault="00665556" w:rsidP="00665556">
            <w:pPr>
              <w:pStyle w:val="Tablelistbullet"/>
              <w:rPr>
                <w:rFonts w:eastAsia="Calibri"/>
              </w:rPr>
            </w:pPr>
            <w:r w:rsidRPr="00EB4CEF">
              <w:rPr>
                <w:rFonts w:eastAsia="Calibri"/>
              </w:rPr>
              <w:t xml:space="preserve">Attendance at a </w:t>
            </w:r>
            <w:r>
              <w:rPr>
                <w:rFonts w:eastAsia="Calibri"/>
              </w:rPr>
              <w:t>higher risk social setting or situation</w:t>
            </w:r>
            <w:r w:rsidR="00E11120">
              <w:rPr>
                <w:rFonts w:eastAsia="Calibri"/>
              </w:rPr>
              <w:t xml:space="preserve"> </w:t>
            </w:r>
            <w:r>
              <w:rPr>
                <w:rFonts w:eastAsia="Calibri"/>
              </w:rPr>
              <w:t>(76)</w:t>
            </w:r>
            <w:r w:rsidRPr="00EB4CEF">
              <w:rPr>
                <w:rFonts w:eastAsia="Calibri"/>
              </w:rPr>
              <w:t xml:space="preserve"> when an mpox case attended during their infectious period</w:t>
            </w:r>
            <w:r w:rsidR="00E11120">
              <w:rPr>
                <w:rFonts w:eastAsia="Calibri"/>
                <w:vertAlign w:val="superscript"/>
              </w:rPr>
              <w:t>3</w:t>
            </w:r>
            <w:r w:rsidRPr="00EB4CEF">
              <w:rPr>
                <w:rFonts w:eastAsia="Calibri"/>
              </w:rPr>
              <w:t>.</w:t>
            </w:r>
          </w:p>
          <w:p w14:paraId="2999946A" w14:textId="13F44DC0" w:rsidR="00F54B43" w:rsidRPr="00A02ABC" w:rsidRDefault="00F54B43" w:rsidP="005D13F4">
            <w:pPr>
              <w:pStyle w:val="Tablelistbullet"/>
              <w:numPr>
                <w:ilvl w:val="0"/>
                <w:numId w:val="0"/>
              </w:numPr>
              <w:ind w:left="438"/>
              <w:rPr>
                <w:rFonts w:eastAsia="Calibri"/>
              </w:rPr>
            </w:pPr>
          </w:p>
          <w:bookmarkEnd w:id="87"/>
          <w:p w14:paraId="4B3EA7AF" w14:textId="6861826D" w:rsidR="00F54B43" w:rsidRPr="000D78AF" w:rsidRDefault="00F54B43" w:rsidP="00F54B43"/>
        </w:tc>
      </w:tr>
    </w:tbl>
    <w:p w14:paraId="07D80D2E" w14:textId="301410A8" w:rsidR="00F26C79" w:rsidRPr="00EE7BB7" w:rsidRDefault="00F26C79" w:rsidP="00F26C79">
      <w:pPr>
        <w:pStyle w:val="Paragraphtext"/>
        <w:rPr>
          <w:sz w:val="18"/>
          <w:szCs w:val="18"/>
          <w:u w:val="single"/>
        </w:rPr>
      </w:pPr>
      <w:r w:rsidRPr="00EE7BB7">
        <w:rPr>
          <w:sz w:val="18"/>
          <w:szCs w:val="18"/>
          <w:u w:val="single"/>
        </w:rPr>
        <w:t>Note</w:t>
      </w:r>
      <w:r w:rsidR="00660C05">
        <w:rPr>
          <w:sz w:val="18"/>
          <w:szCs w:val="18"/>
          <w:u w:val="single"/>
        </w:rPr>
        <w:t>s</w:t>
      </w:r>
      <w:r w:rsidRPr="00EE7BB7">
        <w:rPr>
          <w:sz w:val="18"/>
          <w:szCs w:val="18"/>
          <w:u w:val="single"/>
        </w:rPr>
        <w:t>:</w:t>
      </w:r>
    </w:p>
    <w:p w14:paraId="685CA9E5" w14:textId="199837B5" w:rsidR="00E11120" w:rsidRDefault="00F26C79" w:rsidP="00F26C79">
      <w:pPr>
        <w:pStyle w:val="Paragraphtext"/>
        <w:rPr>
          <w:rFonts w:eastAsia="Arial"/>
          <w:sz w:val="16"/>
          <w:szCs w:val="16"/>
        </w:rPr>
      </w:pPr>
      <w:r w:rsidRPr="00EE7BB7">
        <w:rPr>
          <w:rFonts w:eastAsia="Arial"/>
          <w:sz w:val="16"/>
          <w:szCs w:val="16"/>
          <w:vertAlign w:val="superscript"/>
        </w:rPr>
        <w:t>1</w:t>
      </w:r>
      <w:r w:rsidRPr="00EE7BB7">
        <w:rPr>
          <w:rFonts w:eastAsia="Arial"/>
          <w:sz w:val="16"/>
          <w:szCs w:val="16"/>
        </w:rPr>
        <w:t xml:space="preserve"> </w:t>
      </w:r>
      <w:r w:rsidRPr="00EE7BB7">
        <w:rPr>
          <w:rFonts w:eastAsia="Arial"/>
          <w:b/>
          <w:bCs/>
          <w:sz w:val="16"/>
          <w:szCs w:val="16"/>
        </w:rPr>
        <w:t>Household contacts</w:t>
      </w:r>
      <w:r w:rsidRPr="00EE7BB7">
        <w:rPr>
          <w:rFonts w:eastAsia="Arial"/>
          <w:sz w:val="16"/>
          <w:szCs w:val="16"/>
        </w:rPr>
        <w:t xml:space="preserve"> who have </w:t>
      </w:r>
      <w:bookmarkStart w:id="88" w:name="_Hlk120236124"/>
      <w:r w:rsidRPr="00EE7BB7">
        <w:rPr>
          <w:rFonts w:eastAsia="Arial"/>
          <w:sz w:val="16"/>
          <w:szCs w:val="16"/>
        </w:rPr>
        <w:t xml:space="preserve">intimate contact </w:t>
      </w:r>
      <w:r w:rsidR="00E11120">
        <w:rPr>
          <w:rFonts w:eastAsia="Arial"/>
          <w:sz w:val="16"/>
          <w:szCs w:val="16"/>
        </w:rPr>
        <w:t xml:space="preserve">with a case </w:t>
      </w:r>
      <w:r w:rsidRPr="00EE7BB7">
        <w:rPr>
          <w:rFonts w:eastAsia="Arial"/>
          <w:sz w:val="16"/>
          <w:szCs w:val="16"/>
        </w:rPr>
        <w:t xml:space="preserve">or are in a caring role </w:t>
      </w:r>
      <w:bookmarkEnd w:id="88"/>
      <w:r w:rsidRPr="00EE7BB7">
        <w:rPr>
          <w:rFonts w:eastAsia="Arial"/>
          <w:sz w:val="16"/>
          <w:szCs w:val="16"/>
        </w:rPr>
        <w:t>may be considered high-risk contacts. Individuals who reside in the same household</w:t>
      </w:r>
      <w:r w:rsidR="71C5FF0F" w:rsidRPr="00EE7BB7">
        <w:rPr>
          <w:rFonts w:eastAsia="Arial"/>
          <w:sz w:val="16"/>
          <w:szCs w:val="16"/>
        </w:rPr>
        <w:t xml:space="preserve"> but </w:t>
      </w:r>
      <w:r w:rsidR="23737C19" w:rsidRPr="00EE7BB7">
        <w:rPr>
          <w:rFonts w:eastAsia="Arial"/>
          <w:sz w:val="16"/>
          <w:szCs w:val="16"/>
        </w:rPr>
        <w:t>without</w:t>
      </w:r>
      <w:r w:rsidR="00E11120">
        <w:rPr>
          <w:rFonts w:eastAsia="Arial"/>
          <w:sz w:val="16"/>
          <w:szCs w:val="16"/>
        </w:rPr>
        <w:t xml:space="preserve"> engaging in</w:t>
      </w:r>
      <w:r w:rsidR="71C5FF0F" w:rsidRPr="00EE7BB7">
        <w:rPr>
          <w:rFonts w:eastAsia="Arial"/>
          <w:sz w:val="16"/>
          <w:szCs w:val="16"/>
        </w:rPr>
        <w:t xml:space="preserve"> intimate </w:t>
      </w:r>
      <w:r w:rsidR="0AFDDDAE" w:rsidRPr="00EE7BB7">
        <w:rPr>
          <w:rFonts w:eastAsia="Arial"/>
          <w:sz w:val="16"/>
          <w:szCs w:val="16"/>
        </w:rPr>
        <w:t>contact</w:t>
      </w:r>
      <w:r w:rsidR="71C5FF0F" w:rsidRPr="00EE7BB7">
        <w:rPr>
          <w:rFonts w:eastAsia="Arial"/>
          <w:sz w:val="16"/>
          <w:szCs w:val="16"/>
        </w:rPr>
        <w:t xml:space="preserve"> or caring</w:t>
      </w:r>
      <w:r w:rsidRPr="00EE7BB7">
        <w:rPr>
          <w:rFonts w:eastAsia="Arial"/>
          <w:sz w:val="16"/>
          <w:szCs w:val="16"/>
        </w:rPr>
        <w:t xml:space="preserve"> maybe considered </w:t>
      </w:r>
      <w:r w:rsidR="7C1B8A44" w:rsidRPr="00EE7BB7">
        <w:rPr>
          <w:rFonts w:eastAsia="Arial"/>
          <w:sz w:val="16"/>
          <w:szCs w:val="16"/>
        </w:rPr>
        <w:t xml:space="preserve">lower </w:t>
      </w:r>
      <w:r w:rsidR="250253F7" w:rsidRPr="00EE7BB7">
        <w:rPr>
          <w:rFonts w:eastAsia="Arial"/>
          <w:sz w:val="16"/>
          <w:szCs w:val="16"/>
        </w:rPr>
        <w:t>risk</w:t>
      </w:r>
      <w:r w:rsidRPr="00EE7BB7">
        <w:rPr>
          <w:rFonts w:eastAsia="Arial"/>
          <w:sz w:val="16"/>
          <w:szCs w:val="16"/>
        </w:rPr>
        <w:t>.</w:t>
      </w:r>
      <w:r w:rsidR="00565913" w:rsidRPr="00EE7BB7">
        <w:rPr>
          <w:rFonts w:eastAsia="Arial"/>
          <w:sz w:val="16"/>
          <w:szCs w:val="16"/>
        </w:rPr>
        <w:t xml:space="preserve"> </w:t>
      </w:r>
    </w:p>
    <w:p w14:paraId="7B066B51" w14:textId="42063EBE" w:rsidR="00F26C79" w:rsidRPr="00EE7BB7" w:rsidRDefault="72C56FA9" w:rsidP="00F26C79">
      <w:pPr>
        <w:pStyle w:val="Paragraphtext"/>
        <w:rPr>
          <w:rFonts w:eastAsia="Arial"/>
          <w:b/>
          <w:sz w:val="16"/>
          <w:szCs w:val="16"/>
        </w:rPr>
      </w:pPr>
      <w:r w:rsidRPr="00EE7BB7">
        <w:rPr>
          <w:rFonts w:eastAsia="Arial"/>
          <w:sz w:val="16"/>
          <w:szCs w:val="16"/>
          <w:vertAlign w:val="superscript"/>
        </w:rPr>
        <w:t>2</w:t>
      </w:r>
      <w:r w:rsidR="00F26C79" w:rsidRPr="00EE7BB7">
        <w:rPr>
          <w:rFonts w:eastAsia="Arial"/>
          <w:sz w:val="16"/>
          <w:szCs w:val="16"/>
          <w:vertAlign w:val="superscript"/>
        </w:rPr>
        <w:t xml:space="preserve"> </w:t>
      </w:r>
      <w:r w:rsidR="00F26C79" w:rsidRPr="00EE7BB7">
        <w:rPr>
          <w:rFonts w:eastAsia="Arial"/>
          <w:b/>
          <w:sz w:val="16"/>
          <w:szCs w:val="16"/>
        </w:rPr>
        <w:t xml:space="preserve">Appropriate PPE </w:t>
      </w:r>
      <w:r w:rsidR="00F26C79" w:rsidRPr="00EE7BB7">
        <w:rPr>
          <w:rFonts w:eastAsia="Arial"/>
          <w:sz w:val="16"/>
          <w:szCs w:val="16"/>
        </w:rPr>
        <w:t>as determined by the PHU based on a risk assessment including the nature of contact, likely transmission pathway/s and setting type, noting the minimum standard</w:t>
      </w:r>
      <w:r w:rsidR="00F26C79" w:rsidRPr="00EE7BB7">
        <w:rPr>
          <w:rFonts w:eastAsia="Arial"/>
          <w:b/>
          <w:sz w:val="16"/>
          <w:szCs w:val="16"/>
        </w:rPr>
        <w:t xml:space="preserve"> </w:t>
      </w:r>
      <w:r w:rsidR="00F26C79" w:rsidRPr="00EE7BB7">
        <w:rPr>
          <w:rFonts w:eastAsia="Arial"/>
          <w:sz w:val="16"/>
          <w:szCs w:val="16"/>
        </w:rPr>
        <w:t xml:space="preserve">defined in </w:t>
      </w:r>
      <w:hyperlink w:anchor="_Infection_control">
        <w:r w:rsidR="00E11120">
          <w:rPr>
            <w:rStyle w:val="Hyperlink"/>
            <w:rFonts w:eastAsia="Arial"/>
            <w:sz w:val="16"/>
            <w:szCs w:val="16"/>
          </w:rPr>
          <w:t>S</w:t>
        </w:r>
        <w:r w:rsidR="00337BF0" w:rsidRPr="00EE7BB7">
          <w:rPr>
            <w:rStyle w:val="Hyperlink"/>
            <w:rFonts w:eastAsia="Arial"/>
            <w:sz w:val="16"/>
            <w:szCs w:val="16"/>
          </w:rPr>
          <w:t>ection</w:t>
        </w:r>
      </w:hyperlink>
      <w:r w:rsidR="00337BF0" w:rsidRPr="00EE7BB7">
        <w:rPr>
          <w:rStyle w:val="Hyperlink"/>
          <w:rFonts w:eastAsia="Arial"/>
          <w:sz w:val="16"/>
          <w:szCs w:val="16"/>
        </w:rPr>
        <w:t xml:space="preserve"> 8</w:t>
      </w:r>
      <w:r w:rsidR="00E11120">
        <w:rPr>
          <w:rStyle w:val="Hyperlink"/>
          <w:rFonts w:eastAsia="Arial"/>
          <w:sz w:val="16"/>
          <w:szCs w:val="16"/>
        </w:rPr>
        <w:t>:</w:t>
      </w:r>
      <w:r w:rsidR="00337BF0" w:rsidRPr="00EE7BB7">
        <w:rPr>
          <w:rStyle w:val="Hyperlink"/>
          <w:rFonts w:eastAsia="Arial"/>
          <w:sz w:val="16"/>
          <w:szCs w:val="16"/>
        </w:rPr>
        <w:t xml:space="preserve"> Case management</w:t>
      </w:r>
      <w:r w:rsidR="00F26C79" w:rsidRPr="00EE7BB7">
        <w:rPr>
          <w:rFonts w:eastAsia="Arial"/>
          <w:sz w:val="16"/>
          <w:szCs w:val="16"/>
        </w:rPr>
        <w:t>.</w:t>
      </w:r>
    </w:p>
    <w:p w14:paraId="57177C87" w14:textId="23B376A6" w:rsidR="00F26C79" w:rsidRDefault="00E11120" w:rsidP="00F26C79">
      <w:pPr>
        <w:pStyle w:val="Paragraphtext"/>
        <w:rPr>
          <w:rFonts w:eastAsia="Arial"/>
          <w:sz w:val="16"/>
          <w:szCs w:val="16"/>
        </w:rPr>
      </w:pPr>
      <w:r w:rsidRPr="005D13F4">
        <w:rPr>
          <w:rFonts w:eastAsia="Arial"/>
          <w:bCs/>
          <w:sz w:val="16"/>
          <w:szCs w:val="16"/>
          <w:vertAlign w:val="superscript"/>
        </w:rPr>
        <w:t>3</w:t>
      </w:r>
      <w:r w:rsidR="00F26C79" w:rsidRPr="00EE7BB7">
        <w:rPr>
          <w:rFonts w:eastAsia="Arial"/>
          <w:b/>
          <w:sz w:val="16"/>
          <w:szCs w:val="16"/>
        </w:rPr>
        <w:t xml:space="preserve">A higher risk social setting or situation </w:t>
      </w:r>
      <w:r w:rsidR="00F26C79" w:rsidRPr="00EE7BB7">
        <w:rPr>
          <w:rFonts w:eastAsia="Arial"/>
          <w:sz w:val="16"/>
          <w:szCs w:val="16"/>
        </w:rPr>
        <w:t xml:space="preserve">constitutes those settings where the nature of interaction may pose some risk of transmission </w:t>
      </w:r>
      <w:r>
        <w:rPr>
          <w:rFonts w:eastAsia="Arial"/>
          <w:sz w:val="16"/>
          <w:szCs w:val="16"/>
        </w:rPr>
        <w:t>(</w:t>
      </w:r>
      <w:r w:rsidR="00F26C79" w:rsidRPr="00EE7BB7">
        <w:rPr>
          <w:rFonts w:eastAsia="Arial"/>
          <w:sz w:val="16"/>
          <w:szCs w:val="16"/>
        </w:rPr>
        <w:t>e.g. raves, festivals</w:t>
      </w:r>
      <w:r w:rsidR="007004A0">
        <w:rPr>
          <w:rFonts w:eastAsia="Arial"/>
          <w:sz w:val="16"/>
          <w:szCs w:val="16"/>
        </w:rPr>
        <w:t>,</w:t>
      </w:r>
      <w:r w:rsidR="00F26C79" w:rsidRPr="00EE7BB7">
        <w:rPr>
          <w:rFonts w:eastAsia="Arial"/>
          <w:sz w:val="16"/>
          <w:szCs w:val="16"/>
        </w:rPr>
        <w:t xml:space="preserve"> and other mass gatherings where there is likely to be prolonged close </w:t>
      </w:r>
      <w:r>
        <w:rPr>
          <w:rFonts w:eastAsia="Arial"/>
          <w:sz w:val="16"/>
          <w:szCs w:val="16"/>
        </w:rPr>
        <w:t>contact)</w:t>
      </w:r>
      <w:r w:rsidR="00F26C79" w:rsidRPr="00EE7BB7">
        <w:rPr>
          <w:rFonts w:eastAsia="Arial"/>
          <w:sz w:val="16"/>
          <w:szCs w:val="16"/>
        </w:rPr>
        <w:t>. A risk assessment should consider the case’s symptoms and location of lesions. This should be limited to identifiable social contacts unless broader communications for the venue is considered necessary by the PHU.</w:t>
      </w:r>
    </w:p>
    <w:p w14:paraId="0E5A4DDA" w14:textId="3F831AFD" w:rsidR="002A60CF" w:rsidRDefault="002A60CF" w:rsidP="005D13F4">
      <w:pPr>
        <w:pStyle w:val="Tablelistbullet"/>
        <w:numPr>
          <w:ilvl w:val="0"/>
          <w:numId w:val="0"/>
        </w:numPr>
        <w:ind w:left="438" w:hanging="425"/>
        <w:rPr>
          <w:rFonts w:eastAsia="Arial"/>
          <w:sz w:val="16"/>
          <w:szCs w:val="16"/>
        </w:rPr>
      </w:pPr>
      <w:r w:rsidRPr="007E32AD">
        <w:rPr>
          <w:rFonts w:eastAsia="Arial"/>
          <w:sz w:val="16"/>
          <w:szCs w:val="16"/>
          <w:vertAlign w:val="superscript"/>
        </w:rPr>
        <w:t>*</w:t>
      </w:r>
      <w:r w:rsidRPr="007E32AD">
        <w:rPr>
          <w:rFonts w:eastAsia="Arial"/>
          <w:sz w:val="16"/>
          <w:szCs w:val="16"/>
        </w:rPr>
        <w:t xml:space="preserve">As per epidemiological links, travel history or WGS. </w:t>
      </w:r>
    </w:p>
    <w:p w14:paraId="03F17C6C" w14:textId="77777777" w:rsidR="004D48F3" w:rsidRDefault="004D48F3" w:rsidP="005D13F4">
      <w:pPr>
        <w:pStyle w:val="Tablelistbullet"/>
        <w:numPr>
          <w:ilvl w:val="0"/>
          <w:numId w:val="0"/>
        </w:numPr>
        <w:ind w:left="438" w:hanging="425"/>
        <w:rPr>
          <w:rFonts w:eastAsia="Arial"/>
          <w:sz w:val="16"/>
          <w:szCs w:val="16"/>
        </w:rPr>
      </w:pPr>
    </w:p>
    <w:p w14:paraId="5FF6B546" w14:textId="5A78F20E" w:rsidR="004D48F3" w:rsidRDefault="004D48F3" w:rsidP="005D13F4">
      <w:pPr>
        <w:pStyle w:val="Tablelistbullet"/>
        <w:numPr>
          <w:ilvl w:val="0"/>
          <w:numId w:val="0"/>
        </w:numPr>
        <w:ind w:left="438" w:hanging="425"/>
        <w:rPr>
          <w:rFonts w:eastAsia="Arial"/>
          <w:sz w:val="16"/>
          <w:szCs w:val="16"/>
        </w:rPr>
      </w:pPr>
    </w:p>
    <w:p w14:paraId="0838CCA3" w14:textId="77777777" w:rsidR="004D48F3" w:rsidRDefault="004D48F3" w:rsidP="005D13F4">
      <w:pPr>
        <w:pStyle w:val="Tablelistbullet"/>
        <w:numPr>
          <w:ilvl w:val="0"/>
          <w:numId w:val="0"/>
        </w:numPr>
        <w:ind w:left="438" w:hanging="425"/>
        <w:rPr>
          <w:rFonts w:eastAsia="Arial"/>
          <w:sz w:val="16"/>
          <w:szCs w:val="16"/>
        </w:rPr>
      </w:pPr>
    </w:p>
    <w:p w14:paraId="11AF22F1" w14:textId="77777777" w:rsidR="004D48F3" w:rsidRDefault="004D48F3" w:rsidP="005D13F4">
      <w:pPr>
        <w:pStyle w:val="Tablelistbullet"/>
        <w:numPr>
          <w:ilvl w:val="0"/>
          <w:numId w:val="0"/>
        </w:numPr>
        <w:ind w:left="438" w:hanging="425"/>
        <w:rPr>
          <w:rFonts w:eastAsia="Arial"/>
          <w:sz w:val="16"/>
          <w:szCs w:val="16"/>
        </w:rPr>
      </w:pPr>
    </w:p>
    <w:p w14:paraId="1E89381F" w14:textId="77777777" w:rsidR="004D48F3" w:rsidRDefault="004D48F3" w:rsidP="005D13F4">
      <w:pPr>
        <w:pStyle w:val="Tablelistbullet"/>
        <w:numPr>
          <w:ilvl w:val="0"/>
          <w:numId w:val="0"/>
        </w:numPr>
        <w:ind w:left="438" w:hanging="425"/>
        <w:rPr>
          <w:rFonts w:eastAsia="Arial"/>
          <w:sz w:val="16"/>
          <w:szCs w:val="16"/>
        </w:rPr>
      </w:pPr>
    </w:p>
    <w:p w14:paraId="5E6A134F" w14:textId="77777777" w:rsidR="004D48F3" w:rsidRPr="007E32AD" w:rsidRDefault="004D48F3" w:rsidP="005D13F4">
      <w:pPr>
        <w:pStyle w:val="Tablelistbullet"/>
        <w:numPr>
          <w:ilvl w:val="0"/>
          <w:numId w:val="0"/>
        </w:numPr>
        <w:ind w:left="438" w:hanging="425"/>
        <w:rPr>
          <w:rFonts w:eastAsia="Arial"/>
          <w:sz w:val="16"/>
          <w:szCs w:val="16"/>
        </w:rPr>
      </w:pPr>
    </w:p>
    <w:p w14:paraId="4AF4CDAF" w14:textId="08E52606" w:rsidR="006056DE" w:rsidRDefault="0038470A" w:rsidP="00962112">
      <w:pPr>
        <w:pStyle w:val="HeadingTABLE"/>
      </w:pPr>
      <w:bookmarkStart w:id="89" w:name="_Toc176521211"/>
      <w:bookmarkStart w:id="90" w:name="_Toc176521212"/>
      <w:bookmarkStart w:id="91" w:name="_Toc179789932"/>
      <w:bookmarkEnd w:id="89"/>
      <w:bookmarkEnd w:id="90"/>
      <w:r>
        <w:lastRenderedPageBreak/>
        <w:t>C</w:t>
      </w:r>
      <w:r w:rsidR="00962112">
        <w:t>lade I</w:t>
      </w:r>
      <w:r w:rsidR="002A60CF" w:rsidRPr="005D13F4">
        <w:rPr>
          <w:vertAlign w:val="superscript"/>
        </w:rPr>
        <w:t>*</w:t>
      </w:r>
      <w:r>
        <w:t>: C</w:t>
      </w:r>
      <w:r w:rsidR="00962112">
        <w:t>ontact definition</w:t>
      </w:r>
      <w:r>
        <w:t>s</w:t>
      </w:r>
      <w:bookmarkEnd w:id="91"/>
      <w:r>
        <w:t xml:space="preserve"> </w:t>
      </w:r>
    </w:p>
    <w:tbl>
      <w:tblPr>
        <w:tblStyle w:val="TableGrid"/>
        <w:tblW w:w="0" w:type="auto"/>
        <w:tblLook w:val="04A0" w:firstRow="1" w:lastRow="0" w:firstColumn="1" w:lastColumn="0" w:noHBand="0" w:noVBand="1"/>
      </w:tblPr>
      <w:tblGrid>
        <w:gridCol w:w="1157"/>
        <w:gridCol w:w="3658"/>
        <w:gridCol w:w="4201"/>
      </w:tblGrid>
      <w:tr w:rsidR="006056DE" w:rsidRPr="00A767A2" w14:paraId="0B68363D" w14:textId="77777777">
        <w:trPr>
          <w:cnfStyle w:val="100000000000" w:firstRow="1" w:lastRow="0" w:firstColumn="0" w:lastColumn="0" w:oddVBand="0" w:evenVBand="0" w:oddHBand="0" w:evenHBand="0" w:firstRowFirstColumn="0" w:firstRowLastColumn="0" w:lastRowFirstColumn="0" w:lastRowLastColumn="0"/>
        </w:trPr>
        <w:tc>
          <w:tcPr>
            <w:tcW w:w="1157" w:type="dxa"/>
          </w:tcPr>
          <w:p w14:paraId="3FAC851C" w14:textId="77777777" w:rsidR="006056DE" w:rsidRPr="006056DE" w:rsidRDefault="006056DE" w:rsidP="006056DE">
            <w:r w:rsidRPr="006056DE">
              <w:rPr>
                <w:rFonts w:eastAsia="Calibri"/>
                <w:b/>
              </w:rPr>
              <w:t>Contact type</w:t>
            </w:r>
          </w:p>
        </w:tc>
        <w:tc>
          <w:tcPr>
            <w:tcW w:w="3658" w:type="dxa"/>
          </w:tcPr>
          <w:p w14:paraId="587B6B65" w14:textId="77777777" w:rsidR="006056DE" w:rsidRPr="006056DE" w:rsidRDefault="006056DE" w:rsidP="006056DE">
            <w:r w:rsidRPr="006056DE">
              <w:rPr>
                <w:rFonts w:eastAsia="Calibri"/>
                <w:b/>
              </w:rPr>
              <w:t>Definition of exposure during the case’s infectious period</w:t>
            </w:r>
          </w:p>
        </w:tc>
        <w:tc>
          <w:tcPr>
            <w:tcW w:w="4201" w:type="dxa"/>
          </w:tcPr>
          <w:p w14:paraId="11D3F4EF" w14:textId="77777777" w:rsidR="006056DE" w:rsidRPr="006056DE" w:rsidRDefault="006056DE" w:rsidP="006056DE">
            <w:r w:rsidRPr="006056DE">
              <w:rPr>
                <w:rFonts w:eastAsia="Calibri"/>
                <w:b/>
              </w:rPr>
              <w:t>Examples</w:t>
            </w:r>
          </w:p>
        </w:tc>
      </w:tr>
      <w:tr w:rsidR="006056DE" w:rsidRPr="00A767A2" w14:paraId="18F4B43E" w14:textId="77777777" w:rsidTr="000C4D95">
        <w:trPr>
          <w:cnfStyle w:val="000000100000" w:firstRow="0" w:lastRow="0" w:firstColumn="0" w:lastColumn="0" w:oddVBand="0" w:evenVBand="0" w:oddHBand="1" w:evenHBand="0" w:firstRowFirstColumn="0" w:firstRowLastColumn="0" w:lastRowFirstColumn="0" w:lastRowLastColumn="0"/>
          <w:trHeight w:val="5687"/>
        </w:trPr>
        <w:tc>
          <w:tcPr>
            <w:tcW w:w="1157" w:type="dxa"/>
          </w:tcPr>
          <w:p w14:paraId="37F58B97" w14:textId="77777777" w:rsidR="006056DE" w:rsidRPr="006056DE" w:rsidRDefault="006056DE" w:rsidP="000C4D95">
            <w:pPr>
              <w:jc w:val="center"/>
            </w:pPr>
            <w:r w:rsidRPr="006056DE">
              <w:rPr>
                <w:rFonts w:eastAsia="Calibri"/>
                <w:b/>
              </w:rPr>
              <w:t>High risk</w:t>
            </w:r>
          </w:p>
        </w:tc>
        <w:tc>
          <w:tcPr>
            <w:tcW w:w="3658" w:type="dxa"/>
            <w:vAlign w:val="top"/>
          </w:tcPr>
          <w:p w14:paraId="61F8F9FE" w14:textId="069EDE19" w:rsidR="006056DE" w:rsidRPr="006056DE" w:rsidRDefault="008F3E1C" w:rsidP="000C4D95">
            <w:pPr>
              <w:pStyle w:val="Tablelistbullet"/>
              <w:rPr>
                <w:rFonts w:eastAsia="Calibri"/>
                <w:b/>
                <w:bCs/>
              </w:rPr>
            </w:pPr>
            <w:r>
              <w:rPr>
                <w:rFonts w:eastAsia="Calibri"/>
              </w:rPr>
              <w:t>C</w:t>
            </w:r>
            <w:r w:rsidR="006056DE" w:rsidRPr="006056DE">
              <w:rPr>
                <w:rFonts w:eastAsia="Calibri"/>
              </w:rPr>
              <w:t xml:space="preserve">ontact via broken skin or mucous membranes with a </w:t>
            </w:r>
            <w:r w:rsidR="00746BFF">
              <w:rPr>
                <w:rFonts w:eastAsia="Calibri"/>
              </w:rPr>
              <w:t xml:space="preserve">clade I </w:t>
            </w:r>
            <w:r w:rsidR="006056DE" w:rsidRPr="006056DE">
              <w:rPr>
                <w:rFonts w:eastAsia="Calibri"/>
              </w:rPr>
              <w:t>case, potentially contaminated materials (including bed linens and healthcare equipment), crusts, or bodily fluids, while the contact was not wearing appropriate PPE</w:t>
            </w:r>
            <w:r w:rsidR="006241F3">
              <w:rPr>
                <w:rFonts w:eastAsia="Calibri"/>
                <w:vertAlign w:val="superscript"/>
              </w:rPr>
              <w:t>1</w:t>
            </w:r>
            <w:r w:rsidR="00EC2D43">
              <w:rPr>
                <w:rFonts w:eastAsia="Calibri"/>
              </w:rPr>
              <w:t>.</w:t>
            </w:r>
          </w:p>
          <w:p w14:paraId="279B72D2" w14:textId="77777777" w:rsidR="006056DE" w:rsidRPr="0059703D" w:rsidRDefault="006056DE" w:rsidP="000C4D95">
            <w:pPr>
              <w:ind w:left="360"/>
              <w:rPr>
                <w:rFonts w:eastAsia="Calibri"/>
                <w:b/>
                <w:bCs/>
              </w:rPr>
            </w:pPr>
            <w:r w:rsidRPr="0059703D">
              <w:rPr>
                <w:rFonts w:eastAsia="Calibri"/>
                <w:b/>
                <w:bCs/>
              </w:rPr>
              <w:t xml:space="preserve">OR </w:t>
            </w:r>
          </w:p>
          <w:p w14:paraId="1190AB33" w14:textId="073035D6" w:rsidR="006056DE" w:rsidRPr="006056DE" w:rsidRDefault="006056DE" w:rsidP="000C4D95">
            <w:pPr>
              <w:pStyle w:val="Tablelistbullet"/>
              <w:rPr>
                <w:rFonts w:eastAsia="Calibri"/>
              </w:rPr>
            </w:pPr>
            <w:r w:rsidRPr="006056DE">
              <w:rPr>
                <w:rFonts w:eastAsia="Calibri"/>
              </w:rPr>
              <w:t>Household contacts</w:t>
            </w:r>
            <w:r w:rsidR="00381035">
              <w:rPr>
                <w:rFonts w:eastAsia="Calibri"/>
              </w:rPr>
              <w:t>.</w:t>
            </w:r>
          </w:p>
          <w:p w14:paraId="76046CE3" w14:textId="77777777" w:rsidR="006056DE" w:rsidRPr="0059703D" w:rsidRDefault="006056DE" w:rsidP="000C4D95">
            <w:pPr>
              <w:ind w:left="360"/>
              <w:rPr>
                <w:rFonts w:eastAsia="Calibri"/>
                <w:b/>
                <w:bCs/>
              </w:rPr>
            </w:pPr>
            <w:r w:rsidRPr="0059703D">
              <w:rPr>
                <w:rFonts w:eastAsia="Calibri"/>
                <w:b/>
                <w:bCs/>
              </w:rPr>
              <w:t xml:space="preserve">OR </w:t>
            </w:r>
          </w:p>
          <w:p w14:paraId="22D2247F" w14:textId="16585457" w:rsidR="006056DE" w:rsidRPr="006056DE" w:rsidRDefault="00DC25C3" w:rsidP="000C4D95">
            <w:pPr>
              <w:pStyle w:val="Tablelistbullet"/>
              <w:rPr>
                <w:rFonts w:eastAsia="Calibri"/>
              </w:rPr>
            </w:pPr>
            <w:r>
              <w:rPr>
                <w:rFonts w:eastAsia="Calibri"/>
              </w:rPr>
              <w:t>Being in an</w:t>
            </w:r>
            <w:r w:rsidR="006056DE" w:rsidRPr="006056DE">
              <w:rPr>
                <w:rFonts w:eastAsia="Calibri"/>
              </w:rPr>
              <w:t xml:space="preserve"> enclosed room of a</w:t>
            </w:r>
            <w:r w:rsidR="00746BFF">
              <w:rPr>
                <w:rFonts w:eastAsia="Calibri"/>
              </w:rPr>
              <w:t xml:space="preserve"> clade I</w:t>
            </w:r>
            <w:r w:rsidR="006056DE" w:rsidRPr="006056DE">
              <w:rPr>
                <w:rFonts w:eastAsia="Calibri"/>
              </w:rPr>
              <w:t xml:space="preserve"> case during any </w:t>
            </w:r>
            <w:r w:rsidR="00FC0231">
              <w:rPr>
                <w:rFonts w:eastAsia="Calibri"/>
              </w:rPr>
              <w:t xml:space="preserve">process or </w:t>
            </w:r>
            <w:r w:rsidR="006056DE" w:rsidRPr="006056DE">
              <w:rPr>
                <w:rFonts w:eastAsia="Calibri"/>
              </w:rPr>
              <w:t>procedure that may create aerosols from oral secretions, skin lesions or resuspension of dried exudates (e.g.</w:t>
            </w:r>
            <w:r w:rsidR="00746BFF">
              <w:rPr>
                <w:rFonts w:eastAsia="Calibri"/>
              </w:rPr>
              <w:t>,</w:t>
            </w:r>
            <w:r w:rsidR="006056DE" w:rsidRPr="006056DE">
              <w:rPr>
                <w:rFonts w:eastAsia="Calibri"/>
              </w:rPr>
              <w:t xml:space="preserve"> shaking of soiled linens, showering patients, or conducting procedures involving the oropharynx), while the contact was not wearing appropriate PPE</w:t>
            </w:r>
            <w:r w:rsidR="0006774C">
              <w:rPr>
                <w:rFonts w:eastAsia="Calibri"/>
                <w:vertAlign w:val="superscript"/>
              </w:rPr>
              <w:t>1</w:t>
            </w:r>
            <w:r w:rsidR="00EC2D43">
              <w:rPr>
                <w:rFonts w:eastAsia="Calibri"/>
              </w:rPr>
              <w:t>.</w:t>
            </w:r>
          </w:p>
        </w:tc>
        <w:tc>
          <w:tcPr>
            <w:tcW w:w="4201" w:type="dxa"/>
            <w:vAlign w:val="top"/>
          </w:tcPr>
          <w:p w14:paraId="72CEE27E" w14:textId="0EAF62EA" w:rsidR="006056DE" w:rsidRPr="006056DE" w:rsidRDefault="006056DE" w:rsidP="000C4D95">
            <w:pPr>
              <w:pStyle w:val="Tablelistbullet"/>
              <w:rPr>
                <w:rFonts w:eastAsia="Calibri"/>
              </w:rPr>
            </w:pPr>
            <w:r w:rsidRPr="006056DE">
              <w:rPr>
                <w:rFonts w:eastAsia="Calibri"/>
              </w:rPr>
              <w:t>Sexual or intimate partners</w:t>
            </w:r>
            <w:r w:rsidR="00FC0231">
              <w:rPr>
                <w:rFonts w:eastAsia="Calibri"/>
              </w:rPr>
              <w:t>, including sex parties</w:t>
            </w:r>
            <w:r w:rsidR="00EE7BB7">
              <w:rPr>
                <w:rFonts w:eastAsia="Calibri"/>
              </w:rPr>
              <w:t>.</w:t>
            </w:r>
          </w:p>
          <w:p w14:paraId="05D3EB1F" w14:textId="0ABFC4FB" w:rsidR="006056DE" w:rsidRPr="006056DE" w:rsidRDefault="006056DE" w:rsidP="000C4D95">
            <w:pPr>
              <w:pStyle w:val="Tablelistbullet"/>
              <w:rPr>
                <w:rFonts w:eastAsia="Calibri"/>
              </w:rPr>
            </w:pPr>
            <w:r w:rsidRPr="006056DE">
              <w:rPr>
                <w:rFonts w:eastAsia="Calibri"/>
              </w:rPr>
              <w:t>Household contacts who have been in the same residence as the case for at least one night</w:t>
            </w:r>
            <w:r w:rsidR="00EE7BB7">
              <w:rPr>
                <w:rFonts w:eastAsia="Calibri"/>
              </w:rPr>
              <w:t>.</w:t>
            </w:r>
          </w:p>
          <w:p w14:paraId="2DEFB4BE" w14:textId="44CE8B98" w:rsidR="006056DE" w:rsidRPr="006056DE" w:rsidRDefault="006056DE" w:rsidP="000C4D95">
            <w:pPr>
              <w:pStyle w:val="Tablelistbullet"/>
              <w:rPr>
                <w:rFonts w:eastAsia="Calibri"/>
              </w:rPr>
            </w:pPr>
            <w:r w:rsidRPr="006056DE">
              <w:rPr>
                <w:rFonts w:eastAsia="Calibri"/>
              </w:rPr>
              <w:t xml:space="preserve">Caregivers of symptomatic </w:t>
            </w:r>
            <w:r w:rsidR="00746BFF">
              <w:rPr>
                <w:rFonts w:eastAsia="Calibri"/>
              </w:rPr>
              <w:t>clade I</w:t>
            </w:r>
            <w:r w:rsidR="00084345" w:rsidRPr="006056DE">
              <w:rPr>
                <w:rFonts w:eastAsia="Calibri"/>
              </w:rPr>
              <w:t xml:space="preserve"> </w:t>
            </w:r>
            <w:r w:rsidRPr="006056DE">
              <w:rPr>
                <w:rFonts w:eastAsia="Calibri"/>
              </w:rPr>
              <w:t>cases who were not wearing appropriate PPE</w:t>
            </w:r>
            <w:r w:rsidR="006241F3">
              <w:rPr>
                <w:rFonts w:eastAsia="Calibri"/>
                <w:vertAlign w:val="superscript"/>
              </w:rPr>
              <w:t>1</w:t>
            </w:r>
            <w:r w:rsidR="00A00C53">
              <w:rPr>
                <w:rFonts w:eastAsia="Calibri"/>
              </w:rPr>
              <w:t>.</w:t>
            </w:r>
          </w:p>
          <w:p w14:paraId="5FF5A481" w14:textId="770A2421" w:rsidR="006056DE" w:rsidRPr="006056DE" w:rsidRDefault="006056DE" w:rsidP="000C4D95">
            <w:pPr>
              <w:pStyle w:val="Tablelistbullet"/>
              <w:rPr>
                <w:rFonts w:eastAsia="Calibri"/>
              </w:rPr>
            </w:pPr>
            <w:r w:rsidRPr="006056DE">
              <w:rPr>
                <w:rFonts w:eastAsia="Calibri"/>
              </w:rPr>
              <w:t>Healthcare workers</w:t>
            </w:r>
            <w:r w:rsidR="009A2408">
              <w:rPr>
                <w:rFonts w:eastAsia="Calibri"/>
              </w:rPr>
              <w:t xml:space="preserve"> caring for </w:t>
            </w:r>
            <w:r w:rsidR="00E5775B">
              <w:rPr>
                <w:rFonts w:eastAsia="Calibri"/>
              </w:rPr>
              <w:t>a</w:t>
            </w:r>
            <w:r w:rsidR="00A00C53">
              <w:rPr>
                <w:rFonts w:eastAsia="Calibri"/>
              </w:rPr>
              <w:t xml:space="preserve"> clade I</w:t>
            </w:r>
            <w:r w:rsidR="00E5775B">
              <w:rPr>
                <w:rFonts w:eastAsia="Calibri"/>
              </w:rPr>
              <w:t xml:space="preserve"> case</w:t>
            </w:r>
            <w:r w:rsidR="00F16F45">
              <w:rPr>
                <w:rFonts w:eastAsia="Calibri"/>
              </w:rPr>
              <w:t xml:space="preserve"> or</w:t>
            </w:r>
            <w:r w:rsidRPr="006056DE">
              <w:rPr>
                <w:rFonts w:eastAsia="Calibri"/>
              </w:rPr>
              <w:t xml:space="preserve"> present during an aerosol-generating procedure without </w:t>
            </w:r>
            <w:r w:rsidR="00F16F45">
              <w:rPr>
                <w:rFonts w:eastAsia="Calibri"/>
              </w:rPr>
              <w:t xml:space="preserve">wearing </w:t>
            </w:r>
            <w:r w:rsidRPr="006056DE">
              <w:rPr>
                <w:rFonts w:eastAsia="Calibri"/>
              </w:rPr>
              <w:t>appropriate PPE</w:t>
            </w:r>
            <w:r w:rsidR="0006774C">
              <w:rPr>
                <w:rFonts w:eastAsia="Calibri"/>
                <w:vertAlign w:val="superscript"/>
              </w:rPr>
              <w:t>1</w:t>
            </w:r>
            <w:r w:rsidR="00A00C53">
              <w:rPr>
                <w:rFonts w:eastAsia="Calibri"/>
              </w:rPr>
              <w:t>.</w:t>
            </w:r>
          </w:p>
          <w:p w14:paraId="6DB4CDA4" w14:textId="25BB0F26" w:rsidR="006056DE" w:rsidRPr="006056DE" w:rsidRDefault="006056DE" w:rsidP="000C4D95">
            <w:pPr>
              <w:pStyle w:val="Tablelistbullet"/>
              <w:rPr>
                <w:rFonts w:eastAsia="Calibri"/>
              </w:rPr>
            </w:pPr>
            <w:r w:rsidRPr="006056DE">
              <w:rPr>
                <w:rFonts w:eastAsia="Calibri"/>
              </w:rPr>
              <w:t>Someone whose eyes, nose</w:t>
            </w:r>
            <w:r w:rsidR="00762188">
              <w:rPr>
                <w:rFonts w:eastAsia="Calibri"/>
              </w:rPr>
              <w:t xml:space="preserve">, </w:t>
            </w:r>
            <w:r w:rsidRPr="006056DE">
              <w:rPr>
                <w:rFonts w:eastAsia="Calibri"/>
              </w:rPr>
              <w:t>mouth</w:t>
            </w:r>
            <w:r w:rsidR="001725D9">
              <w:rPr>
                <w:rFonts w:eastAsia="Calibri"/>
              </w:rPr>
              <w:t>, orifice, or exposed wound</w:t>
            </w:r>
            <w:r w:rsidRPr="006056DE">
              <w:rPr>
                <w:rFonts w:eastAsia="Calibri"/>
              </w:rPr>
              <w:t xml:space="preserve"> has had contact with bod</w:t>
            </w:r>
            <w:r w:rsidR="00E0342A">
              <w:rPr>
                <w:rFonts w:eastAsia="Calibri"/>
              </w:rPr>
              <w:t>il</w:t>
            </w:r>
            <w:r w:rsidRPr="006056DE">
              <w:rPr>
                <w:rFonts w:eastAsia="Calibri"/>
              </w:rPr>
              <w:t xml:space="preserve">y fluid from a </w:t>
            </w:r>
            <w:r w:rsidR="00746BFF">
              <w:rPr>
                <w:rFonts w:eastAsia="Calibri"/>
              </w:rPr>
              <w:t xml:space="preserve">clade I </w:t>
            </w:r>
            <w:r w:rsidRPr="006056DE">
              <w:rPr>
                <w:rFonts w:eastAsia="Calibri"/>
              </w:rPr>
              <w:t>case</w:t>
            </w:r>
            <w:r w:rsidR="00EE7BB7">
              <w:rPr>
                <w:rFonts w:eastAsia="Calibri"/>
              </w:rPr>
              <w:t>.</w:t>
            </w:r>
          </w:p>
          <w:p w14:paraId="48B2F32D" w14:textId="7ACC5BC9" w:rsidR="006056DE" w:rsidRPr="0059703D" w:rsidRDefault="00AD4380" w:rsidP="000C4D95">
            <w:pPr>
              <w:pStyle w:val="Tablelistbullet"/>
              <w:rPr>
                <w:rFonts w:eastAsia="Calibri"/>
              </w:rPr>
            </w:pPr>
            <w:r>
              <w:rPr>
                <w:rFonts w:eastAsia="Calibri"/>
              </w:rPr>
              <w:t>Any person c</w:t>
            </w:r>
            <w:r w:rsidR="006056DE" w:rsidRPr="006056DE">
              <w:rPr>
                <w:rFonts w:eastAsia="Calibri"/>
              </w:rPr>
              <w:t>hanging</w:t>
            </w:r>
            <w:r w:rsidR="77F2D0B7" w:rsidRPr="731C8B3D">
              <w:rPr>
                <w:rFonts w:eastAsia="Calibri"/>
              </w:rPr>
              <w:t xml:space="preserve"> </w:t>
            </w:r>
            <w:r w:rsidR="006056DE" w:rsidRPr="006056DE">
              <w:rPr>
                <w:rFonts w:eastAsia="Calibri"/>
              </w:rPr>
              <w:t xml:space="preserve">the bedding of a </w:t>
            </w:r>
            <w:r w:rsidR="00746BFF">
              <w:rPr>
                <w:rFonts w:eastAsia="Calibri"/>
              </w:rPr>
              <w:t>clade I</w:t>
            </w:r>
            <w:r w:rsidR="006056DE" w:rsidRPr="006056DE">
              <w:rPr>
                <w:rFonts w:eastAsia="Calibri"/>
              </w:rPr>
              <w:t xml:space="preserve"> </w:t>
            </w:r>
            <w:r w:rsidR="009301C3">
              <w:rPr>
                <w:rFonts w:eastAsia="Calibri"/>
              </w:rPr>
              <w:t>case</w:t>
            </w:r>
            <w:r w:rsidR="009301C3" w:rsidRPr="006056DE">
              <w:rPr>
                <w:rFonts w:eastAsia="Calibri"/>
              </w:rPr>
              <w:t xml:space="preserve"> </w:t>
            </w:r>
            <w:r w:rsidR="006056DE" w:rsidRPr="006056DE">
              <w:rPr>
                <w:rFonts w:eastAsia="Calibri"/>
              </w:rPr>
              <w:t>who has rash/lesions without wearing appropriate PPE</w:t>
            </w:r>
            <w:r w:rsidR="006241F3">
              <w:rPr>
                <w:rFonts w:eastAsia="Calibri"/>
                <w:vertAlign w:val="superscript"/>
              </w:rPr>
              <w:t>1</w:t>
            </w:r>
            <w:r w:rsidR="00746BFF">
              <w:rPr>
                <w:rFonts w:eastAsia="Calibri"/>
              </w:rPr>
              <w:t>.</w:t>
            </w:r>
            <w:r w:rsidR="00EC4558" w:rsidRPr="00A767A2">
              <w:rPr>
                <w:rFonts w:eastAsia="Calibri"/>
              </w:rPr>
              <w:t xml:space="preserve"> </w:t>
            </w:r>
          </w:p>
          <w:p w14:paraId="4C41F22E" w14:textId="50CFC4E3" w:rsidR="006056DE" w:rsidRPr="006056DE" w:rsidRDefault="00727B7A" w:rsidP="000C4D95">
            <w:pPr>
              <w:pStyle w:val="Tablelistbullet"/>
              <w:rPr>
                <w:rFonts w:eastAsia="Calibri"/>
              </w:rPr>
            </w:pPr>
            <w:r w:rsidRPr="00727B7A">
              <w:rPr>
                <w:rFonts w:eastAsia="Calibri"/>
              </w:rPr>
              <w:t>A</w:t>
            </w:r>
            <w:r w:rsidR="00AD4380">
              <w:rPr>
                <w:rFonts w:eastAsia="Calibri"/>
              </w:rPr>
              <w:t>ny person who has attended</w:t>
            </w:r>
            <w:r w:rsidRPr="00E5351B">
              <w:rPr>
                <w:rFonts w:eastAsia="Calibri"/>
              </w:rPr>
              <w:t xml:space="preserve"> a </w:t>
            </w:r>
            <w:r w:rsidR="00CA7B55" w:rsidRPr="00CA7B55">
              <w:rPr>
                <w:rFonts w:eastAsia="Calibri"/>
              </w:rPr>
              <w:t xml:space="preserve">higher risk social setting or situation </w:t>
            </w:r>
            <w:r w:rsidRPr="00E5351B">
              <w:rPr>
                <w:rFonts w:eastAsia="Calibri"/>
              </w:rPr>
              <w:t>whe</w:t>
            </w:r>
            <w:r w:rsidRPr="00727B7A">
              <w:rPr>
                <w:rFonts w:eastAsia="Calibri"/>
              </w:rPr>
              <w:t xml:space="preserve">n a </w:t>
            </w:r>
            <w:r w:rsidR="00746BFF">
              <w:rPr>
                <w:rFonts w:eastAsia="Calibri"/>
              </w:rPr>
              <w:t>clade I</w:t>
            </w:r>
            <w:r w:rsidRPr="00727B7A">
              <w:rPr>
                <w:rFonts w:eastAsia="Calibri"/>
              </w:rPr>
              <w:t xml:space="preserve"> case attended during their infectious period.</w:t>
            </w:r>
          </w:p>
        </w:tc>
      </w:tr>
      <w:tr w:rsidR="006056DE" w:rsidRPr="00A767A2" w14:paraId="33367022" w14:textId="77777777" w:rsidTr="000C4D95">
        <w:trPr>
          <w:trHeight w:val="2703"/>
        </w:trPr>
        <w:tc>
          <w:tcPr>
            <w:tcW w:w="1157" w:type="dxa"/>
          </w:tcPr>
          <w:p w14:paraId="7EB366B7" w14:textId="66652763" w:rsidR="006056DE" w:rsidRPr="006056DE" w:rsidRDefault="006056DE" w:rsidP="006056DE">
            <w:r w:rsidRPr="006056DE">
              <w:rPr>
                <w:rFonts w:eastAsia="Calibri"/>
                <w:b/>
              </w:rPr>
              <w:t>Medium</w:t>
            </w:r>
            <w:r w:rsidR="00157F9F">
              <w:rPr>
                <w:rFonts w:eastAsia="Calibri"/>
                <w:b/>
              </w:rPr>
              <w:t xml:space="preserve"> </w:t>
            </w:r>
            <w:r w:rsidRPr="006056DE">
              <w:rPr>
                <w:rFonts w:eastAsia="Calibri"/>
                <w:b/>
              </w:rPr>
              <w:t>risk</w:t>
            </w:r>
          </w:p>
        </w:tc>
        <w:tc>
          <w:tcPr>
            <w:tcW w:w="3658" w:type="dxa"/>
            <w:vAlign w:val="top"/>
          </w:tcPr>
          <w:p w14:paraId="43788386" w14:textId="74994D2B" w:rsidR="006056DE" w:rsidRPr="006056DE" w:rsidRDefault="00ED0A18" w:rsidP="000C4D95">
            <w:pPr>
              <w:pStyle w:val="Tablelistbullet"/>
              <w:rPr>
                <w:rFonts w:eastAsia="Calibri"/>
              </w:rPr>
            </w:pPr>
            <w:r>
              <w:rPr>
                <w:rFonts w:eastAsia="Calibri"/>
              </w:rPr>
              <w:t>C</w:t>
            </w:r>
            <w:r w:rsidR="006056DE" w:rsidRPr="006056DE">
              <w:rPr>
                <w:rFonts w:eastAsia="Calibri"/>
              </w:rPr>
              <w:t xml:space="preserve">ontact via intact skin with a </w:t>
            </w:r>
            <w:r w:rsidR="00746BFF">
              <w:rPr>
                <w:rFonts w:eastAsia="Calibri"/>
              </w:rPr>
              <w:t>clade I</w:t>
            </w:r>
            <w:r w:rsidR="006056DE" w:rsidRPr="006056DE">
              <w:rPr>
                <w:rFonts w:eastAsia="Calibri"/>
              </w:rPr>
              <w:t xml:space="preserve"> case, </w:t>
            </w:r>
            <w:r w:rsidR="00542D40">
              <w:rPr>
                <w:rFonts w:eastAsia="Calibri"/>
              </w:rPr>
              <w:t>potentially contaminated</w:t>
            </w:r>
            <w:r w:rsidR="006056DE" w:rsidRPr="006056DE">
              <w:rPr>
                <w:rFonts w:eastAsia="Calibri"/>
              </w:rPr>
              <w:t xml:space="preserve"> materials, crusts, or bodily fluids while the contact was not wearing appropriate PPE</w:t>
            </w:r>
            <w:r w:rsidR="0006774C">
              <w:rPr>
                <w:rFonts w:eastAsia="Calibri"/>
                <w:vertAlign w:val="superscript"/>
              </w:rPr>
              <w:t>1</w:t>
            </w:r>
          </w:p>
          <w:p w14:paraId="015A8E11" w14:textId="77777777" w:rsidR="006056DE" w:rsidRPr="0059703D" w:rsidRDefault="006056DE" w:rsidP="000C4D95">
            <w:pPr>
              <w:ind w:left="360"/>
              <w:rPr>
                <w:rFonts w:eastAsia="Calibri"/>
                <w:b/>
                <w:bCs/>
              </w:rPr>
            </w:pPr>
            <w:r w:rsidRPr="0059703D">
              <w:rPr>
                <w:rFonts w:eastAsia="Calibri"/>
                <w:b/>
                <w:bCs/>
              </w:rPr>
              <w:t xml:space="preserve">OR </w:t>
            </w:r>
          </w:p>
          <w:p w14:paraId="0A08C240" w14:textId="5E4B4BD5" w:rsidR="006056DE" w:rsidRPr="006056DE" w:rsidRDefault="00115361" w:rsidP="000C4D95">
            <w:pPr>
              <w:pStyle w:val="Tablelistbullet"/>
              <w:rPr>
                <w:rFonts w:eastAsia="Calibri"/>
              </w:rPr>
            </w:pPr>
            <w:r>
              <w:rPr>
                <w:rFonts w:eastAsia="Calibri"/>
              </w:rPr>
              <w:t xml:space="preserve">Being in an enclosed </w:t>
            </w:r>
            <w:r w:rsidR="005005A2">
              <w:rPr>
                <w:rFonts w:eastAsia="Calibri"/>
              </w:rPr>
              <w:t>space</w:t>
            </w:r>
            <w:r w:rsidR="006056DE" w:rsidRPr="006056DE">
              <w:rPr>
                <w:rFonts w:eastAsia="Calibri"/>
              </w:rPr>
              <w:t xml:space="preserve"> with a</w:t>
            </w:r>
            <w:r w:rsidR="00746BFF">
              <w:rPr>
                <w:rFonts w:eastAsia="Calibri"/>
              </w:rPr>
              <w:t xml:space="preserve"> clade I</w:t>
            </w:r>
            <w:r w:rsidR="006056DE" w:rsidRPr="006056DE">
              <w:rPr>
                <w:rFonts w:eastAsia="Calibri"/>
              </w:rPr>
              <w:t xml:space="preserve"> case while the contact was not wearing </w:t>
            </w:r>
            <w:r w:rsidR="005005A2">
              <w:rPr>
                <w:rFonts w:eastAsia="Calibri"/>
              </w:rPr>
              <w:t>appropriate PPE</w:t>
            </w:r>
            <w:r w:rsidR="00DC25C3">
              <w:rPr>
                <w:rFonts w:eastAsia="Calibri"/>
                <w:vertAlign w:val="superscript"/>
              </w:rPr>
              <w:t>1</w:t>
            </w:r>
            <w:r w:rsidR="00EE7BB7">
              <w:rPr>
                <w:rFonts w:eastAsia="Calibri"/>
              </w:rPr>
              <w:t>.</w:t>
            </w:r>
          </w:p>
          <w:p w14:paraId="0D10BAD7" w14:textId="77777777" w:rsidR="006056DE" w:rsidRPr="006056DE" w:rsidRDefault="006056DE" w:rsidP="000C4D95"/>
        </w:tc>
        <w:tc>
          <w:tcPr>
            <w:tcW w:w="4201" w:type="dxa"/>
            <w:vAlign w:val="top"/>
          </w:tcPr>
          <w:p w14:paraId="076CF77F" w14:textId="09A91348" w:rsidR="006056DE" w:rsidRPr="00DC25C3" w:rsidRDefault="006056DE" w:rsidP="000C4D95">
            <w:pPr>
              <w:pStyle w:val="Tablelistbullet"/>
              <w:rPr>
                <w:rFonts w:eastAsia="Calibri"/>
              </w:rPr>
            </w:pPr>
            <w:r w:rsidRPr="00DC25C3">
              <w:rPr>
                <w:rFonts w:eastAsia="Calibri"/>
              </w:rPr>
              <w:t xml:space="preserve">Passengers who were not wearing a mask while seated within 2 rows of a </w:t>
            </w:r>
            <w:r w:rsidR="00746BFF" w:rsidRPr="00DC25C3">
              <w:rPr>
                <w:rFonts w:eastAsia="Calibri"/>
              </w:rPr>
              <w:t xml:space="preserve">clade I </w:t>
            </w:r>
            <w:r w:rsidRPr="00DC25C3">
              <w:rPr>
                <w:rFonts w:eastAsia="Calibri"/>
              </w:rPr>
              <w:t>case on a flight for 3 hours or more</w:t>
            </w:r>
            <w:r w:rsidR="00DC25C3">
              <w:rPr>
                <w:rFonts w:eastAsia="Calibri"/>
              </w:rPr>
              <w:t>.</w:t>
            </w:r>
          </w:p>
          <w:p w14:paraId="141C60AF" w14:textId="7C3E1EA1" w:rsidR="006056DE" w:rsidRPr="00DC25C3" w:rsidRDefault="006056DE" w:rsidP="000C4D95">
            <w:pPr>
              <w:pStyle w:val="Tablelistbullet"/>
              <w:rPr>
                <w:rFonts w:eastAsia="Calibri"/>
              </w:rPr>
            </w:pPr>
            <w:r w:rsidRPr="00DC25C3">
              <w:rPr>
                <w:rFonts w:eastAsia="Calibri"/>
              </w:rPr>
              <w:t>Drivers and passengers who were not wearing a mask while in the same vehicle as a</w:t>
            </w:r>
            <w:r w:rsidR="00746BFF" w:rsidRPr="00DC25C3">
              <w:rPr>
                <w:rFonts w:eastAsia="Calibri"/>
              </w:rPr>
              <w:t xml:space="preserve"> clade I</w:t>
            </w:r>
            <w:r w:rsidRPr="00DC25C3">
              <w:rPr>
                <w:rFonts w:eastAsia="Calibri"/>
              </w:rPr>
              <w:t xml:space="preserve"> case for 3 hours or more</w:t>
            </w:r>
            <w:r w:rsidR="00EE7BB7" w:rsidRPr="00DC25C3">
              <w:rPr>
                <w:rFonts w:eastAsia="Calibri"/>
              </w:rPr>
              <w:t>.</w:t>
            </w:r>
          </w:p>
          <w:p w14:paraId="12A085B7" w14:textId="3832710B" w:rsidR="006056DE" w:rsidRPr="006056DE" w:rsidRDefault="2EA33DBA" w:rsidP="000C4D95">
            <w:pPr>
              <w:pStyle w:val="Tablelistbullet"/>
              <w:rPr>
                <w:rFonts w:eastAsia="Calibri"/>
              </w:rPr>
            </w:pPr>
            <w:r w:rsidRPr="00DC25C3">
              <w:rPr>
                <w:rFonts w:eastAsia="Calibri"/>
              </w:rPr>
              <w:t xml:space="preserve">Attendance at a school or childcare centre where a </w:t>
            </w:r>
            <w:r w:rsidR="00746BFF" w:rsidRPr="00DC25C3">
              <w:rPr>
                <w:rFonts w:eastAsia="Calibri"/>
              </w:rPr>
              <w:t>clade I</w:t>
            </w:r>
            <w:r w:rsidRPr="00DC25C3">
              <w:rPr>
                <w:rFonts w:eastAsia="Calibri"/>
              </w:rPr>
              <w:t xml:space="preserve"> case has attended for 3 hours or more</w:t>
            </w:r>
            <w:r w:rsidR="00746BFF" w:rsidRPr="00DC25C3">
              <w:rPr>
                <w:rFonts w:eastAsia="Calibri"/>
              </w:rPr>
              <w:t>.</w:t>
            </w:r>
            <w:r w:rsidR="00746BFF">
              <w:rPr>
                <w:rFonts w:eastAsia="Calibri"/>
              </w:rPr>
              <w:t xml:space="preserve"> </w:t>
            </w:r>
          </w:p>
        </w:tc>
      </w:tr>
    </w:tbl>
    <w:p w14:paraId="5B95AE36" w14:textId="7971733A" w:rsidR="00A359D0" w:rsidRPr="005A768F" w:rsidRDefault="00A359D0" w:rsidP="00A359D0">
      <w:pPr>
        <w:rPr>
          <w:sz w:val="18"/>
          <w:szCs w:val="18"/>
          <w:u w:val="single"/>
        </w:rPr>
      </w:pPr>
      <w:r w:rsidRPr="005A768F">
        <w:rPr>
          <w:sz w:val="18"/>
          <w:szCs w:val="18"/>
          <w:u w:val="single"/>
        </w:rPr>
        <w:t>Note</w:t>
      </w:r>
      <w:r w:rsidR="00FC0231">
        <w:rPr>
          <w:sz w:val="18"/>
          <w:szCs w:val="18"/>
          <w:u w:val="single"/>
        </w:rPr>
        <w:t>s</w:t>
      </w:r>
      <w:r w:rsidRPr="005A768F">
        <w:rPr>
          <w:sz w:val="18"/>
          <w:szCs w:val="18"/>
          <w:u w:val="single"/>
        </w:rPr>
        <w:t>:</w:t>
      </w:r>
    </w:p>
    <w:p w14:paraId="39A2B69C" w14:textId="459B9A5A" w:rsidR="00A359D0" w:rsidRPr="005A768F" w:rsidRDefault="0006774C" w:rsidP="00FC0231">
      <w:pPr>
        <w:spacing w:after="0"/>
        <w:rPr>
          <w:b/>
          <w:bCs/>
          <w:sz w:val="16"/>
          <w:szCs w:val="16"/>
        </w:rPr>
      </w:pPr>
      <w:r w:rsidRPr="005A768F">
        <w:rPr>
          <w:sz w:val="16"/>
          <w:szCs w:val="16"/>
          <w:vertAlign w:val="superscript"/>
        </w:rPr>
        <w:t>1</w:t>
      </w:r>
      <w:r w:rsidR="00A359D0" w:rsidRPr="005A768F">
        <w:rPr>
          <w:sz w:val="16"/>
          <w:szCs w:val="16"/>
          <w:vertAlign w:val="superscript"/>
        </w:rPr>
        <w:t xml:space="preserve"> </w:t>
      </w:r>
      <w:r w:rsidR="00A359D0" w:rsidRPr="005A768F">
        <w:rPr>
          <w:b/>
          <w:sz w:val="16"/>
          <w:szCs w:val="16"/>
        </w:rPr>
        <w:t xml:space="preserve">Appropriate PPE </w:t>
      </w:r>
      <w:r w:rsidR="00A359D0" w:rsidRPr="005A768F">
        <w:rPr>
          <w:sz w:val="16"/>
          <w:szCs w:val="16"/>
        </w:rPr>
        <w:t>is the minimum standard</w:t>
      </w:r>
      <w:r w:rsidR="00A359D0" w:rsidRPr="005A768F">
        <w:rPr>
          <w:b/>
          <w:sz w:val="16"/>
          <w:szCs w:val="16"/>
        </w:rPr>
        <w:t xml:space="preserve"> </w:t>
      </w:r>
      <w:r w:rsidR="00A359D0" w:rsidRPr="005A768F">
        <w:rPr>
          <w:sz w:val="16"/>
          <w:szCs w:val="16"/>
        </w:rPr>
        <w:t xml:space="preserve">as </w:t>
      </w:r>
      <w:r w:rsidR="00A359D0" w:rsidRPr="00AD4380">
        <w:rPr>
          <w:sz w:val="16"/>
          <w:szCs w:val="16"/>
        </w:rPr>
        <w:t xml:space="preserve">defined in </w:t>
      </w:r>
      <w:hyperlink w:anchor="_Infection_control" w:history="1">
        <w:r w:rsidR="002A60CF" w:rsidRPr="00AD4380">
          <w:rPr>
            <w:rStyle w:val="Hyperlink"/>
            <w:sz w:val="16"/>
            <w:szCs w:val="16"/>
          </w:rPr>
          <w:t>S</w:t>
        </w:r>
        <w:r w:rsidR="00A359D0" w:rsidRPr="00AD4380">
          <w:rPr>
            <w:rStyle w:val="Hyperlink"/>
            <w:sz w:val="16"/>
            <w:szCs w:val="16"/>
          </w:rPr>
          <w:t xml:space="preserve">ection </w:t>
        </w:r>
        <w:r w:rsidR="00337BF0" w:rsidRPr="00AD4380">
          <w:rPr>
            <w:rStyle w:val="Hyperlink"/>
            <w:sz w:val="16"/>
            <w:szCs w:val="16"/>
          </w:rPr>
          <w:t>8</w:t>
        </w:r>
      </w:hyperlink>
      <w:r w:rsidR="002A60CF" w:rsidRPr="00AD4380">
        <w:rPr>
          <w:rStyle w:val="Hyperlink"/>
          <w:sz w:val="16"/>
          <w:szCs w:val="16"/>
        </w:rPr>
        <w:t>:</w:t>
      </w:r>
      <w:r w:rsidR="00337BF0" w:rsidRPr="00AD4380">
        <w:rPr>
          <w:rStyle w:val="Hyperlink"/>
          <w:sz w:val="16"/>
          <w:szCs w:val="16"/>
        </w:rPr>
        <w:t>Case management</w:t>
      </w:r>
      <w:r w:rsidR="00A359D0" w:rsidRPr="00AD4380">
        <w:rPr>
          <w:sz w:val="16"/>
          <w:szCs w:val="16"/>
        </w:rPr>
        <w:t>.</w:t>
      </w:r>
      <w:r w:rsidR="00A359D0" w:rsidRPr="005A768F">
        <w:rPr>
          <w:b/>
          <w:bCs/>
          <w:sz w:val="16"/>
          <w:szCs w:val="16"/>
        </w:rPr>
        <w:t xml:space="preserve"> </w:t>
      </w:r>
    </w:p>
    <w:p w14:paraId="3F288466" w14:textId="75D6E073" w:rsidR="00337BF0" w:rsidRDefault="002A60CF" w:rsidP="00FC0231">
      <w:pPr>
        <w:pStyle w:val="Tablelistbullet"/>
        <w:numPr>
          <w:ilvl w:val="0"/>
          <w:numId w:val="0"/>
        </w:numPr>
        <w:spacing w:after="0"/>
        <w:ind w:left="438" w:hanging="425"/>
        <w:rPr>
          <w:rFonts w:eastAsiaTheme="majorEastAsia" w:cs="Arial"/>
          <w:b/>
          <w:bCs/>
          <w:color w:val="033636" w:themeColor="text2"/>
          <w:sz w:val="48"/>
          <w:szCs w:val="72"/>
        </w:rPr>
      </w:pPr>
      <w:r w:rsidRPr="00062B28">
        <w:rPr>
          <w:rFonts w:eastAsia="Arial"/>
          <w:vertAlign w:val="superscript"/>
        </w:rPr>
        <w:t>*</w:t>
      </w:r>
      <w:r w:rsidRPr="00062B28">
        <w:rPr>
          <w:rFonts w:eastAsia="Arial"/>
          <w:sz w:val="16"/>
          <w:szCs w:val="16"/>
        </w:rPr>
        <w:t xml:space="preserve">As per epidemiological links, travel history or WGS. </w:t>
      </w:r>
    </w:p>
    <w:p w14:paraId="2D927D08" w14:textId="4C875933" w:rsidR="00CC3273" w:rsidRDefault="00F62CA3" w:rsidP="00580137">
      <w:pPr>
        <w:pStyle w:val="Heading1"/>
        <w:numPr>
          <w:ilvl w:val="0"/>
          <w:numId w:val="10"/>
        </w:numPr>
      </w:pPr>
      <w:bookmarkStart w:id="92" w:name="_Contact_management"/>
      <w:bookmarkStart w:id="93" w:name="_Toc179789923"/>
      <w:bookmarkEnd w:id="92"/>
      <w:r>
        <w:lastRenderedPageBreak/>
        <w:t>Contact management</w:t>
      </w:r>
      <w:bookmarkEnd w:id="93"/>
      <w:r>
        <w:t xml:space="preserve"> </w:t>
      </w:r>
    </w:p>
    <w:p w14:paraId="68858C3F" w14:textId="77777777" w:rsidR="00935A7C" w:rsidRDefault="00935A7C" w:rsidP="005A768F"/>
    <w:p w14:paraId="6120A076" w14:textId="7EA0967D" w:rsidR="00935A7C" w:rsidRDefault="008C59C4" w:rsidP="005A768F">
      <w:r>
        <w:t>PHU st</w:t>
      </w:r>
      <w:r w:rsidR="003778F7">
        <w:t xml:space="preserve">aff should directly follow up: </w:t>
      </w:r>
    </w:p>
    <w:p w14:paraId="3899DD7E" w14:textId="6A528D15" w:rsidR="00935A7C" w:rsidRDefault="00935A7C" w:rsidP="00580137">
      <w:pPr>
        <w:pStyle w:val="ListParagraph"/>
        <w:numPr>
          <w:ilvl w:val="0"/>
          <w:numId w:val="14"/>
        </w:numPr>
      </w:pPr>
      <w:r>
        <w:t>all high-risk contacts, regardless of clade; and</w:t>
      </w:r>
    </w:p>
    <w:p w14:paraId="223704C6" w14:textId="3F9BFAA5" w:rsidR="00F836E7" w:rsidRDefault="00935A7C" w:rsidP="00580137">
      <w:pPr>
        <w:pStyle w:val="ListParagraph"/>
        <w:numPr>
          <w:ilvl w:val="0"/>
          <w:numId w:val="14"/>
        </w:numPr>
      </w:pPr>
      <w:r>
        <w:t xml:space="preserve">all contacts of </w:t>
      </w:r>
      <w:r w:rsidR="008C59C4">
        <w:t xml:space="preserve">probable or confirmed mpox </w:t>
      </w:r>
      <w:r w:rsidR="00746BFF">
        <w:t>cases for which there is a reasonable suspicion of</w:t>
      </w:r>
      <w:r w:rsidR="008C59C4">
        <w:t xml:space="preserve"> </w:t>
      </w:r>
      <w:r w:rsidR="00746BFF">
        <w:t>clade I infection</w:t>
      </w:r>
      <w:r w:rsidR="008C04B1" w:rsidRPr="00A767A2">
        <w:t xml:space="preserve"> (see </w:t>
      </w:r>
      <w:hyperlink w:anchor="_Case_management" w:history="1">
        <w:r w:rsidR="008C04B1" w:rsidRPr="00492E29">
          <w:rPr>
            <w:rStyle w:val="Hyperlink"/>
          </w:rPr>
          <w:t>Section 8: Box 1</w:t>
        </w:r>
      </w:hyperlink>
      <w:r w:rsidR="008C04B1" w:rsidRPr="00614A8E">
        <w:t>)</w:t>
      </w:r>
      <w:r w:rsidR="00746BFF" w:rsidRPr="00614A8E">
        <w:t>.</w:t>
      </w:r>
      <w:r w:rsidR="00746BFF">
        <w:t xml:space="preserve"> </w:t>
      </w:r>
    </w:p>
    <w:p w14:paraId="72E02C46" w14:textId="21609A34" w:rsidR="00C00489" w:rsidRDefault="3C52EBDE" w:rsidP="005A768F">
      <w:r w:rsidRPr="552DFC98">
        <w:t xml:space="preserve">Where </w:t>
      </w:r>
      <w:r w:rsidR="003778F7">
        <w:t>direct follow up</w:t>
      </w:r>
      <w:r w:rsidR="006B0106">
        <w:t xml:space="preserve"> by PHUs</w:t>
      </w:r>
      <w:r w:rsidR="003778F7">
        <w:t xml:space="preserve"> is not</w:t>
      </w:r>
      <w:r w:rsidRPr="552DFC98">
        <w:t xml:space="preserve"> possible</w:t>
      </w:r>
      <w:r w:rsidR="001731CC">
        <w:t>,</w:t>
      </w:r>
      <w:r w:rsidRPr="552DFC98">
        <w:t xml:space="preserve"> </w:t>
      </w:r>
      <w:r w:rsidR="006B0106">
        <w:t xml:space="preserve">or </w:t>
      </w:r>
      <w:r w:rsidR="00241B6B">
        <w:t xml:space="preserve">where </w:t>
      </w:r>
      <w:r w:rsidR="00604E7D">
        <w:t>the case is not willing or able to provide details of contacts to the PHU</w:t>
      </w:r>
      <w:r w:rsidR="008E2340">
        <w:t xml:space="preserve"> for follow up,</w:t>
      </w:r>
      <w:r w:rsidR="00D449DF">
        <w:t xml:space="preserve"> </w:t>
      </w:r>
      <w:r w:rsidRPr="552DFC98">
        <w:t>other strategies should be used to help ensure people at</w:t>
      </w:r>
      <w:r w:rsidR="00241B6B">
        <w:t xml:space="preserve"> </w:t>
      </w:r>
      <w:r w:rsidRPr="552DFC98">
        <w:t xml:space="preserve">risk </w:t>
      </w:r>
      <w:r w:rsidR="1F4D9893" w:rsidRPr="0EED8725">
        <w:t>receive</w:t>
      </w:r>
      <w:r w:rsidRPr="552DFC98">
        <w:t xml:space="preserve"> public health </w:t>
      </w:r>
      <w:r w:rsidR="005B5749">
        <w:t>advice</w:t>
      </w:r>
      <w:r w:rsidRPr="552DFC98">
        <w:t xml:space="preserve">. </w:t>
      </w:r>
      <w:r w:rsidR="008E2340">
        <w:t xml:space="preserve">For example, </w:t>
      </w:r>
      <w:r w:rsidR="2B49FE38" w:rsidRPr="552DFC98">
        <w:t xml:space="preserve">PHUs may provide a written message for the case to pass onto people they think may be at risk, which could include </w:t>
      </w:r>
      <w:r w:rsidR="00CB638B">
        <w:t>the case messaging their sexual partner/s vi</w:t>
      </w:r>
      <w:r w:rsidR="00E9618A">
        <w:t>a</w:t>
      </w:r>
      <w:r w:rsidR="2B49FE38" w:rsidRPr="552DFC98">
        <w:t xml:space="preserve"> direct messaging</w:t>
      </w:r>
      <w:r w:rsidR="2F89E670" w:rsidRPr="552DFC98">
        <w:t xml:space="preserve"> through social media or ‘hook up’ </w:t>
      </w:r>
      <w:r w:rsidR="2F89E670" w:rsidRPr="00614A8E">
        <w:t>apps</w:t>
      </w:r>
      <w:r w:rsidR="00D449DF" w:rsidRPr="00614A8E">
        <w:t xml:space="preserve"> (</w:t>
      </w:r>
      <w:r w:rsidR="00D449DF" w:rsidRPr="00492E29">
        <w:t xml:space="preserve">See </w:t>
      </w:r>
      <w:hyperlink w:anchor="_Response_procedure" w:history="1">
        <w:r w:rsidR="00D449DF" w:rsidRPr="00492E29">
          <w:rPr>
            <w:rStyle w:val="Hyperlink"/>
          </w:rPr>
          <w:t xml:space="preserve">Section </w:t>
        </w:r>
        <w:r w:rsidR="00746BFF" w:rsidRPr="00492E29">
          <w:rPr>
            <w:rStyle w:val="Hyperlink"/>
          </w:rPr>
          <w:t>8</w:t>
        </w:r>
        <w:r w:rsidR="00D449DF" w:rsidRPr="00492E29">
          <w:rPr>
            <w:rStyle w:val="Hyperlink"/>
          </w:rPr>
          <w:t>:</w:t>
        </w:r>
        <w:r w:rsidR="00C00489" w:rsidRPr="00492E29">
          <w:rPr>
            <w:rStyle w:val="Hyperlink"/>
          </w:rPr>
          <w:t xml:space="preserve"> Case Management – Response Procedure).</w:t>
        </w:r>
      </w:hyperlink>
      <w:r w:rsidR="00C00489">
        <w:t xml:space="preserve"> </w:t>
      </w:r>
    </w:p>
    <w:p w14:paraId="13BB7EA7" w14:textId="08FA029F" w:rsidR="00CD1BE8" w:rsidRPr="00CD1BE8" w:rsidRDefault="00CB638B" w:rsidP="004748C8">
      <w:r>
        <w:t>Regardless of the method of providing advice to contacts</w:t>
      </w:r>
      <w:r w:rsidR="00C00489">
        <w:t>, PHUs should advise contacts to</w:t>
      </w:r>
      <w:r w:rsidR="00CD1BE8" w:rsidRPr="00CD1BE8">
        <w:t xml:space="preserve"> </w:t>
      </w:r>
      <w:r w:rsidR="00CD1BE8" w:rsidRPr="0059703D">
        <w:rPr>
          <w:b/>
          <w:bCs/>
        </w:rPr>
        <w:t>monitor</w:t>
      </w:r>
      <w:r w:rsidR="00CD1BE8" w:rsidRPr="0059703D">
        <w:rPr>
          <w:b/>
        </w:rPr>
        <w:t xml:space="preserve"> </w:t>
      </w:r>
      <w:r w:rsidR="00CD1BE8" w:rsidRPr="00CD1BE8">
        <w:t>for signs and symptoms of mpox for 21 days after the date of their last exposure</w:t>
      </w:r>
      <w:r w:rsidR="53E30858" w:rsidRPr="552DFC98">
        <w:t xml:space="preserve"> to the case</w:t>
      </w:r>
      <w:r w:rsidR="00CD1BE8" w:rsidRPr="552DFC98">
        <w:t>.</w:t>
      </w:r>
      <w:r w:rsidR="00CD1BE8" w:rsidRPr="00CD1BE8">
        <w:t xml:space="preserve"> All contacts should be encouraged to practise good hand hygiene and respiratory etiquette.</w:t>
      </w:r>
    </w:p>
    <w:p w14:paraId="7C36D20B" w14:textId="0316F500" w:rsidR="00CD1BE8" w:rsidRPr="00CD1BE8" w:rsidRDefault="35FCC1DE" w:rsidP="005A768F">
      <w:r>
        <w:t xml:space="preserve">Where PHU are conducting contact tracing of a case with an epidemiological history that </w:t>
      </w:r>
      <w:r w:rsidR="003F2BE2">
        <w:t>generates reasonable suspicion of</w:t>
      </w:r>
      <w:r>
        <w:t xml:space="preserve"> clade I</w:t>
      </w:r>
      <w:r w:rsidR="003F2BE2">
        <w:t xml:space="preserve"> infection</w:t>
      </w:r>
      <w:r>
        <w:t xml:space="preserve"> </w:t>
      </w:r>
      <w:r w:rsidR="008C04B1" w:rsidRPr="00A767A2">
        <w:t xml:space="preserve">(see </w:t>
      </w:r>
      <w:hyperlink w:anchor="_Case_management" w:history="1">
        <w:r w:rsidR="008C04B1" w:rsidRPr="00A767A2">
          <w:rPr>
            <w:rStyle w:val="Hyperlink"/>
          </w:rPr>
          <w:t>Section 8: Box 1</w:t>
        </w:r>
      </w:hyperlink>
      <w:r>
        <w:t xml:space="preserve">), they should </w:t>
      </w:r>
      <w:r w:rsidR="00C57DAC">
        <w:t xml:space="preserve">classify </w:t>
      </w:r>
      <w:r>
        <w:t xml:space="preserve">contacts as if the case were clade </w:t>
      </w:r>
      <w:r w:rsidRPr="00614A8E">
        <w:t>I (</w:t>
      </w:r>
      <w:r w:rsidRPr="00492E29">
        <w:t>Table</w:t>
      </w:r>
      <w:r w:rsidR="559B490A">
        <w:t>s</w:t>
      </w:r>
      <w:r w:rsidRPr="00492E29">
        <w:t xml:space="preserve"> </w:t>
      </w:r>
      <w:r w:rsidR="003F2BE2" w:rsidRPr="00492E29">
        <w:t>3</w:t>
      </w:r>
      <w:r w:rsidR="75659186">
        <w:t xml:space="preserve"> and 4</w:t>
      </w:r>
      <w:r w:rsidRPr="00614A8E">
        <w:t>)</w:t>
      </w:r>
      <w:r>
        <w:t xml:space="preserve"> until the clade of the case is confirmed. If </w:t>
      </w:r>
      <w:r w:rsidR="003F2BE2">
        <w:t xml:space="preserve">WGS </w:t>
      </w:r>
      <w:r>
        <w:t>results confir</w:t>
      </w:r>
      <w:r w:rsidR="003F2BE2">
        <w:t>m</w:t>
      </w:r>
      <w:r>
        <w:t xml:space="preserve"> clade </w:t>
      </w:r>
      <w:r w:rsidR="003F2BE2">
        <w:t>II</w:t>
      </w:r>
      <w:r>
        <w:t xml:space="preserve">, return to managing contacts according to </w:t>
      </w:r>
      <w:r w:rsidRPr="00492E29">
        <w:t>Table</w:t>
      </w:r>
      <w:r w:rsidR="357315DF">
        <w:t>s</w:t>
      </w:r>
      <w:r w:rsidRPr="00492E29">
        <w:t xml:space="preserve"> </w:t>
      </w:r>
      <w:r w:rsidR="003F2BE2" w:rsidRPr="00492E29">
        <w:t>2</w:t>
      </w:r>
      <w:r w:rsidR="2E9DA67A">
        <w:t xml:space="preserve"> and 4</w:t>
      </w:r>
      <w:r>
        <w:t>.</w:t>
      </w:r>
    </w:p>
    <w:p w14:paraId="5E24F4EB" w14:textId="22C1A69E" w:rsidR="00CD1BE8" w:rsidRPr="00CD1BE8" w:rsidRDefault="00CD1BE8" w:rsidP="00CD1BE8">
      <w:pPr>
        <w:spacing w:before="240" w:after="60" w:line="240" w:lineRule="auto"/>
        <w:rPr>
          <w:rFonts w:eastAsia="Arial" w:cs="Arial"/>
          <w:color w:val="000000" w:themeColor="text1"/>
        </w:rPr>
      </w:pPr>
      <w:r w:rsidRPr="00CD1BE8">
        <w:rPr>
          <w:rFonts w:eastAsia="Arial" w:cs="Arial"/>
          <w:color w:val="000000" w:themeColor="text1"/>
        </w:rPr>
        <w:t xml:space="preserve">See </w:t>
      </w:r>
      <w:r w:rsidRPr="00492E29">
        <w:rPr>
          <w:rFonts w:eastAsia="Arial" w:cs="Arial"/>
          <w:bCs/>
          <w:color w:val="000000" w:themeColor="text1"/>
        </w:rPr>
        <w:t xml:space="preserve">Table </w:t>
      </w:r>
      <w:r w:rsidR="009067B8" w:rsidRPr="00492E29">
        <w:rPr>
          <w:rFonts w:eastAsia="Arial" w:cs="Arial"/>
          <w:bCs/>
          <w:color w:val="000000" w:themeColor="text1"/>
        </w:rPr>
        <w:t>4</w:t>
      </w:r>
      <w:r w:rsidRPr="00614A8E">
        <w:rPr>
          <w:rFonts w:eastAsia="Arial" w:cs="Arial"/>
          <w:bCs/>
          <w:color w:val="000000" w:themeColor="text1"/>
        </w:rPr>
        <w:t xml:space="preserve"> </w:t>
      </w:r>
      <w:r w:rsidRPr="00CD1BE8">
        <w:rPr>
          <w:rFonts w:eastAsia="Arial" w:cs="Arial"/>
          <w:color w:val="000000" w:themeColor="text1"/>
        </w:rPr>
        <w:t>for detailed guidance on management of high- and medium-risk contacts.</w:t>
      </w:r>
    </w:p>
    <w:p w14:paraId="1025A8EC" w14:textId="35FFA900" w:rsidR="00CD1BE8" w:rsidRPr="00A02ABC" w:rsidRDefault="2592ED2A" w:rsidP="00CD1BE8">
      <w:pPr>
        <w:pStyle w:val="HeadingTABLE"/>
      </w:pPr>
      <w:r w:rsidRPr="2D34AAD3">
        <w:rPr>
          <w:rFonts w:eastAsia="Calibri" w:cs="Arial"/>
        </w:rPr>
        <w:t xml:space="preserve"> </w:t>
      </w:r>
      <w:bookmarkStart w:id="94" w:name="_Toc179789933"/>
      <w:r w:rsidR="000474B2" w:rsidRPr="00A02ABC">
        <w:rPr>
          <w:rFonts w:eastAsia="Calibri" w:cs="Arial"/>
        </w:rPr>
        <w:t>Management of high- and medium-risk mpox contacts</w:t>
      </w:r>
      <w:bookmarkEnd w:id="94"/>
    </w:p>
    <w:tbl>
      <w:tblPr>
        <w:tblStyle w:val="TableGrid"/>
        <w:tblW w:w="9214" w:type="dxa"/>
        <w:tblLayout w:type="fixed"/>
        <w:tblLook w:val="04A0" w:firstRow="1" w:lastRow="0" w:firstColumn="1" w:lastColumn="0" w:noHBand="0" w:noVBand="1"/>
      </w:tblPr>
      <w:tblGrid>
        <w:gridCol w:w="1365"/>
        <w:gridCol w:w="7849"/>
      </w:tblGrid>
      <w:tr w:rsidR="00F03F15" w:rsidRPr="00A767A2" w14:paraId="06396261" w14:textId="77777777" w:rsidTr="17FD9FBA">
        <w:trPr>
          <w:cnfStyle w:val="100000000000" w:firstRow="1" w:lastRow="0" w:firstColumn="0" w:lastColumn="0" w:oddVBand="0" w:evenVBand="0" w:oddHBand="0" w:evenHBand="0" w:firstRowFirstColumn="0" w:firstRowLastColumn="0" w:lastRowFirstColumn="0" w:lastRowLastColumn="0"/>
          <w:trHeight w:val="545"/>
        </w:trPr>
        <w:tc>
          <w:tcPr>
            <w:tcW w:w="1365" w:type="dxa"/>
            <w:vAlign w:val="top"/>
          </w:tcPr>
          <w:p w14:paraId="0FCE1C6F" w14:textId="3D558884" w:rsidR="00F03F15" w:rsidRPr="00F03F15" w:rsidRDefault="00F03F15" w:rsidP="00F03F15">
            <w:r w:rsidRPr="00F03F15">
              <w:rPr>
                <w:rFonts w:eastAsia="Calibri" w:cs="Arial"/>
                <w:b/>
              </w:rPr>
              <w:t>Type of contact</w:t>
            </w:r>
          </w:p>
        </w:tc>
        <w:tc>
          <w:tcPr>
            <w:tcW w:w="7849" w:type="dxa"/>
            <w:vAlign w:val="top"/>
          </w:tcPr>
          <w:p w14:paraId="712598BA" w14:textId="3B98FCDE" w:rsidR="00F03F15" w:rsidRPr="00F03F15" w:rsidRDefault="00F03F15" w:rsidP="00F03F15">
            <w:r w:rsidRPr="00F03F15">
              <w:rPr>
                <w:rFonts w:eastAsia="Calibri" w:cs="Arial"/>
                <w:b/>
              </w:rPr>
              <w:t>Recommended contact management</w:t>
            </w:r>
          </w:p>
        </w:tc>
      </w:tr>
      <w:tr w:rsidR="00E6223C" w:rsidRPr="00A767A2" w14:paraId="6A884C9B" w14:textId="77777777" w:rsidTr="17FD9FBA">
        <w:trPr>
          <w:cnfStyle w:val="000000100000" w:firstRow="0" w:lastRow="0" w:firstColumn="0" w:lastColumn="0" w:oddVBand="0" w:evenVBand="0" w:oddHBand="1" w:evenHBand="0" w:firstRowFirstColumn="0" w:firstRowLastColumn="0" w:lastRowFirstColumn="0" w:lastRowLastColumn="0"/>
          <w:trHeight w:val="545"/>
        </w:trPr>
        <w:tc>
          <w:tcPr>
            <w:tcW w:w="1365" w:type="dxa"/>
            <w:vAlign w:val="top"/>
          </w:tcPr>
          <w:p w14:paraId="08B6257D" w14:textId="44B8F20E" w:rsidR="00E6223C" w:rsidRPr="00A02ABC" w:rsidRDefault="00E6223C" w:rsidP="00E6223C">
            <w:pPr>
              <w:rPr>
                <w:rFonts w:eastAsia="Calibri" w:cs="Arial"/>
                <w:b/>
                <w:color w:val="000000" w:themeColor="text1"/>
                <w:sz w:val="22"/>
                <w:szCs w:val="22"/>
              </w:rPr>
            </w:pPr>
            <w:r w:rsidRPr="00A02ABC">
              <w:rPr>
                <w:rFonts w:eastAsia="Calibri" w:cs="Arial"/>
                <w:b/>
                <w:color w:val="000000" w:themeColor="text1"/>
                <w:sz w:val="22"/>
                <w:szCs w:val="22"/>
              </w:rPr>
              <w:t>High</w:t>
            </w:r>
            <w:r w:rsidR="00B93BE1">
              <w:rPr>
                <w:rFonts w:eastAsia="Calibri" w:cs="Arial"/>
                <w:b/>
                <w:color w:val="000000" w:themeColor="text1"/>
                <w:sz w:val="22"/>
                <w:szCs w:val="22"/>
              </w:rPr>
              <w:t xml:space="preserve"> </w:t>
            </w:r>
            <w:r w:rsidRPr="00A02ABC">
              <w:rPr>
                <w:rFonts w:eastAsia="Calibri" w:cs="Arial"/>
                <w:b/>
                <w:color w:val="000000" w:themeColor="text1"/>
                <w:sz w:val="22"/>
                <w:szCs w:val="22"/>
              </w:rPr>
              <w:t>risk</w:t>
            </w:r>
          </w:p>
          <w:p w14:paraId="747A4353" w14:textId="50E8583D" w:rsidR="00E6223C" w:rsidRPr="00F03F15" w:rsidRDefault="00E6223C" w:rsidP="00E6223C">
            <w:pPr>
              <w:rPr>
                <w:rFonts w:eastAsia="Calibri" w:cs="Arial"/>
                <w:b/>
              </w:rPr>
            </w:pPr>
          </w:p>
        </w:tc>
        <w:tc>
          <w:tcPr>
            <w:tcW w:w="7849" w:type="dxa"/>
            <w:vAlign w:val="top"/>
          </w:tcPr>
          <w:p w14:paraId="768B4340" w14:textId="7008CE4E" w:rsidR="00E6223C" w:rsidRPr="00A02ABC" w:rsidRDefault="00E6223C" w:rsidP="00E6223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Surveillance:</w:t>
            </w:r>
            <w:r w:rsidR="00565913">
              <w:rPr>
                <w:rFonts w:eastAsia="Calibri" w:cs="Arial"/>
                <w:b/>
                <w:bCs/>
                <w:color w:val="000000" w:themeColor="text1"/>
                <w:sz w:val="22"/>
                <w:szCs w:val="22"/>
              </w:rPr>
              <w:t xml:space="preserve"> </w:t>
            </w:r>
            <w:r w:rsidR="34BD083B" w:rsidRPr="31856F79">
              <w:rPr>
                <w:rFonts w:eastAsia="Calibri" w:cs="Arial"/>
                <w:color w:val="000000" w:themeColor="text1"/>
                <w:sz w:val="22"/>
                <w:szCs w:val="22"/>
              </w:rPr>
              <w:t>A</w:t>
            </w:r>
            <w:r w:rsidR="13590798" w:rsidRPr="3DDF690D">
              <w:rPr>
                <w:rFonts w:eastAsia="Calibri" w:cs="Arial"/>
                <w:color w:val="000000" w:themeColor="text1"/>
                <w:sz w:val="22"/>
                <w:szCs w:val="22"/>
              </w:rPr>
              <w:t>c</w:t>
            </w:r>
            <w:r w:rsidR="1C08BA8A" w:rsidRPr="3DDF690D">
              <w:rPr>
                <w:rFonts w:eastAsia="Calibri" w:cs="Arial"/>
                <w:color w:val="000000" w:themeColor="text1"/>
                <w:sz w:val="22"/>
                <w:szCs w:val="22"/>
              </w:rPr>
              <w:t>tive</w:t>
            </w:r>
            <w:r w:rsidR="0A35A7EB" w:rsidRPr="3DDF690D">
              <w:rPr>
                <w:rFonts w:eastAsia="Calibri" w:cs="Arial"/>
                <w:color w:val="000000" w:themeColor="text1"/>
                <w:sz w:val="22"/>
                <w:szCs w:val="22"/>
              </w:rPr>
              <w:t xml:space="preserve"> self</w:t>
            </w:r>
            <w:r w:rsidR="00C57DAC">
              <w:rPr>
                <w:rFonts w:eastAsia="Calibri" w:cs="Arial"/>
                <w:color w:val="000000" w:themeColor="text1"/>
                <w:sz w:val="22"/>
                <w:szCs w:val="22"/>
              </w:rPr>
              <w:t>-</w:t>
            </w:r>
            <w:r w:rsidR="250D7491" w:rsidRPr="20AA8A4D">
              <w:rPr>
                <w:rFonts w:eastAsia="Calibri" w:cs="Arial"/>
                <w:color w:val="000000" w:themeColor="text1"/>
                <w:sz w:val="22"/>
                <w:szCs w:val="22"/>
              </w:rPr>
              <w:t>monitoring</w:t>
            </w:r>
            <w:r w:rsidR="0941B100" w:rsidRPr="00A767A2">
              <w:rPr>
                <w:rFonts w:eastAsia="Calibri" w:cs="Arial"/>
                <w:color w:val="000000" w:themeColor="text1"/>
                <w:sz w:val="22"/>
                <w:szCs w:val="22"/>
                <w:vertAlign w:val="superscript"/>
              </w:rPr>
              <w:t>1</w:t>
            </w:r>
            <w:r w:rsidR="1A91E9F6" w:rsidRPr="3DDF690D">
              <w:rPr>
                <w:rFonts w:eastAsia="Calibri" w:cs="Arial"/>
                <w:color w:val="000000" w:themeColor="text1"/>
                <w:sz w:val="22"/>
                <w:szCs w:val="22"/>
              </w:rPr>
              <w:t>, or active monitoring by PHU for clade I contacts</w:t>
            </w:r>
            <w:r w:rsidR="00C57DAC">
              <w:rPr>
                <w:rFonts w:eastAsia="Calibri" w:cs="Arial"/>
                <w:color w:val="000000" w:themeColor="text1"/>
                <w:sz w:val="22"/>
                <w:szCs w:val="22"/>
              </w:rPr>
              <w:t>.</w:t>
            </w:r>
            <w:r w:rsidR="00EC4558" w:rsidRPr="00A767A2">
              <w:rPr>
                <w:rFonts w:eastAsia="Calibri" w:cs="Arial"/>
                <w:color w:val="000000" w:themeColor="text1"/>
                <w:sz w:val="22"/>
                <w:szCs w:val="22"/>
              </w:rPr>
              <w:t xml:space="preserve"> </w:t>
            </w:r>
          </w:p>
          <w:p w14:paraId="6DD847E2" w14:textId="5C5011C5" w:rsidR="009F3D13" w:rsidRPr="00A02ABC" w:rsidRDefault="00E6223C" w:rsidP="005D13F4">
            <w:pPr>
              <w:rPr>
                <w:rFonts w:eastAsia="Calibri"/>
              </w:rPr>
            </w:pPr>
            <w:bookmarkStart w:id="95" w:name="_Hlk121495766"/>
            <w:r w:rsidRPr="00A02ABC">
              <w:rPr>
                <w:rFonts w:eastAsia="Calibri" w:cs="Arial"/>
                <w:b/>
                <w:bCs/>
                <w:color w:val="000000" w:themeColor="text1"/>
                <w:sz w:val="22"/>
                <w:szCs w:val="22"/>
                <w:u w:val="single"/>
              </w:rPr>
              <w:t xml:space="preserve">Post-exposure preventative vaccination </w:t>
            </w:r>
            <w:bookmarkEnd w:id="95"/>
            <w:r w:rsidRPr="00A02ABC">
              <w:rPr>
                <w:rFonts w:eastAsia="Calibri" w:cs="Arial"/>
                <w:b/>
                <w:bCs/>
                <w:color w:val="000000" w:themeColor="text1"/>
                <w:sz w:val="22"/>
                <w:szCs w:val="22"/>
                <w:u w:val="single"/>
              </w:rPr>
              <w:t>(PEPV) administration</w:t>
            </w:r>
            <w:r w:rsidRPr="00A02ABC">
              <w:rPr>
                <w:rFonts w:eastAsia="Calibri" w:cs="Arial"/>
                <w:b/>
                <w:bCs/>
                <w:color w:val="000000" w:themeColor="text1"/>
                <w:sz w:val="22"/>
                <w:szCs w:val="22"/>
                <w:u w:val="single"/>
                <w:vertAlign w:val="superscript"/>
              </w:rPr>
              <w:t>2</w:t>
            </w:r>
            <w:r w:rsidRPr="00A02ABC">
              <w:rPr>
                <w:rFonts w:eastAsia="Calibri" w:cs="Arial"/>
                <w:b/>
                <w:bCs/>
                <w:color w:val="000000" w:themeColor="text1"/>
                <w:sz w:val="22"/>
                <w:szCs w:val="22"/>
                <w:u w:val="single"/>
              </w:rPr>
              <w:t>:</w:t>
            </w:r>
            <w:r w:rsidR="00EC4558" w:rsidRPr="00A767A2">
              <w:rPr>
                <w:rFonts w:eastAsia="Calibri" w:cs="Arial"/>
                <w:b/>
                <w:color w:val="000000" w:themeColor="text1"/>
                <w:sz w:val="22"/>
                <w:szCs w:val="22"/>
              </w:rPr>
              <w:t xml:space="preserve"> </w:t>
            </w:r>
            <w:r w:rsidR="2915EDD6" w:rsidRPr="005D13F4">
              <w:rPr>
                <w:rFonts w:eastAsia="Calibri"/>
                <w:sz w:val="22"/>
                <w:szCs w:val="22"/>
              </w:rPr>
              <w:t xml:space="preserve">Vaccination should be offered </w:t>
            </w:r>
            <w:r w:rsidR="0052218F" w:rsidRPr="00A767A2">
              <w:rPr>
                <w:rFonts w:eastAsia="Calibri"/>
                <w:sz w:val="22"/>
                <w:szCs w:val="22"/>
              </w:rPr>
              <w:t>if not fully vaccinated</w:t>
            </w:r>
            <w:r w:rsidR="00404734" w:rsidRPr="00604469">
              <w:rPr>
                <w:rFonts w:eastAsia="Calibri"/>
                <w:sz w:val="22"/>
                <w:szCs w:val="22"/>
              </w:rPr>
              <w:t xml:space="preserve">. </w:t>
            </w:r>
            <w:r w:rsidR="00404734" w:rsidRPr="00492E29">
              <w:rPr>
                <w:rFonts w:eastAsia="Calibri"/>
                <w:sz w:val="22"/>
                <w:szCs w:val="22"/>
              </w:rPr>
              <w:t xml:space="preserve">See </w:t>
            </w:r>
            <w:hyperlink r:id="rId34" w:anchor="recommendations" w:history="1">
              <w:r w:rsidR="00404734" w:rsidRPr="00492E29">
                <w:rPr>
                  <w:rStyle w:val="Hyperlink"/>
                  <w:rFonts w:eastAsia="Calibri"/>
                  <w:sz w:val="22"/>
                  <w:szCs w:val="22"/>
                </w:rPr>
                <w:t>Australian Immunisation Handbook</w:t>
              </w:r>
              <w:r w:rsidR="00404734" w:rsidRPr="00604469">
                <w:rPr>
                  <w:rStyle w:val="Hyperlink"/>
                  <w:rFonts w:eastAsia="Calibri"/>
                  <w:sz w:val="22"/>
                  <w:szCs w:val="22"/>
                </w:rPr>
                <w:t>.</w:t>
              </w:r>
            </w:hyperlink>
            <w:r w:rsidR="36A6F307" w:rsidRPr="005D13F4">
              <w:rPr>
                <w:rFonts w:eastAsia="Calibri"/>
                <w:sz w:val="22"/>
                <w:szCs w:val="22"/>
              </w:rPr>
              <w:t xml:space="preserve"> </w:t>
            </w:r>
          </w:p>
          <w:p w14:paraId="55608F8E" w14:textId="2FFC4777" w:rsidR="00E6223C" w:rsidRPr="005D13F4" w:rsidRDefault="00857250" w:rsidP="00E6223C">
            <w:pPr>
              <w:rPr>
                <w:rFonts w:eastAsia="Calibri" w:cs="Arial"/>
                <w:color w:val="000000" w:themeColor="text1"/>
                <w:sz w:val="22"/>
                <w:szCs w:val="22"/>
                <w:u w:val="single"/>
              </w:rPr>
            </w:pPr>
            <w:r>
              <w:rPr>
                <w:rFonts w:eastAsia="Calibri" w:cs="Arial"/>
                <w:b/>
                <w:bCs/>
                <w:color w:val="000000" w:themeColor="text1"/>
                <w:sz w:val="22"/>
                <w:szCs w:val="22"/>
                <w:u w:val="single"/>
              </w:rPr>
              <w:t>Testing priority</w:t>
            </w:r>
            <w:r>
              <w:rPr>
                <w:rFonts w:eastAsia="Calibri" w:cs="Arial"/>
                <w:color w:val="000000" w:themeColor="text1"/>
                <w:sz w:val="22"/>
                <w:szCs w:val="22"/>
                <w:u w:val="single"/>
              </w:rPr>
              <w:t xml:space="preserve">: </w:t>
            </w:r>
            <w:r w:rsidRPr="005D13F4">
              <w:rPr>
                <w:rFonts w:eastAsia="Calibri" w:cs="Arial"/>
                <w:color w:val="000000" w:themeColor="text1"/>
                <w:sz w:val="22"/>
                <w:szCs w:val="22"/>
              </w:rPr>
              <w:t>Urgent if symptoms develop.</w:t>
            </w:r>
            <w:r>
              <w:rPr>
                <w:rFonts w:eastAsia="Calibri" w:cs="Arial"/>
                <w:color w:val="000000" w:themeColor="text1"/>
                <w:sz w:val="22"/>
                <w:szCs w:val="22"/>
                <w:u w:val="single"/>
              </w:rPr>
              <w:t xml:space="preserve"> </w:t>
            </w:r>
          </w:p>
          <w:p w14:paraId="74701732" w14:textId="17791BB2" w:rsidR="00E6223C" w:rsidRPr="00A02ABC" w:rsidRDefault="00E6223C" w:rsidP="00E6223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Additional recommendations:</w:t>
            </w:r>
          </w:p>
          <w:p w14:paraId="0B36C67D" w14:textId="77777777" w:rsidR="00E6223C" w:rsidRPr="00A02ABC" w:rsidRDefault="00E6223C" w:rsidP="0059703D">
            <w:pPr>
              <w:pStyle w:val="Tabletextleft"/>
              <w:rPr>
                <w:rFonts w:eastAsia="Calibri"/>
              </w:rPr>
            </w:pPr>
            <w:r w:rsidRPr="00A02ABC">
              <w:rPr>
                <w:rFonts w:eastAsia="Calibri"/>
              </w:rPr>
              <w:t xml:space="preserve">For </w:t>
            </w:r>
            <w:r w:rsidRPr="00A02ABC">
              <w:rPr>
                <w:rFonts w:eastAsia="Calibri"/>
                <w:b/>
              </w:rPr>
              <w:t>21 days</w:t>
            </w:r>
            <w:r w:rsidRPr="00A02ABC">
              <w:rPr>
                <w:rFonts w:eastAsia="Calibri"/>
              </w:rPr>
              <w:t xml:space="preserve"> from last exposure:</w:t>
            </w:r>
          </w:p>
          <w:p w14:paraId="27B2613B" w14:textId="43D15D28" w:rsidR="00E6223C" w:rsidRPr="00A02ABC" w:rsidRDefault="00E6223C" w:rsidP="0059703D">
            <w:pPr>
              <w:pStyle w:val="Tablelistbullet"/>
              <w:rPr>
                <w:rFonts w:eastAsia="Calibri"/>
              </w:rPr>
            </w:pPr>
            <w:r w:rsidRPr="00A02ABC">
              <w:rPr>
                <w:rFonts w:eastAsia="Calibri"/>
              </w:rPr>
              <w:t>Abstain from sexual activity</w:t>
            </w:r>
            <w:r w:rsidR="008E2340">
              <w:rPr>
                <w:rFonts w:eastAsia="Calibri"/>
              </w:rPr>
              <w:t>.</w:t>
            </w:r>
          </w:p>
          <w:p w14:paraId="19C9EB51" w14:textId="51EFA964" w:rsidR="00E6223C" w:rsidRPr="00A02ABC" w:rsidRDefault="4C69F827" w:rsidP="0059703D">
            <w:pPr>
              <w:pStyle w:val="Tablelistbullet"/>
              <w:rPr>
                <w:rFonts w:eastAsia="Calibri"/>
              </w:rPr>
            </w:pPr>
            <w:r w:rsidRPr="552DFC98">
              <w:rPr>
                <w:rFonts w:eastAsia="Calibri"/>
              </w:rPr>
              <w:t>If working in a high-risk setting, ensure that the contact remains symptom free</w:t>
            </w:r>
            <w:r w:rsidR="008E2340">
              <w:rPr>
                <w:rFonts w:eastAsia="Calibri"/>
              </w:rPr>
              <w:t>.</w:t>
            </w:r>
          </w:p>
          <w:p w14:paraId="0148E5A9" w14:textId="72423459" w:rsidR="00E6223C" w:rsidRPr="00A02ABC" w:rsidRDefault="6323BCAA" w:rsidP="0059703D">
            <w:pPr>
              <w:pStyle w:val="Tablelistbullet"/>
              <w:rPr>
                <w:rFonts w:eastAsia="Calibri"/>
              </w:rPr>
            </w:pPr>
            <w:r w:rsidRPr="552DFC98">
              <w:rPr>
                <w:rFonts w:eastAsia="Calibri"/>
              </w:rPr>
              <w:lastRenderedPageBreak/>
              <w:t>Avoid</w:t>
            </w:r>
            <w:r w:rsidR="00E6223C" w:rsidRPr="00A02ABC">
              <w:rPr>
                <w:rFonts w:eastAsia="Calibri"/>
              </w:rPr>
              <w:t xml:space="preserve"> childcare and aged care facilities</w:t>
            </w:r>
            <w:r w:rsidR="4BCB05F6" w:rsidRPr="552DFC98">
              <w:rPr>
                <w:rFonts w:eastAsia="Calibri"/>
              </w:rPr>
              <w:t xml:space="preserve"> other than for work purposes</w:t>
            </w:r>
            <w:r w:rsidR="00E6223C" w:rsidRPr="00A02ABC">
              <w:rPr>
                <w:rFonts w:eastAsia="Calibri"/>
              </w:rPr>
              <w:t>; avoid healthcare facilities unless seeking medical attention</w:t>
            </w:r>
            <w:r w:rsidR="008E2340">
              <w:rPr>
                <w:rFonts w:eastAsia="Calibri"/>
              </w:rPr>
              <w:t>.</w:t>
            </w:r>
          </w:p>
          <w:p w14:paraId="649F33F9" w14:textId="111AE87E" w:rsidR="00E6223C" w:rsidRPr="00A02ABC" w:rsidRDefault="2915EDD6" w:rsidP="0059703D">
            <w:pPr>
              <w:pStyle w:val="Tablelistbullet"/>
              <w:rPr>
                <w:rFonts w:eastAsia="Calibri"/>
              </w:rPr>
            </w:pPr>
            <w:r w:rsidRPr="2050FE1A">
              <w:rPr>
                <w:rFonts w:eastAsia="Calibri"/>
              </w:rPr>
              <w:t>Avoid contact with those potentially at higher risk of severe infection (</w:t>
            </w:r>
            <w:r w:rsidR="0018697A">
              <w:rPr>
                <w:rFonts w:eastAsia="Calibri"/>
              </w:rPr>
              <w:t>young children</w:t>
            </w:r>
            <w:r w:rsidRPr="2050FE1A">
              <w:rPr>
                <w:rFonts w:eastAsia="Calibri"/>
              </w:rPr>
              <w:t xml:space="preserve">, older people, immunocompromised people, and pregnant </w:t>
            </w:r>
            <w:r w:rsidR="16A419FD" w:rsidRPr="2050FE1A">
              <w:rPr>
                <w:rFonts w:eastAsia="Calibri"/>
              </w:rPr>
              <w:t>people</w:t>
            </w:r>
            <w:r w:rsidR="287BFED7" w:rsidRPr="2050FE1A">
              <w:rPr>
                <w:rFonts w:eastAsia="Calibri"/>
              </w:rPr>
              <w:t>)</w:t>
            </w:r>
            <w:r w:rsidR="544BB8D7" w:rsidRPr="2050FE1A">
              <w:rPr>
                <w:rFonts w:eastAsia="Calibri"/>
              </w:rPr>
              <w:t>.</w:t>
            </w:r>
          </w:p>
          <w:p w14:paraId="5161AD4A" w14:textId="30A1BFA4" w:rsidR="00E6223C" w:rsidRPr="0059703D" w:rsidRDefault="4F144729" w:rsidP="0059703D">
            <w:pPr>
              <w:pStyle w:val="Tablelistbullet"/>
              <w:rPr>
                <w:rFonts w:eastAsia="Calibri"/>
                <w:b/>
                <w:color w:val="auto"/>
              </w:rPr>
            </w:pPr>
            <w:r w:rsidRPr="552DFC98">
              <w:rPr>
                <w:rFonts w:eastAsia="Calibri"/>
              </w:rPr>
              <w:t>D</w:t>
            </w:r>
            <w:r w:rsidR="72B0A748" w:rsidRPr="552DFC98">
              <w:rPr>
                <w:rFonts w:eastAsia="Calibri"/>
              </w:rPr>
              <w:t>o</w:t>
            </w:r>
            <w:r w:rsidR="00E6223C" w:rsidRPr="00A02ABC">
              <w:rPr>
                <w:rFonts w:eastAsia="Calibri"/>
              </w:rPr>
              <w:t xml:space="preserve"> not donate blood, cells, tissue, breast milk, semen, or organs</w:t>
            </w:r>
            <w:r w:rsidR="007B7A34">
              <w:rPr>
                <w:rFonts w:eastAsia="Calibri"/>
              </w:rPr>
              <w:t>.</w:t>
            </w:r>
          </w:p>
          <w:p w14:paraId="22259311" w14:textId="77777777" w:rsidR="00EB4CEF" w:rsidRDefault="00EB4CEF" w:rsidP="00EB4CEF">
            <w:pPr>
              <w:pStyle w:val="Tabletextleft"/>
              <w:rPr>
                <w:rFonts w:eastAsia="Calibri"/>
              </w:rPr>
            </w:pPr>
          </w:p>
          <w:p w14:paraId="5EF6F0F8" w14:textId="3D94E4D5" w:rsidR="006D2EF1" w:rsidRPr="00EB4CEF" w:rsidRDefault="00BD469A" w:rsidP="0059703D">
            <w:pPr>
              <w:pStyle w:val="Tabletextleft"/>
              <w:rPr>
                <w:rFonts w:eastAsia="Calibri"/>
              </w:rPr>
            </w:pPr>
            <w:r w:rsidRPr="00F7113C">
              <w:rPr>
                <w:rFonts w:eastAsia="Calibri"/>
                <w:b/>
                <w:bCs/>
              </w:rPr>
              <w:t xml:space="preserve">Contacts of </w:t>
            </w:r>
            <w:r w:rsidR="0018697A" w:rsidRPr="00F7113C">
              <w:rPr>
                <w:rFonts w:eastAsia="Calibri"/>
                <w:b/>
                <w:bCs/>
              </w:rPr>
              <w:t xml:space="preserve">suspected, </w:t>
            </w:r>
            <w:r w:rsidR="005B6D2A" w:rsidRPr="00F7113C">
              <w:rPr>
                <w:rFonts w:eastAsia="Calibri"/>
                <w:b/>
                <w:bCs/>
              </w:rPr>
              <w:t>probable</w:t>
            </w:r>
            <w:r w:rsidR="002C5FB1" w:rsidRPr="00F7113C">
              <w:rPr>
                <w:rFonts w:eastAsia="Calibri"/>
                <w:b/>
                <w:bCs/>
              </w:rPr>
              <w:t>,</w:t>
            </w:r>
            <w:r w:rsidRPr="00F7113C">
              <w:rPr>
                <w:rFonts w:eastAsia="Calibri"/>
                <w:b/>
                <w:bCs/>
              </w:rPr>
              <w:t xml:space="preserve"> or confirmed </w:t>
            </w:r>
            <w:r w:rsidR="00537C46" w:rsidRPr="00F7113C">
              <w:rPr>
                <w:rFonts w:eastAsia="Calibri"/>
                <w:b/>
                <w:bCs/>
              </w:rPr>
              <w:t>cases</w:t>
            </w:r>
            <w:r w:rsidR="005B6D2A" w:rsidRPr="00F7113C">
              <w:rPr>
                <w:rFonts w:eastAsia="Calibri"/>
                <w:b/>
                <w:bCs/>
              </w:rPr>
              <w:t xml:space="preserve"> </w:t>
            </w:r>
            <w:r w:rsidR="00602E19">
              <w:rPr>
                <w:rFonts w:eastAsia="Calibri"/>
                <w:b/>
                <w:bCs/>
              </w:rPr>
              <w:t xml:space="preserve">for whom there is a reasonable suspicion of </w:t>
            </w:r>
            <w:r w:rsidR="00602E19" w:rsidRPr="00096E71">
              <w:rPr>
                <w:rFonts w:eastAsia="Calibri"/>
                <w:b/>
                <w:bCs/>
              </w:rPr>
              <w:t xml:space="preserve">MPXV clade I </w:t>
            </w:r>
            <w:r w:rsidR="00602E19">
              <w:rPr>
                <w:rFonts w:eastAsia="Calibri"/>
                <w:b/>
                <w:bCs/>
              </w:rPr>
              <w:t xml:space="preserve">infection (Section 8: Box 1) </w:t>
            </w:r>
            <w:r w:rsidR="009F0456" w:rsidRPr="00F7113C">
              <w:rPr>
                <w:rFonts w:eastAsia="Calibri"/>
                <w:b/>
                <w:bCs/>
              </w:rPr>
              <w:t>should also</w:t>
            </w:r>
            <w:r w:rsidR="009F0456" w:rsidRPr="00EB4CEF">
              <w:rPr>
                <w:rFonts w:eastAsia="Calibri"/>
              </w:rPr>
              <w:t>:</w:t>
            </w:r>
          </w:p>
          <w:p w14:paraId="64DC681E" w14:textId="4DAEEDE9" w:rsidR="00BD5407" w:rsidRPr="00A8651B" w:rsidRDefault="00BD5407" w:rsidP="0059703D">
            <w:pPr>
              <w:pStyle w:val="Tablelistbullet"/>
              <w:rPr>
                <w:rFonts w:eastAsia="Calibri"/>
                <w:b/>
              </w:rPr>
            </w:pPr>
            <w:r w:rsidRPr="00EB4CEF">
              <w:rPr>
                <w:rFonts w:eastAsia="Calibri"/>
              </w:rPr>
              <w:t xml:space="preserve">Avoid </w:t>
            </w:r>
            <w:r w:rsidR="00967C31">
              <w:rPr>
                <w:rFonts w:eastAsia="Calibri"/>
              </w:rPr>
              <w:t xml:space="preserve">any </w:t>
            </w:r>
            <w:r w:rsidRPr="00EB4CEF">
              <w:rPr>
                <w:rFonts w:eastAsia="Calibri"/>
              </w:rPr>
              <w:t>close physical contact with others</w:t>
            </w:r>
            <w:r w:rsidR="00B96B5B">
              <w:rPr>
                <w:rFonts w:eastAsia="Calibri"/>
              </w:rPr>
              <w:t>, including</w:t>
            </w:r>
            <w:r w:rsidR="008703C9">
              <w:rPr>
                <w:rFonts w:eastAsia="Calibri"/>
              </w:rPr>
              <w:t xml:space="preserve"> sexual contact</w:t>
            </w:r>
            <w:r w:rsidR="008E2340">
              <w:rPr>
                <w:rFonts w:eastAsia="Calibri"/>
              </w:rPr>
              <w:t>.</w:t>
            </w:r>
          </w:p>
          <w:p w14:paraId="039749D7" w14:textId="2EFB6A08" w:rsidR="00D46186" w:rsidRPr="00F7113C" w:rsidRDefault="76C7AC31" w:rsidP="00580137">
            <w:pPr>
              <w:pStyle w:val="Tablelistbullet"/>
              <w:rPr>
                <w:rFonts w:eastAsia="Calibri"/>
                <w:b/>
              </w:rPr>
            </w:pPr>
            <w:r w:rsidRPr="518208A3">
              <w:rPr>
                <w:rFonts w:eastAsia="Calibri"/>
              </w:rPr>
              <w:t>W</w:t>
            </w:r>
            <w:r w:rsidR="24A8D0FF" w:rsidRPr="518208A3">
              <w:rPr>
                <w:rFonts w:eastAsia="Calibri"/>
              </w:rPr>
              <w:t>ork from home w</w:t>
            </w:r>
            <w:r w:rsidRPr="518208A3">
              <w:rPr>
                <w:rFonts w:eastAsia="Calibri"/>
              </w:rPr>
              <w:t xml:space="preserve">here the </w:t>
            </w:r>
            <w:r w:rsidR="00C627A1">
              <w:rPr>
                <w:rFonts w:eastAsia="Calibri"/>
              </w:rPr>
              <w:t xml:space="preserve">contact has </w:t>
            </w:r>
            <w:r w:rsidR="002230BE">
              <w:rPr>
                <w:rFonts w:eastAsia="Calibri"/>
              </w:rPr>
              <w:t>employment</w:t>
            </w:r>
            <w:r w:rsidR="00C627A1">
              <w:rPr>
                <w:rFonts w:eastAsia="Calibri"/>
              </w:rPr>
              <w:t xml:space="preserve"> that requires close physical contact with others, attends an educational setting or </w:t>
            </w:r>
            <w:r w:rsidR="00D50826">
              <w:rPr>
                <w:rFonts w:eastAsia="Calibri"/>
              </w:rPr>
              <w:t>a high</w:t>
            </w:r>
            <w:r w:rsidR="32C1F070" w:rsidRPr="00A767A2">
              <w:rPr>
                <w:rFonts w:eastAsia="Calibri"/>
              </w:rPr>
              <w:t>-</w:t>
            </w:r>
            <w:r w:rsidR="00D50826">
              <w:rPr>
                <w:rFonts w:eastAsia="Calibri"/>
              </w:rPr>
              <w:t>risk setting</w:t>
            </w:r>
            <w:r w:rsidR="00C627A1">
              <w:rPr>
                <w:rFonts w:eastAsia="Calibri"/>
              </w:rPr>
              <w:t xml:space="preserve"> (e.g., healthcare, aged-care, childcare settings</w:t>
            </w:r>
            <w:r w:rsidRPr="518208A3">
              <w:rPr>
                <w:rFonts w:eastAsia="Calibri"/>
              </w:rPr>
              <w:t>)</w:t>
            </w:r>
            <w:r w:rsidR="18B2AE32" w:rsidRPr="518208A3">
              <w:rPr>
                <w:rFonts w:eastAsia="Calibri"/>
              </w:rPr>
              <w:t>. T</w:t>
            </w:r>
            <w:r w:rsidR="00D50826">
              <w:rPr>
                <w:rFonts w:eastAsia="Calibri"/>
              </w:rPr>
              <w:t xml:space="preserve">he </w:t>
            </w:r>
            <w:r w:rsidR="00C627A1">
              <w:rPr>
                <w:rFonts w:eastAsia="Calibri"/>
              </w:rPr>
              <w:t>PHU should conduct a case-by-case assessment</w:t>
            </w:r>
            <w:r w:rsidR="581E5520" w:rsidRPr="518208A3">
              <w:rPr>
                <w:rFonts w:eastAsia="Calibri"/>
              </w:rPr>
              <w:t xml:space="preserve"> of risk.</w:t>
            </w:r>
            <w:r w:rsidR="00C627A1">
              <w:rPr>
                <w:rFonts w:eastAsia="Calibri"/>
              </w:rPr>
              <w:t xml:space="preserve"> </w:t>
            </w:r>
            <w:r w:rsidR="003A393A">
              <w:rPr>
                <w:rFonts w:eastAsia="Calibri"/>
              </w:rPr>
              <w:t>Where</w:t>
            </w:r>
            <w:r w:rsidR="004A6AC7">
              <w:rPr>
                <w:rFonts w:eastAsia="Calibri"/>
              </w:rPr>
              <w:t xml:space="preserve"> </w:t>
            </w:r>
            <w:r w:rsidR="00C627A1">
              <w:rPr>
                <w:rFonts w:eastAsia="Calibri"/>
              </w:rPr>
              <w:t>return to work/education is advised, precautions may include</w:t>
            </w:r>
            <w:r w:rsidR="00FF721E">
              <w:rPr>
                <w:rFonts w:eastAsia="Calibri"/>
              </w:rPr>
              <w:t xml:space="preserve">: </w:t>
            </w:r>
          </w:p>
          <w:p w14:paraId="336A034A" w14:textId="0043180B" w:rsidR="00D46186" w:rsidRPr="0059703D" w:rsidRDefault="00D46186" w:rsidP="00580137">
            <w:pPr>
              <w:pStyle w:val="Tablelistbullet"/>
              <w:numPr>
                <w:ilvl w:val="1"/>
                <w:numId w:val="8"/>
              </w:numPr>
              <w:rPr>
                <w:rFonts w:eastAsia="Calibri"/>
                <w:b/>
              </w:rPr>
            </w:pPr>
            <w:r w:rsidRPr="1A53C8D5">
              <w:rPr>
                <w:rFonts w:eastAsia="Calibri"/>
              </w:rPr>
              <w:t>Practic</w:t>
            </w:r>
            <w:r w:rsidR="00924D42" w:rsidRPr="00A767A2">
              <w:rPr>
                <w:rFonts w:eastAsia="Calibri"/>
              </w:rPr>
              <w:t>e</w:t>
            </w:r>
            <w:r>
              <w:rPr>
                <w:rFonts w:eastAsia="Calibri"/>
                <w:bCs/>
              </w:rPr>
              <w:t xml:space="preserve"> good hand hygiene. </w:t>
            </w:r>
          </w:p>
          <w:p w14:paraId="5057CBEC" w14:textId="725EDF13" w:rsidR="004A29E2" w:rsidRPr="00EB4CEF" w:rsidRDefault="004A29E2" w:rsidP="00580137">
            <w:pPr>
              <w:pStyle w:val="Tablelistbullet"/>
              <w:numPr>
                <w:ilvl w:val="1"/>
                <w:numId w:val="8"/>
              </w:numPr>
              <w:rPr>
                <w:rFonts w:eastAsia="Calibri"/>
              </w:rPr>
            </w:pPr>
            <w:r w:rsidRPr="0059703D">
              <w:rPr>
                <w:rFonts w:eastAsia="Calibri"/>
              </w:rPr>
              <w:t xml:space="preserve">Wear a </w:t>
            </w:r>
            <w:r w:rsidR="0077185C" w:rsidRPr="00EB4CEF">
              <w:rPr>
                <w:rFonts w:eastAsia="Calibri"/>
              </w:rPr>
              <w:t>surgical mask when outside the home and when in the same room as other people</w:t>
            </w:r>
            <w:r w:rsidR="009C4870">
              <w:rPr>
                <w:rFonts w:eastAsia="Calibri"/>
              </w:rPr>
              <w:t xml:space="preserve"> when</w:t>
            </w:r>
            <w:r w:rsidR="0077185C" w:rsidRPr="00EB4CEF">
              <w:rPr>
                <w:rFonts w:eastAsia="Calibri"/>
              </w:rPr>
              <w:t xml:space="preserve"> in the home</w:t>
            </w:r>
            <w:r w:rsidR="008E2340">
              <w:rPr>
                <w:rFonts w:eastAsia="Calibri"/>
              </w:rPr>
              <w:t>.</w:t>
            </w:r>
          </w:p>
          <w:p w14:paraId="05FAD590" w14:textId="2431A4FD" w:rsidR="0077185C" w:rsidRPr="00EB4CEF" w:rsidRDefault="0077185C" w:rsidP="00580137">
            <w:pPr>
              <w:pStyle w:val="Tablelistbullet"/>
              <w:numPr>
                <w:ilvl w:val="1"/>
                <w:numId w:val="8"/>
              </w:numPr>
              <w:rPr>
                <w:rFonts w:eastAsia="Calibri"/>
              </w:rPr>
            </w:pPr>
            <w:r w:rsidRPr="00EB4CEF">
              <w:rPr>
                <w:rFonts w:eastAsia="Calibri"/>
              </w:rPr>
              <w:t>Avoid non-essential outings, especially to crowded settings</w:t>
            </w:r>
            <w:r w:rsidR="008E2340">
              <w:rPr>
                <w:rFonts w:eastAsia="Calibri"/>
              </w:rPr>
              <w:t>.</w:t>
            </w:r>
          </w:p>
          <w:p w14:paraId="1175AD5C" w14:textId="7DF6DD76" w:rsidR="00E6223C" w:rsidRPr="0059703D" w:rsidRDefault="00D63418" w:rsidP="00580137">
            <w:pPr>
              <w:pStyle w:val="Tablelistbullet"/>
              <w:numPr>
                <w:ilvl w:val="1"/>
                <w:numId w:val="8"/>
              </w:numPr>
              <w:rPr>
                <w:rFonts w:eastAsia="Calibri" w:cs="Arial"/>
              </w:rPr>
            </w:pPr>
            <w:r w:rsidRPr="00EB4CEF">
              <w:rPr>
                <w:rFonts w:eastAsia="Calibri"/>
              </w:rPr>
              <w:t>Avoid contact with animals</w:t>
            </w:r>
            <w:r w:rsidR="00B75A2D" w:rsidRPr="00EB4CEF">
              <w:rPr>
                <w:rFonts w:eastAsia="Calibri"/>
              </w:rPr>
              <w:t>, particularly dogs and rodents</w:t>
            </w:r>
            <w:r w:rsidR="0003478A" w:rsidRPr="00EB4CEF">
              <w:rPr>
                <w:rFonts w:eastAsia="Calibri"/>
              </w:rPr>
              <w:t xml:space="preserve"> (</w:t>
            </w:r>
            <w:r w:rsidR="00475A8D">
              <w:rPr>
                <w:rFonts w:eastAsia="Calibri"/>
              </w:rPr>
              <w:t xml:space="preserve">e.g., </w:t>
            </w:r>
            <w:r w:rsidR="0003478A" w:rsidRPr="00EB4CEF">
              <w:rPr>
                <w:rFonts w:eastAsia="Calibri"/>
              </w:rPr>
              <w:t xml:space="preserve">rats, mice, hamsters, gerbils, guinea pigs, </w:t>
            </w:r>
            <w:r w:rsidR="0003478A" w:rsidRPr="00EB4CEF">
              <w:rPr>
                <w:rFonts w:eastAsia="Calibri"/>
                <w:bCs/>
              </w:rPr>
              <w:t>etc</w:t>
            </w:r>
            <w:r w:rsidR="00475A8D">
              <w:rPr>
                <w:rFonts w:eastAsia="Calibri"/>
                <w:bCs/>
              </w:rPr>
              <w:t>.</w:t>
            </w:r>
            <w:r w:rsidR="0003478A" w:rsidRPr="00EB4CEF">
              <w:rPr>
                <w:rFonts w:eastAsia="Calibri"/>
                <w:bCs/>
              </w:rPr>
              <w:t>)</w:t>
            </w:r>
            <w:r w:rsidR="00712BE6">
              <w:rPr>
                <w:rFonts w:eastAsia="Calibri"/>
                <w:bCs/>
              </w:rPr>
              <w:t xml:space="preserve">. </w:t>
            </w:r>
          </w:p>
        </w:tc>
      </w:tr>
      <w:tr w:rsidR="00C86BEC" w:rsidRPr="00A767A2" w14:paraId="612D8E70" w14:textId="77777777" w:rsidTr="17FD9FBA">
        <w:trPr>
          <w:trHeight w:val="545"/>
        </w:trPr>
        <w:tc>
          <w:tcPr>
            <w:tcW w:w="1365" w:type="dxa"/>
            <w:vAlign w:val="top"/>
          </w:tcPr>
          <w:p w14:paraId="3C76E52A" w14:textId="28FE1E96" w:rsidR="00C86BEC" w:rsidRPr="00A02ABC" w:rsidRDefault="3BCD1C61" w:rsidP="2050FE1A">
            <w:pPr>
              <w:rPr>
                <w:rFonts w:eastAsia="Calibri" w:cs="Arial"/>
                <w:b/>
                <w:bCs/>
                <w:color w:val="000000" w:themeColor="text1"/>
                <w:sz w:val="22"/>
                <w:szCs w:val="22"/>
              </w:rPr>
            </w:pPr>
            <w:r w:rsidRPr="2050FE1A">
              <w:rPr>
                <w:rFonts w:eastAsia="Calibri" w:cs="Arial"/>
                <w:b/>
                <w:bCs/>
                <w:color w:val="000000" w:themeColor="text1"/>
                <w:sz w:val="22"/>
                <w:szCs w:val="22"/>
              </w:rPr>
              <w:lastRenderedPageBreak/>
              <w:t xml:space="preserve">Medium-risk </w:t>
            </w:r>
          </w:p>
        </w:tc>
        <w:tc>
          <w:tcPr>
            <w:tcW w:w="7849" w:type="dxa"/>
            <w:vAlign w:val="top"/>
          </w:tcPr>
          <w:p w14:paraId="25A9AFA5" w14:textId="336A8F39" w:rsidR="00C86BEC" w:rsidRPr="00A02ABC" w:rsidRDefault="00C86BEC" w:rsidP="00C86BEC">
            <w:pPr>
              <w:rPr>
                <w:rFonts w:eastAsia="Calibri" w:cs="Arial"/>
                <w:color w:val="000000" w:themeColor="text1"/>
                <w:sz w:val="22"/>
                <w:szCs w:val="22"/>
                <w:u w:val="single"/>
              </w:rPr>
            </w:pPr>
            <w:r w:rsidRPr="00A02ABC">
              <w:rPr>
                <w:rFonts w:eastAsia="Calibri" w:cs="Arial"/>
                <w:b/>
                <w:bCs/>
                <w:color w:val="000000" w:themeColor="text1"/>
                <w:sz w:val="22"/>
                <w:szCs w:val="22"/>
                <w:u w:val="single"/>
              </w:rPr>
              <w:t>Surveillance:</w:t>
            </w:r>
            <w:r w:rsidRPr="00A02ABC">
              <w:rPr>
                <w:rFonts w:eastAsia="Calibri" w:cs="Arial"/>
                <w:b/>
                <w:bCs/>
                <w:color w:val="000000" w:themeColor="text1"/>
                <w:sz w:val="22"/>
                <w:szCs w:val="22"/>
              </w:rPr>
              <w:t xml:space="preserve"> </w:t>
            </w:r>
            <w:r w:rsidRPr="00A02ABC">
              <w:rPr>
                <w:rFonts w:eastAsia="Calibri" w:cs="Arial"/>
                <w:color w:val="000000" w:themeColor="text1"/>
                <w:sz w:val="22"/>
                <w:szCs w:val="22"/>
              </w:rPr>
              <w:t xml:space="preserve">Active </w:t>
            </w:r>
            <w:r w:rsidR="00777196">
              <w:rPr>
                <w:rFonts w:eastAsia="Calibri" w:cs="Arial"/>
                <w:color w:val="000000" w:themeColor="text1"/>
                <w:sz w:val="22"/>
                <w:szCs w:val="22"/>
              </w:rPr>
              <w:t>self-</w:t>
            </w:r>
            <w:r w:rsidRPr="00A02ABC">
              <w:rPr>
                <w:rFonts w:eastAsia="Calibri" w:cs="Arial"/>
                <w:color w:val="000000" w:themeColor="text1"/>
                <w:sz w:val="22"/>
                <w:szCs w:val="22"/>
              </w:rPr>
              <w:t>monitoring</w:t>
            </w:r>
            <w:r w:rsidRPr="00A02ABC">
              <w:rPr>
                <w:rFonts w:eastAsia="Calibri" w:cs="Arial"/>
                <w:color w:val="000000" w:themeColor="text1"/>
                <w:sz w:val="22"/>
                <w:szCs w:val="22"/>
                <w:vertAlign w:val="superscript"/>
              </w:rPr>
              <w:t xml:space="preserve">1 </w:t>
            </w:r>
          </w:p>
          <w:p w14:paraId="79C40150" w14:textId="37E82A00" w:rsidR="00C86BEC" w:rsidRPr="005D13F4" w:rsidRDefault="283551E3" w:rsidP="00AB65F9">
            <w:pPr>
              <w:pStyle w:val="Tabletextleft"/>
              <w:rPr>
                <w:rFonts w:eastAsia="Calibri" w:cs="Arial"/>
                <w:sz w:val="22"/>
                <w:szCs w:val="22"/>
              </w:rPr>
            </w:pPr>
            <w:r w:rsidRPr="552DFC98">
              <w:rPr>
                <w:rFonts w:eastAsia="Calibri"/>
                <w:b/>
                <w:bCs/>
                <w:u w:val="single"/>
              </w:rPr>
              <w:t>PEPV administration</w:t>
            </w:r>
            <w:r w:rsidRPr="552DFC98">
              <w:rPr>
                <w:rFonts w:eastAsia="Calibri" w:cs="Arial"/>
                <w:sz w:val="22"/>
                <w:szCs w:val="22"/>
                <w:vertAlign w:val="superscript"/>
              </w:rPr>
              <w:t>2</w:t>
            </w:r>
            <w:r w:rsidRPr="552DFC98">
              <w:rPr>
                <w:rFonts w:eastAsia="Calibri" w:cs="Arial"/>
                <w:b/>
                <w:sz w:val="22"/>
                <w:szCs w:val="22"/>
                <w:u w:val="single"/>
              </w:rPr>
              <w:t>:</w:t>
            </w:r>
            <w:r w:rsidRPr="552DFC98">
              <w:rPr>
                <w:rFonts w:eastAsia="Calibri" w:cs="Arial"/>
                <w:sz w:val="22"/>
                <w:szCs w:val="22"/>
              </w:rPr>
              <w:t xml:space="preserve"> </w:t>
            </w:r>
            <w:r w:rsidR="60F7C0D8" w:rsidRPr="005D13F4">
              <w:rPr>
                <w:rFonts w:eastAsia="Calibri" w:cs="Arial"/>
                <w:sz w:val="22"/>
                <w:szCs w:val="22"/>
              </w:rPr>
              <w:t>V</w:t>
            </w:r>
            <w:r w:rsidRPr="00AB65F9">
              <w:rPr>
                <w:rFonts w:eastAsia="Calibri" w:cs="Arial"/>
                <w:sz w:val="22"/>
                <w:szCs w:val="22"/>
              </w:rPr>
              <w:t xml:space="preserve">accination </w:t>
            </w:r>
            <w:r w:rsidR="3BFB75F1" w:rsidRPr="00AB65F9">
              <w:rPr>
                <w:rFonts w:eastAsia="Calibri" w:cs="Arial"/>
                <w:sz w:val="22"/>
                <w:szCs w:val="22"/>
              </w:rPr>
              <w:t xml:space="preserve">should be offered if </w:t>
            </w:r>
            <w:r w:rsidR="00D94F83" w:rsidRPr="00A767A2">
              <w:rPr>
                <w:rFonts w:eastAsia="Calibri" w:cs="Arial"/>
                <w:sz w:val="22"/>
                <w:szCs w:val="22"/>
              </w:rPr>
              <w:t xml:space="preserve">not </w:t>
            </w:r>
            <w:r w:rsidR="4AD42F54" w:rsidRPr="00A767A2">
              <w:rPr>
                <w:rFonts w:eastAsia="Calibri" w:cs="Arial"/>
                <w:sz w:val="22"/>
                <w:szCs w:val="22"/>
              </w:rPr>
              <w:t>full</w:t>
            </w:r>
            <w:r w:rsidR="3C40A587" w:rsidRPr="00A767A2">
              <w:rPr>
                <w:rFonts w:eastAsia="Calibri" w:cs="Arial"/>
                <w:sz w:val="22"/>
                <w:szCs w:val="22"/>
              </w:rPr>
              <w:t>y</w:t>
            </w:r>
            <w:r w:rsidR="00D94F83" w:rsidRPr="00A767A2">
              <w:rPr>
                <w:rFonts w:eastAsia="Calibri" w:cs="Arial"/>
                <w:sz w:val="22"/>
                <w:szCs w:val="22"/>
              </w:rPr>
              <w:t xml:space="preserve"> vaccinated</w:t>
            </w:r>
            <w:r w:rsidR="00C54405" w:rsidRPr="00AB65F9">
              <w:rPr>
                <w:rFonts w:eastAsia="Calibri" w:cs="Arial"/>
                <w:sz w:val="22"/>
                <w:szCs w:val="22"/>
              </w:rPr>
              <w:t xml:space="preserve">. </w:t>
            </w:r>
            <w:r w:rsidR="00C54405" w:rsidRPr="00492E29">
              <w:rPr>
                <w:rFonts w:eastAsia="Calibri"/>
                <w:sz w:val="22"/>
                <w:szCs w:val="22"/>
              </w:rPr>
              <w:t xml:space="preserve">See </w:t>
            </w:r>
            <w:hyperlink r:id="rId35" w:anchor="recommendations" w:history="1">
              <w:r w:rsidR="00C54405" w:rsidRPr="00492E29">
                <w:rPr>
                  <w:rStyle w:val="Hyperlink"/>
                  <w:rFonts w:eastAsia="Calibri"/>
                  <w:sz w:val="22"/>
                  <w:szCs w:val="22"/>
                </w:rPr>
                <w:t>Australian Immunisation Handbook</w:t>
              </w:r>
            </w:hyperlink>
            <w:r w:rsidR="00C54405" w:rsidRPr="00492E29">
              <w:rPr>
                <w:rFonts w:eastAsia="Calibri"/>
                <w:sz w:val="22"/>
                <w:szCs w:val="22"/>
              </w:rPr>
              <w:t xml:space="preserve">. </w:t>
            </w:r>
          </w:p>
          <w:p w14:paraId="6F7358FD" w14:textId="0854DABF" w:rsidR="00C86BEC" w:rsidRPr="00A02ABC" w:rsidRDefault="00C86BEC" w:rsidP="00C86BE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Testing priority:</w:t>
            </w:r>
            <w:r w:rsidR="00157F9F">
              <w:rPr>
                <w:rFonts w:eastAsia="Calibri" w:cs="Arial"/>
                <w:b/>
                <w:bCs/>
                <w:color w:val="000000" w:themeColor="text1"/>
                <w:sz w:val="22"/>
                <w:szCs w:val="22"/>
              </w:rPr>
              <w:t xml:space="preserve"> </w:t>
            </w:r>
            <w:r w:rsidR="00B263E2">
              <w:rPr>
                <w:rFonts w:eastAsia="Calibri" w:cs="Arial"/>
                <w:color w:val="000000" w:themeColor="text1"/>
                <w:sz w:val="22"/>
                <w:szCs w:val="22"/>
              </w:rPr>
              <w:t>High i</w:t>
            </w:r>
            <w:r w:rsidR="5D0C37A0" w:rsidRPr="552DFC98">
              <w:rPr>
                <w:rFonts w:eastAsia="Calibri" w:cs="Arial"/>
                <w:color w:val="000000" w:themeColor="text1"/>
                <w:sz w:val="22"/>
                <w:szCs w:val="22"/>
              </w:rPr>
              <w:t xml:space="preserve">f </w:t>
            </w:r>
            <w:r w:rsidR="283551E3" w:rsidRPr="552DFC98">
              <w:rPr>
                <w:rFonts w:eastAsia="Calibri" w:cs="Arial"/>
                <w:color w:val="000000" w:themeColor="text1"/>
                <w:sz w:val="22"/>
                <w:szCs w:val="22"/>
              </w:rPr>
              <w:t>symptoms develop</w:t>
            </w:r>
            <w:r w:rsidR="1F6E1878" w:rsidRPr="552DFC98">
              <w:rPr>
                <w:rFonts w:eastAsia="Calibri" w:cs="Arial"/>
                <w:color w:val="000000" w:themeColor="text1"/>
                <w:sz w:val="22"/>
                <w:szCs w:val="22"/>
                <w:vertAlign w:val="superscript"/>
              </w:rPr>
              <w:t>3</w:t>
            </w:r>
          </w:p>
          <w:p w14:paraId="3729D6B9" w14:textId="1C284446" w:rsidR="00C86BEC" w:rsidRPr="00A02ABC" w:rsidRDefault="00C86BEC" w:rsidP="00C86BE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Additional recommendations:</w:t>
            </w:r>
          </w:p>
          <w:p w14:paraId="5B1F57F0" w14:textId="77777777" w:rsidR="00C86BEC" w:rsidRPr="00A02ABC" w:rsidRDefault="00C86BEC" w:rsidP="0059703D">
            <w:pPr>
              <w:pStyle w:val="Tabletextleft"/>
              <w:rPr>
                <w:rFonts w:eastAsia="Calibri"/>
              </w:rPr>
            </w:pPr>
            <w:r w:rsidRPr="00A02ABC">
              <w:rPr>
                <w:rFonts w:eastAsia="Calibri"/>
              </w:rPr>
              <w:t xml:space="preserve">For </w:t>
            </w:r>
            <w:r w:rsidRPr="00A02ABC">
              <w:rPr>
                <w:rFonts w:eastAsia="Calibri"/>
                <w:b/>
              </w:rPr>
              <w:t>21 days</w:t>
            </w:r>
            <w:r w:rsidRPr="00A02ABC">
              <w:rPr>
                <w:rFonts w:eastAsia="Calibri"/>
              </w:rPr>
              <w:t xml:space="preserve"> from last exposure:</w:t>
            </w:r>
          </w:p>
          <w:p w14:paraId="5C7D7F22" w14:textId="65A4549E" w:rsidR="00C86BEC" w:rsidRPr="00A02ABC" w:rsidRDefault="00C86BEC" w:rsidP="0059703D">
            <w:pPr>
              <w:pStyle w:val="Tablelistbullet"/>
              <w:rPr>
                <w:rFonts w:eastAsia="Calibri"/>
              </w:rPr>
            </w:pPr>
            <w:bookmarkStart w:id="96" w:name="_Hlk105340757"/>
            <w:r w:rsidRPr="00A02ABC">
              <w:rPr>
                <w:rFonts w:eastAsia="Calibri"/>
              </w:rPr>
              <w:t>If working in a high-risk setting</w:t>
            </w:r>
            <w:r w:rsidR="416D8C7C" w:rsidRPr="552DFC98">
              <w:rPr>
                <w:rFonts w:eastAsia="Calibri"/>
                <w:vertAlign w:val="superscript"/>
              </w:rPr>
              <w:t>4</w:t>
            </w:r>
            <w:r w:rsidRPr="00A02ABC">
              <w:rPr>
                <w:rFonts w:eastAsia="Calibri"/>
              </w:rPr>
              <w:t xml:space="preserve">, ensure </w:t>
            </w:r>
            <w:r w:rsidR="00E0342A">
              <w:rPr>
                <w:rFonts w:eastAsia="Calibri"/>
              </w:rPr>
              <w:t xml:space="preserve">the contact remains </w:t>
            </w:r>
            <w:r w:rsidRPr="00A02ABC">
              <w:rPr>
                <w:rFonts w:eastAsia="Calibri"/>
              </w:rPr>
              <w:t>symptom free</w:t>
            </w:r>
            <w:r w:rsidR="008E2340">
              <w:rPr>
                <w:rFonts w:eastAsia="Calibri"/>
              </w:rPr>
              <w:t>.</w:t>
            </w:r>
          </w:p>
          <w:p w14:paraId="5583193C" w14:textId="43A7958D" w:rsidR="00C86BEC" w:rsidRPr="00492E29" w:rsidRDefault="00C86BEC" w:rsidP="0059703D">
            <w:pPr>
              <w:pStyle w:val="Tablelistbullet"/>
              <w:rPr>
                <w:rFonts w:asciiTheme="minorHAnsi" w:eastAsia="Calibri" w:hAnsiTheme="minorHAnsi" w:cstheme="minorBidi"/>
              </w:rPr>
            </w:pPr>
            <w:r w:rsidRPr="00492E29">
              <w:rPr>
                <w:rFonts w:asciiTheme="minorHAnsi" w:eastAsia="Calibri" w:hAnsiTheme="minorHAnsi" w:cstheme="minorBidi"/>
              </w:rPr>
              <w:t>Avoid childcare</w:t>
            </w:r>
            <w:r w:rsidR="13BC85D9" w:rsidRPr="51940B83">
              <w:rPr>
                <w:rFonts w:asciiTheme="minorHAnsi" w:eastAsia="Calibri" w:hAnsiTheme="minorHAnsi" w:cstheme="minorBidi"/>
                <w:vertAlign w:val="superscript"/>
              </w:rPr>
              <w:t>5</w:t>
            </w:r>
            <w:r w:rsidRPr="00492E29">
              <w:rPr>
                <w:rFonts w:asciiTheme="minorHAnsi" w:eastAsia="Calibri" w:hAnsiTheme="minorHAnsi" w:cstheme="minorBidi"/>
              </w:rPr>
              <w:t xml:space="preserve"> and aged care facilities, other than for work purposes; avoid healthcare settings unless seeking medical attention</w:t>
            </w:r>
            <w:r w:rsidR="008E2340" w:rsidRPr="00492E29">
              <w:rPr>
                <w:rFonts w:asciiTheme="minorHAnsi" w:eastAsia="Calibri" w:hAnsiTheme="minorHAnsi" w:cstheme="minorBidi"/>
              </w:rPr>
              <w:t>.</w:t>
            </w:r>
            <w:r w:rsidR="1D6173F7" w:rsidRPr="00492E29">
              <w:rPr>
                <w:rFonts w:asciiTheme="minorHAnsi" w:eastAsia="Calibri" w:hAnsiTheme="minorHAnsi" w:cstheme="minorBidi"/>
              </w:rPr>
              <w:t xml:space="preserve"> PHU should </w:t>
            </w:r>
            <w:r w:rsidR="363B3D86" w:rsidRPr="0DFE58CD">
              <w:rPr>
                <w:rFonts w:asciiTheme="minorHAnsi" w:eastAsia="Calibri" w:hAnsiTheme="minorHAnsi" w:cstheme="minorBidi"/>
              </w:rPr>
              <w:t xml:space="preserve">assess and </w:t>
            </w:r>
            <w:r w:rsidR="1D6173F7" w:rsidRPr="00492E29">
              <w:rPr>
                <w:rFonts w:asciiTheme="minorHAnsi" w:eastAsia="Calibri" w:hAnsiTheme="minorHAnsi" w:cstheme="minorBidi"/>
              </w:rPr>
              <w:t>manage w</w:t>
            </w:r>
            <w:r w:rsidR="1D6173F7" w:rsidRPr="00492E29">
              <w:rPr>
                <w:rFonts w:asciiTheme="minorHAnsi" w:eastAsia="Segoe UI" w:hAnsiTheme="minorHAnsi" w:cstheme="minorBidi"/>
              </w:rPr>
              <w:t>orkers</w:t>
            </w:r>
            <w:r w:rsidR="211012ED" w:rsidRPr="0DFE58CD">
              <w:rPr>
                <w:rFonts w:asciiTheme="minorHAnsi" w:eastAsia="Segoe UI" w:hAnsiTheme="minorHAnsi" w:cstheme="minorBidi"/>
              </w:rPr>
              <w:t>, residents</w:t>
            </w:r>
            <w:r w:rsidR="00096E71">
              <w:rPr>
                <w:rFonts w:asciiTheme="minorHAnsi" w:eastAsia="Segoe UI" w:hAnsiTheme="minorHAnsi" w:cstheme="minorBidi"/>
              </w:rPr>
              <w:t>,</w:t>
            </w:r>
            <w:r w:rsidR="211012ED" w:rsidRPr="0DFE58CD">
              <w:rPr>
                <w:rFonts w:asciiTheme="minorHAnsi" w:eastAsia="Segoe UI" w:hAnsiTheme="minorHAnsi" w:cstheme="minorBidi"/>
              </w:rPr>
              <w:t xml:space="preserve"> and attendees</w:t>
            </w:r>
            <w:r w:rsidR="1D6173F7" w:rsidRPr="00492E29">
              <w:rPr>
                <w:rFonts w:asciiTheme="minorHAnsi" w:eastAsia="Segoe UI" w:hAnsiTheme="minorHAnsi" w:cstheme="minorBidi"/>
              </w:rPr>
              <w:t xml:space="preserve"> in these settings on a case-by-case basis.</w:t>
            </w:r>
          </w:p>
          <w:p w14:paraId="216C037E" w14:textId="4B7B30B9" w:rsidR="00C86BEC" w:rsidRPr="00A02ABC" w:rsidRDefault="00C86BEC" w:rsidP="0059703D">
            <w:pPr>
              <w:pStyle w:val="Tablelistbullet"/>
              <w:rPr>
                <w:rFonts w:eastAsia="Calibri"/>
              </w:rPr>
            </w:pPr>
            <w:r w:rsidRPr="5E805812">
              <w:rPr>
                <w:rFonts w:eastAsia="Calibri"/>
              </w:rPr>
              <w:t>Avoid close contact with those at potential higher risk of severe infection (</w:t>
            </w:r>
            <w:r w:rsidR="00096E71">
              <w:rPr>
                <w:rFonts w:eastAsia="Calibri"/>
              </w:rPr>
              <w:t>young children</w:t>
            </w:r>
            <w:r w:rsidRPr="5E805812">
              <w:rPr>
                <w:rFonts w:eastAsia="Calibri"/>
              </w:rPr>
              <w:t>, older people, immunocompromised people, and pregnant people)</w:t>
            </w:r>
            <w:r w:rsidR="008E2340">
              <w:rPr>
                <w:rFonts w:eastAsia="Calibri"/>
              </w:rPr>
              <w:t>.</w:t>
            </w:r>
          </w:p>
          <w:p w14:paraId="2ACA3D5C" w14:textId="139F3669" w:rsidR="00C86BEC" w:rsidRPr="0059703D" w:rsidRDefault="00C86BEC" w:rsidP="0059703D">
            <w:pPr>
              <w:pStyle w:val="Tablelistbullet"/>
              <w:rPr>
                <w:rFonts w:eastAsia="Calibri"/>
                <w:b/>
                <w:bCs/>
                <w:u w:val="single"/>
              </w:rPr>
            </w:pPr>
            <w:r w:rsidRPr="00A02ABC">
              <w:rPr>
                <w:rFonts w:eastAsia="Calibri"/>
              </w:rPr>
              <w:t>Do not donate blood, cells, tissue, breast milk, semen, or organ</w:t>
            </w:r>
            <w:bookmarkEnd w:id="96"/>
            <w:r w:rsidRPr="00A02ABC">
              <w:rPr>
                <w:rFonts w:eastAsia="Calibri"/>
              </w:rPr>
              <w:t>s</w:t>
            </w:r>
            <w:r w:rsidR="008E2340">
              <w:rPr>
                <w:rFonts w:eastAsia="Calibri"/>
              </w:rPr>
              <w:t>.</w:t>
            </w:r>
          </w:p>
          <w:p w14:paraId="2BF4685B" w14:textId="3D77EA4E" w:rsidR="00104550" w:rsidRPr="00B82650" w:rsidRDefault="00104550" w:rsidP="0059703D">
            <w:pPr>
              <w:pStyle w:val="Tabletextleft"/>
              <w:rPr>
                <w:rFonts w:eastAsia="Calibri"/>
              </w:rPr>
            </w:pPr>
            <w:r w:rsidRPr="00096E71">
              <w:rPr>
                <w:rFonts w:eastAsia="Calibri"/>
                <w:b/>
                <w:bCs/>
              </w:rPr>
              <w:t xml:space="preserve">Contacts of </w:t>
            </w:r>
            <w:r w:rsidR="00144037" w:rsidRPr="00096E71">
              <w:rPr>
                <w:rFonts w:eastAsia="Calibri"/>
                <w:b/>
                <w:bCs/>
              </w:rPr>
              <w:t xml:space="preserve">probable or confirmed </w:t>
            </w:r>
            <w:r w:rsidRPr="00096E71">
              <w:rPr>
                <w:rFonts w:eastAsia="Calibri"/>
                <w:b/>
                <w:bCs/>
              </w:rPr>
              <w:t xml:space="preserve">cases </w:t>
            </w:r>
            <w:r w:rsidR="00602E19">
              <w:rPr>
                <w:rFonts w:eastAsia="Calibri"/>
                <w:b/>
                <w:bCs/>
              </w:rPr>
              <w:t xml:space="preserve">for whom there is a reasonable suspicion of </w:t>
            </w:r>
            <w:r w:rsidRPr="00096E71">
              <w:rPr>
                <w:rFonts w:eastAsia="Calibri"/>
                <w:b/>
                <w:bCs/>
              </w:rPr>
              <w:t xml:space="preserve">MPXV clade I </w:t>
            </w:r>
            <w:r w:rsidR="00602E19">
              <w:rPr>
                <w:rFonts w:eastAsia="Calibri"/>
                <w:b/>
                <w:bCs/>
              </w:rPr>
              <w:t xml:space="preserve">infection (Section 8: Box 1) </w:t>
            </w:r>
            <w:r w:rsidRPr="00096E71">
              <w:rPr>
                <w:rFonts w:eastAsia="Calibri"/>
                <w:b/>
                <w:bCs/>
              </w:rPr>
              <w:t>should also</w:t>
            </w:r>
            <w:r w:rsidRPr="00B82650">
              <w:rPr>
                <w:rFonts w:eastAsia="Calibri"/>
              </w:rPr>
              <w:t>:</w:t>
            </w:r>
          </w:p>
          <w:p w14:paraId="0844D088" w14:textId="0C4E6ECF" w:rsidR="00C86BEC" w:rsidRPr="00A767A2" w:rsidRDefault="006C4BC1" w:rsidP="0059703D">
            <w:pPr>
              <w:pStyle w:val="Tablelistbullet"/>
              <w:rPr>
                <w:rFonts w:eastAsia="Calibri"/>
              </w:rPr>
            </w:pPr>
            <w:r w:rsidRPr="002474E5">
              <w:rPr>
                <w:rFonts w:eastAsia="Calibri"/>
              </w:rPr>
              <w:t>Avoid working in a high-risk setting</w:t>
            </w:r>
            <w:r w:rsidR="00DD6CCB" w:rsidRPr="00977890">
              <w:rPr>
                <w:rFonts w:eastAsia="Calibri"/>
                <w:vertAlign w:val="superscript"/>
              </w:rPr>
              <w:t>4</w:t>
            </w:r>
            <w:r w:rsidR="006A27A1" w:rsidRPr="002474E5">
              <w:rPr>
                <w:rFonts w:eastAsia="Calibri"/>
              </w:rPr>
              <w:t>, if possible</w:t>
            </w:r>
            <w:r w:rsidRPr="002474E5">
              <w:rPr>
                <w:rFonts w:eastAsia="Calibri"/>
              </w:rPr>
              <w:t>.</w:t>
            </w:r>
          </w:p>
          <w:p w14:paraId="384243BD" w14:textId="500906F1" w:rsidR="00C86BEC" w:rsidRPr="00492E29" w:rsidRDefault="3B356C1F" w:rsidP="0059703D">
            <w:pPr>
              <w:pStyle w:val="Tablelistbullet"/>
              <w:rPr>
                <w:rFonts w:eastAsia="Calibri"/>
                <w:b/>
              </w:rPr>
            </w:pPr>
            <w:r w:rsidRPr="00A767A2">
              <w:rPr>
                <w:rFonts w:eastAsia="Calibri"/>
              </w:rPr>
              <w:t>Practice good hand hygiene</w:t>
            </w:r>
            <w:r w:rsidR="00096E71">
              <w:rPr>
                <w:rFonts w:eastAsia="Calibri"/>
              </w:rPr>
              <w:t>.</w:t>
            </w:r>
          </w:p>
        </w:tc>
      </w:tr>
    </w:tbl>
    <w:p w14:paraId="0A332E3D" w14:textId="1C31B318" w:rsidR="00ED00DB" w:rsidRPr="0059703D" w:rsidRDefault="00ED00DB" w:rsidP="00ED00DB">
      <w:pPr>
        <w:rPr>
          <w:rFonts w:cs="Arial"/>
          <w:sz w:val="18"/>
          <w:szCs w:val="18"/>
          <w:u w:val="single"/>
        </w:rPr>
      </w:pPr>
      <w:r w:rsidRPr="0059703D">
        <w:rPr>
          <w:rFonts w:cs="Arial"/>
          <w:sz w:val="18"/>
          <w:szCs w:val="18"/>
          <w:u w:val="single"/>
        </w:rPr>
        <w:t>Note</w:t>
      </w:r>
      <w:r w:rsidR="005073AE" w:rsidRPr="00A767A2">
        <w:rPr>
          <w:rFonts w:cs="Arial"/>
          <w:sz w:val="18"/>
          <w:szCs w:val="18"/>
          <w:u w:val="single"/>
        </w:rPr>
        <w:t>s</w:t>
      </w:r>
      <w:r w:rsidRPr="0059703D">
        <w:rPr>
          <w:rFonts w:cs="Arial"/>
          <w:sz w:val="18"/>
          <w:szCs w:val="18"/>
          <w:u w:val="single"/>
        </w:rPr>
        <w:t>:</w:t>
      </w:r>
    </w:p>
    <w:p w14:paraId="7370E3F7" w14:textId="28C88A25" w:rsidR="00475A8D" w:rsidRPr="00BB571C" w:rsidRDefault="00ED00DB" w:rsidP="00E856E3">
      <w:pPr>
        <w:spacing w:after="0" w:line="257" w:lineRule="auto"/>
        <w:rPr>
          <w:rFonts w:eastAsia="Times New Roman" w:cs="Arial"/>
          <w:color w:val="000000" w:themeColor="text1"/>
          <w:sz w:val="22"/>
          <w:szCs w:val="22"/>
          <w:vertAlign w:val="superscript"/>
        </w:rPr>
      </w:pPr>
      <w:r w:rsidRPr="2050FE1A">
        <w:rPr>
          <w:rFonts w:eastAsia="Times New Roman" w:cs="Arial"/>
          <w:color w:val="000000" w:themeColor="text1"/>
          <w:sz w:val="22"/>
          <w:szCs w:val="22"/>
          <w:vertAlign w:val="superscript"/>
        </w:rPr>
        <w:t xml:space="preserve">1 </w:t>
      </w:r>
      <w:r w:rsidR="00E856E3" w:rsidRPr="00BB571C">
        <w:rPr>
          <w:rStyle w:val="Hyperlink"/>
          <w:color w:val="auto"/>
          <w:sz w:val="16"/>
          <w:szCs w:val="16"/>
          <w:u w:val="none"/>
        </w:rPr>
        <w:t xml:space="preserve">Active self-monitoring is the contact watching for signs or symptoms compatible with mpox infection; if they appear, follow case exclusion and restriction </w:t>
      </w:r>
      <w:proofErr w:type="gramStart"/>
      <w:r w:rsidR="00E856E3" w:rsidRPr="00BB571C">
        <w:rPr>
          <w:rStyle w:val="Hyperlink"/>
          <w:color w:val="auto"/>
          <w:sz w:val="16"/>
          <w:szCs w:val="16"/>
          <w:u w:val="none"/>
        </w:rPr>
        <w:t>criteria</w:t>
      </w:r>
      <w:proofErr w:type="gramEnd"/>
      <w:r w:rsidR="00E856E3" w:rsidRPr="00BB571C">
        <w:rPr>
          <w:rStyle w:val="Hyperlink"/>
          <w:color w:val="auto"/>
          <w:sz w:val="16"/>
          <w:szCs w:val="16"/>
          <w:u w:val="none"/>
        </w:rPr>
        <w:t xml:space="preserve"> and seek medical review. If the contact is facing difficulty accessing medical review call the PHU for assistance. During the incubation period the PHU may choose to regularly monitor high and medium risk contacts (by phone, email, text) to check for the emergence of any signs or symptoms at intervals if there are concerns about the contact's health literacy, self-efficacy, or if other supports are needed.</w:t>
      </w:r>
    </w:p>
    <w:p w14:paraId="32750002" w14:textId="1841F73D" w:rsidR="004F28A3" w:rsidRPr="00AF5C6A" w:rsidRDefault="0198A8C9" w:rsidP="00096E71">
      <w:pPr>
        <w:spacing w:after="0" w:line="257" w:lineRule="auto"/>
        <w:rPr>
          <w:rStyle w:val="Hyperlink"/>
          <w:sz w:val="16"/>
          <w:szCs w:val="16"/>
        </w:rPr>
      </w:pPr>
      <w:r w:rsidRPr="0059703D">
        <w:rPr>
          <w:rFonts w:cs="Arial"/>
          <w:sz w:val="16"/>
          <w:szCs w:val="16"/>
          <w:vertAlign w:val="superscript"/>
        </w:rPr>
        <w:t xml:space="preserve">2 </w:t>
      </w:r>
      <w:r w:rsidRPr="0059703D">
        <w:rPr>
          <w:rFonts w:cs="Arial"/>
          <w:sz w:val="16"/>
          <w:szCs w:val="16"/>
        </w:rPr>
        <w:t xml:space="preserve">For current ATAGI recommendations and the latest evidence for mpox vaccines, please see </w:t>
      </w:r>
      <w:r w:rsidR="008715A8" w:rsidRPr="00492E29">
        <w:rPr>
          <w:sz w:val="16"/>
          <w:szCs w:val="16"/>
        </w:rPr>
        <w:t xml:space="preserve">the </w:t>
      </w:r>
      <w:hyperlink r:id="rId36" w:anchor="recommendations" w:history="1">
        <w:r w:rsidR="008715A8" w:rsidRPr="00492E29">
          <w:rPr>
            <w:rStyle w:val="Hyperlink"/>
            <w:sz w:val="16"/>
            <w:szCs w:val="16"/>
          </w:rPr>
          <w:t>Australian Immunisation Handbook</w:t>
        </w:r>
      </w:hyperlink>
      <w:r w:rsidR="008715A8" w:rsidRPr="005073AE">
        <w:rPr>
          <w:sz w:val="16"/>
          <w:szCs w:val="16"/>
        </w:rPr>
        <w:t>.</w:t>
      </w:r>
    </w:p>
    <w:p w14:paraId="1386A077" w14:textId="34076B94" w:rsidR="004F28A3" w:rsidRPr="005D13F4" w:rsidRDefault="3AE29FB5" w:rsidP="00096E71">
      <w:pPr>
        <w:spacing w:after="60" w:line="240" w:lineRule="auto"/>
        <w:rPr>
          <w:rStyle w:val="Hyperlink"/>
          <w:color w:val="auto"/>
          <w:sz w:val="16"/>
          <w:szCs w:val="16"/>
          <w:u w:val="none"/>
        </w:rPr>
      </w:pPr>
      <w:r w:rsidRPr="005D13F4">
        <w:rPr>
          <w:rStyle w:val="Hyperlink"/>
          <w:color w:val="auto"/>
          <w:sz w:val="16"/>
          <w:szCs w:val="16"/>
          <w:u w:val="none"/>
          <w:vertAlign w:val="superscript"/>
        </w:rPr>
        <w:t>3</w:t>
      </w:r>
      <w:r w:rsidRPr="005D13F4">
        <w:rPr>
          <w:rStyle w:val="Hyperlink"/>
          <w:color w:val="auto"/>
          <w:sz w:val="16"/>
          <w:szCs w:val="16"/>
          <w:u w:val="none"/>
        </w:rPr>
        <w:t xml:space="preserve"> Treating clinicians may choose to test asymptomatic high</w:t>
      </w:r>
      <w:r w:rsidR="13D043A7" w:rsidRPr="005D13F4">
        <w:rPr>
          <w:rStyle w:val="Hyperlink"/>
          <w:color w:val="auto"/>
          <w:sz w:val="16"/>
          <w:szCs w:val="16"/>
          <w:u w:val="none"/>
        </w:rPr>
        <w:t>-</w:t>
      </w:r>
      <w:r w:rsidRPr="005D13F4">
        <w:rPr>
          <w:rStyle w:val="Hyperlink"/>
          <w:color w:val="auto"/>
          <w:sz w:val="16"/>
          <w:szCs w:val="16"/>
          <w:u w:val="none"/>
        </w:rPr>
        <w:t xml:space="preserve">risk contacts based on an assessment of individual clinical risk, </w:t>
      </w:r>
      <w:r w:rsidR="2907BECA" w:rsidRPr="00A767A2">
        <w:rPr>
          <w:rStyle w:val="Hyperlink"/>
          <w:color w:val="auto"/>
          <w:sz w:val="16"/>
          <w:szCs w:val="16"/>
          <w:u w:val="none"/>
        </w:rPr>
        <w:t>e.g.</w:t>
      </w:r>
      <w:r w:rsidRPr="005D13F4">
        <w:rPr>
          <w:rStyle w:val="Hyperlink"/>
          <w:color w:val="auto"/>
          <w:sz w:val="16"/>
          <w:szCs w:val="16"/>
          <w:u w:val="none"/>
        </w:rPr>
        <w:t xml:space="preserve">  if the patient is immunocompromised.</w:t>
      </w:r>
      <w:r w:rsidR="35E1E708" w:rsidRPr="005D13F4">
        <w:rPr>
          <w:rStyle w:val="Hyperlink"/>
          <w:color w:val="auto"/>
          <w:sz w:val="16"/>
          <w:szCs w:val="16"/>
          <w:u w:val="none"/>
        </w:rPr>
        <w:t xml:space="preserve"> This should not delay PEPV administration if appropriate.</w:t>
      </w:r>
    </w:p>
    <w:p w14:paraId="2F682A73" w14:textId="7EFAA9AE" w:rsidR="004F28A3" w:rsidRPr="00A767A2" w:rsidRDefault="39D27309" w:rsidP="00096E71">
      <w:pPr>
        <w:spacing w:after="60" w:line="240" w:lineRule="auto"/>
        <w:rPr>
          <w:rFonts w:eastAsia="Times New Roman" w:cs="Arial"/>
          <w:color w:val="000000" w:themeColor="text1"/>
          <w:sz w:val="22"/>
          <w:szCs w:val="22"/>
        </w:rPr>
      </w:pPr>
      <w:r w:rsidRPr="552DFC98">
        <w:rPr>
          <w:rFonts w:eastAsia="Times New Roman" w:cs="Arial"/>
          <w:color w:val="000000" w:themeColor="text1"/>
          <w:sz w:val="22"/>
          <w:szCs w:val="22"/>
          <w:vertAlign w:val="superscript"/>
        </w:rPr>
        <w:t>4</w:t>
      </w:r>
      <w:r w:rsidR="004F28A3" w:rsidRPr="00A02ABC">
        <w:rPr>
          <w:rFonts w:eastAsia="Times New Roman" w:cs="Arial"/>
          <w:color w:val="000000" w:themeColor="text1"/>
          <w:sz w:val="22"/>
          <w:szCs w:val="22"/>
          <w:vertAlign w:val="superscript"/>
        </w:rPr>
        <w:t xml:space="preserve"> </w:t>
      </w:r>
      <w:r w:rsidR="004F28A3" w:rsidRPr="0059703D">
        <w:rPr>
          <w:rFonts w:eastAsia="Times New Roman" w:cs="Arial"/>
          <w:b/>
          <w:bCs/>
          <w:color w:val="000000" w:themeColor="text1"/>
          <w:sz w:val="16"/>
          <w:szCs w:val="16"/>
        </w:rPr>
        <w:t xml:space="preserve">High-risk settings </w:t>
      </w:r>
      <w:r w:rsidR="004F28A3" w:rsidRPr="0059703D">
        <w:rPr>
          <w:rFonts w:eastAsia="Times New Roman" w:cs="Arial"/>
          <w:color w:val="000000" w:themeColor="text1"/>
          <w:sz w:val="16"/>
          <w:szCs w:val="16"/>
        </w:rPr>
        <w:t>are defined as childcare, aged care and disability facilities and healthcare environments.</w:t>
      </w:r>
    </w:p>
    <w:p w14:paraId="43E48FB9" w14:textId="1A7E1FF3" w:rsidR="00ED00DB" w:rsidRPr="004D48F3" w:rsidRDefault="5BC286B4" w:rsidP="004D48F3">
      <w:pPr>
        <w:spacing w:after="60" w:line="240" w:lineRule="auto"/>
        <w:rPr>
          <w:rFonts w:eastAsia="Times New Roman" w:cs="Arial"/>
          <w:color w:val="000000" w:themeColor="text1"/>
          <w:sz w:val="16"/>
          <w:szCs w:val="16"/>
        </w:rPr>
      </w:pPr>
      <w:r w:rsidRPr="00A767A2">
        <w:rPr>
          <w:rFonts w:eastAsia="Times New Roman" w:cs="Arial"/>
          <w:color w:val="000000" w:themeColor="text1"/>
          <w:sz w:val="16"/>
          <w:szCs w:val="16"/>
          <w:vertAlign w:val="superscript"/>
        </w:rPr>
        <w:lastRenderedPageBreak/>
        <w:t>5</w:t>
      </w:r>
      <w:r w:rsidRPr="00A767A2">
        <w:rPr>
          <w:rFonts w:eastAsia="Times New Roman" w:cs="Arial"/>
          <w:color w:val="000000" w:themeColor="text1"/>
          <w:sz w:val="16"/>
          <w:szCs w:val="16"/>
        </w:rPr>
        <w:t xml:space="preserve"> Children who are medium risk contacts of clade IIb cases may attend childcare and school</w:t>
      </w:r>
    </w:p>
    <w:p w14:paraId="148E3CF3" w14:textId="4DC9292E" w:rsidR="004F28A3" w:rsidRPr="004F28A3" w:rsidRDefault="008B618E" w:rsidP="00580137">
      <w:pPr>
        <w:pStyle w:val="Heading1"/>
        <w:numPr>
          <w:ilvl w:val="0"/>
          <w:numId w:val="10"/>
        </w:numPr>
        <w:rPr>
          <w:rFonts w:eastAsia="Times New Roman"/>
        </w:rPr>
      </w:pPr>
      <w:bookmarkStart w:id="97" w:name="_Other_specific_settings"/>
      <w:bookmarkStart w:id="98" w:name="_Toc179789924"/>
      <w:bookmarkEnd w:id="97"/>
      <w:r>
        <w:rPr>
          <w:rFonts w:eastAsia="Times New Roman"/>
        </w:rPr>
        <w:lastRenderedPageBreak/>
        <w:t>Other s</w:t>
      </w:r>
      <w:r w:rsidR="001F6407">
        <w:rPr>
          <w:rFonts w:eastAsia="Times New Roman"/>
        </w:rPr>
        <w:t>pecific settings</w:t>
      </w:r>
      <w:bookmarkEnd w:id="98"/>
    </w:p>
    <w:p w14:paraId="3E9D2575" w14:textId="77777777" w:rsidR="002E4C09" w:rsidRPr="00A02ABC" w:rsidRDefault="002E4C09" w:rsidP="002E4C09">
      <w:pPr>
        <w:pStyle w:val="Heading2"/>
        <w:rPr>
          <w:rFonts w:eastAsia="Arial"/>
        </w:rPr>
      </w:pPr>
      <w:bookmarkStart w:id="99" w:name="_Sex_on_premises"/>
      <w:bookmarkStart w:id="100" w:name="_Toc122504430"/>
      <w:bookmarkStart w:id="101" w:name="_Toc179789925"/>
      <w:bookmarkEnd w:id="99"/>
      <w:r w:rsidRPr="00A02ABC">
        <w:rPr>
          <w:rFonts w:eastAsia="Arial"/>
        </w:rPr>
        <w:t>Sex on premises venues</w:t>
      </w:r>
      <w:bookmarkEnd w:id="100"/>
      <w:bookmarkEnd w:id="101"/>
      <w:r w:rsidRPr="00A02ABC">
        <w:rPr>
          <w:rFonts w:eastAsia="Arial"/>
        </w:rPr>
        <w:t xml:space="preserve"> </w:t>
      </w:r>
    </w:p>
    <w:p w14:paraId="6AEDBA63" w14:textId="3E319339" w:rsidR="00FC62DC" w:rsidRPr="00A02ABC" w:rsidRDefault="00FC62DC" w:rsidP="00FC62DC">
      <w:pPr>
        <w:pStyle w:val="Paragraphtext"/>
        <w:rPr>
          <w:rFonts w:eastAsia="Arial"/>
        </w:rPr>
      </w:pPr>
      <w:r w:rsidRPr="2050FE1A">
        <w:rPr>
          <w:rFonts w:eastAsia="Arial"/>
        </w:rPr>
        <w:t>To minimise the risk of an outbreak occurring at an SOPV, PHU</w:t>
      </w:r>
      <w:r w:rsidR="001057AA">
        <w:rPr>
          <w:rFonts w:eastAsia="Arial"/>
        </w:rPr>
        <w:t>s</w:t>
      </w:r>
      <w:r w:rsidRPr="2050FE1A">
        <w:rPr>
          <w:rFonts w:eastAsia="Arial"/>
        </w:rPr>
        <w:t xml:space="preserve"> should encourage venues to implement the following preventative measures:</w:t>
      </w:r>
    </w:p>
    <w:p w14:paraId="20B8B2FE" w14:textId="77777777" w:rsidR="00096E71" w:rsidRPr="00C549F3" w:rsidRDefault="00FC62DC" w:rsidP="00C549F3">
      <w:pPr>
        <w:pStyle w:val="Bullet"/>
        <w:rPr>
          <w:rFonts w:eastAsia="Arial"/>
          <w:sz w:val="24"/>
          <w:szCs w:val="24"/>
        </w:rPr>
      </w:pPr>
      <w:r w:rsidRPr="00C549F3">
        <w:rPr>
          <w:rFonts w:eastAsia="Arial"/>
          <w:sz w:val="24"/>
          <w:szCs w:val="24"/>
        </w:rPr>
        <w:t>Display informative posters and provide clear information about</w:t>
      </w:r>
      <w:r w:rsidR="00096E71" w:rsidRPr="00C549F3">
        <w:rPr>
          <w:rFonts w:eastAsia="Arial"/>
          <w:sz w:val="24"/>
          <w:szCs w:val="24"/>
        </w:rPr>
        <w:t xml:space="preserve">: </w:t>
      </w:r>
    </w:p>
    <w:p w14:paraId="6435DFAA" w14:textId="6DC3800F" w:rsidR="00096E71" w:rsidRPr="00C549F3" w:rsidRDefault="00FC62DC" w:rsidP="00580137">
      <w:pPr>
        <w:pStyle w:val="Bullet"/>
        <w:numPr>
          <w:ilvl w:val="1"/>
          <w:numId w:val="7"/>
        </w:numPr>
        <w:rPr>
          <w:rFonts w:eastAsia="Arial"/>
          <w:sz w:val="24"/>
          <w:szCs w:val="24"/>
        </w:rPr>
      </w:pPr>
      <w:r w:rsidRPr="00C549F3">
        <w:rPr>
          <w:rFonts w:eastAsia="Arial"/>
          <w:sz w:val="24"/>
          <w:szCs w:val="24"/>
        </w:rPr>
        <w:t xml:space="preserve">mpox prevention and risk reduction strategies including the potential for transmission through sexual and close contact, </w:t>
      </w:r>
    </w:p>
    <w:p w14:paraId="099A1E56" w14:textId="77777777" w:rsidR="00096E71" w:rsidRPr="00C549F3" w:rsidRDefault="00FC62DC" w:rsidP="00580137">
      <w:pPr>
        <w:pStyle w:val="Bullet"/>
        <w:numPr>
          <w:ilvl w:val="1"/>
          <w:numId w:val="7"/>
        </w:numPr>
        <w:rPr>
          <w:rFonts w:eastAsia="Arial"/>
          <w:sz w:val="24"/>
          <w:szCs w:val="24"/>
        </w:rPr>
      </w:pPr>
      <w:r w:rsidRPr="00C549F3">
        <w:rPr>
          <w:rFonts w:eastAsia="Arial"/>
          <w:sz w:val="24"/>
          <w:szCs w:val="24"/>
        </w:rPr>
        <w:t>PEPV and PPV recommendations and identification of symptoms</w:t>
      </w:r>
      <w:r w:rsidR="00096E71" w:rsidRPr="00C549F3">
        <w:rPr>
          <w:rFonts w:eastAsia="Arial"/>
          <w:sz w:val="24"/>
          <w:szCs w:val="24"/>
        </w:rPr>
        <w:t>,</w:t>
      </w:r>
      <w:r w:rsidRPr="00C549F3">
        <w:rPr>
          <w:rFonts w:eastAsia="Arial"/>
          <w:sz w:val="24"/>
          <w:szCs w:val="24"/>
        </w:rPr>
        <w:t xml:space="preserve"> and</w:t>
      </w:r>
    </w:p>
    <w:p w14:paraId="3D145151" w14:textId="254CAD1E" w:rsidR="00FC62DC" w:rsidRPr="00C549F3" w:rsidRDefault="00FC62DC" w:rsidP="00580137">
      <w:pPr>
        <w:pStyle w:val="Bullet"/>
        <w:numPr>
          <w:ilvl w:val="1"/>
          <w:numId w:val="7"/>
        </w:numPr>
        <w:rPr>
          <w:rFonts w:eastAsia="Arial"/>
          <w:sz w:val="24"/>
          <w:szCs w:val="24"/>
        </w:rPr>
      </w:pPr>
      <w:r w:rsidRPr="00C549F3">
        <w:rPr>
          <w:rFonts w:eastAsia="Arial"/>
          <w:sz w:val="24"/>
          <w:szCs w:val="24"/>
        </w:rPr>
        <w:t>encouragement to seek medical assessment and testing.</w:t>
      </w:r>
    </w:p>
    <w:p w14:paraId="4F8052E3" w14:textId="2FB4B1E4" w:rsidR="00FC62DC" w:rsidRPr="00C549F3" w:rsidRDefault="00FC62DC" w:rsidP="00C549F3">
      <w:pPr>
        <w:pStyle w:val="Bullet"/>
        <w:rPr>
          <w:rFonts w:eastAsia="Arial"/>
          <w:sz w:val="24"/>
          <w:szCs w:val="24"/>
        </w:rPr>
      </w:pPr>
      <w:r w:rsidRPr="00C549F3">
        <w:rPr>
          <w:rFonts w:eastAsia="Arial"/>
          <w:sz w:val="24"/>
          <w:szCs w:val="24"/>
        </w:rPr>
        <w:t>Ensure appropriate infection prevention and control measures are taken to prevent the spread of mpox including routine cleaning</w:t>
      </w:r>
      <w:r w:rsidR="00D44CC3" w:rsidRPr="00C549F3">
        <w:rPr>
          <w:rFonts w:eastAsia="Arial"/>
          <w:sz w:val="24"/>
          <w:szCs w:val="24"/>
        </w:rPr>
        <w:t xml:space="preserve">, </w:t>
      </w:r>
      <w:r w:rsidRPr="00C549F3">
        <w:rPr>
          <w:rFonts w:eastAsia="Arial"/>
          <w:sz w:val="24"/>
          <w:szCs w:val="24"/>
        </w:rPr>
        <w:t>disinfection</w:t>
      </w:r>
      <w:r w:rsidR="00D44CC3" w:rsidRPr="00C549F3">
        <w:rPr>
          <w:rFonts w:eastAsia="Arial"/>
          <w:sz w:val="24"/>
          <w:szCs w:val="24"/>
        </w:rPr>
        <w:t>, and waste disposal</w:t>
      </w:r>
      <w:r w:rsidRPr="00C549F3">
        <w:rPr>
          <w:rFonts w:eastAsia="Arial"/>
          <w:sz w:val="24"/>
          <w:szCs w:val="24"/>
        </w:rPr>
        <w:t>.</w:t>
      </w:r>
    </w:p>
    <w:p w14:paraId="2DB2DB70" w14:textId="419F9E1B" w:rsidR="002E4C09" w:rsidRPr="00A02ABC" w:rsidRDefault="002E4C09" w:rsidP="002E4C09">
      <w:pPr>
        <w:pStyle w:val="Paragraphtext"/>
        <w:rPr>
          <w:rFonts w:eastAsia="Arial"/>
        </w:rPr>
      </w:pPr>
      <w:r w:rsidRPr="00A02ABC">
        <w:rPr>
          <w:rFonts w:eastAsia="Arial"/>
        </w:rPr>
        <w:t>In the event a case</w:t>
      </w:r>
      <w:r w:rsidR="006F5AA3">
        <w:rPr>
          <w:rFonts w:eastAsia="Arial"/>
        </w:rPr>
        <w:t xml:space="preserve"> or cases</w:t>
      </w:r>
      <w:r w:rsidRPr="00A02ABC">
        <w:rPr>
          <w:rFonts w:eastAsia="Arial"/>
        </w:rPr>
        <w:t xml:space="preserve"> </w:t>
      </w:r>
      <w:r w:rsidR="005A1354">
        <w:rPr>
          <w:rFonts w:eastAsia="Arial"/>
        </w:rPr>
        <w:t xml:space="preserve">are </w:t>
      </w:r>
      <w:r w:rsidRPr="00A02ABC">
        <w:rPr>
          <w:rFonts w:eastAsia="Arial"/>
        </w:rPr>
        <w:t xml:space="preserve">reported to have attended </w:t>
      </w:r>
      <w:r w:rsidRPr="3DB9AEDE">
        <w:rPr>
          <w:rFonts w:eastAsia="Arial"/>
        </w:rPr>
        <w:t>a</w:t>
      </w:r>
      <w:r w:rsidR="66887C53" w:rsidRPr="3DB9AEDE">
        <w:rPr>
          <w:rFonts w:eastAsia="Arial"/>
        </w:rPr>
        <w:t>n</w:t>
      </w:r>
      <w:r w:rsidR="00C96906">
        <w:rPr>
          <w:rFonts w:eastAsia="Arial"/>
        </w:rPr>
        <w:t xml:space="preserve"> </w:t>
      </w:r>
      <w:r w:rsidRPr="00A02ABC">
        <w:rPr>
          <w:rFonts w:eastAsia="Arial"/>
        </w:rPr>
        <w:t>SOPV whilst infectious, a PHU may consider the following outbreak management strategies</w:t>
      </w:r>
      <w:r w:rsidR="00204971">
        <w:rPr>
          <w:rFonts w:eastAsia="Arial"/>
        </w:rPr>
        <w:t>:</w:t>
      </w:r>
      <w:r w:rsidRPr="00A02ABC">
        <w:rPr>
          <w:rFonts w:eastAsia="Arial"/>
        </w:rPr>
        <w:t xml:space="preserve"> </w:t>
      </w:r>
    </w:p>
    <w:p w14:paraId="29A12129" w14:textId="5C64D223" w:rsidR="002E4C09" w:rsidRPr="00D56F6B" w:rsidRDefault="002E4C09" w:rsidP="00D56F6B">
      <w:pPr>
        <w:pStyle w:val="Bullet"/>
        <w:rPr>
          <w:rFonts w:eastAsia="Arial"/>
          <w:sz w:val="24"/>
          <w:szCs w:val="24"/>
        </w:rPr>
      </w:pPr>
      <w:r w:rsidRPr="00D56F6B">
        <w:rPr>
          <w:rFonts w:eastAsia="Arial"/>
          <w:sz w:val="24"/>
          <w:szCs w:val="24"/>
        </w:rPr>
        <w:t xml:space="preserve">Encourage SOPV owners and/or proprietors to notify the PHU if they become aware of a mpox case attending their venue. </w:t>
      </w:r>
    </w:p>
    <w:p w14:paraId="2581F238" w14:textId="22DE72BE" w:rsidR="002E4C09" w:rsidRPr="00D56F6B" w:rsidRDefault="002E4C09" w:rsidP="00D56F6B">
      <w:pPr>
        <w:pStyle w:val="Bullet"/>
        <w:rPr>
          <w:rFonts w:eastAsia="Arial"/>
          <w:sz w:val="24"/>
          <w:szCs w:val="24"/>
        </w:rPr>
      </w:pPr>
      <w:r w:rsidRPr="00D56F6B">
        <w:rPr>
          <w:rFonts w:eastAsia="Arial"/>
          <w:sz w:val="24"/>
          <w:szCs w:val="24"/>
        </w:rPr>
        <w:t>Distribute messag</w:t>
      </w:r>
      <w:r w:rsidR="3DD986AF" w:rsidRPr="00D56F6B">
        <w:rPr>
          <w:rFonts w:eastAsia="Arial"/>
          <w:sz w:val="24"/>
          <w:szCs w:val="24"/>
        </w:rPr>
        <w:t>es</w:t>
      </w:r>
      <w:r w:rsidRPr="00D56F6B">
        <w:rPr>
          <w:rFonts w:eastAsia="Arial"/>
          <w:sz w:val="24"/>
          <w:szCs w:val="24"/>
        </w:rPr>
        <w:t xml:space="preserve"> to patrons of the venue, through venue owners and/or proprietors, advising date and time of attendance of the mpox case.</w:t>
      </w:r>
    </w:p>
    <w:p w14:paraId="729E9998" w14:textId="6CF1C42B" w:rsidR="2050FE1A" w:rsidRPr="00D56F6B" w:rsidRDefault="002E4C09" w:rsidP="00D56F6B">
      <w:pPr>
        <w:pStyle w:val="Bullet"/>
        <w:rPr>
          <w:rFonts w:eastAsia="Arial"/>
          <w:sz w:val="24"/>
          <w:szCs w:val="24"/>
        </w:rPr>
      </w:pPr>
      <w:r w:rsidRPr="00D56F6B">
        <w:rPr>
          <w:rFonts w:eastAsia="Arial"/>
          <w:sz w:val="24"/>
          <w:szCs w:val="24"/>
        </w:rPr>
        <w:t>Advise patrons and staff to monitor for symptoms and to seek medical advice as soon as possible if they develop symptoms.</w:t>
      </w:r>
    </w:p>
    <w:p w14:paraId="4E96AE7A" w14:textId="4BEB01F1" w:rsidR="00050472" w:rsidRPr="00D56F6B" w:rsidRDefault="002E4C09" w:rsidP="00D56F6B">
      <w:pPr>
        <w:pStyle w:val="Bullet"/>
        <w:rPr>
          <w:rFonts w:eastAsia="Arial"/>
          <w:sz w:val="24"/>
          <w:szCs w:val="24"/>
        </w:rPr>
      </w:pPr>
      <w:r w:rsidRPr="00D56F6B">
        <w:rPr>
          <w:rFonts w:eastAsia="Arial"/>
          <w:sz w:val="24"/>
          <w:szCs w:val="24"/>
        </w:rPr>
        <w:t xml:space="preserve">Provide </w:t>
      </w:r>
      <w:r w:rsidR="1E942C52" w:rsidRPr="00D56F6B">
        <w:rPr>
          <w:rFonts w:eastAsia="Arial"/>
          <w:sz w:val="24"/>
          <w:szCs w:val="24"/>
        </w:rPr>
        <w:t xml:space="preserve">advice to </w:t>
      </w:r>
      <w:r w:rsidRPr="00D56F6B">
        <w:rPr>
          <w:rFonts w:eastAsia="Arial"/>
          <w:sz w:val="24"/>
          <w:szCs w:val="24"/>
        </w:rPr>
        <w:t>venue</w:t>
      </w:r>
      <w:r w:rsidR="1DDEC197" w:rsidRPr="00D56F6B">
        <w:rPr>
          <w:rFonts w:eastAsia="Arial"/>
          <w:sz w:val="24"/>
          <w:szCs w:val="24"/>
        </w:rPr>
        <w:t>s regarding</w:t>
      </w:r>
      <w:r w:rsidR="00050472" w:rsidRPr="00D56F6B">
        <w:rPr>
          <w:rFonts w:eastAsia="Arial"/>
          <w:sz w:val="24"/>
          <w:szCs w:val="24"/>
        </w:rPr>
        <w:t>:</w:t>
      </w:r>
    </w:p>
    <w:p w14:paraId="77DCFD10" w14:textId="6B05B8BE" w:rsidR="00050472" w:rsidRPr="00D56F6B" w:rsidRDefault="00050472" w:rsidP="00580137">
      <w:pPr>
        <w:pStyle w:val="Bullet"/>
        <w:numPr>
          <w:ilvl w:val="1"/>
          <w:numId w:val="7"/>
        </w:numPr>
        <w:rPr>
          <w:rFonts w:eastAsia="Arial"/>
          <w:sz w:val="24"/>
          <w:szCs w:val="24"/>
        </w:rPr>
      </w:pPr>
      <w:r w:rsidRPr="00D56F6B">
        <w:rPr>
          <w:rFonts w:eastAsia="Arial"/>
          <w:sz w:val="24"/>
          <w:szCs w:val="24"/>
        </w:rPr>
        <w:t>C</w:t>
      </w:r>
      <w:r w:rsidR="002E4C09" w:rsidRPr="00D56F6B">
        <w:rPr>
          <w:rFonts w:eastAsia="Arial"/>
          <w:sz w:val="24"/>
          <w:szCs w:val="24"/>
        </w:rPr>
        <w:t>leaning and disinfection</w:t>
      </w:r>
      <w:r w:rsidR="00674E9B" w:rsidRPr="00D56F6B">
        <w:rPr>
          <w:rFonts w:eastAsia="Arial"/>
          <w:sz w:val="24"/>
          <w:szCs w:val="24"/>
        </w:rPr>
        <w:t xml:space="preserve">, including </w:t>
      </w:r>
      <w:r w:rsidR="00D14A2C" w:rsidRPr="00D56F6B">
        <w:rPr>
          <w:rFonts w:eastAsia="Arial"/>
          <w:sz w:val="24"/>
          <w:szCs w:val="24"/>
        </w:rPr>
        <w:t>increasing frequency of</w:t>
      </w:r>
      <w:r w:rsidR="000A342C" w:rsidRPr="00D56F6B">
        <w:rPr>
          <w:rFonts w:eastAsia="Arial"/>
          <w:sz w:val="24"/>
          <w:szCs w:val="24"/>
        </w:rPr>
        <w:t xml:space="preserve"> </w:t>
      </w:r>
      <w:r w:rsidR="00A17179" w:rsidRPr="00D56F6B">
        <w:rPr>
          <w:rFonts w:eastAsia="Arial"/>
          <w:sz w:val="24"/>
          <w:szCs w:val="24"/>
        </w:rPr>
        <w:t>cleaning for</w:t>
      </w:r>
      <w:r w:rsidR="00F7183E" w:rsidRPr="00D56F6B">
        <w:rPr>
          <w:rFonts w:eastAsia="Arial"/>
          <w:sz w:val="24"/>
          <w:szCs w:val="24"/>
        </w:rPr>
        <w:t xml:space="preserve"> </w:t>
      </w:r>
      <w:r w:rsidR="009F295C" w:rsidRPr="00D56F6B">
        <w:rPr>
          <w:rFonts w:eastAsia="Arial"/>
          <w:sz w:val="24"/>
          <w:szCs w:val="24"/>
        </w:rPr>
        <w:t xml:space="preserve">surfaces </w:t>
      </w:r>
      <w:r w:rsidR="00AA4604" w:rsidRPr="00D56F6B">
        <w:rPr>
          <w:rFonts w:eastAsia="Arial"/>
          <w:sz w:val="24"/>
          <w:szCs w:val="24"/>
        </w:rPr>
        <w:t>that may contact people’s skin</w:t>
      </w:r>
      <w:r w:rsidR="002802B6" w:rsidRPr="00D56F6B">
        <w:rPr>
          <w:rFonts w:eastAsia="Arial"/>
          <w:sz w:val="24"/>
          <w:szCs w:val="24"/>
        </w:rPr>
        <w:t xml:space="preserve">, </w:t>
      </w:r>
      <w:r w:rsidR="00061E0B" w:rsidRPr="00D56F6B">
        <w:rPr>
          <w:rFonts w:eastAsia="Arial"/>
          <w:sz w:val="24"/>
          <w:szCs w:val="24"/>
        </w:rPr>
        <w:t xml:space="preserve">areas </w:t>
      </w:r>
      <w:r w:rsidR="00D7574A" w:rsidRPr="00D56F6B">
        <w:rPr>
          <w:rFonts w:eastAsia="Arial"/>
          <w:sz w:val="24"/>
          <w:szCs w:val="24"/>
        </w:rPr>
        <w:t>soiled with bodily fluids</w:t>
      </w:r>
      <w:r w:rsidR="00B7298F" w:rsidRPr="00D56F6B">
        <w:rPr>
          <w:rFonts w:eastAsia="Arial"/>
          <w:sz w:val="24"/>
          <w:szCs w:val="24"/>
        </w:rPr>
        <w:t xml:space="preserve"> or lubricant,</w:t>
      </w:r>
      <w:r w:rsidR="00366E6B" w:rsidRPr="00D56F6B">
        <w:rPr>
          <w:rFonts w:eastAsia="Arial"/>
          <w:sz w:val="24"/>
          <w:szCs w:val="24"/>
        </w:rPr>
        <w:t xml:space="preserve"> and </w:t>
      </w:r>
      <w:r w:rsidR="00C07E5D" w:rsidRPr="00D56F6B">
        <w:rPr>
          <w:rFonts w:eastAsia="Arial"/>
          <w:sz w:val="24"/>
          <w:szCs w:val="24"/>
        </w:rPr>
        <w:t>frequently touched objects/surfaces</w:t>
      </w:r>
      <w:r w:rsidR="00D44CC3" w:rsidRPr="00D56F6B">
        <w:rPr>
          <w:rFonts w:eastAsia="Arial"/>
          <w:sz w:val="24"/>
          <w:szCs w:val="24"/>
        </w:rPr>
        <w:t xml:space="preserve">. </w:t>
      </w:r>
    </w:p>
    <w:p w14:paraId="7B23EE29" w14:textId="255F7E81" w:rsidR="00050472" w:rsidRPr="00D56F6B" w:rsidRDefault="00541A0B" w:rsidP="00580137">
      <w:pPr>
        <w:pStyle w:val="Bullet"/>
        <w:numPr>
          <w:ilvl w:val="1"/>
          <w:numId w:val="7"/>
        </w:numPr>
        <w:rPr>
          <w:rFonts w:eastAsia="Arial"/>
          <w:sz w:val="24"/>
          <w:szCs w:val="24"/>
        </w:rPr>
      </w:pPr>
      <w:r w:rsidRPr="00D56F6B">
        <w:rPr>
          <w:rFonts w:eastAsia="Arial"/>
          <w:sz w:val="24"/>
          <w:szCs w:val="24"/>
        </w:rPr>
        <w:t xml:space="preserve">Not </w:t>
      </w:r>
      <w:r w:rsidR="006A08D4" w:rsidRPr="00D56F6B">
        <w:rPr>
          <w:rFonts w:eastAsia="Arial"/>
          <w:sz w:val="24"/>
          <w:szCs w:val="24"/>
        </w:rPr>
        <w:t>undertaking</w:t>
      </w:r>
      <w:r w:rsidR="00BC3A47" w:rsidRPr="00D56F6B">
        <w:rPr>
          <w:rFonts w:eastAsia="Arial"/>
          <w:sz w:val="24"/>
          <w:szCs w:val="24"/>
        </w:rPr>
        <w:t xml:space="preserve"> activities that may </w:t>
      </w:r>
      <w:r w:rsidR="00435AA4" w:rsidRPr="00D56F6B">
        <w:rPr>
          <w:rFonts w:eastAsia="Arial"/>
          <w:sz w:val="24"/>
          <w:szCs w:val="24"/>
        </w:rPr>
        <w:t xml:space="preserve">cause </w:t>
      </w:r>
      <w:r w:rsidR="00E92FCE" w:rsidRPr="00D56F6B">
        <w:rPr>
          <w:rFonts w:eastAsia="Arial"/>
          <w:sz w:val="24"/>
          <w:szCs w:val="24"/>
        </w:rPr>
        <w:t>particulate dispersal</w:t>
      </w:r>
      <w:r w:rsidR="004A6547" w:rsidRPr="00D56F6B">
        <w:rPr>
          <w:rFonts w:eastAsia="Arial"/>
          <w:sz w:val="24"/>
          <w:szCs w:val="24"/>
        </w:rPr>
        <w:t>, such as sweeping</w:t>
      </w:r>
      <w:r w:rsidR="00CE3FCD" w:rsidRPr="00D56F6B">
        <w:rPr>
          <w:rFonts w:eastAsia="Arial"/>
          <w:sz w:val="24"/>
          <w:szCs w:val="24"/>
        </w:rPr>
        <w:t xml:space="preserve"> (wet </w:t>
      </w:r>
      <w:r w:rsidR="004E4B59" w:rsidRPr="00D56F6B">
        <w:rPr>
          <w:rFonts w:eastAsia="Arial"/>
          <w:sz w:val="24"/>
          <w:szCs w:val="24"/>
        </w:rPr>
        <w:t>cleaning methods are preferred)</w:t>
      </w:r>
      <w:r w:rsidR="008116ED" w:rsidRPr="00D56F6B">
        <w:rPr>
          <w:rFonts w:eastAsia="Arial"/>
          <w:sz w:val="24"/>
          <w:szCs w:val="24"/>
        </w:rPr>
        <w:t xml:space="preserve">, </w:t>
      </w:r>
      <w:r w:rsidR="00677EE1" w:rsidRPr="00D56F6B">
        <w:rPr>
          <w:rFonts w:eastAsia="Arial"/>
          <w:sz w:val="24"/>
          <w:szCs w:val="24"/>
        </w:rPr>
        <w:t>and</w:t>
      </w:r>
      <w:r w:rsidR="008116ED" w:rsidRPr="00D56F6B">
        <w:rPr>
          <w:rFonts w:eastAsia="Arial"/>
          <w:sz w:val="24"/>
          <w:szCs w:val="24"/>
        </w:rPr>
        <w:t xml:space="preserve"> </w:t>
      </w:r>
      <w:r w:rsidR="00E0329D" w:rsidRPr="00D56F6B">
        <w:rPr>
          <w:rFonts w:eastAsia="Arial"/>
          <w:sz w:val="24"/>
          <w:szCs w:val="24"/>
        </w:rPr>
        <w:t xml:space="preserve">shaking used </w:t>
      </w:r>
      <w:r w:rsidR="00A17114" w:rsidRPr="00D56F6B">
        <w:rPr>
          <w:rFonts w:eastAsia="Arial"/>
          <w:sz w:val="24"/>
          <w:szCs w:val="24"/>
        </w:rPr>
        <w:t>linen, clothing</w:t>
      </w:r>
      <w:r w:rsidR="00D455CF">
        <w:rPr>
          <w:rFonts w:eastAsia="Arial"/>
          <w:sz w:val="24"/>
          <w:szCs w:val="24"/>
        </w:rPr>
        <w:t>,</w:t>
      </w:r>
      <w:r w:rsidR="00A17114" w:rsidRPr="00D56F6B">
        <w:rPr>
          <w:rFonts w:eastAsia="Arial"/>
          <w:sz w:val="24"/>
          <w:szCs w:val="24"/>
        </w:rPr>
        <w:t xml:space="preserve"> or towels</w:t>
      </w:r>
      <w:r w:rsidR="00ED1026" w:rsidRPr="00D56F6B">
        <w:rPr>
          <w:rFonts w:eastAsia="Arial"/>
          <w:sz w:val="24"/>
          <w:szCs w:val="24"/>
        </w:rPr>
        <w:t xml:space="preserve"> before laundering</w:t>
      </w:r>
      <w:r w:rsidR="00D44CC3" w:rsidRPr="00D56F6B">
        <w:rPr>
          <w:rFonts w:eastAsia="Arial"/>
          <w:sz w:val="24"/>
          <w:szCs w:val="24"/>
        </w:rPr>
        <w:t xml:space="preserve">. </w:t>
      </w:r>
    </w:p>
    <w:p w14:paraId="79C33221" w14:textId="74B5B061" w:rsidR="0012560B" w:rsidRPr="00D56F6B" w:rsidRDefault="00CD18A4" w:rsidP="00580137">
      <w:pPr>
        <w:pStyle w:val="Bullet"/>
        <w:numPr>
          <w:ilvl w:val="1"/>
          <w:numId w:val="7"/>
        </w:numPr>
        <w:rPr>
          <w:rFonts w:eastAsia="Arial"/>
          <w:sz w:val="24"/>
          <w:szCs w:val="24"/>
        </w:rPr>
      </w:pPr>
      <w:r w:rsidRPr="00D56F6B">
        <w:rPr>
          <w:rFonts w:eastAsia="Arial"/>
          <w:sz w:val="24"/>
          <w:szCs w:val="24"/>
        </w:rPr>
        <w:t>Waste management</w:t>
      </w:r>
      <w:r w:rsidR="00D455CF">
        <w:rPr>
          <w:rFonts w:eastAsia="Arial"/>
          <w:sz w:val="24"/>
          <w:szCs w:val="24"/>
        </w:rPr>
        <w:t xml:space="preserve"> (i.e.</w:t>
      </w:r>
      <w:r w:rsidR="00D44CC3" w:rsidRPr="00D56F6B">
        <w:rPr>
          <w:rFonts w:eastAsia="Arial"/>
          <w:sz w:val="24"/>
          <w:szCs w:val="24"/>
        </w:rPr>
        <w:t xml:space="preserve"> </w:t>
      </w:r>
      <w:r w:rsidR="0012560B" w:rsidRPr="00D56F6B">
        <w:rPr>
          <w:rFonts w:eastAsia="Arial"/>
          <w:sz w:val="24"/>
          <w:szCs w:val="24"/>
        </w:rPr>
        <w:t xml:space="preserve">waste </w:t>
      </w:r>
      <w:r w:rsidR="00D455CF">
        <w:rPr>
          <w:rFonts w:eastAsia="Arial"/>
          <w:sz w:val="24"/>
          <w:szCs w:val="24"/>
        </w:rPr>
        <w:t>[</w:t>
      </w:r>
      <w:r w:rsidR="0012560B" w:rsidRPr="00D56F6B">
        <w:rPr>
          <w:rFonts w:eastAsia="Arial"/>
          <w:sz w:val="24"/>
          <w:szCs w:val="24"/>
        </w:rPr>
        <w:t>paper towels, tissues, condoms</w:t>
      </w:r>
      <w:r w:rsidR="00D455CF">
        <w:rPr>
          <w:rFonts w:eastAsia="Arial"/>
          <w:sz w:val="24"/>
          <w:szCs w:val="24"/>
        </w:rPr>
        <w:t>]</w:t>
      </w:r>
      <w:r w:rsidR="0012560B" w:rsidRPr="00D56F6B">
        <w:rPr>
          <w:rFonts w:eastAsia="Arial"/>
          <w:sz w:val="24"/>
          <w:szCs w:val="24"/>
        </w:rPr>
        <w:t xml:space="preserve"> </w:t>
      </w:r>
      <w:r w:rsidR="00F16AEF" w:rsidRPr="00D56F6B">
        <w:rPr>
          <w:rFonts w:eastAsia="Arial"/>
          <w:sz w:val="24"/>
          <w:szCs w:val="24"/>
        </w:rPr>
        <w:t xml:space="preserve">should be double bagged </w:t>
      </w:r>
      <w:r w:rsidR="0012560B" w:rsidRPr="00D56F6B">
        <w:rPr>
          <w:rFonts w:eastAsia="Arial"/>
          <w:sz w:val="24"/>
          <w:szCs w:val="24"/>
        </w:rPr>
        <w:t xml:space="preserve">before </w:t>
      </w:r>
      <w:r w:rsidR="00F16AEF" w:rsidRPr="00D56F6B">
        <w:rPr>
          <w:rFonts w:eastAsia="Arial"/>
          <w:sz w:val="24"/>
          <w:szCs w:val="24"/>
        </w:rPr>
        <w:t>being disposed</w:t>
      </w:r>
      <w:r w:rsidR="009C6E92" w:rsidRPr="00D56F6B">
        <w:rPr>
          <w:rFonts w:eastAsia="Arial"/>
          <w:sz w:val="24"/>
          <w:szCs w:val="24"/>
        </w:rPr>
        <w:t xml:space="preserve"> through standard waste management</w:t>
      </w:r>
      <w:r w:rsidR="00D455CF">
        <w:rPr>
          <w:rFonts w:eastAsia="Arial"/>
          <w:sz w:val="24"/>
          <w:szCs w:val="24"/>
        </w:rPr>
        <w:t xml:space="preserve">). </w:t>
      </w:r>
      <w:r w:rsidR="00D44CC3" w:rsidRPr="00D56F6B">
        <w:rPr>
          <w:rFonts w:eastAsia="Arial"/>
          <w:sz w:val="24"/>
          <w:szCs w:val="24"/>
        </w:rPr>
        <w:t xml:space="preserve"> </w:t>
      </w:r>
    </w:p>
    <w:p w14:paraId="25E74A81" w14:textId="2F1108C9" w:rsidR="00E449A2" w:rsidRPr="00D56F6B" w:rsidRDefault="00050472" w:rsidP="00580137">
      <w:pPr>
        <w:pStyle w:val="Bullet"/>
        <w:numPr>
          <w:ilvl w:val="1"/>
          <w:numId w:val="7"/>
        </w:numPr>
        <w:rPr>
          <w:rFonts w:eastAsia="Arial"/>
          <w:sz w:val="24"/>
          <w:szCs w:val="24"/>
        </w:rPr>
      </w:pPr>
      <w:r w:rsidRPr="00D56F6B">
        <w:rPr>
          <w:rFonts w:eastAsia="Arial"/>
          <w:sz w:val="24"/>
          <w:szCs w:val="24"/>
        </w:rPr>
        <w:t>The</w:t>
      </w:r>
      <w:r w:rsidR="00D27BAA" w:rsidRPr="00D56F6B">
        <w:rPr>
          <w:rFonts w:eastAsia="Arial"/>
          <w:sz w:val="24"/>
          <w:szCs w:val="24"/>
        </w:rPr>
        <w:t xml:space="preserve"> </w:t>
      </w:r>
      <w:r w:rsidR="000D7643" w:rsidRPr="00D56F6B">
        <w:rPr>
          <w:rFonts w:eastAsia="Arial"/>
          <w:sz w:val="24"/>
          <w:szCs w:val="24"/>
        </w:rPr>
        <w:t>PPE that should be worn by staff undertaking cleaning</w:t>
      </w:r>
      <w:r w:rsidR="00FA0636" w:rsidRPr="00D56F6B">
        <w:rPr>
          <w:rFonts w:eastAsia="Arial"/>
          <w:sz w:val="24"/>
          <w:szCs w:val="24"/>
        </w:rPr>
        <w:t xml:space="preserve">, </w:t>
      </w:r>
      <w:r w:rsidR="000D7643" w:rsidRPr="00D56F6B">
        <w:rPr>
          <w:rFonts w:eastAsia="Arial"/>
          <w:sz w:val="24"/>
          <w:szCs w:val="24"/>
        </w:rPr>
        <w:t>waste disposal</w:t>
      </w:r>
      <w:r w:rsidR="00FA0636" w:rsidRPr="00D56F6B">
        <w:rPr>
          <w:rFonts w:eastAsia="Arial"/>
          <w:sz w:val="24"/>
          <w:szCs w:val="24"/>
        </w:rPr>
        <w:t xml:space="preserve"> and laundering</w:t>
      </w:r>
      <w:r w:rsidRPr="00D56F6B">
        <w:rPr>
          <w:rFonts w:eastAsia="Arial"/>
          <w:sz w:val="24"/>
          <w:szCs w:val="24"/>
        </w:rPr>
        <w:t xml:space="preserve">, which at a minimum should </w:t>
      </w:r>
      <w:r w:rsidR="00E0329D" w:rsidRPr="00D56F6B">
        <w:rPr>
          <w:rFonts w:eastAsia="Arial"/>
          <w:sz w:val="24"/>
          <w:szCs w:val="24"/>
        </w:rPr>
        <w:t xml:space="preserve">include a </w:t>
      </w:r>
      <w:r w:rsidR="00EE147C" w:rsidRPr="00D56F6B">
        <w:rPr>
          <w:rFonts w:eastAsia="Arial"/>
          <w:sz w:val="24"/>
          <w:szCs w:val="24"/>
        </w:rPr>
        <w:t xml:space="preserve">fluid resistant surgical mask, </w:t>
      </w:r>
      <w:r w:rsidR="00B86622" w:rsidRPr="00D56F6B">
        <w:rPr>
          <w:rFonts w:eastAsia="Arial"/>
          <w:sz w:val="24"/>
          <w:szCs w:val="24"/>
        </w:rPr>
        <w:t>non-sterile disposable gloves</w:t>
      </w:r>
      <w:r w:rsidR="00384FAE" w:rsidRPr="00D56F6B">
        <w:rPr>
          <w:rFonts w:eastAsia="Arial"/>
          <w:sz w:val="24"/>
          <w:szCs w:val="24"/>
        </w:rPr>
        <w:t>,</w:t>
      </w:r>
      <w:r w:rsidR="00B86622" w:rsidRPr="00D56F6B">
        <w:rPr>
          <w:rFonts w:eastAsia="Arial"/>
          <w:sz w:val="24"/>
          <w:szCs w:val="24"/>
        </w:rPr>
        <w:t xml:space="preserve"> and a disposable apron</w:t>
      </w:r>
      <w:r w:rsidR="00F15005" w:rsidRPr="00D56F6B">
        <w:rPr>
          <w:rFonts w:eastAsia="Arial"/>
          <w:sz w:val="24"/>
          <w:szCs w:val="24"/>
        </w:rPr>
        <w:t>.</w:t>
      </w:r>
    </w:p>
    <w:p w14:paraId="030C526A" w14:textId="5DBA29B0" w:rsidR="008A66C7" w:rsidRPr="00D56F6B" w:rsidRDefault="008A66C7" w:rsidP="00D56F6B">
      <w:pPr>
        <w:pStyle w:val="Bullet"/>
        <w:rPr>
          <w:rFonts w:eastAsia="Arial"/>
          <w:sz w:val="24"/>
          <w:szCs w:val="24"/>
        </w:rPr>
      </w:pPr>
      <w:r w:rsidRPr="00D56F6B">
        <w:rPr>
          <w:rFonts w:eastAsia="Arial"/>
          <w:sz w:val="24"/>
          <w:szCs w:val="24"/>
        </w:rPr>
        <w:t xml:space="preserve">Consider </w:t>
      </w:r>
      <w:r w:rsidR="7A10476A" w:rsidRPr="00D56F6B">
        <w:rPr>
          <w:rFonts w:eastAsia="Arial"/>
          <w:sz w:val="24"/>
          <w:szCs w:val="24"/>
        </w:rPr>
        <w:t xml:space="preserve">offering </w:t>
      </w:r>
      <w:r w:rsidRPr="00D56F6B">
        <w:rPr>
          <w:rFonts w:eastAsia="Arial"/>
          <w:sz w:val="24"/>
          <w:szCs w:val="24"/>
        </w:rPr>
        <w:t xml:space="preserve">SOPV outreach vaccination programs. </w:t>
      </w:r>
    </w:p>
    <w:p w14:paraId="37709F52" w14:textId="4B8EF102" w:rsidR="002E4C09" w:rsidRPr="00A02ABC" w:rsidRDefault="002E4C09" w:rsidP="002E4C09">
      <w:pPr>
        <w:pStyle w:val="Paragraphtext"/>
        <w:rPr>
          <w:rFonts w:eastAsia="Arial"/>
        </w:rPr>
      </w:pPr>
      <w:r w:rsidRPr="00A02ABC">
        <w:rPr>
          <w:rFonts w:eastAsia="Arial"/>
        </w:rPr>
        <w:t xml:space="preserve">Methods of messaging and the ability to contact trace may be limited due to the willingness of patrons to provide contact information. Best practice may require assessment on a </w:t>
      </w:r>
      <w:r w:rsidR="00CC3EB9" w:rsidRPr="00A02ABC">
        <w:rPr>
          <w:rFonts w:eastAsia="Arial"/>
        </w:rPr>
        <w:t>case-by-case</w:t>
      </w:r>
      <w:r w:rsidRPr="00A02ABC">
        <w:rPr>
          <w:rFonts w:eastAsia="Arial"/>
        </w:rPr>
        <w:t xml:space="preserve"> basis. </w:t>
      </w:r>
    </w:p>
    <w:p w14:paraId="1DA47175" w14:textId="4FCFE548" w:rsidR="00AC0FF3" w:rsidRPr="00A02ABC" w:rsidRDefault="00AC0FF3" w:rsidP="00AC0FF3">
      <w:pPr>
        <w:pStyle w:val="Heading2"/>
        <w:rPr>
          <w:rFonts w:eastAsia="Arial"/>
          <w:szCs w:val="32"/>
        </w:rPr>
      </w:pPr>
      <w:bookmarkStart w:id="102" w:name="_Toc122504431"/>
      <w:bookmarkStart w:id="103" w:name="_Toc179789926"/>
      <w:r w:rsidRPr="00A02ABC">
        <w:rPr>
          <w:rFonts w:eastAsia="Arial"/>
          <w:szCs w:val="32"/>
        </w:rPr>
        <w:lastRenderedPageBreak/>
        <w:t>Congregate living settings</w:t>
      </w:r>
      <w:bookmarkEnd w:id="102"/>
      <w:bookmarkEnd w:id="103"/>
      <w:r w:rsidRPr="00A02ABC">
        <w:rPr>
          <w:rFonts w:eastAsia="Arial"/>
          <w:szCs w:val="32"/>
        </w:rPr>
        <w:t xml:space="preserve"> </w:t>
      </w:r>
    </w:p>
    <w:p w14:paraId="48A16407" w14:textId="459A2DF8" w:rsidR="00AC0FF3" w:rsidRPr="00A02ABC" w:rsidRDefault="00AC0FF3" w:rsidP="00AC0FF3">
      <w:pPr>
        <w:pStyle w:val="Paragraphtext"/>
        <w:rPr>
          <w:rFonts w:eastAsia="Arial"/>
        </w:rPr>
      </w:pPr>
      <w:r w:rsidRPr="2050FE1A">
        <w:rPr>
          <w:rFonts w:eastAsia="Arial"/>
        </w:rPr>
        <w:t>Congregate living settings are facilities or other housing where people who are not related reside in close proximity and share at least one common room (e.g.</w:t>
      </w:r>
      <w:r w:rsidR="00CF76FB">
        <w:rPr>
          <w:rFonts w:eastAsia="Arial"/>
        </w:rPr>
        <w:t>,</w:t>
      </w:r>
      <w:r w:rsidRPr="2050FE1A">
        <w:rPr>
          <w:rFonts w:eastAsia="Arial"/>
        </w:rPr>
        <w:t xml:space="preserve"> sleeping room, kitchen, bathroom, living room). Congregate living settings can include correctional and detention facilities, shelters</w:t>
      </w:r>
      <w:r w:rsidR="00293091" w:rsidRPr="2050FE1A">
        <w:rPr>
          <w:rFonts w:eastAsia="Arial"/>
        </w:rPr>
        <w:t xml:space="preserve"> for people experiencing homelessness</w:t>
      </w:r>
      <w:r w:rsidRPr="2050FE1A">
        <w:rPr>
          <w:rFonts w:eastAsia="Arial"/>
        </w:rPr>
        <w:t xml:space="preserve">, group homes, dormitories at institutes of higher education, boarding schools, seasonal worker housing, residential substance use treatment facilities and other similar </w:t>
      </w:r>
      <w:r w:rsidR="75AB2D43" w:rsidRPr="2050FE1A">
        <w:rPr>
          <w:rFonts w:eastAsia="Arial"/>
        </w:rPr>
        <w:t>settings but</w:t>
      </w:r>
      <w:r w:rsidRPr="2050FE1A">
        <w:rPr>
          <w:rFonts w:eastAsia="Arial"/>
        </w:rPr>
        <w:t xml:space="preserve"> </w:t>
      </w:r>
      <w:r w:rsidR="00A349F0">
        <w:rPr>
          <w:rFonts w:eastAsia="Arial"/>
          <w:i/>
          <w:iCs/>
        </w:rPr>
        <w:t>not</w:t>
      </w:r>
      <w:r w:rsidRPr="2050FE1A">
        <w:rPr>
          <w:rFonts w:eastAsia="Arial"/>
        </w:rPr>
        <w:t xml:space="preserve"> healthcare settings. </w:t>
      </w:r>
    </w:p>
    <w:p w14:paraId="7287482B" w14:textId="3CBABD6A" w:rsidR="00AC0FF3" w:rsidRPr="00A02ABC" w:rsidRDefault="00AC0FF3" w:rsidP="00AC0FF3">
      <w:pPr>
        <w:pStyle w:val="Paragraphtext"/>
        <w:rPr>
          <w:rFonts w:eastAsia="Arial"/>
        </w:rPr>
      </w:pPr>
      <w:r w:rsidRPr="00A02ABC">
        <w:rPr>
          <w:rFonts w:eastAsia="Arial"/>
        </w:rPr>
        <w:t>In the event of a case in a congregate living setting, PHUs may consider the following outbreak management strategies:</w:t>
      </w:r>
    </w:p>
    <w:p w14:paraId="4AE87B7A" w14:textId="128EE3CE" w:rsidR="00AC0FF3" w:rsidRDefault="00AC0FF3" w:rsidP="00C96D88">
      <w:pPr>
        <w:pStyle w:val="Bullet"/>
        <w:rPr>
          <w:rFonts w:eastAsia="Arial"/>
          <w:sz w:val="24"/>
          <w:szCs w:val="24"/>
        </w:rPr>
      </w:pPr>
      <w:r w:rsidRPr="00C96D88">
        <w:rPr>
          <w:rFonts w:eastAsia="Arial"/>
          <w:sz w:val="24"/>
          <w:szCs w:val="24"/>
        </w:rPr>
        <w:t>Undertake contact tracing to identify staff, volunteers or residents who may have been exposed to a mpox case.</w:t>
      </w:r>
    </w:p>
    <w:p w14:paraId="4B74AE0C" w14:textId="3EE4F7C9" w:rsidR="004F4B90" w:rsidRPr="004F4B90" w:rsidRDefault="004F4B90" w:rsidP="004F4B90">
      <w:pPr>
        <w:pStyle w:val="Bullet"/>
        <w:rPr>
          <w:rFonts w:eastAsia="Arial"/>
          <w:sz w:val="24"/>
          <w:szCs w:val="24"/>
        </w:rPr>
      </w:pPr>
      <w:r w:rsidRPr="004F4B90">
        <w:rPr>
          <w:rFonts w:eastAsia="Arial"/>
          <w:sz w:val="24"/>
          <w:szCs w:val="24"/>
        </w:rPr>
        <w:t xml:space="preserve">Ensure appropriate infection prevention and control measures are undertaken including the cleaning and disinfection of areas where people with mpox spent time while infectious, waste and laundry management, the accessibility of handwashing facilities and provision of and training in the use of appropriate </w:t>
      </w:r>
      <w:r w:rsidR="00CE3B46">
        <w:rPr>
          <w:rFonts w:eastAsia="Arial"/>
          <w:sz w:val="24"/>
          <w:szCs w:val="24"/>
        </w:rPr>
        <w:t>PPE</w:t>
      </w:r>
      <w:r w:rsidRPr="004F4B90">
        <w:rPr>
          <w:rFonts w:eastAsia="Arial"/>
          <w:sz w:val="24"/>
          <w:szCs w:val="24"/>
        </w:rPr>
        <w:t xml:space="preserve">. For more information, please see </w:t>
      </w:r>
      <w:hyperlink w:anchor="_Management_in_healthcare" w:history="1">
        <w:r w:rsidRPr="00CE3B46">
          <w:rPr>
            <w:rStyle w:val="Hyperlink"/>
            <w:rFonts w:eastAsia="Arial"/>
            <w:sz w:val="24"/>
            <w:szCs w:val="24"/>
          </w:rPr>
          <w:t>Section 8: Management in healthcare settings</w:t>
        </w:r>
      </w:hyperlink>
      <w:r w:rsidRPr="004F4B90">
        <w:rPr>
          <w:rFonts w:eastAsia="Arial"/>
          <w:sz w:val="24"/>
          <w:szCs w:val="24"/>
        </w:rPr>
        <w:t xml:space="preserve">. </w:t>
      </w:r>
    </w:p>
    <w:p w14:paraId="53D5D9DA" w14:textId="63016E69" w:rsidR="00AC0FF3" w:rsidRDefault="00AC0FF3" w:rsidP="00C96D88">
      <w:pPr>
        <w:pStyle w:val="Bullet"/>
        <w:rPr>
          <w:rFonts w:eastAsia="Arial"/>
          <w:sz w:val="24"/>
          <w:szCs w:val="24"/>
        </w:rPr>
      </w:pPr>
      <w:r w:rsidRPr="00C96D88">
        <w:rPr>
          <w:rFonts w:eastAsia="Arial"/>
          <w:sz w:val="24"/>
          <w:szCs w:val="24"/>
        </w:rPr>
        <w:t xml:space="preserve">Distribute messaging to staff, volunteers and residents providing information about mpox and advising a case has been detected. </w:t>
      </w:r>
    </w:p>
    <w:p w14:paraId="0094485E" w14:textId="0B9C9A5F" w:rsidR="00CE3B46" w:rsidRPr="00CE3B46" w:rsidRDefault="00CE3B46" w:rsidP="00CE3B46">
      <w:pPr>
        <w:pStyle w:val="ListParagraph"/>
        <w:numPr>
          <w:ilvl w:val="1"/>
          <w:numId w:val="7"/>
        </w:numPr>
        <w:rPr>
          <w:rFonts w:eastAsia="Arial" w:cs="Times New Roman"/>
          <w:kern w:val="0"/>
          <w:lang w:eastAsia="en-AU"/>
          <w14:ligatures w14:val="none"/>
        </w:rPr>
      </w:pPr>
      <w:r w:rsidRPr="00CE3B46">
        <w:rPr>
          <w:rFonts w:eastAsia="Arial" w:cs="Times New Roman"/>
          <w:kern w:val="0"/>
          <w:lang w:eastAsia="en-AU"/>
          <w14:ligatures w14:val="none"/>
        </w:rPr>
        <w:t>Clearly communicate and provide information about mpox prevention, including the potential for transmission through close, sustained physical contact, including sexual activity.</w:t>
      </w:r>
    </w:p>
    <w:p w14:paraId="4E135490" w14:textId="4C72D9AC" w:rsidR="00AC0FF3" w:rsidRPr="00C96D88" w:rsidRDefault="00AC0FF3" w:rsidP="00C96D88">
      <w:pPr>
        <w:pStyle w:val="Bullet"/>
        <w:rPr>
          <w:rFonts w:eastAsia="Arial"/>
          <w:sz w:val="24"/>
          <w:szCs w:val="24"/>
        </w:rPr>
      </w:pPr>
      <w:r w:rsidRPr="00C96D88">
        <w:rPr>
          <w:rFonts w:eastAsia="Arial"/>
          <w:sz w:val="24"/>
          <w:szCs w:val="24"/>
        </w:rPr>
        <w:t xml:space="preserve">Advise staff, volunteers, </w:t>
      </w:r>
      <w:r w:rsidR="21D1AAC1" w:rsidRPr="00C96D88">
        <w:rPr>
          <w:rFonts w:eastAsia="Arial"/>
          <w:sz w:val="24"/>
          <w:szCs w:val="24"/>
        </w:rPr>
        <w:t>and</w:t>
      </w:r>
      <w:r w:rsidR="00DE63AA" w:rsidRPr="00C96D88">
        <w:rPr>
          <w:rFonts w:eastAsia="Arial"/>
          <w:sz w:val="24"/>
          <w:szCs w:val="24"/>
        </w:rPr>
        <w:t xml:space="preserve"> </w:t>
      </w:r>
      <w:r w:rsidRPr="00C96D88">
        <w:rPr>
          <w:rFonts w:eastAsia="Arial"/>
          <w:sz w:val="24"/>
          <w:szCs w:val="24"/>
        </w:rPr>
        <w:t>residents who are suspected to have mpox to seek testing and medical evaluation and facilitate this if required.</w:t>
      </w:r>
    </w:p>
    <w:p w14:paraId="56A00662" w14:textId="7D4E1901" w:rsidR="00AC0FF3" w:rsidRPr="00C96D88" w:rsidRDefault="00C96D88" w:rsidP="00C96D88">
      <w:pPr>
        <w:pStyle w:val="Bullet"/>
        <w:rPr>
          <w:rFonts w:eastAsia="Arial"/>
          <w:sz w:val="24"/>
          <w:szCs w:val="24"/>
        </w:rPr>
      </w:pPr>
      <w:r>
        <w:rPr>
          <w:rFonts w:eastAsia="Arial"/>
          <w:sz w:val="24"/>
          <w:szCs w:val="24"/>
        </w:rPr>
        <w:t xml:space="preserve">Recommend that </w:t>
      </w:r>
      <w:r w:rsidR="00AC0FF3" w:rsidRPr="00C96D88">
        <w:rPr>
          <w:rFonts w:eastAsia="Arial"/>
          <w:sz w:val="24"/>
          <w:szCs w:val="24"/>
        </w:rPr>
        <w:t xml:space="preserve">people identified to have mpox should have their own bedroom and bathroom facilities; where this is not possible, cohorting of cases may be </w:t>
      </w:r>
      <w:r>
        <w:rPr>
          <w:rFonts w:eastAsia="Arial"/>
          <w:sz w:val="24"/>
          <w:szCs w:val="24"/>
        </w:rPr>
        <w:t xml:space="preserve">recommended: </w:t>
      </w:r>
      <w:r w:rsidR="00AC0FF3" w:rsidRPr="00C96D88">
        <w:rPr>
          <w:rFonts w:eastAsia="Arial"/>
          <w:sz w:val="24"/>
          <w:szCs w:val="24"/>
        </w:rPr>
        <w:t xml:space="preserve"> </w:t>
      </w:r>
    </w:p>
    <w:p w14:paraId="21C8FFC5" w14:textId="4C791A34" w:rsidR="00E00B4B" w:rsidRPr="00C96D88" w:rsidRDefault="00E00B4B" w:rsidP="00580137">
      <w:pPr>
        <w:pStyle w:val="Bullet"/>
        <w:numPr>
          <w:ilvl w:val="1"/>
          <w:numId w:val="7"/>
        </w:numPr>
        <w:rPr>
          <w:rFonts w:eastAsia="Arial"/>
          <w:sz w:val="24"/>
          <w:szCs w:val="24"/>
        </w:rPr>
      </w:pPr>
      <w:r w:rsidRPr="00C96D88">
        <w:rPr>
          <w:rFonts w:eastAsia="Arial"/>
          <w:sz w:val="24"/>
          <w:szCs w:val="24"/>
        </w:rPr>
        <w:t xml:space="preserve">If cohorting is not possible, ensure residents with mpox maintain physical distancing from others, cover any skin lesions with clothing, bandages, or a sheet or gown and wear a well-fitting disposable mask over their nose and mouth in situations where they are unable to physically distance. </w:t>
      </w:r>
    </w:p>
    <w:p w14:paraId="5421B0EC" w14:textId="77777777" w:rsidR="00E00B4B" w:rsidRPr="00C96D88" w:rsidRDefault="00AC0FF3" w:rsidP="00580137">
      <w:pPr>
        <w:pStyle w:val="Bullet"/>
        <w:numPr>
          <w:ilvl w:val="1"/>
          <w:numId w:val="7"/>
        </w:numPr>
        <w:rPr>
          <w:rFonts w:eastAsia="Arial"/>
          <w:sz w:val="24"/>
          <w:szCs w:val="24"/>
        </w:rPr>
      </w:pPr>
      <w:r w:rsidRPr="00C96D88">
        <w:rPr>
          <w:rFonts w:eastAsia="Arial"/>
          <w:sz w:val="24"/>
          <w:szCs w:val="24"/>
        </w:rPr>
        <w:t xml:space="preserve">If required, multiple residents who test positive for mpox can stay in the same room. </w:t>
      </w:r>
    </w:p>
    <w:p w14:paraId="09346CCB" w14:textId="0F8A08E9" w:rsidR="005C675F" w:rsidRPr="00C96D88" w:rsidRDefault="00C96D88" w:rsidP="00C96D88">
      <w:pPr>
        <w:pStyle w:val="Bullet"/>
        <w:rPr>
          <w:rFonts w:eastAsia="Arial"/>
          <w:sz w:val="24"/>
          <w:szCs w:val="24"/>
        </w:rPr>
      </w:pPr>
      <w:r>
        <w:rPr>
          <w:rFonts w:eastAsia="Arial"/>
          <w:sz w:val="24"/>
          <w:szCs w:val="24"/>
        </w:rPr>
        <w:t>Recommend that</w:t>
      </w:r>
      <w:r w:rsidR="001E29F4" w:rsidRPr="00C96D88">
        <w:rPr>
          <w:rFonts w:eastAsia="Arial"/>
          <w:sz w:val="24"/>
          <w:szCs w:val="24"/>
        </w:rPr>
        <w:t xml:space="preserve"> a dedicated laundry space should be identified for residents in isolation</w:t>
      </w:r>
      <w:r w:rsidR="003D573F" w:rsidRPr="00C96D88">
        <w:rPr>
          <w:rFonts w:eastAsia="Arial"/>
          <w:sz w:val="24"/>
          <w:szCs w:val="24"/>
        </w:rPr>
        <w:t>,</w:t>
      </w:r>
      <w:r>
        <w:rPr>
          <w:rFonts w:eastAsia="Arial"/>
          <w:sz w:val="24"/>
          <w:szCs w:val="24"/>
        </w:rPr>
        <w:t xml:space="preserve"> and that</w:t>
      </w:r>
      <w:r w:rsidR="003D573F" w:rsidRPr="00C96D88">
        <w:rPr>
          <w:rFonts w:eastAsia="Arial"/>
          <w:sz w:val="24"/>
          <w:szCs w:val="24"/>
        </w:rPr>
        <w:t xml:space="preserve"> anyone handling laundry should wear appropriate PPE (as per</w:t>
      </w:r>
      <w:r w:rsidR="00B238D5" w:rsidRPr="00C96D88">
        <w:rPr>
          <w:rFonts w:eastAsia="Arial"/>
          <w:sz w:val="24"/>
          <w:szCs w:val="24"/>
        </w:rPr>
        <w:t xml:space="preserve"> advice in </w:t>
      </w:r>
      <w:hyperlink w:anchor="_Sex_on_premises" w:history="1">
        <w:r w:rsidR="00B238D5" w:rsidRPr="00C96D88">
          <w:rPr>
            <w:rStyle w:val="Hyperlink"/>
            <w:rFonts w:eastAsia="Arial" w:cs="Arial"/>
            <w:sz w:val="24"/>
            <w:szCs w:val="24"/>
          </w:rPr>
          <w:t>SOPV section</w:t>
        </w:r>
      </w:hyperlink>
      <w:r w:rsidR="00B238D5" w:rsidRPr="00C96D88">
        <w:rPr>
          <w:rFonts w:eastAsia="Arial"/>
          <w:sz w:val="24"/>
          <w:szCs w:val="24"/>
        </w:rPr>
        <w:t xml:space="preserve"> above</w:t>
      </w:r>
      <w:r w:rsidR="006578AF" w:rsidRPr="00C96D88">
        <w:rPr>
          <w:rFonts w:eastAsia="Arial"/>
          <w:sz w:val="24"/>
          <w:szCs w:val="24"/>
        </w:rPr>
        <w:t>)</w:t>
      </w:r>
      <w:r w:rsidR="00E00B4B" w:rsidRPr="00C96D88">
        <w:rPr>
          <w:rFonts w:eastAsia="Arial"/>
          <w:sz w:val="24"/>
          <w:szCs w:val="24"/>
        </w:rPr>
        <w:t xml:space="preserve"> and </w:t>
      </w:r>
      <w:r>
        <w:rPr>
          <w:rFonts w:eastAsia="Arial"/>
          <w:sz w:val="24"/>
          <w:szCs w:val="24"/>
        </w:rPr>
        <w:t xml:space="preserve">that </w:t>
      </w:r>
      <w:r w:rsidR="00E00B4B" w:rsidRPr="00C96D88">
        <w:rPr>
          <w:rFonts w:eastAsia="Arial"/>
          <w:sz w:val="24"/>
          <w:szCs w:val="24"/>
        </w:rPr>
        <w:t xml:space="preserve">the </w:t>
      </w:r>
      <w:r>
        <w:rPr>
          <w:rFonts w:eastAsia="Arial"/>
          <w:sz w:val="24"/>
          <w:szCs w:val="24"/>
        </w:rPr>
        <w:t>below</w:t>
      </w:r>
      <w:r w:rsidR="00E00B4B" w:rsidRPr="00C96D88">
        <w:rPr>
          <w:rFonts w:eastAsia="Arial"/>
          <w:sz w:val="24"/>
          <w:szCs w:val="24"/>
        </w:rPr>
        <w:t xml:space="preserve"> procedure for waste management </w:t>
      </w:r>
      <w:r>
        <w:rPr>
          <w:rFonts w:eastAsia="Arial"/>
          <w:sz w:val="24"/>
          <w:szCs w:val="24"/>
        </w:rPr>
        <w:t xml:space="preserve">be </w:t>
      </w:r>
      <w:r w:rsidR="00E00B4B" w:rsidRPr="00C96D88">
        <w:rPr>
          <w:rFonts w:eastAsia="Arial"/>
          <w:sz w:val="24"/>
          <w:szCs w:val="24"/>
        </w:rPr>
        <w:t>followed</w:t>
      </w:r>
      <w:r w:rsidR="002A400C" w:rsidRPr="00C96D88">
        <w:rPr>
          <w:rFonts w:eastAsia="Arial"/>
          <w:sz w:val="24"/>
          <w:szCs w:val="24"/>
        </w:rPr>
        <w:t xml:space="preserve">: </w:t>
      </w:r>
    </w:p>
    <w:p w14:paraId="71629018" w14:textId="4B1AC61D" w:rsidR="002A400C" w:rsidRPr="00C96D88" w:rsidRDefault="002A400C" w:rsidP="00580137">
      <w:pPr>
        <w:pStyle w:val="Bullet"/>
        <w:numPr>
          <w:ilvl w:val="1"/>
          <w:numId w:val="7"/>
        </w:numPr>
        <w:rPr>
          <w:rFonts w:eastAsia="Arial"/>
          <w:sz w:val="24"/>
          <w:szCs w:val="24"/>
        </w:rPr>
      </w:pPr>
      <w:r w:rsidRPr="00C96D88">
        <w:rPr>
          <w:rFonts w:eastAsia="Arial"/>
          <w:sz w:val="24"/>
          <w:szCs w:val="24"/>
        </w:rPr>
        <w:t xml:space="preserve">Use a plastic bag to contain all the waste in the infected person’s area, then tie the bag off and directly dispose of it into the general waste stream (not recycling). </w:t>
      </w:r>
    </w:p>
    <w:p w14:paraId="72B673DF" w14:textId="6945F451" w:rsidR="002A400C" w:rsidRPr="00C96D88" w:rsidRDefault="00C96D88" w:rsidP="00580137">
      <w:pPr>
        <w:pStyle w:val="Bullet"/>
        <w:numPr>
          <w:ilvl w:val="1"/>
          <w:numId w:val="7"/>
        </w:numPr>
        <w:rPr>
          <w:rFonts w:eastAsia="Arial"/>
          <w:sz w:val="24"/>
          <w:szCs w:val="24"/>
        </w:rPr>
      </w:pPr>
      <w:r>
        <w:rPr>
          <w:rFonts w:eastAsia="Arial"/>
          <w:sz w:val="24"/>
          <w:szCs w:val="24"/>
        </w:rPr>
        <w:t>Perform hand hygiene</w:t>
      </w:r>
      <w:r w:rsidR="002A400C" w:rsidRPr="00C96D88">
        <w:rPr>
          <w:rFonts w:eastAsia="Arial"/>
          <w:sz w:val="24"/>
          <w:szCs w:val="24"/>
        </w:rPr>
        <w:t xml:space="preserve"> immediately after disposing of waste.</w:t>
      </w:r>
    </w:p>
    <w:p w14:paraId="611D051B" w14:textId="26BC25AD" w:rsidR="00AC0FF3" w:rsidRPr="00C96D88" w:rsidRDefault="00C96D88" w:rsidP="00C96D88">
      <w:pPr>
        <w:pStyle w:val="Bullet"/>
        <w:rPr>
          <w:rFonts w:eastAsia="Arial"/>
          <w:sz w:val="24"/>
          <w:szCs w:val="24"/>
        </w:rPr>
      </w:pPr>
      <w:r>
        <w:rPr>
          <w:rFonts w:eastAsia="Arial"/>
          <w:sz w:val="24"/>
          <w:szCs w:val="24"/>
        </w:rPr>
        <w:lastRenderedPageBreak/>
        <w:t>Recommend that</w:t>
      </w:r>
      <w:r w:rsidR="00AC0FF3" w:rsidRPr="00C96D88">
        <w:rPr>
          <w:rFonts w:eastAsia="Arial"/>
          <w:sz w:val="24"/>
          <w:szCs w:val="24"/>
        </w:rPr>
        <w:t xml:space="preserve"> the number of staff engaging with cases is reduced to those essential for operations or care.</w:t>
      </w:r>
    </w:p>
    <w:p w14:paraId="3159D72B" w14:textId="46D67B6F" w:rsidR="00AC0FF3" w:rsidRPr="00C96D88" w:rsidRDefault="00C96D88" w:rsidP="00C96D88">
      <w:pPr>
        <w:pStyle w:val="Bullet"/>
        <w:rPr>
          <w:rFonts w:eastAsia="Arial"/>
          <w:sz w:val="24"/>
          <w:szCs w:val="24"/>
        </w:rPr>
      </w:pPr>
      <w:r>
        <w:rPr>
          <w:rFonts w:eastAsia="Arial"/>
          <w:sz w:val="24"/>
          <w:szCs w:val="24"/>
        </w:rPr>
        <w:t>Direct s</w:t>
      </w:r>
      <w:r w:rsidR="00AC0FF3" w:rsidRPr="00C96D88">
        <w:rPr>
          <w:rFonts w:eastAsia="Arial"/>
          <w:sz w:val="24"/>
          <w:szCs w:val="24"/>
        </w:rPr>
        <w:t xml:space="preserve">taff and volunteers who test positive </w:t>
      </w:r>
      <w:r>
        <w:rPr>
          <w:rFonts w:eastAsia="Arial"/>
          <w:sz w:val="24"/>
          <w:szCs w:val="24"/>
        </w:rPr>
        <w:t>to follow the same</w:t>
      </w:r>
      <w:r w:rsidR="00AC0FF3" w:rsidRPr="00C96D88">
        <w:rPr>
          <w:rFonts w:eastAsia="Arial"/>
          <w:sz w:val="24"/>
          <w:szCs w:val="24"/>
        </w:rPr>
        <w:t xml:space="preserve"> advice for</w:t>
      </w:r>
      <w:r>
        <w:rPr>
          <w:rFonts w:eastAsia="Arial"/>
          <w:sz w:val="24"/>
          <w:szCs w:val="24"/>
        </w:rPr>
        <w:t xml:space="preserve"> existing</w:t>
      </w:r>
      <w:r w:rsidR="00AC0FF3" w:rsidRPr="00C96D88">
        <w:rPr>
          <w:rFonts w:eastAsia="Arial"/>
          <w:sz w:val="24"/>
          <w:szCs w:val="24"/>
        </w:rPr>
        <w:t xml:space="preserve"> cases. If there are workforce shortage concerns, a risk assessment for workplace attendance may be undertaken by a PHU on case-by-case basis. </w:t>
      </w:r>
    </w:p>
    <w:p w14:paraId="7D213C50" w14:textId="586DDDFA" w:rsidR="004F4B90" w:rsidRDefault="00C96D88" w:rsidP="004F4B90">
      <w:pPr>
        <w:pStyle w:val="Bullet"/>
        <w:rPr>
          <w:rFonts w:eastAsia="Arial"/>
          <w:sz w:val="24"/>
          <w:szCs w:val="24"/>
        </w:rPr>
      </w:pPr>
      <w:r>
        <w:rPr>
          <w:rFonts w:eastAsia="Arial"/>
          <w:sz w:val="24"/>
          <w:szCs w:val="24"/>
        </w:rPr>
        <w:t>Consider recommending v</w:t>
      </w:r>
      <w:r w:rsidR="00AC0FF3" w:rsidRPr="00C96D88">
        <w:rPr>
          <w:rFonts w:eastAsia="Arial"/>
          <w:sz w:val="24"/>
          <w:szCs w:val="24"/>
        </w:rPr>
        <w:t>accination on a case-by-case basis</w:t>
      </w:r>
      <w:r>
        <w:rPr>
          <w:rFonts w:eastAsia="Arial"/>
          <w:sz w:val="24"/>
          <w:szCs w:val="24"/>
        </w:rPr>
        <w:t>,</w:t>
      </w:r>
      <w:r w:rsidR="00AC0FF3" w:rsidRPr="00C96D88">
        <w:rPr>
          <w:rFonts w:eastAsia="Arial"/>
          <w:sz w:val="24"/>
          <w:szCs w:val="24"/>
        </w:rPr>
        <w:t xml:space="preserve"> including PEPV and targeted PPV for certain groups within the facility.</w:t>
      </w:r>
    </w:p>
    <w:p w14:paraId="3768817E" w14:textId="7D7C42D6" w:rsidR="00AC0FF3" w:rsidRPr="00AA0BCB" w:rsidRDefault="00AC0FF3" w:rsidP="0059703D">
      <w:pPr>
        <w:pStyle w:val="Heading2"/>
        <w:rPr>
          <w:rFonts w:eastAsia="Arial"/>
        </w:rPr>
      </w:pPr>
      <w:bookmarkStart w:id="104" w:name="_Toc122504432"/>
      <w:bookmarkStart w:id="105" w:name="_Toc179789927"/>
      <w:r w:rsidRPr="00AA0BCB">
        <w:rPr>
          <w:rFonts w:eastAsia="Arial"/>
        </w:rPr>
        <w:t>Aboriginal and Torres Strait Islander Communities</w:t>
      </w:r>
      <w:bookmarkEnd w:id="104"/>
      <w:bookmarkEnd w:id="105"/>
    </w:p>
    <w:p w14:paraId="30A02776" w14:textId="13EE1959" w:rsidR="00770FA6" w:rsidRPr="00A02ABC" w:rsidRDefault="00770FA6" w:rsidP="005D13F4">
      <w:r w:rsidRPr="00770FA6">
        <w:t xml:space="preserve">If introduction of mpox occurs in an Aboriginal and Torres Strait Islander community, the risk of mpox transmission may be higher than the general community, due to inadequate and overcrowded housing. For this reason, a low threshold should be used to initiate disease control measures, including consideration of communications and broader vaccination strategies. PHUs may consider targeted action to all community members in a remote Aboriginal or Torres Strait Islander community if supported by the epidemiological context. The nature of any action will depend on factors including the size and remoteness of the community. Community engagement should be central to any community-based </w:t>
      </w:r>
      <w:r w:rsidR="007000F9" w:rsidRPr="00770FA6">
        <w:t>response</w:t>
      </w:r>
      <w:r w:rsidR="007000F9">
        <w:t xml:space="preserve"> and</w:t>
      </w:r>
      <w:r w:rsidRPr="00770FA6">
        <w:t xml:space="preserve"> should continue throughout implementation to ensure actions are culturally appropriate</w:t>
      </w:r>
      <w:r>
        <w:t xml:space="preserve">. </w:t>
      </w:r>
    </w:p>
    <w:p w14:paraId="37463B86" w14:textId="7DEFDA2C" w:rsidR="00473B2E" w:rsidRDefault="00417F2F" w:rsidP="00770FA6">
      <w:pPr>
        <w:pStyle w:val="Heading1"/>
      </w:pPr>
      <w:bookmarkStart w:id="106" w:name="_Toc179789928"/>
      <w:r>
        <w:lastRenderedPageBreak/>
        <w:t xml:space="preserve">13. </w:t>
      </w:r>
      <w:bookmarkStart w:id="107" w:name="_Toc240025906"/>
      <w:bookmarkStart w:id="108" w:name="_Toc14850683"/>
      <w:bookmarkStart w:id="109" w:name="_Toc1022539643"/>
      <w:bookmarkStart w:id="110" w:name="_Toc1685115981"/>
      <w:bookmarkStart w:id="111" w:name="_Toc122504434"/>
      <w:r w:rsidR="00473B2E" w:rsidRPr="00A02ABC">
        <w:t>References</w:t>
      </w:r>
      <w:bookmarkEnd w:id="106"/>
      <w:bookmarkEnd w:id="107"/>
      <w:bookmarkEnd w:id="108"/>
      <w:bookmarkEnd w:id="109"/>
      <w:bookmarkEnd w:id="110"/>
      <w:bookmarkEnd w:id="111"/>
    </w:p>
    <w:p w14:paraId="38AF31C8" w14:textId="71B6B650" w:rsidR="00DF157E" w:rsidRPr="00492E29" w:rsidRDefault="00DF157E" w:rsidP="00DF157E">
      <w:pPr>
        <w:pStyle w:val="EndNoteBibliography"/>
        <w:spacing w:after="0"/>
        <w:rPr>
          <w:rFonts w:ascii="Arial" w:hAnsi="Arial" w:cs="Arial"/>
          <w:sz w:val="22"/>
          <w:szCs w:val="22"/>
          <w:lang w:val="en-AU"/>
        </w:rPr>
      </w:pPr>
      <w:bookmarkStart w:id="112" w:name="_ENREF_1"/>
      <w:r w:rsidRPr="00492E29">
        <w:rPr>
          <w:rFonts w:ascii="Arial" w:hAnsi="Arial" w:cs="Arial"/>
          <w:sz w:val="22"/>
          <w:szCs w:val="22"/>
          <w:lang w:val="en-AU"/>
        </w:rPr>
        <w:t>1.</w:t>
      </w:r>
      <w:r w:rsidRPr="00492E29">
        <w:rPr>
          <w:rFonts w:ascii="Arial" w:hAnsi="Arial" w:cs="Arial"/>
          <w:sz w:val="22"/>
          <w:szCs w:val="22"/>
          <w:lang w:val="en-AU"/>
        </w:rPr>
        <w:tab/>
        <w:t>Sah R, Padhi BK, Siddiq A, Abdelaal A, Reda A, Ismail Lashin B, et al. Public Health Emergency of International Concern declared by the World Health Organization for Monkeypox. Global Security: Health, Science and Policy. 2022</w:t>
      </w:r>
      <w:r w:rsidR="00A32FE6" w:rsidRPr="00492E29">
        <w:rPr>
          <w:rFonts w:ascii="Arial" w:hAnsi="Arial" w:cs="Arial"/>
          <w:sz w:val="22"/>
          <w:szCs w:val="22"/>
          <w:lang w:val="en-AU"/>
        </w:rPr>
        <w:t xml:space="preserve"> Sep 20</w:t>
      </w:r>
      <w:r w:rsidRPr="00492E29">
        <w:rPr>
          <w:rFonts w:ascii="Arial" w:hAnsi="Arial" w:cs="Arial"/>
          <w:sz w:val="22"/>
          <w:szCs w:val="22"/>
          <w:lang w:val="en-AU"/>
        </w:rPr>
        <w:t>;7(1):51-</w:t>
      </w:r>
      <w:r w:rsidR="002F0184" w:rsidRPr="00492E29">
        <w:rPr>
          <w:rFonts w:ascii="Arial" w:hAnsi="Arial" w:cs="Arial"/>
          <w:sz w:val="22"/>
          <w:szCs w:val="22"/>
          <w:lang w:val="en-AU"/>
        </w:rPr>
        <w:t>5</w:t>
      </w:r>
      <w:r w:rsidRPr="00492E29">
        <w:rPr>
          <w:rFonts w:ascii="Arial" w:hAnsi="Arial" w:cs="Arial"/>
          <w:sz w:val="22"/>
          <w:szCs w:val="22"/>
          <w:lang w:val="en-AU"/>
        </w:rPr>
        <w:t>6.</w:t>
      </w:r>
      <w:bookmarkEnd w:id="112"/>
    </w:p>
    <w:p w14:paraId="341599CD" w14:textId="5A7B779A" w:rsidR="00DF157E" w:rsidRPr="00492E29" w:rsidRDefault="00DF157E" w:rsidP="00DF157E">
      <w:pPr>
        <w:pStyle w:val="EndNoteBibliography"/>
        <w:spacing w:after="0"/>
        <w:rPr>
          <w:rFonts w:ascii="Arial" w:hAnsi="Arial" w:cs="Arial"/>
          <w:sz w:val="22"/>
          <w:szCs w:val="22"/>
          <w:lang w:val="en-AU"/>
        </w:rPr>
      </w:pPr>
      <w:bookmarkStart w:id="113" w:name="_ENREF_2"/>
      <w:r w:rsidRPr="00492E29">
        <w:rPr>
          <w:rFonts w:ascii="Arial" w:hAnsi="Arial" w:cs="Arial"/>
          <w:sz w:val="22"/>
          <w:szCs w:val="22"/>
          <w:lang w:val="en-AU"/>
        </w:rPr>
        <w:t>2.</w:t>
      </w:r>
      <w:r w:rsidRPr="00492E29">
        <w:rPr>
          <w:rFonts w:ascii="Arial" w:hAnsi="Arial" w:cs="Arial"/>
          <w:sz w:val="22"/>
          <w:szCs w:val="22"/>
          <w:lang w:val="en-AU"/>
        </w:rPr>
        <w:tab/>
        <w:t>Estep RD, Messaoudi I, O'Connor MA, Li H, Sprague J, Barron A, et al. Deletion of the monkeypox virus inhibitor of complement enzymes locus impacts the adaptive immune response to monkeypox virus in a nonhuman primate model of infection. J Virol. 2011</w:t>
      </w:r>
      <w:r w:rsidR="0085161E" w:rsidRPr="00492E29">
        <w:rPr>
          <w:rFonts w:ascii="Arial" w:hAnsi="Arial" w:cs="Arial"/>
          <w:sz w:val="22"/>
          <w:szCs w:val="22"/>
          <w:lang w:val="en-AU"/>
        </w:rPr>
        <w:t xml:space="preserve"> Jul 13</w:t>
      </w:r>
      <w:r w:rsidRPr="00492E29">
        <w:rPr>
          <w:rFonts w:ascii="Arial" w:hAnsi="Arial" w:cs="Arial"/>
          <w:sz w:val="22"/>
          <w:szCs w:val="22"/>
          <w:lang w:val="en-AU"/>
        </w:rPr>
        <w:t>;85(18):9527-42.</w:t>
      </w:r>
      <w:bookmarkEnd w:id="113"/>
    </w:p>
    <w:p w14:paraId="3BBA26A3" w14:textId="75B8C180"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3.</w:t>
      </w:r>
      <w:bookmarkStart w:id="114" w:name="_ENREF_3"/>
      <w:r w:rsidRPr="00492E29">
        <w:rPr>
          <w:rFonts w:ascii="Arial" w:hAnsi="Arial" w:cs="Arial"/>
          <w:sz w:val="22"/>
          <w:szCs w:val="22"/>
          <w:lang w:val="en-AU"/>
        </w:rPr>
        <w:tab/>
        <w:t>World Health Organization</w:t>
      </w:r>
      <w:r w:rsidR="00E774C8" w:rsidRPr="00492E29">
        <w:rPr>
          <w:rFonts w:ascii="Arial" w:hAnsi="Arial" w:cs="Arial"/>
          <w:sz w:val="22"/>
          <w:szCs w:val="22"/>
          <w:lang w:val="en-AU"/>
        </w:rPr>
        <w:t xml:space="preserve"> (WHO)</w:t>
      </w:r>
      <w:r w:rsidRPr="00492E29">
        <w:rPr>
          <w:rFonts w:ascii="Arial" w:hAnsi="Arial" w:cs="Arial"/>
          <w:sz w:val="22"/>
          <w:szCs w:val="22"/>
          <w:lang w:val="en-AU"/>
        </w:rPr>
        <w:t>. Monkeypox: experts give virus variants new names [News Release]. Geneva</w:t>
      </w:r>
      <w:r w:rsidR="003365E5" w:rsidRPr="00492E29">
        <w:rPr>
          <w:rFonts w:ascii="Arial" w:hAnsi="Arial" w:cs="Arial"/>
          <w:sz w:val="22"/>
          <w:szCs w:val="22"/>
          <w:lang w:val="en-AU"/>
        </w:rPr>
        <w:t>;</w:t>
      </w:r>
      <w:r w:rsidR="00E774C8" w:rsidRPr="00492E29">
        <w:rPr>
          <w:rFonts w:ascii="Arial" w:hAnsi="Arial" w:cs="Arial"/>
          <w:sz w:val="22"/>
          <w:szCs w:val="22"/>
          <w:lang w:val="en-AU"/>
        </w:rPr>
        <w:t xml:space="preserve"> </w:t>
      </w:r>
      <w:r w:rsidRPr="00492E29">
        <w:rPr>
          <w:rFonts w:ascii="Arial" w:hAnsi="Arial" w:cs="Arial"/>
          <w:sz w:val="22"/>
          <w:szCs w:val="22"/>
          <w:lang w:val="en-AU"/>
        </w:rPr>
        <w:t xml:space="preserve">2022 </w:t>
      </w:r>
      <w:r w:rsidR="00A760BD" w:rsidRPr="00492E29">
        <w:rPr>
          <w:rFonts w:ascii="Arial" w:hAnsi="Arial" w:cs="Arial"/>
          <w:sz w:val="22"/>
          <w:szCs w:val="22"/>
          <w:lang w:val="en-AU"/>
        </w:rPr>
        <w:t>Aug 12</w:t>
      </w:r>
      <w:r w:rsidR="00E774C8" w:rsidRPr="00492E29">
        <w:rPr>
          <w:rFonts w:ascii="Arial" w:hAnsi="Arial" w:cs="Arial"/>
          <w:sz w:val="22"/>
          <w:szCs w:val="22"/>
          <w:lang w:val="en-AU"/>
        </w:rPr>
        <w:t xml:space="preserve">. </w:t>
      </w:r>
      <w:r w:rsidRPr="00492E29">
        <w:rPr>
          <w:rFonts w:ascii="Arial" w:hAnsi="Arial" w:cs="Arial"/>
          <w:sz w:val="22"/>
          <w:szCs w:val="22"/>
          <w:lang w:val="en-AU"/>
        </w:rPr>
        <w:t>Available from:</w:t>
      </w:r>
      <w:r w:rsidRPr="00492E29">
        <w:rPr>
          <w:rFonts w:asciiTheme="minorHAnsi" w:hAnsiTheme="minorHAnsi" w:cstheme="minorHAnsi"/>
          <w:sz w:val="22"/>
          <w:szCs w:val="22"/>
          <w:lang w:val="en-AU"/>
        </w:rPr>
        <w:t xml:space="preserve"> </w:t>
      </w:r>
      <w:hyperlink r:id="rId37" w:history="1">
        <w:r w:rsidRPr="00492E29">
          <w:rPr>
            <w:rStyle w:val="Hyperlink"/>
            <w:rFonts w:asciiTheme="minorHAnsi" w:eastAsiaTheme="majorEastAsia" w:hAnsiTheme="minorHAnsi" w:cstheme="minorHAnsi"/>
            <w:sz w:val="22"/>
            <w:szCs w:val="22"/>
            <w:lang w:val="en-AU"/>
          </w:rPr>
          <w:t>https://www.who.int/news/item/12-08-2022-monkeypox--experts-give-virus-variants-new-names</w:t>
        </w:r>
      </w:hyperlink>
      <w:r w:rsidRPr="00492E29">
        <w:rPr>
          <w:rFonts w:asciiTheme="minorHAnsi" w:hAnsiTheme="minorHAnsi" w:cstheme="minorHAnsi"/>
          <w:sz w:val="22"/>
          <w:szCs w:val="22"/>
          <w:lang w:val="en-AU"/>
        </w:rPr>
        <w:t>.</w:t>
      </w:r>
      <w:bookmarkEnd w:id="114"/>
    </w:p>
    <w:p w14:paraId="6F691AE5" w14:textId="1894ABD6"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4. </w:t>
      </w:r>
      <w:r w:rsidR="00EB4036" w:rsidRPr="00492E29">
        <w:rPr>
          <w:lang w:val="en-AU"/>
        </w:rPr>
        <w:tab/>
      </w:r>
      <w:r w:rsidRPr="00492E29">
        <w:rPr>
          <w:rFonts w:ascii="Arial" w:hAnsi="Arial" w:cs="Arial"/>
          <w:sz w:val="22"/>
          <w:szCs w:val="22"/>
          <w:lang w:val="en-AU"/>
        </w:rPr>
        <w:t>World Health Organization (WHO). Diease Outbreak News: Mpox - Democratic Republic of the Congo [Internet]. Geneva</w:t>
      </w:r>
      <w:r w:rsidR="00E774C8" w:rsidRPr="00492E29">
        <w:rPr>
          <w:rFonts w:ascii="Arial" w:hAnsi="Arial" w:cs="Arial"/>
          <w:sz w:val="22"/>
          <w:szCs w:val="22"/>
          <w:lang w:val="en-AU"/>
        </w:rPr>
        <w:t xml:space="preserve">; </w:t>
      </w:r>
      <w:r w:rsidRPr="00492E29">
        <w:rPr>
          <w:rFonts w:ascii="Arial" w:hAnsi="Arial" w:cs="Arial"/>
          <w:sz w:val="22"/>
          <w:szCs w:val="22"/>
          <w:lang w:val="en-AU"/>
        </w:rPr>
        <w:t>2024</w:t>
      </w:r>
      <w:r w:rsidR="00E774C8" w:rsidRPr="00492E29">
        <w:rPr>
          <w:rFonts w:ascii="Arial" w:hAnsi="Arial" w:cs="Arial"/>
          <w:sz w:val="22"/>
          <w:szCs w:val="22"/>
          <w:lang w:val="en-AU"/>
        </w:rPr>
        <w:t xml:space="preserve"> Jun 14</w:t>
      </w:r>
      <w:r w:rsidRPr="00492E29">
        <w:rPr>
          <w:rFonts w:ascii="Arial" w:hAnsi="Arial" w:cs="Arial"/>
          <w:sz w:val="22"/>
          <w:szCs w:val="22"/>
          <w:lang w:val="en-AU"/>
        </w:rPr>
        <w:t xml:space="preserve">. Available from: </w:t>
      </w:r>
      <w:hyperlink r:id="rId38">
        <w:r w:rsidRPr="00492E29">
          <w:rPr>
            <w:rStyle w:val="Hyperlink"/>
            <w:rFonts w:ascii="Arial" w:hAnsi="Arial" w:cs="Arial"/>
            <w:sz w:val="22"/>
            <w:szCs w:val="22"/>
            <w:lang w:val="en-AU"/>
          </w:rPr>
          <w:t>https://www.who.int/emergencies/disease-outbreak-news/item/2024-DON522</w:t>
        </w:r>
      </w:hyperlink>
      <w:r w:rsidRPr="00492E29">
        <w:rPr>
          <w:rFonts w:ascii="Arial" w:hAnsi="Arial" w:cs="Arial"/>
          <w:sz w:val="22"/>
          <w:szCs w:val="22"/>
          <w:lang w:val="en-AU"/>
        </w:rPr>
        <w:t xml:space="preserve"> </w:t>
      </w:r>
    </w:p>
    <w:p w14:paraId="2E39C1AC" w14:textId="34247215" w:rsidR="00DF157E" w:rsidRPr="00492E29" w:rsidRDefault="00DF157E" w:rsidP="00DF157E">
      <w:pPr>
        <w:pStyle w:val="EndNoteBibliography"/>
        <w:spacing w:after="0"/>
        <w:rPr>
          <w:rFonts w:asciiTheme="minorHAnsi" w:hAnsiTheme="minorHAnsi" w:cstheme="minorHAnsi"/>
          <w:sz w:val="22"/>
          <w:szCs w:val="22"/>
          <w:lang w:val="en-AU"/>
        </w:rPr>
      </w:pPr>
      <w:r w:rsidRPr="00492E29">
        <w:rPr>
          <w:rFonts w:ascii="Arial" w:hAnsi="Arial" w:cs="Arial"/>
          <w:sz w:val="22"/>
          <w:szCs w:val="22"/>
          <w:lang w:val="en-AU"/>
        </w:rPr>
        <w:t xml:space="preserve">5. </w:t>
      </w:r>
      <w:r w:rsidR="00EB4036" w:rsidRPr="00492E29">
        <w:rPr>
          <w:lang w:val="en-AU"/>
        </w:rPr>
        <w:tab/>
      </w:r>
      <w:r w:rsidRPr="00492E29">
        <w:rPr>
          <w:rFonts w:ascii="Arial" w:hAnsi="Arial" w:cs="Arial"/>
          <w:sz w:val="22"/>
          <w:szCs w:val="22"/>
          <w:lang w:val="en-AU"/>
        </w:rPr>
        <w:t>World Health Organization</w:t>
      </w:r>
      <w:r w:rsidR="00C30477" w:rsidRPr="00492E29">
        <w:rPr>
          <w:rFonts w:ascii="Arial" w:hAnsi="Arial" w:cs="Arial"/>
          <w:sz w:val="22"/>
          <w:szCs w:val="22"/>
          <w:lang w:val="en-AU"/>
        </w:rPr>
        <w:t xml:space="preserve"> (WHO)</w:t>
      </w:r>
      <w:r w:rsidRPr="00492E29">
        <w:rPr>
          <w:rFonts w:ascii="Arial" w:hAnsi="Arial" w:cs="Arial"/>
          <w:sz w:val="22"/>
          <w:szCs w:val="22"/>
          <w:lang w:val="en-AU"/>
        </w:rPr>
        <w:t xml:space="preserve">. </w:t>
      </w:r>
      <w:r w:rsidR="00EE031F" w:rsidRPr="00492E29">
        <w:rPr>
          <w:rFonts w:ascii="Arial" w:hAnsi="Arial" w:cs="Arial"/>
          <w:sz w:val="22"/>
          <w:szCs w:val="22"/>
          <w:lang w:val="en-AU"/>
        </w:rPr>
        <w:t>Mpox</w:t>
      </w:r>
      <w:r w:rsidRPr="00492E29">
        <w:rPr>
          <w:rFonts w:ascii="Arial" w:hAnsi="Arial" w:cs="Arial"/>
          <w:sz w:val="22"/>
          <w:szCs w:val="22"/>
          <w:lang w:val="en-AU"/>
        </w:rPr>
        <w:t xml:space="preserve"> </w:t>
      </w:r>
      <w:r w:rsidR="007600E3" w:rsidRPr="00492E29">
        <w:rPr>
          <w:rFonts w:ascii="Arial" w:hAnsi="Arial" w:cs="Arial"/>
          <w:sz w:val="22"/>
          <w:szCs w:val="22"/>
          <w:lang w:val="en-AU"/>
        </w:rPr>
        <w:t>[Internet]</w:t>
      </w:r>
      <w:r w:rsidR="008C54A6" w:rsidRPr="00492E29">
        <w:rPr>
          <w:rFonts w:ascii="Arial" w:hAnsi="Arial" w:cs="Arial"/>
          <w:sz w:val="22"/>
          <w:szCs w:val="22"/>
          <w:lang w:val="en-AU"/>
        </w:rPr>
        <w:t>.</w:t>
      </w:r>
      <w:r w:rsidR="007600E3" w:rsidRPr="00492E29">
        <w:rPr>
          <w:rFonts w:ascii="Arial" w:hAnsi="Arial" w:cs="Arial"/>
          <w:sz w:val="22"/>
          <w:szCs w:val="22"/>
          <w:lang w:val="en-AU"/>
        </w:rPr>
        <w:t xml:space="preserve"> </w:t>
      </w:r>
      <w:r w:rsidR="005404F9" w:rsidRPr="00492E29">
        <w:rPr>
          <w:rFonts w:ascii="Arial" w:hAnsi="Arial" w:cs="Arial"/>
          <w:sz w:val="22"/>
          <w:szCs w:val="22"/>
          <w:lang w:val="en-AU"/>
        </w:rPr>
        <w:t>[place unknown</w:t>
      </w:r>
      <w:r w:rsidR="008C54A6" w:rsidRPr="00492E29">
        <w:rPr>
          <w:rFonts w:ascii="Arial" w:hAnsi="Arial" w:cs="Arial"/>
          <w:sz w:val="22"/>
          <w:szCs w:val="22"/>
          <w:lang w:val="en-AU"/>
        </w:rPr>
        <w:t>] WHO;</w:t>
      </w:r>
      <w:r w:rsidRPr="00492E29">
        <w:rPr>
          <w:rFonts w:ascii="Arial" w:hAnsi="Arial" w:cs="Arial"/>
          <w:sz w:val="22"/>
          <w:szCs w:val="22"/>
          <w:lang w:val="en-AU"/>
        </w:rPr>
        <w:t>2022</w:t>
      </w:r>
      <w:r w:rsidR="008C54A6" w:rsidRPr="00492E29">
        <w:rPr>
          <w:rFonts w:ascii="Arial" w:hAnsi="Arial" w:cs="Arial"/>
          <w:sz w:val="22"/>
          <w:szCs w:val="22"/>
          <w:lang w:val="en-AU"/>
        </w:rPr>
        <w:t xml:space="preserve"> [</w:t>
      </w:r>
      <w:r w:rsidR="00C668C2" w:rsidRPr="00492E29">
        <w:rPr>
          <w:rFonts w:ascii="Arial" w:hAnsi="Arial" w:cs="Arial"/>
          <w:sz w:val="22"/>
          <w:szCs w:val="22"/>
          <w:lang w:val="en-AU"/>
        </w:rPr>
        <w:t>updated 2024 Aug 26]</w:t>
      </w:r>
      <w:r w:rsidRPr="00492E29">
        <w:rPr>
          <w:rFonts w:ascii="Arial" w:hAnsi="Arial" w:cs="Arial"/>
          <w:sz w:val="22"/>
          <w:szCs w:val="22"/>
          <w:lang w:val="en-AU"/>
        </w:rPr>
        <w:t xml:space="preserve"> Available from: </w:t>
      </w:r>
      <w:hyperlink r:id="rId39">
        <w:r w:rsidRPr="00492E29">
          <w:rPr>
            <w:rStyle w:val="Hyperlink"/>
            <w:rFonts w:asciiTheme="minorHAnsi" w:eastAsiaTheme="majorEastAsia" w:hAnsiTheme="minorHAnsi" w:cstheme="minorHAnsi"/>
            <w:sz w:val="22"/>
            <w:szCs w:val="22"/>
            <w:lang w:val="en-AU"/>
          </w:rPr>
          <w:t>https://www.who.int/news-room/fact-sheets/detail/monkeypox</w:t>
        </w:r>
      </w:hyperlink>
      <w:r w:rsidRPr="00492E29">
        <w:rPr>
          <w:rFonts w:asciiTheme="minorHAnsi" w:hAnsiTheme="minorHAnsi" w:cstheme="minorHAnsi"/>
          <w:sz w:val="22"/>
          <w:szCs w:val="22"/>
          <w:lang w:val="en-AU"/>
        </w:rPr>
        <w:t>.</w:t>
      </w:r>
    </w:p>
    <w:p w14:paraId="78C7AE56" w14:textId="18DD6929"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6. </w:t>
      </w:r>
      <w:r w:rsidR="00EB4036" w:rsidRPr="00492E29">
        <w:rPr>
          <w:lang w:val="en-AU"/>
        </w:rPr>
        <w:tab/>
      </w:r>
      <w:r w:rsidRPr="00492E29">
        <w:rPr>
          <w:rFonts w:ascii="Arial" w:hAnsi="Arial" w:cs="Arial"/>
          <w:sz w:val="22"/>
          <w:szCs w:val="22"/>
          <w:lang w:val="en-AU"/>
        </w:rPr>
        <w:t>Alakunle E, Moens U, Nchinda G, Okeke MI. Monkeypox Virus in Nigeria: Infection Biology, Epidemiology, and Evolution. Viruses. 2020</w:t>
      </w:r>
      <w:r w:rsidR="000C093F" w:rsidRPr="00492E29">
        <w:rPr>
          <w:rFonts w:ascii="Arial" w:hAnsi="Arial" w:cs="Arial"/>
          <w:sz w:val="22"/>
          <w:szCs w:val="22"/>
          <w:lang w:val="en-AU"/>
        </w:rPr>
        <w:t xml:space="preserve"> Nov</w:t>
      </w:r>
      <w:r w:rsidR="00B74692" w:rsidRPr="00492E29">
        <w:rPr>
          <w:rFonts w:ascii="Arial" w:hAnsi="Arial" w:cs="Arial"/>
          <w:sz w:val="22"/>
          <w:szCs w:val="22"/>
          <w:lang w:val="en-AU"/>
        </w:rPr>
        <w:t xml:space="preserve"> 5</w:t>
      </w:r>
      <w:r w:rsidRPr="00492E29">
        <w:rPr>
          <w:rFonts w:ascii="Arial" w:hAnsi="Arial" w:cs="Arial"/>
          <w:sz w:val="22"/>
          <w:szCs w:val="22"/>
          <w:lang w:val="en-AU"/>
        </w:rPr>
        <w:t>;12(11)</w:t>
      </w:r>
      <w:r w:rsidR="00C34446" w:rsidRPr="00492E29">
        <w:rPr>
          <w:rFonts w:ascii="Arial" w:hAnsi="Arial" w:cs="Arial"/>
          <w:sz w:val="22"/>
          <w:szCs w:val="22"/>
          <w:lang w:val="en-AU"/>
        </w:rPr>
        <w:t>:</w:t>
      </w:r>
      <w:r w:rsidR="00E1717E" w:rsidRPr="00492E29">
        <w:rPr>
          <w:rFonts w:ascii="Arial" w:hAnsi="Arial" w:cs="Arial"/>
          <w:sz w:val="22"/>
          <w:szCs w:val="22"/>
          <w:lang w:val="en-AU"/>
        </w:rPr>
        <w:t>1257</w:t>
      </w:r>
      <w:r w:rsidRPr="00492E29">
        <w:rPr>
          <w:rFonts w:ascii="Arial" w:hAnsi="Arial" w:cs="Arial"/>
          <w:sz w:val="22"/>
          <w:szCs w:val="22"/>
          <w:lang w:val="en-AU"/>
        </w:rPr>
        <w:t>.</w:t>
      </w:r>
    </w:p>
    <w:p w14:paraId="1F7804B1" w14:textId="259FE7B6" w:rsidR="00DF157E" w:rsidRPr="00492E29" w:rsidRDefault="00DF157E" w:rsidP="00DF157E">
      <w:pPr>
        <w:pStyle w:val="EndNoteBibliography"/>
        <w:spacing w:after="0"/>
        <w:rPr>
          <w:rFonts w:ascii="Arial" w:hAnsi="Arial" w:cs="Arial"/>
          <w:sz w:val="22"/>
          <w:szCs w:val="22"/>
          <w:lang w:val="en-AU"/>
        </w:rPr>
      </w:pPr>
      <w:bookmarkStart w:id="115" w:name="_ENREF_6"/>
      <w:r w:rsidRPr="00492E29">
        <w:rPr>
          <w:rFonts w:ascii="Arial" w:hAnsi="Arial" w:cs="Arial"/>
          <w:sz w:val="22"/>
          <w:szCs w:val="22"/>
          <w:lang w:val="en-AU"/>
        </w:rPr>
        <w:t>7.</w:t>
      </w:r>
      <w:r w:rsidRPr="00492E29">
        <w:rPr>
          <w:rFonts w:ascii="Arial" w:hAnsi="Arial" w:cs="Arial"/>
          <w:sz w:val="22"/>
          <w:szCs w:val="22"/>
          <w:lang w:val="en-AU"/>
        </w:rPr>
        <w:tab/>
        <w:t>Durski KN, McCollum AM, Nakazawa Y, Petersen BW, Reynolds MG, Briand S, et al. Emergence of Monkeypox - West and Central Africa, 1970-2017. MMWR Morb Mortal Wkly Rep. 2018</w:t>
      </w:r>
      <w:r w:rsidR="00A50120" w:rsidRPr="00492E29">
        <w:rPr>
          <w:rFonts w:ascii="Arial" w:hAnsi="Arial" w:cs="Arial"/>
          <w:sz w:val="22"/>
          <w:szCs w:val="22"/>
          <w:lang w:val="en-AU"/>
        </w:rPr>
        <w:t xml:space="preserve"> Mar 16</w:t>
      </w:r>
      <w:r w:rsidRPr="00492E29">
        <w:rPr>
          <w:rFonts w:ascii="Arial" w:hAnsi="Arial" w:cs="Arial"/>
          <w:sz w:val="22"/>
          <w:szCs w:val="22"/>
          <w:lang w:val="en-AU"/>
        </w:rPr>
        <w:t>;67(10):306-10.</w:t>
      </w:r>
      <w:bookmarkEnd w:id="115"/>
    </w:p>
    <w:p w14:paraId="5A58C00F" w14:textId="4CC75A65"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8. </w:t>
      </w:r>
      <w:r w:rsidR="00EB4036">
        <w:tab/>
      </w:r>
      <w:r w:rsidRPr="00492E29">
        <w:rPr>
          <w:rFonts w:ascii="Arial" w:hAnsi="Arial" w:cs="Arial"/>
          <w:sz w:val="22"/>
          <w:szCs w:val="22"/>
          <w:lang w:val="en-AU"/>
        </w:rPr>
        <w:t>Heymann D</w:t>
      </w:r>
      <w:r w:rsidRPr="143D9A35">
        <w:rPr>
          <w:rFonts w:ascii="Arial" w:hAnsi="Arial" w:cs="Arial"/>
          <w:sz w:val="22"/>
          <w:szCs w:val="22"/>
          <w:lang w:val="en-AU"/>
        </w:rPr>
        <w:t>. Control of Communicable Diseases Manual</w:t>
      </w:r>
      <w:r w:rsidR="4D1F64D5" w:rsidRPr="143D9A35">
        <w:rPr>
          <w:rFonts w:ascii="Arial" w:hAnsi="Arial" w:cs="Arial"/>
          <w:sz w:val="22"/>
          <w:szCs w:val="22"/>
          <w:lang w:val="en-AU"/>
        </w:rPr>
        <w:t>.</w:t>
      </w:r>
      <w:r w:rsidRPr="00492E29">
        <w:rPr>
          <w:rFonts w:ascii="Arial" w:hAnsi="Arial" w:cs="Arial"/>
          <w:sz w:val="22"/>
          <w:szCs w:val="22"/>
          <w:lang w:val="en-AU"/>
        </w:rPr>
        <w:t>(ed.)</w:t>
      </w:r>
      <w:r w:rsidR="26194F5D" w:rsidRPr="143D9A35">
        <w:rPr>
          <w:rFonts w:ascii="Arial" w:hAnsi="Arial" w:cs="Arial"/>
          <w:sz w:val="22"/>
          <w:szCs w:val="22"/>
          <w:lang w:val="en-AU"/>
        </w:rPr>
        <w:t>.</w:t>
      </w:r>
      <w:r w:rsidRPr="00492E29">
        <w:rPr>
          <w:rFonts w:ascii="Arial" w:hAnsi="Arial" w:cs="Arial"/>
          <w:sz w:val="22"/>
          <w:szCs w:val="22"/>
          <w:lang w:val="en-AU"/>
        </w:rPr>
        <w:t xml:space="preserve"> Alpha Press</w:t>
      </w:r>
      <w:r w:rsidR="7567802F" w:rsidRPr="143D9A35">
        <w:rPr>
          <w:rFonts w:ascii="Arial" w:hAnsi="Arial" w:cs="Arial"/>
          <w:sz w:val="22"/>
          <w:szCs w:val="22"/>
          <w:lang w:val="en-AU"/>
        </w:rPr>
        <w:t xml:space="preserve">; 2015. </w:t>
      </w:r>
      <w:r w:rsidR="6C310C43" w:rsidRPr="143D9A35">
        <w:rPr>
          <w:rFonts w:ascii="Arial" w:hAnsi="Arial" w:cs="Arial"/>
          <w:sz w:val="22"/>
          <w:szCs w:val="22"/>
          <w:lang w:val="en-AU"/>
        </w:rPr>
        <w:t>p.</w:t>
      </w:r>
      <w:r w:rsidRPr="00492E29">
        <w:rPr>
          <w:rFonts w:ascii="Arial" w:hAnsi="Arial" w:cs="Arial"/>
          <w:sz w:val="22"/>
          <w:szCs w:val="22"/>
          <w:lang w:val="en-AU"/>
        </w:rPr>
        <w:t>565-568.</w:t>
      </w:r>
    </w:p>
    <w:p w14:paraId="19CCDD69" w14:textId="31067B20" w:rsidR="00DF157E" w:rsidRPr="00492E29" w:rsidRDefault="00DF157E" w:rsidP="00DF157E">
      <w:pPr>
        <w:pStyle w:val="EndNoteBibliography"/>
        <w:spacing w:after="0"/>
        <w:rPr>
          <w:rFonts w:ascii="Arial" w:hAnsi="Arial" w:cs="Arial"/>
          <w:sz w:val="22"/>
          <w:szCs w:val="22"/>
          <w:lang w:val="en-AU"/>
        </w:rPr>
      </w:pPr>
      <w:bookmarkStart w:id="116" w:name="_ENREF_7"/>
      <w:r w:rsidRPr="00492E29">
        <w:rPr>
          <w:rFonts w:ascii="Arial" w:hAnsi="Arial" w:cs="Arial"/>
          <w:sz w:val="22"/>
          <w:szCs w:val="22"/>
          <w:lang w:val="en-AU"/>
        </w:rPr>
        <w:t>9.</w:t>
      </w:r>
      <w:r w:rsidRPr="00492E29">
        <w:rPr>
          <w:rFonts w:ascii="Arial" w:hAnsi="Arial" w:cs="Arial"/>
          <w:sz w:val="22"/>
          <w:szCs w:val="22"/>
          <w:lang w:val="en-AU"/>
        </w:rPr>
        <w:tab/>
        <w:t>Ligon BL. Monkeypox: a review of the history and emergence in the Western hemisphere. Semin Pediatr Infect Dis. 2004</w:t>
      </w:r>
      <w:r w:rsidR="00B04D9E" w:rsidRPr="00492E29">
        <w:rPr>
          <w:rFonts w:ascii="Arial" w:hAnsi="Arial" w:cs="Arial"/>
          <w:sz w:val="22"/>
          <w:szCs w:val="22"/>
          <w:lang w:val="en-AU"/>
        </w:rPr>
        <w:t xml:space="preserve"> Oct</w:t>
      </w:r>
      <w:r w:rsidRPr="00492E29">
        <w:rPr>
          <w:rFonts w:ascii="Arial" w:hAnsi="Arial" w:cs="Arial"/>
          <w:sz w:val="22"/>
          <w:szCs w:val="22"/>
          <w:lang w:val="en-AU"/>
        </w:rPr>
        <w:t>;15(4):280-7.</w:t>
      </w:r>
      <w:bookmarkEnd w:id="116"/>
    </w:p>
    <w:p w14:paraId="6356D671" w14:textId="2BB52756" w:rsidR="00DF157E" w:rsidRPr="00492E29" w:rsidRDefault="00DF157E" w:rsidP="00DF157E">
      <w:pPr>
        <w:pStyle w:val="EndNoteBibliography"/>
        <w:spacing w:after="0"/>
        <w:rPr>
          <w:rFonts w:asciiTheme="minorHAnsi" w:hAnsiTheme="minorHAnsi" w:cstheme="minorBidi"/>
          <w:sz w:val="22"/>
          <w:szCs w:val="22"/>
          <w:lang w:val="en-AU"/>
        </w:rPr>
      </w:pPr>
      <w:bookmarkStart w:id="117" w:name="_ENREF_8"/>
      <w:r w:rsidRPr="00492E29">
        <w:rPr>
          <w:rFonts w:ascii="Arial" w:hAnsi="Arial" w:cs="Arial"/>
          <w:sz w:val="22"/>
          <w:szCs w:val="22"/>
          <w:lang w:val="en-AU"/>
        </w:rPr>
        <w:t>10.</w:t>
      </w:r>
      <w:r w:rsidRPr="00492E29">
        <w:rPr>
          <w:rFonts w:ascii="Arial" w:hAnsi="Arial" w:cs="Arial"/>
          <w:sz w:val="22"/>
          <w:szCs w:val="22"/>
          <w:lang w:val="en-AU"/>
        </w:rPr>
        <w:tab/>
        <w:t>Centers for Disease Control and Prevention.</w:t>
      </w:r>
      <w:r w:rsidRPr="00115C0F">
        <w:rPr>
          <w:rFonts w:ascii="Arial" w:hAnsi="Arial" w:cs="Arial"/>
          <w:sz w:val="22"/>
          <w:szCs w:val="22"/>
          <w:lang w:val="en-AU"/>
        </w:rPr>
        <w:t xml:space="preserve"> </w:t>
      </w:r>
      <w:r w:rsidRPr="00492E29">
        <w:rPr>
          <w:rFonts w:ascii="Arial" w:hAnsi="Arial" w:cs="Arial"/>
          <w:sz w:val="22"/>
          <w:szCs w:val="22"/>
          <w:lang w:val="en-AU"/>
        </w:rPr>
        <w:t>Update: Multistate Outbreak of Monkeypox --- Illinois, Indiana, Kansas, Missouri, Ohoi, and Wisconsin, 2003</w:t>
      </w:r>
      <w:r w:rsidR="7CDF349F" w:rsidRPr="00115C0F">
        <w:rPr>
          <w:rFonts w:ascii="Arial" w:hAnsi="Arial" w:cs="Arial"/>
          <w:sz w:val="22"/>
          <w:szCs w:val="22"/>
          <w:lang w:val="en-AU"/>
        </w:rPr>
        <w:t>. [Internet]. United States:</w:t>
      </w:r>
      <w:r w:rsidRPr="00115C0F">
        <w:rPr>
          <w:rFonts w:ascii="Arial" w:hAnsi="Arial" w:cs="Arial"/>
          <w:sz w:val="22"/>
          <w:szCs w:val="22"/>
          <w:lang w:val="en-AU"/>
        </w:rPr>
        <w:t xml:space="preserve"> </w:t>
      </w:r>
      <w:r w:rsidRPr="00492E29">
        <w:rPr>
          <w:rFonts w:ascii="Arial" w:hAnsi="Arial" w:cs="Arial"/>
          <w:sz w:val="22"/>
          <w:szCs w:val="22"/>
          <w:lang w:val="en-AU"/>
        </w:rPr>
        <w:t>Centers for Disease Control and Prevention</w:t>
      </w:r>
      <w:r w:rsidR="518C33B9" w:rsidRPr="00115C0F">
        <w:rPr>
          <w:rFonts w:ascii="Arial" w:hAnsi="Arial" w:cs="Arial"/>
          <w:sz w:val="22"/>
          <w:szCs w:val="22"/>
          <w:lang w:val="en-AU"/>
        </w:rPr>
        <w:t>;</w:t>
      </w:r>
      <w:r w:rsidR="002778B1" w:rsidRPr="00492E29">
        <w:rPr>
          <w:rFonts w:ascii="Arial" w:hAnsi="Arial" w:cs="Arial"/>
          <w:sz w:val="22"/>
          <w:szCs w:val="22"/>
          <w:lang w:val="en-AU"/>
        </w:rPr>
        <w:t xml:space="preserve"> </w:t>
      </w:r>
      <w:r w:rsidRPr="00492E29">
        <w:rPr>
          <w:rFonts w:ascii="Arial" w:hAnsi="Arial" w:cs="Arial"/>
          <w:sz w:val="22"/>
          <w:szCs w:val="22"/>
          <w:lang w:val="en-AU"/>
        </w:rPr>
        <w:t>2003</w:t>
      </w:r>
      <w:r w:rsidR="596830AD" w:rsidRPr="00115C0F">
        <w:rPr>
          <w:rFonts w:ascii="Arial" w:hAnsi="Arial" w:cs="Arial"/>
          <w:sz w:val="22"/>
          <w:szCs w:val="22"/>
          <w:lang w:val="en-AU"/>
        </w:rPr>
        <w:t>.</w:t>
      </w:r>
      <w:r w:rsidRPr="00492E29">
        <w:rPr>
          <w:rFonts w:ascii="Arial" w:hAnsi="Arial" w:cs="Arial"/>
          <w:sz w:val="22"/>
          <w:szCs w:val="22"/>
          <w:lang w:val="en-AU"/>
        </w:rPr>
        <w:t xml:space="preserve"> Available from: </w:t>
      </w:r>
      <w:bookmarkEnd w:id="117"/>
      <w:r w:rsidR="00367483">
        <w:fldChar w:fldCharType="begin"/>
      </w:r>
      <w:r w:rsidR="00367483">
        <w:instrText>HYPERLINK "https://www.cdc.gov/mmwr/preview/mmwrhtml/mm5227a5.htm" \h</w:instrText>
      </w:r>
      <w:r w:rsidR="00367483">
        <w:fldChar w:fldCharType="separate"/>
      </w:r>
      <w:r w:rsidR="6C602F03" w:rsidRPr="143D9A35">
        <w:rPr>
          <w:rStyle w:val="Hyperlink"/>
          <w:rFonts w:ascii="Arial" w:hAnsi="Arial" w:cs="Arial"/>
          <w:sz w:val="22"/>
          <w:szCs w:val="22"/>
          <w:lang w:val="en-AU"/>
        </w:rPr>
        <w:t>https://www.cdc.gov/mmwr/preview/mmwrhtml/mm5227a5.htm</w:t>
      </w:r>
      <w:r w:rsidR="00367483">
        <w:rPr>
          <w:rStyle w:val="Hyperlink"/>
          <w:rFonts w:ascii="Arial" w:hAnsi="Arial" w:cs="Arial"/>
          <w:sz w:val="22"/>
          <w:szCs w:val="22"/>
          <w:lang w:val="en-AU"/>
        </w:rPr>
        <w:fldChar w:fldCharType="end"/>
      </w:r>
      <w:r w:rsidR="6C602F03" w:rsidRPr="143D9A35">
        <w:rPr>
          <w:rFonts w:ascii="Arial" w:hAnsi="Arial" w:cs="Arial"/>
          <w:sz w:val="22"/>
          <w:szCs w:val="22"/>
          <w:lang w:val="en-AU"/>
        </w:rPr>
        <w:t xml:space="preserve"> </w:t>
      </w:r>
    </w:p>
    <w:p w14:paraId="156D89F7" w14:textId="2CB55F45"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1. </w:t>
      </w:r>
      <w:bookmarkStart w:id="118" w:name="_ENREF_9"/>
      <w:r w:rsidR="00EB4036" w:rsidRPr="00492E29">
        <w:rPr>
          <w:lang w:val="en-AU"/>
        </w:rPr>
        <w:tab/>
      </w:r>
      <w:r w:rsidRPr="00492E29">
        <w:rPr>
          <w:rFonts w:ascii="Arial" w:hAnsi="Arial" w:cs="Arial"/>
          <w:sz w:val="22"/>
          <w:szCs w:val="22"/>
          <w:lang w:val="en-AU"/>
        </w:rPr>
        <w:t xml:space="preserve">Australian Department of Health and Aged Care. </w:t>
      </w:r>
      <w:r w:rsidR="00B97A6F" w:rsidRPr="00492E29">
        <w:rPr>
          <w:rFonts w:ascii="Arial" w:hAnsi="Arial" w:cs="Arial"/>
          <w:sz w:val="22"/>
          <w:szCs w:val="22"/>
          <w:lang w:val="en-AU"/>
        </w:rPr>
        <w:t>MPOX (</w:t>
      </w:r>
      <w:r w:rsidR="00A06136" w:rsidRPr="00492E29">
        <w:rPr>
          <w:rFonts w:ascii="Arial" w:hAnsi="Arial" w:cs="Arial"/>
          <w:sz w:val="22"/>
          <w:szCs w:val="22"/>
          <w:lang w:val="en-AU"/>
        </w:rPr>
        <w:t>monkeypox) [Internet]. Canberra: Australian Department of Health and Aged Care</w:t>
      </w:r>
      <w:r w:rsidR="00F710BB" w:rsidRPr="00492E29">
        <w:rPr>
          <w:rFonts w:ascii="Arial" w:hAnsi="Arial" w:cs="Arial"/>
          <w:sz w:val="22"/>
          <w:szCs w:val="22"/>
          <w:lang w:val="en-AU"/>
        </w:rPr>
        <w:t>;</w:t>
      </w:r>
      <w:r w:rsidRPr="00492E29">
        <w:rPr>
          <w:rFonts w:ascii="Arial" w:hAnsi="Arial" w:cs="Arial"/>
          <w:sz w:val="22"/>
          <w:szCs w:val="22"/>
          <w:lang w:val="en-AU"/>
        </w:rPr>
        <w:t xml:space="preserve"> 2022 </w:t>
      </w:r>
      <w:r w:rsidR="00F710BB" w:rsidRPr="00492E29">
        <w:rPr>
          <w:rFonts w:ascii="Arial" w:hAnsi="Arial" w:cs="Arial"/>
          <w:sz w:val="22"/>
          <w:szCs w:val="22"/>
          <w:lang w:val="en-AU"/>
        </w:rPr>
        <w:t>[</w:t>
      </w:r>
      <w:r w:rsidRPr="00492E29">
        <w:rPr>
          <w:rFonts w:ascii="Arial" w:hAnsi="Arial" w:cs="Arial"/>
          <w:sz w:val="22"/>
          <w:szCs w:val="22"/>
          <w:lang w:val="en-AU"/>
        </w:rPr>
        <w:t xml:space="preserve">updated </w:t>
      </w:r>
      <w:r w:rsidR="00FD25BC" w:rsidRPr="00492E29">
        <w:rPr>
          <w:rFonts w:ascii="Arial" w:hAnsi="Arial" w:cs="Arial"/>
          <w:sz w:val="22"/>
          <w:szCs w:val="22"/>
          <w:lang w:val="en-AU"/>
        </w:rPr>
        <w:t>21 August 2024</w:t>
      </w:r>
      <w:r w:rsidR="00F710BB" w:rsidRPr="00492E29">
        <w:rPr>
          <w:rFonts w:ascii="Arial" w:hAnsi="Arial" w:cs="Arial"/>
          <w:sz w:val="22"/>
          <w:szCs w:val="22"/>
          <w:lang w:val="en-AU"/>
        </w:rPr>
        <w:t>].</w:t>
      </w:r>
      <w:r w:rsidRPr="00492E29">
        <w:rPr>
          <w:rFonts w:ascii="Arial" w:hAnsi="Arial" w:cs="Arial"/>
          <w:sz w:val="22"/>
          <w:szCs w:val="22"/>
          <w:lang w:val="en-AU"/>
        </w:rPr>
        <w:t xml:space="preserve"> Available from: </w:t>
      </w:r>
      <w:bookmarkEnd w:id="118"/>
      <w:r w:rsidRPr="00492E29">
        <w:fldChar w:fldCharType="begin"/>
      </w:r>
      <w:r w:rsidRPr="00492E29">
        <w:rPr>
          <w:rFonts w:asciiTheme="minorHAnsi" w:hAnsiTheme="minorHAnsi" w:cstheme="minorHAnsi"/>
          <w:sz w:val="22"/>
          <w:szCs w:val="22"/>
          <w:lang w:val="en-AU"/>
        </w:rPr>
        <w:instrText>HYPERLINK "https://www.health.gov.au/diseases/monkeypox-mpx" \h</w:instrText>
      </w:r>
      <w:r w:rsidRPr="00492E29">
        <w:rPr>
          <w:rFonts w:eastAsiaTheme="majorEastAsia"/>
        </w:rPr>
        <w:fldChar w:fldCharType="separate"/>
      </w:r>
      <w:r w:rsidRPr="00492E29">
        <w:rPr>
          <w:rStyle w:val="Hyperlink"/>
          <w:rFonts w:asciiTheme="minorHAnsi" w:eastAsiaTheme="majorEastAsia" w:hAnsiTheme="minorHAnsi" w:cstheme="minorHAnsi"/>
          <w:sz w:val="22"/>
          <w:szCs w:val="22"/>
          <w:lang w:val="en-AU"/>
        </w:rPr>
        <w:t>https://www.health.gov.au/diseases/monkeypox-mpx</w:t>
      </w:r>
      <w:r w:rsidRPr="00492E29">
        <w:rPr>
          <w:rStyle w:val="Hyperlink"/>
          <w:rFonts w:asciiTheme="minorHAnsi" w:eastAsiaTheme="majorEastAsia" w:hAnsiTheme="minorHAnsi" w:cstheme="minorHAnsi"/>
          <w:sz w:val="22"/>
          <w:szCs w:val="22"/>
          <w:lang w:val="en-AU"/>
        </w:rPr>
        <w:fldChar w:fldCharType="end"/>
      </w:r>
      <w:r w:rsidRPr="00492E29">
        <w:rPr>
          <w:rFonts w:asciiTheme="minorHAnsi" w:hAnsiTheme="minorHAnsi" w:cstheme="minorHAnsi"/>
          <w:sz w:val="22"/>
          <w:szCs w:val="22"/>
          <w:lang w:val="en-AU"/>
        </w:rPr>
        <w:t>.</w:t>
      </w:r>
    </w:p>
    <w:p w14:paraId="26528533" w14:textId="28CE8973"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2. </w:t>
      </w:r>
      <w:r w:rsidR="00EB4036" w:rsidRPr="00492E29">
        <w:rPr>
          <w:lang w:val="en-AU"/>
        </w:rPr>
        <w:tab/>
      </w:r>
      <w:r w:rsidRPr="00492E29">
        <w:rPr>
          <w:rFonts w:ascii="Arial" w:hAnsi="Arial" w:cs="Arial"/>
          <w:sz w:val="22"/>
          <w:szCs w:val="22"/>
          <w:lang w:val="en-AU"/>
        </w:rPr>
        <w:t>Victoria Department of Health. Mpox cases on the rise [Internet]. Melbourne</w:t>
      </w:r>
      <w:r w:rsidR="00F508F4" w:rsidRPr="00492E29">
        <w:rPr>
          <w:rFonts w:ascii="Arial" w:hAnsi="Arial" w:cs="Arial"/>
          <w:sz w:val="22"/>
          <w:szCs w:val="22"/>
          <w:lang w:val="en-AU"/>
        </w:rPr>
        <w:t>: Victoria Department of Health</w:t>
      </w:r>
      <w:r w:rsidR="006B2E7B" w:rsidRPr="00492E29">
        <w:rPr>
          <w:rFonts w:ascii="Arial" w:hAnsi="Arial" w:cs="Arial"/>
          <w:sz w:val="22"/>
          <w:szCs w:val="22"/>
          <w:lang w:val="en-AU"/>
        </w:rPr>
        <w:t xml:space="preserve">; </w:t>
      </w:r>
      <w:r w:rsidRPr="00492E29">
        <w:rPr>
          <w:rFonts w:ascii="Arial" w:hAnsi="Arial" w:cs="Arial"/>
          <w:sz w:val="22"/>
          <w:szCs w:val="22"/>
          <w:lang w:val="en-AU"/>
        </w:rPr>
        <w:t xml:space="preserve">21 Aug 2024. Available from: </w:t>
      </w:r>
    </w:p>
    <w:p w14:paraId="46CCBF68" w14:textId="77777777" w:rsidR="00DF157E" w:rsidRPr="00492E29" w:rsidRDefault="0028554F" w:rsidP="00DF157E">
      <w:pPr>
        <w:pStyle w:val="EndNoteBibliography"/>
        <w:spacing w:after="0"/>
        <w:rPr>
          <w:rFonts w:ascii="Arial" w:hAnsi="Arial" w:cs="Arial"/>
          <w:sz w:val="22"/>
          <w:szCs w:val="22"/>
          <w:lang w:val="en-AU"/>
        </w:rPr>
      </w:pPr>
      <w:hyperlink r:id="rId40" w:history="1">
        <w:r w:rsidR="00DF157E" w:rsidRPr="00492E29">
          <w:rPr>
            <w:rStyle w:val="Hyperlink"/>
            <w:rFonts w:ascii="Arial" w:hAnsi="Arial" w:cs="Arial"/>
            <w:sz w:val="22"/>
            <w:szCs w:val="22"/>
            <w:lang w:val="en-AU"/>
          </w:rPr>
          <w:t>https://www.health.vic.gov.au/health-alerts/mpox-cases-on-the-rise</w:t>
        </w:r>
      </w:hyperlink>
    </w:p>
    <w:p w14:paraId="37D7D65E" w14:textId="6FFAFB3D"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3. </w:t>
      </w:r>
      <w:r w:rsidR="00EB4036" w:rsidRPr="00492E29">
        <w:rPr>
          <w:lang w:val="en-AU"/>
        </w:rPr>
        <w:tab/>
      </w:r>
      <w:r w:rsidRPr="00492E29">
        <w:rPr>
          <w:rFonts w:ascii="Arial" w:hAnsi="Arial" w:cs="Arial"/>
          <w:sz w:val="22"/>
          <w:szCs w:val="22"/>
          <w:lang w:val="en-AU"/>
        </w:rPr>
        <w:t xml:space="preserve">WHO. WHO Director-General declares mpox outbreak a public health emergency of international concern [Internet]. </w:t>
      </w:r>
      <w:r w:rsidR="007330E6" w:rsidRPr="00492E29">
        <w:rPr>
          <w:rFonts w:ascii="Arial" w:hAnsi="Arial" w:cs="Arial"/>
          <w:sz w:val="22"/>
          <w:szCs w:val="22"/>
          <w:lang w:val="en-AU"/>
        </w:rPr>
        <w:t xml:space="preserve">WHO: </w:t>
      </w:r>
      <w:r w:rsidRPr="00492E29">
        <w:rPr>
          <w:rFonts w:ascii="Arial" w:hAnsi="Arial" w:cs="Arial"/>
          <w:sz w:val="22"/>
          <w:szCs w:val="22"/>
          <w:lang w:val="en-AU"/>
        </w:rPr>
        <w:t>Geneva</w:t>
      </w:r>
      <w:r w:rsidR="007330E6" w:rsidRPr="00492E29">
        <w:rPr>
          <w:rFonts w:ascii="Arial" w:hAnsi="Arial" w:cs="Arial"/>
          <w:sz w:val="22"/>
          <w:szCs w:val="22"/>
          <w:lang w:val="en-AU"/>
        </w:rPr>
        <w:t xml:space="preserve">; </w:t>
      </w:r>
      <w:r w:rsidRPr="00492E29">
        <w:rPr>
          <w:rFonts w:ascii="Arial" w:hAnsi="Arial" w:cs="Arial"/>
          <w:sz w:val="22"/>
          <w:szCs w:val="22"/>
          <w:lang w:val="en-AU"/>
        </w:rPr>
        <w:t>14 Aug 2024. Ava</w:t>
      </w:r>
      <w:r w:rsidR="001A0F40" w:rsidRPr="00492E29">
        <w:rPr>
          <w:rFonts w:ascii="Arial" w:hAnsi="Arial" w:cs="Arial"/>
          <w:sz w:val="22"/>
          <w:szCs w:val="22"/>
          <w:lang w:val="en-AU"/>
        </w:rPr>
        <w:t>ilable</w:t>
      </w:r>
      <w:r w:rsidR="007330E6" w:rsidRPr="00492E29">
        <w:rPr>
          <w:rFonts w:ascii="Arial" w:hAnsi="Arial" w:cs="Arial"/>
          <w:sz w:val="22"/>
          <w:szCs w:val="22"/>
          <w:lang w:val="en-AU"/>
        </w:rPr>
        <w:t xml:space="preserve"> </w:t>
      </w:r>
      <w:r w:rsidRPr="00492E29">
        <w:rPr>
          <w:rFonts w:ascii="Arial" w:hAnsi="Arial" w:cs="Arial"/>
          <w:sz w:val="22"/>
          <w:szCs w:val="22"/>
          <w:lang w:val="en-AU"/>
        </w:rPr>
        <w:t xml:space="preserve">from: </w:t>
      </w:r>
      <w:hyperlink r:id="rId41">
        <w:r w:rsidRPr="00492E29">
          <w:rPr>
            <w:rStyle w:val="Hyperlink"/>
            <w:rFonts w:ascii="Arial" w:hAnsi="Arial" w:cs="Arial"/>
            <w:sz w:val="22"/>
            <w:szCs w:val="22"/>
            <w:lang w:val="en-AU"/>
          </w:rPr>
          <w:t>https://www.who.int/news/item/14-08-2024-who-director-general-declares-mpox-outbreak-a-public-health-emergency-of-international-concern</w:t>
        </w:r>
      </w:hyperlink>
    </w:p>
    <w:p w14:paraId="6E47A8F7" w14:textId="7FF6EA8A"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4. </w:t>
      </w:r>
      <w:r w:rsidR="00EB4036" w:rsidRPr="00492E29">
        <w:rPr>
          <w:lang w:val="en-AU"/>
        </w:rPr>
        <w:tab/>
      </w:r>
      <w:r w:rsidRPr="00492E29">
        <w:rPr>
          <w:rFonts w:ascii="Arial" w:hAnsi="Arial" w:cs="Arial"/>
          <w:sz w:val="22"/>
          <w:szCs w:val="22"/>
          <w:lang w:val="en-AU"/>
        </w:rPr>
        <w:t xml:space="preserve">WHO. Mpox (monkeypox) outbreak [Internet]. </w:t>
      </w:r>
      <w:r w:rsidR="00973455" w:rsidRPr="00492E29">
        <w:rPr>
          <w:rFonts w:ascii="Arial" w:hAnsi="Arial" w:cs="Arial"/>
          <w:sz w:val="22"/>
          <w:szCs w:val="22"/>
          <w:lang w:val="en-AU"/>
        </w:rPr>
        <w:t xml:space="preserve">WHO: </w:t>
      </w:r>
      <w:r w:rsidRPr="00492E29">
        <w:rPr>
          <w:rFonts w:ascii="Arial" w:hAnsi="Arial" w:cs="Arial"/>
          <w:sz w:val="22"/>
          <w:szCs w:val="22"/>
          <w:lang w:val="en-AU"/>
        </w:rPr>
        <w:t>Geneva</w:t>
      </w:r>
      <w:r w:rsidR="00973455" w:rsidRPr="00492E29">
        <w:rPr>
          <w:rFonts w:ascii="Arial" w:hAnsi="Arial" w:cs="Arial"/>
          <w:sz w:val="22"/>
          <w:szCs w:val="22"/>
          <w:lang w:val="en-AU"/>
        </w:rPr>
        <w:t>;</w:t>
      </w:r>
      <w:r w:rsidRPr="00492E29">
        <w:rPr>
          <w:rFonts w:ascii="Arial" w:hAnsi="Arial" w:cs="Arial"/>
          <w:sz w:val="22"/>
          <w:szCs w:val="22"/>
          <w:lang w:val="en-AU"/>
        </w:rPr>
        <w:t xml:space="preserve"> 2024. Available from: </w:t>
      </w:r>
      <w:hyperlink r:id="rId42" w:anchor=":~:text=%C2%A9-,Overview,travel%20history%20to%20central%20Africa">
        <w:r w:rsidRPr="00492E29">
          <w:rPr>
            <w:rStyle w:val="Hyperlink"/>
            <w:rFonts w:ascii="Arial" w:hAnsi="Arial" w:cs="Arial"/>
            <w:sz w:val="22"/>
            <w:szCs w:val="22"/>
            <w:lang w:val="en-AU"/>
          </w:rPr>
          <w:t>https://www.who.int/europe/emergencies/situations/monkeypox#:~:text=%C2%A9-,Overview,travel%20history%20to%20central%20Africa</w:t>
        </w:r>
      </w:hyperlink>
      <w:r w:rsidRPr="00492E29">
        <w:rPr>
          <w:rFonts w:ascii="Arial" w:hAnsi="Arial" w:cs="Arial"/>
          <w:sz w:val="22"/>
          <w:szCs w:val="22"/>
          <w:lang w:val="en-AU"/>
        </w:rPr>
        <w:t xml:space="preserve">. </w:t>
      </w:r>
    </w:p>
    <w:p w14:paraId="4E29FD3F" w14:textId="2580A4D9"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5. </w:t>
      </w:r>
      <w:r w:rsidRPr="00492E29">
        <w:rPr>
          <w:rFonts w:ascii="Arial" w:hAnsi="Arial" w:cs="Arial"/>
          <w:sz w:val="22"/>
          <w:szCs w:val="22"/>
          <w:lang w:val="en-AU"/>
        </w:rPr>
        <w:tab/>
        <w:t>Morgan CN, Whitehill F, Doty JB, Schulte J, Matheny A, Stringer J, et al. Environmental Persistence of Monkeypox Virus on Surfaces in Household of Person with Travel-Associated Infection, Dallas, Texas, USA, 2021. Emerg Infect Dis. 2022</w:t>
      </w:r>
      <w:r w:rsidR="00844863" w:rsidRPr="00492E29">
        <w:rPr>
          <w:rFonts w:ascii="Arial" w:hAnsi="Arial" w:cs="Arial"/>
          <w:sz w:val="22"/>
          <w:szCs w:val="22"/>
          <w:lang w:val="en-AU"/>
        </w:rPr>
        <w:t xml:space="preserve"> Oct</w:t>
      </w:r>
      <w:r w:rsidRPr="00492E29">
        <w:rPr>
          <w:rFonts w:ascii="Arial" w:hAnsi="Arial" w:cs="Arial"/>
          <w:sz w:val="22"/>
          <w:szCs w:val="22"/>
          <w:lang w:val="en-AU"/>
        </w:rPr>
        <w:t>;28(10):1982-</w:t>
      </w:r>
      <w:r w:rsidR="0045780D" w:rsidRPr="00492E29">
        <w:rPr>
          <w:rFonts w:ascii="Arial" w:hAnsi="Arial" w:cs="Arial"/>
          <w:sz w:val="22"/>
          <w:szCs w:val="22"/>
          <w:lang w:val="en-AU"/>
        </w:rPr>
        <w:t>198</w:t>
      </w:r>
      <w:r w:rsidRPr="00492E29">
        <w:rPr>
          <w:rFonts w:ascii="Arial" w:hAnsi="Arial" w:cs="Arial"/>
          <w:sz w:val="22"/>
          <w:szCs w:val="22"/>
          <w:lang w:val="en-AU"/>
        </w:rPr>
        <w:t>9.</w:t>
      </w:r>
    </w:p>
    <w:p w14:paraId="3BE53AEB" w14:textId="17A8C782"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6. </w:t>
      </w:r>
      <w:r w:rsidR="00EB4036">
        <w:tab/>
      </w:r>
      <w:r w:rsidR="005025B8" w:rsidRPr="00492E29">
        <w:rPr>
          <w:rFonts w:ascii="Arial" w:hAnsi="Arial" w:cs="Arial"/>
          <w:sz w:val="22"/>
          <w:szCs w:val="22"/>
          <w:lang w:val="en-AU"/>
        </w:rPr>
        <w:t>Pan D, Nazareth J, Sze S, Martin CA, Decker J</w:t>
      </w:r>
      <w:r w:rsidR="00B32C5D" w:rsidRPr="00492E29">
        <w:rPr>
          <w:rFonts w:ascii="Arial" w:hAnsi="Arial" w:cs="Arial"/>
          <w:sz w:val="22"/>
          <w:szCs w:val="22"/>
          <w:lang w:val="en-AU"/>
        </w:rPr>
        <w:t>, Fletcher E et al</w:t>
      </w:r>
      <w:r w:rsidRPr="00492E29">
        <w:rPr>
          <w:rFonts w:ascii="Arial" w:hAnsi="Arial" w:cs="Arial"/>
          <w:sz w:val="22"/>
          <w:szCs w:val="22"/>
          <w:lang w:val="en-AU"/>
        </w:rPr>
        <w:t>.</w:t>
      </w:r>
      <w:r w:rsidR="00B32C5D" w:rsidRPr="00492E29">
        <w:rPr>
          <w:rFonts w:ascii="Arial" w:hAnsi="Arial" w:cs="Arial"/>
          <w:sz w:val="22"/>
          <w:szCs w:val="22"/>
          <w:lang w:val="en-AU"/>
        </w:rPr>
        <w:t xml:space="preserve"> </w:t>
      </w:r>
      <w:r w:rsidRPr="00492E29">
        <w:rPr>
          <w:rFonts w:ascii="Arial" w:hAnsi="Arial" w:cs="Arial"/>
          <w:sz w:val="22"/>
          <w:szCs w:val="22"/>
          <w:lang w:val="en-AU"/>
        </w:rPr>
        <w:t>Transmission of monkeypox/mpox virus: A narrative review of environmental, viral, host, and population factors in relation to the 2022 international outbreak. Journal of Medical Virology</w:t>
      </w:r>
      <w:r w:rsidR="74BEA28C" w:rsidRPr="74F25376">
        <w:rPr>
          <w:rFonts w:ascii="Arial" w:hAnsi="Arial" w:cs="Arial"/>
          <w:sz w:val="22"/>
          <w:szCs w:val="22"/>
          <w:lang w:val="en-AU"/>
        </w:rPr>
        <w:t>.</w:t>
      </w:r>
      <w:r w:rsidRPr="00492E29">
        <w:rPr>
          <w:rFonts w:ascii="Arial" w:hAnsi="Arial" w:cs="Arial"/>
          <w:sz w:val="22"/>
          <w:szCs w:val="22"/>
          <w:lang w:val="en-AU"/>
        </w:rPr>
        <w:t xml:space="preserve"> </w:t>
      </w:r>
      <w:r w:rsidR="00BA37CF" w:rsidRPr="00492E29">
        <w:rPr>
          <w:rFonts w:ascii="Arial" w:hAnsi="Arial" w:cs="Arial"/>
          <w:sz w:val="22"/>
          <w:szCs w:val="22"/>
          <w:lang w:val="en-AU"/>
        </w:rPr>
        <w:t>2023 Feb 6</w:t>
      </w:r>
      <w:r w:rsidR="299A0A24" w:rsidRPr="74F25376">
        <w:rPr>
          <w:rFonts w:ascii="Arial" w:hAnsi="Arial" w:cs="Arial"/>
          <w:sz w:val="22"/>
          <w:szCs w:val="22"/>
          <w:lang w:val="en-AU"/>
        </w:rPr>
        <w:t>;</w:t>
      </w:r>
      <w:r w:rsidRPr="00492E29">
        <w:rPr>
          <w:rFonts w:ascii="Arial" w:hAnsi="Arial" w:cs="Arial"/>
          <w:sz w:val="22"/>
          <w:szCs w:val="22"/>
          <w:lang w:val="en-AU"/>
        </w:rPr>
        <w:t>95(2):1-10</w:t>
      </w:r>
      <w:r w:rsidR="00CC3C37" w:rsidRPr="00492E29">
        <w:rPr>
          <w:rFonts w:ascii="Arial" w:hAnsi="Arial" w:cs="Arial"/>
          <w:sz w:val="22"/>
          <w:szCs w:val="22"/>
          <w:lang w:val="en-AU"/>
        </w:rPr>
        <w:t>.</w:t>
      </w:r>
    </w:p>
    <w:p w14:paraId="64122BD3" w14:textId="40FA7AF8"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7. </w:t>
      </w:r>
      <w:r w:rsidR="00EB4036">
        <w:tab/>
      </w:r>
      <w:r w:rsidR="00D70116" w:rsidRPr="00492E29">
        <w:rPr>
          <w:rFonts w:ascii="Arial" w:hAnsi="Arial" w:cs="Arial"/>
          <w:sz w:val="22"/>
          <w:szCs w:val="22"/>
          <w:lang w:val="en-AU"/>
        </w:rPr>
        <w:t>Beeson A, Sty</w:t>
      </w:r>
      <w:r w:rsidR="00CB0BB4" w:rsidRPr="00492E29">
        <w:rPr>
          <w:rFonts w:ascii="Arial" w:hAnsi="Arial" w:cs="Arial"/>
          <w:sz w:val="22"/>
          <w:szCs w:val="22"/>
          <w:lang w:val="en-AU"/>
        </w:rPr>
        <w:t>czynski A, Hutson C, Whitehill F, Angelo K, Minhaj F</w:t>
      </w:r>
      <w:r w:rsidR="00CF7E40" w:rsidRPr="00492E29">
        <w:rPr>
          <w:rFonts w:ascii="Arial" w:hAnsi="Arial" w:cs="Arial"/>
          <w:sz w:val="22"/>
          <w:szCs w:val="22"/>
          <w:lang w:val="en-AU"/>
        </w:rPr>
        <w:t>.</w:t>
      </w:r>
      <w:r w:rsidRPr="00492E29">
        <w:rPr>
          <w:rFonts w:ascii="Arial" w:hAnsi="Arial" w:cs="Arial"/>
          <w:sz w:val="22"/>
          <w:szCs w:val="22"/>
          <w:lang w:val="en-AU"/>
        </w:rPr>
        <w:t xml:space="preserve"> Mpox respiratory transmission: the state of the evidence. The Lancet Microbe</w:t>
      </w:r>
      <w:r w:rsidR="00CF7E40" w:rsidRPr="00492E29">
        <w:rPr>
          <w:rFonts w:ascii="Arial" w:hAnsi="Arial" w:cs="Arial"/>
          <w:sz w:val="22"/>
          <w:szCs w:val="22"/>
          <w:lang w:val="en-AU"/>
        </w:rPr>
        <w:t>. 2023 Apr</w:t>
      </w:r>
      <w:r w:rsidR="19EF5DBD" w:rsidRPr="74F25376">
        <w:rPr>
          <w:rFonts w:ascii="Arial" w:hAnsi="Arial" w:cs="Arial"/>
          <w:sz w:val="22"/>
          <w:szCs w:val="22"/>
          <w:lang w:val="en-AU"/>
        </w:rPr>
        <w:t>;</w:t>
      </w:r>
      <w:r w:rsidRPr="00492E29">
        <w:rPr>
          <w:rFonts w:ascii="Arial" w:hAnsi="Arial" w:cs="Arial"/>
          <w:sz w:val="22"/>
          <w:szCs w:val="22"/>
          <w:lang w:val="en-AU"/>
        </w:rPr>
        <w:t>4(4): e277-e283</w:t>
      </w:r>
      <w:r w:rsidR="00CF7E40" w:rsidRPr="00492E29">
        <w:rPr>
          <w:rFonts w:ascii="Arial" w:hAnsi="Arial" w:cs="Arial"/>
          <w:sz w:val="22"/>
          <w:szCs w:val="22"/>
          <w:lang w:val="en-AU"/>
        </w:rPr>
        <w:t>.</w:t>
      </w:r>
    </w:p>
    <w:p w14:paraId="28FCA1B3" w14:textId="644C6460" w:rsidR="00DF157E" w:rsidRPr="00492E29" w:rsidRDefault="00DF157E" w:rsidP="00CF7E40">
      <w:pPr>
        <w:pStyle w:val="EndNoteBibliography"/>
        <w:spacing w:after="0"/>
        <w:rPr>
          <w:rFonts w:ascii="Arial" w:hAnsi="Arial" w:cs="Arial"/>
          <w:sz w:val="22"/>
          <w:szCs w:val="22"/>
          <w:lang w:val="en-AU"/>
        </w:rPr>
      </w:pPr>
      <w:r w:rsidRPr="00492E29">
        <w:rPr>
          <w:rFonts w:ascii="Arial" w:hAnsi="Arial" w:cs="Arial"/>
          <w:sz w:val="22"/>
          <w:szCs w:val="22"/>
          <w:lang w:val="en-AU"/>
        </w:rPr>
        <w:lastRenderedPageBreak/>
        <w:t xml:space="preserve">18. </w:t>
      </w:r>
      <w:r w:rsidR="00EB4036">
        <w:tab/>
      </w:r>
      <w:r w:rsidRPr="00492E29">
        <w:rPr>
          <w:rFonts w:ascii="Arial" w:hAnsi="Arial" w:cs="Arial"/>
          <w:sz w:val="22"/>
          <w:szCs w:val="22"/>
          <w:lang w:val="en-AU"/>
        </w:rPr>
        <w:t xml:space="preserve">Kuehn R, Fox T, Guyatt G, </w:t>
      </w:r>
      <w:r w:rsidR="00767D8C" w:rsidRPr="00492E29">
        <w:rPr>
          <w:rFonts w:ascii="Arial" w:hAnsi="Arial" w:cs="Arial"/>
          <w:sz w:val="22"/>
          <w:szCs w:val="22"/>
          <w:lang w:val="en-AU"/>
        </w:rPr>
        <w:t>et. al</w:t>
      </w:r>
      <w:r w:rsidRPr="00492E29">
        <w:rPr>
          <w:rFonts w:ascii="Arial" w:hAnsi="Arial" w:cs="Arial"/>
          <w:sz w:val="22"/>
          <w:szCs w:val="22"/>
          <w:lang w:val="en-AU"/>
        </w:rPr>
        <w:t>. Infection prevention and control measures to reduce the transmission of mpox: a sysetmatic reivew. PLoS Global Public Health</w:t>
      </w:r>
      <w:r w:rsidR="00767D8C" w:rsidRPr="00492E29">
        <w:rPr>
          <w:rFonts w:ascii="Arial" w:hAnsi="Arial" w:cs="Arial"/>
          <w:sz w:val="22"/>
          <w:szCs w:val="22"/>
          <w:lang w:val="en-AU"/>
        </w:rPr>
        <w:t>. 2024 Jan 18</w:t>
      </w:r>
      <w:r w:rsidR="579083F4" w:rsidRPr="74F25376">
        <w:rPr>
          <w:rFonts w:ascii="Arial" w:hAnsi="Arial" w:cs="Arial"/>
          <w:sz w:val="22"/>
          <w:szCs w:val="22"/>
          <w:lang w:val="en-AU"/>
        </w:rPr>
        <w:t>;</w:t>
      </w:r>
      <w:r w:rsidRPr="00492E29">
        <w:rPr>
          <w:rFonts w:ascii="Arial" w:hAnsi="Arial" w:cs="Arial"/>
          <w:sz w:val="22"/>
          <w:szCs w:val="22"/>
          <w:lang w:val="en-AU"/>
        </w:rPr>
        <w:t>4(1):e0002731.</w:t>
      </w:r>
    </w:p>
    <w:p w14:paraId="7ED422F8" w14:textId="61B39296"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19. </w:t>
      </w:r>
      <w:r w:rsidR="00EB4036">
        <w:tab/>
      </w:r>
      <w:r w:rsidR="00633C92" w:rsidRPr="00492E29">
        <w:rPr>
          <w:rFonts w:ascii="Arial" w:hAnsi="Arial" w:cs="Arial"/>
          <w:sz w:val="22"/>
          <w:szCs w:val="22"/>
          <w:lang w:val="en-AU"/>
        </w:rPr>
        <w:t xml:space="preserve">Seang S, Burrel S, Todesco E, Leducq V, Monsel G, Le Pluart D. </w:t>
      </w:r>
      <w:r w:rsidRPr="00492E29">
        <w:rPr>
          <w:rFonts w:ascii="Arial" w:hAnsi="Arial" w:cs="Arial"/>
          <w:sz w:val="22"/>
          <w:szCs w:val="22"/>
          <w:lang w:val="en-AU"/>
        </w:rPr>
        <w:t>Evidence of human-to-dog transmission of monkeypox virus. The Lancet</w:t>
      </w:r>
      <w:r w:rsidR="00633C92" w:rsidRPr="00492E29">
        <w:rPr>
          <w:rFonts w:ascii="Arial" w:hAnsi="Arial" w:cs="Arial"/>
          <w:sz w:val="22"/>
          <w:szCs w:val="22"/>
          <w:lang w:val="en-AU"/>
        </w:rPr>
        <w:t>. 2022 Aug 27</w:t>
      </w:r>
      <w:r w:rsidR="564B74D6" w:rsidRPr="74F25376">
        <w:rPr>
          <w:rFonts w:ascii="Arial" w:hAnsi="Arial" w:cs="Arial"/>
          <w:sz w:val="22"/>
          <w:szCs w:val="22"/>
          <w:lang w:val="en-AU"/>
        </w:rPr>
        <w:t>;</w:t>
      </w:r>
      <w:r w:rsidRPr="00492E29">
        <w:rPr>
          <w:rFonts w:ascii="Arial" w:hAnsi="Arial" w:cs="Arial"/>
          <w:sz w:val="22"/>
          <w:szCs w:val="22"/>
          <w:lang w:val="en-AU"/>
        </w:rPr>
        <w:t>400(10353): P658-P659</w:t>
      </w:r>
      <w:r w:rsidR="00E12D50" w:rsidRPr="00492E29">
        <w:rPr>
          <w:lang w:val="en-AU"/>
        </w:rPr>
        <w:t>.</w:t>
      </w:r>
    </w:p>
    <w:p w14:paraId="2B4E8738" w14:textId="410B6AEB"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0.</w:t>
      </w:r>
      <w:r w:rsidRPr="00492E29">
        <w:rPr>
          <w:lang w:val="en-AU"/>
        </w:rPr>
        <w:t xml:space="preserve"> </w:t>
      </w:r>
      <w:r w:rsidR="00EB4036">
        <w:tab/>
      </w:r>
      <w:r w:rsidR="00BA017A" w:rsidRPr="00492E29">
        <w:rPr>
          <w:rFonts w:ascii="Arial" w:hAnsi="Arial" w:cs="Arial"/>
          <w:sz w:val="22"/>
          <w:szCs w:val="22"/>
          <w:lang w:val="en-AU"/>
        </w:rPr>
        <w:t xml:space="preserve">Araf Y, Nipa JF, Naher S, Maliha ST, Rahman H, </w:t>
      </w:r>
      <w:r w:rsidR="00615AC8" w:rsidRPr="00492E29">
        <w:rPr>
          <w:rFonts w:ascii="Arial" w:hAnsi="Arial" w:cs="Arial"/>
          <w:sz w:val="22"/>
          <w:szCs w:val="22"/>
          <w:lang w:val="en-AU"/>
        </w:rPr>
        <w:t xml:space="preserve">Arafat KI, et. al. </w:t>
      </w:r>
      <w:r w:rsidRPr="00492E29">
        <w:rPr>
          <w:rFonts w:ascii="Arial" w:hAnsi="Arial" w:cs="Arial"/>
          <w:sz w:val="22"/>
          <w:szCs w:val="22"/>
          <w:lang w:val="en-AU"/>
        </w:rPr>
        <w:t>Insights into the transmission, host range, genomics, vaccination and current epidemiology of the monkeypox virus. Veterinary Medicine International</w:t>
      </w:r>
      <w:r w:rsidR="00615AC8" w:rsidRPr="00492E29">
        <w:rPr>
          <w:rFonts w:ascii="Arial" w:hAnsi="Arial" w:cs="Arial"/>
          <w:sz w:val="22"/>
          <w:szCs w:val="22"/>
          <w:lang w:val="en-AU"/>
        </w:rPr>
        <w:t xml:space="preserve">. </w:t>
      </w:r>
      <w:r w:rsidRPr="00492E29">
        <w:rPr>
          <w:rFonts w:ascii="Arial" w:hAnsi="Arial" w:cs="Arial"/>
          <w:sz w:val="22"/>
          <w:szCs w:val="22"/>
          <w:lang w:val="en-AU"/>
        </w:rPr>
        <w:t>2024</w:t>
      </w:r>
      <w:r w:rsidR="00022512" w:rsidRPr="00492E29">
        <w:rPr>
          <w:rFonts w:ascii="Arial" w:hAnsi="Arial" w:cs="Arial"/>
          <w:sz w:val="22"/>
          <w:szCs w:val="22"/>
          <w:lang w:val="en-AU"/>
        </w:rPr>
        <w:t xml:space="preserve"> May 28</w:t>
      </w:r>
      <w:r w:rsidR="524F9C06" w:rsidRPr="74F25376">
        <w:rPr>
          <w:rFonts w:ascii="Arial" w:hAnsi="Arial" w:cs="Arial"/>
          <w:sz w:val="22"/>
          <w:szCs w:val="22"/>
          <w:lang w:val="en-AU"/>
        </w:rPr>
        <w:t>;</w:t>
      </w:r>
      <w:r w:rsidR="00022512" w:rsidRPr="00492E29">
        <w:rPr>
          <w:rFonts w:ascii="Arial" w:hAnsi="Arial" w:cs="Arial"/>
          <w:sz w:val="22"/>
          <w:szCs w:val="22"/>
          <w:lang w:val="en-AU"/>
        </w:rPr>
        <w:t>2024</w:t>
      </w:r>
      <w:r w:rsidRPr="00492E29">
        <w:rPr>
          <w:rFonts w:ascii="Arial" w:hAnsi="Arial" w:cs="Arial"/>
          <w:sz w:val="22"/>
          <w:szCs w:val="22"/>
          <w:lang w:val="en-AU"/>
        </w:rPr>
        <w:t>(1)</w:t>
      </w:r>
      <w:r w:rsidR="07304271" w:rsidRPr="74F25376">
        <w:rPr>
          <w:rFonts w:ascii="Arial" w:hAnsi="Arial" w:cs="Arial"/>
          <w:sz w:val="22"/>
          <w:szCs w:val="22"/>
          <w:lang w:val="en-AU"/>
        </w:rPr>
        <w:t>:</w:t>
      </w:r>
      <w:r w:rsidR="07304271" w:rsidRPr="74F25376">
        <w:rPr>
          <w:rFonts w:ascii="Helvetica" w:eastAsia="Helvetica" w:hAnsi="Helvetica" w:cs="Helvetica"/>
          <w:color w:val="212121"/>
          <w:lang w:val="en-AU"/>
        </w:rPr>
        <w:t xml:space="preserve"> 8839830</w:t>
      </w:r>
      <w:r w:rsidR="00022512" w:rsidRPr="00492E29">
        <w:rPr>
          <w:rFonts w:ascii="Arial" w:hAnsi="Arial" w:cs="Arial"/>
          <w:sz w:val="22"/>
          <w:szCs w:val="22"/>
          <w:lang w:val="en-AU"/>
        </w:rPr>
        <w:t>.</w:t>
      </w:r>
    </w:p>
    <w:p w14:paraId="7EA64462" w14:textId="738BB260"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21. </w:t>
      </w:r>
      <w:r w:rsidR="00EB4036" w:rsidRPr="00492E29">
        <w:rPr>
          <w:lang w:val="en-AU"/>
        </w:rPr>
        <w:tab/>
      </w:r>
      <w:r w:rsidRPr="00492E29">
        <w:rPr>
          <w:rFonts w:ascii="Arial" w:hAnsi="Arial" w:cs="Arial"/>
          <w:sz w:val="22"/>
          <w:szCs w:val="22"/>
          <w:lang w:val="en-AU"/>
        </w:rPr>
        <w:t>Peiro-Mestres A, Fuertes I, Camprubi-Ferrer D, Marcos MA, Vilella A, Navarro M, et al. Frequent detection of monkeypox virus DNA in saliva, semen, and other clinical samples from 12 patients, Barcelona, Spain, May to June 2022. Euro Surveill. 2022</w:t>
      </w:r>
      <w:r w:rsidR="004D757C" w:rsidRPr="00492E29">
        <w:rPr>
          <w:rFonts w:ascii="Arial" w:hAnsi="Arial" w:cs="Arial"/>
          <w:sz w:val="22"/>
          <w:szCs w:val="22"/>
          <w:lang w:val="en-AU"/>
        </w:rPr>
        <w:t xml:space="preserve"> Jul 14</w:t>
      </w:r>
      <w:r w:rsidR="00C90054" w:rsidRPr="00492E29">
        <w:rPr>
          <w:rFonts w:ascii="Arial" w:hAnsi="Arial" w:cs="Arial"/>
          <w:sz w:val="22"/>
          <w:szCs w:val="22"/>
          <w:lang w:val="en-AU"/>
        </w:rPr>
        <w:t>;</w:t>
      </w:r>
      <w:r w:rsidRPr="00492E29">
        <w:rPr>
          <w:rFonts w:ascii="Arial" w:hAnsi="Arial" w:cs="Arial"/>
          <w:sz w:val="22"/>
          <w:szCs w:val="22"/>
          <w:lang w:val="en-AU"/>
        </w:rPr>
        <w:t>27(28)</w:t>
      </w:r>
      <w:r w:rsidR="00907B78" w:rsidRPr="00492E29">
        <w:rPr>
          <w:rFonts w:ascii="Arial" w:hAnsi="Arial" w:cs="Arial"/>
          <w:sz w:val="22"/>
          <w:szCs w:val="22"/>
          <w:lang w:val="en-AU"/>
        </w:rPr>
        <w:t>:2200503</w:t>
      </w:r>
      <w:r w:rsidRPr="00492E29">
        <w:rPr>
          <w:rFonts w:ascii="Arial" w:hAnsi="Arial" w:cs="Arial"/>
          <w:sz w:val="22"/>
          <w:szCs w:val="22"/>
          <w:lang w:val="en-AU"/>
        </w:rPr>
        <w:t>.</w:t>
      </w:r>
    </w:p>
    <w:p w14:paraId="4B9A6A06" w14:textId="2D98D41A"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2.</w:t>
      </w:r>
      <w:r w:rsidRPr="00492E29">
        <w:rPr>
          <w:rFonts w:ascii="Arial" w:hAnsi="Arial" w:cs="Arial"/>
          <w:sz w:val="22"/>
          <w:szCs w:val="22"/>
          <w:lang w:val="en-AU"/>
        </w:rPr>
        <w:tab/>
        <w:t>Thornhill JP, Barkati S, Walmsley S, Rockstroh J, Antinori A, Harrison LB, et al. Monkeypox Virus Infection in Humans across 16 Countries - April-June 2022. N Engl J Med. 2022</w:t>
      </w:r>
      <w:r w:rsidR="00C90054" w:rsidRPr="00492E29">
        <w:rPr>
          <w:rFonts w:ascii="Arial" w:hAnsi="Arial" w:cs="Arial"/>
          <w:sz w:val="22"/>
          <w:szCs w:val="22"/>
          <w:lang w:val="en-AU"/>
        </w:rPr>
        <w:t xml:space="preserve"> Aug 25</w:t>
      </w:r>
      <w:r w:rsidRPr="00492E29">
        <w:rPr>
          <w:rFonts w:ascii="Arial" w:hAnsi="Arial" w:cs="Arial"/>
          <w:sz w:val="22"/>
          <w:szCs w:val="22"/>
          <w:lang w:val="en-AU"/>
        </w:rPr>
        <w:t>;387(8):679-</w:t>
      </w:r>
      <w:r w:rsidR="00FD51BB" w:rsidRPr="00492E29">
        <w:rPr>
          <w:rFonts w:ascii="Arial" w:hAnsi="Arial" w:cs="Arial"/>
          <w:sz w:val="22"/>
          <w:szCs w:val="22"/>
          <w:lang w:val="en-AU"/>
        </w:rPr>
        <w:t>6</w:t>
      </w:r>
      <w:r w:rsidRPr="00492E29">
        <w:rPr>
          <w:rFonts w:ascii="Arial" w:hAnsi="Arial" w:cs="Arial"/>
          <w:sz w:val="22"/>
          <w:szCs w:val="22"/>
          <w:lang w:val="en-AU"/>
        </w:rPr>
        <w:t>91.</w:t>
      </w:r>
    </w:p>
    <w:p w14:paraId="7DE23CEC" w14:textId="27968CC9"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3.</w:t>
      </w:r>
      <w:r w:rsidRPr="00492E29">
        <w:rPr>
          <w:rFonts w:ascii="Arial" w:hAnsi="Arial" w:cs="Arial"/>
          <w:sz w:val="22"/>
          <w:szCs w:val="22"/>
          <w:lang w:val="en-AU"/>
        </w:rPr>
        <w:tab/>
        <w:t xml:space="preserve">Lapa D, Carletti F, Mazzotta V, Matusali G, Pinnetti C, Meschi S, et al. Monkeypox virus isolation from a semen sample collected in the early phase of infection in a patient with prolonged seminal viral shedding. </w:t>
      </w:r>
      <w:r w:rsidR="00D41BB5" w:rsidRPr="00492E29">
        <w:rPr>
          <w:rFonts w:ascii="Arial" w:hAnsi="Arial" w:cs="Arial"/>
          <w:sz w:val="22"/>
          <w:szCs w:val="22"/>
          <w:lang w:val="en-AU"/>
        </w:rPr>
        <w:t>Lancet Infec</w:t>
      </w:r>
      <w:r w:rsidR="00CB503C" w:rsidRPr="00492E29">
        <w:rPr>
          <w:rFonts w:ascii="Arial" w:hAnsi="Arial" w:cs="Arial"/>
          <w:sz w:val="22"/>
          <w:szCs w:val="22"/>
          <w:lang w:val="en-AU"/>
        </w:rPr>
        <w:t>t Dis</w:t>
      </w:r>
      <w:r w:rsidRPr="00492E29">
        <w:rPr>
          <w:rFonts w:ascii="Arial" w:hAnsi="Arial" w:cs="Arial"/>
          <w:sz w:val="22"/>
          <w:szCs w:val="22"/>
          <w:lang w:val="en-AU"/>
        </w:rPr>
        <w:t>. 2022</w:t>
      </w:r>
      <w:r w:rsidR="00CB503C" w:rsidRPr="00492E29">
        <w:rPr>
          <w:rFonts w:ascii="Arial" w:hAnsi="Arial" w:cs="Arial"/>
          <w:sz w:val="22"/>
          <w:szCs w:val="22"/>
          <w:lang w:val="en-AU"/>
        </w:rPr>
        <w:t xml:space="preserve"> Sept</w:t>
      </w:r>
      <w:r w:rsidRPr="00492E29">
        <w:rPr>
          <w:rFonts w:ascii="Arial" w:hAnsi="Arial" w:cs="Arial"/>
          <w:sz w:val="22"/>
          <w:szCs w:val="22"/>
          <w:lang w:val="en-AU"/>
        </w:rPr>
        <w:t>;22(9):1267-</w:t>
      </w:r>
      <w:r w:rsidR="00CB503C" w:rsidRPr="00492E29">
        <w:rPr>
          <w:rFonts w:ascii="Arial" w:hAnsi="Arial" w:cs="Arial"/>
          <w:sz w:val="22"/>
          <w:szCs w:val="22"/>
          <w:lang w:val="en-AU"/>
        </w:rPr>
        <w:t>126</w:t>
      </w:r>
      <w:r w:rsidRPr="00492E29">
        <w:rPr>
          <w:rFonts w:ascii="Arial" w:hAnsi="Arial" w:cs="Arial"/>
          <w:sz w:val="22"/>
          <w:szCs w:val="22"/>
          <w:lang w:val="en-AU"/>
        </w:rPr>
        <w:t>9.</w:t>
      </w:r>
    </w:p>
    <w:p w14:paraId="6B481448" w14:textId="1ACD4C62"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24. </w:t>
      </w:r>
      <w:r w:rsidRPr="00492E29">
        <w:rPr>
          <w:rFonts w:ascii="Arial" w:hAnsi="Arial" w:cs="Arial"/>
          <w:sz w:val="22"/>
          <w:szCs w:val="22"/>
          <w:lang w:val="en-AU"/>
        </w:rPr>
        <w:tab/>
        <w:t xml:space="preserve">Verreault D, Killeen SZ, Redmann RK, </w:t>
      </w:r>
      <w:r w:rsidR="004E659A" w:rsidRPr="00492E29">
        <w:rPr>
          <w:rFonts w:ascii="Arial" w:hAnsi="Arial" w:cs="Arial"/>
          <w:sz w:val="22"/>
          <w:szCs w:val="22"/>
          <w:lang w:val="en-AU"/>
        </w:rPr>
        <w:t>et. al</w:t>
      </w:r>
      <w:r w:rsidRPr="00492E29">
        <w:rPr>
          <w:rFonts w:ascii="Arial" w:hAnsi="Arial" w:cs="Arial"/>
          <w:sz w:val="22"/>
          <w:szCs w:val="22"/>
          <w:lang w:val="en-AU"/>
        </w:rPr>
        <w:t>. Susceptibility of monkeypox virus aerosol suspensions in a rotating chamber. J Virol Methods. 2013</w:t>
      </w:r>
      <w:r w:rsidR="00B32757" w:rsidRPr="00492E29">
        <w:rPr>
          <w:rFonts w:ascii="Arial" w:hAnsi="Arial" w:cs="Arial"/>
          <w:sz w:val="22"/>
          <w:szCs w:val="22"/>
          <w:lang w:val="en-AU"/>
        </w:rPr>
        <w:t xml:space="preserve"> Feb</w:t>
      </w:r>
      <w:r w:rsidRPr="00492E29">
        <w:rPr>
          <w:rFonts w:ascii="Arial" w:hAnsi="Arial" w:cs="Arial"/>
          <w:sz w:val="22"/>
          <w:szCs w:val="22"/>
          <w:lang w:val="en-AU"/>
        </w:rPr>
        <w:t>;187(2):333-7.</w:t>
      </w:r>
    </w:p>
    <w:p w14:paraId="473EF362" w14:textId="3D8D4577"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5.</w:t>
      </w:r>
      <w:r w:rsidRPr="00492E29">
        <w:rPr>
          <w:rFonts w:ascii="Arial" w:hAnsi="Arial" w:cs="Arial"/>
          <w:sz w:val="22"/>
          <w:szCs w:val="22"/>
          <w:lang w:val="en-AU"/>
        </w:rPr>
        <w:tab/>
        <w:t xml:space="preserve">Mbala PK, Huggins JW, Riu-Rovira T, Ahuka SM, Mulembakani P, Rimoin AW, et al. Maternal and Fetal Outcomes Among Pregnant Women With Human Monkeypox Infection in the Democratic Republic of Congo. </w:t>
      </w:r>
      <w:r w:rsidR="00126F75" w:rsidRPr="00492E29">
        <w:rPr>
          <w:rFonts w:ascii="Arial" w:hAnsi="Arial" w:cs="Arial"/>
          <w:sz w:val="22"/>
          <w:szCs w:val="22"/>
          <w:lang w:val="en-AU"/>
        </w:rPr>
        <w:t>J Infect Dis</w:t>
      </w:r>
      <w:r w:rsidRPr="00492E29">
        <w:rPr>
          <w:rFonts w:ascii="Arial" w:hAnsi="Arial" w:cs="Arial"/>
          <w:sz w:val="22"/>
          <w:szCs w:val="22"/>
          <w:lang w:val="en-AU"/>
        </w:rPr>
        <w:t>. 2017</w:t>
      </w:r>
      <w:r w:rsidR="00126F75" w:rsidRPr="00492E29">
        <w:rPr>
          <w:rFonts w:ascii="Arial" w:hAnsi="Arial" w:cs="Arial"/>
          <w:sz w:val="22"/>
          <w:szCs w:val="22"/>
          <w:lang w:val="en-AU"/>
        </w:rPr>
        <w:t xml:space="preserve"> Oct 17;</w:t>
      </w:r>
      <w:r w:rsidRPr="00492E29">
        <w:rPr>
          <w:rFonts w:ascii="Arial" w:hAnsi="Arial" w:cs="Arial"/>
          <w:sz w:val="22"/>
          <w:szCs w:val="22"/>
          <w:lang w:val="en-AU"/>
        </w:rPr>
        <w:t>216(7):824-8.</w:t>
      </w:r>
    </w:p>
    <w:p w14:paraId="550BDFBA" w14:textId="1047BFF5"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6.</w:t>
      </w:r>
      <w:r>
        <w:tab/>
      </w:r>
      <w:r w:rsidRPr="00492E29">
        <w:rPr>
          <w:rFonts w:ascii="Arial" w:hAnsi="Arial" w:cs="Arial"/>
          <w:sz w:val="22"/>
          <w:szCs w:val="22"/>
          <w:lang w:val="en-AU"/>
        </w:rPr>
        <w:t>Centers for Disease Control and Prevention</w:t>
      </w:r>
      <w:r w:rsidR="00B76C20" w:rsidRPr="00492E29">
        <w:rPr>
          <w:rFonts w:ascii="Arial" w:hAnsi="Arial" w:cs="Arial"/>
          <w:sz w:val="22"/>
          <w:szCs w:val="22"/>
          <w:lang w:val="en-AU"/>
        </w:rPr>
        <w:t xml:space="preserve"> (CDC)</w:t>
      </w:r>
      <w:r w:rsidRPr="00492E29">
        <w:rPr>
          <w:rFonts w:ascii="Arial" w:hAnsi="Arial" w:cs="Arial"/>
          <w:sz w:val="22"/>
          <w:szCs w:val="22"/>
          <w:lang w:val="en-AU"/>
        </w:rPr>
        <w:t xml:space="preserve">. Mpox - How it Spreads </w:t>
      </w:r>
      <w:r w:rsidR="004333D4" w:rsidRPr="00492E29">
        <w:rPr>
          <w:rFonts w:ascii="Arial" w:hAnsi="Arial" w:cs="Arial"/>
          <w:sz w:val="22"/>
          <w:szCs w:val="22"/>
          <w:lang w:val="en-AU"/>
        </w:rPr>
        <w:t xml:space="preserve">[Internet]. </w:t>
      </w:r>
      <w:r w:rsidR="00B76C20" w:rsidRPr="00492E29">
        <w:rPr>
          <w:rFonts w:ascii="Arial" w:hAnsi="Arial" w:cs="Arial"/>
          <w:sz w:val="22"/>
          <w:szCs w:val="22"/>
          <w:lang w:val="en-AU"/>
        </w:rPr>
        <w:t>United States: CDC</w:t>
      </w:r>
      <w:r w:rsidR="00454A25" w:rsidRPr="00492E29">
        <w:rPr>
          <w:rFonts w:ascii="Arial" w:hAnsi="Arial" w:cs="Arial"/>
          <w:sz w:val="22"/>
          <w:szCs w:val="22"/>
          <w:lang w:val="en-AU"/>
        </w:rPr>
        <w:t xml:space="preserve">; </w:t>
      </w:r>
      <w:r w:rsidRPr="00492E29">
        <w:rPr>
          <w:rFonts w:ascii="Arial" w:hAnsi="Arial" w:cs="Arial"/>
          <w:sz w:val="22"/>
          <w:szCs w:val="22"/>
          <w:lang w:val="en-AU"/>
        </w:rPr>
        <w:t xml:space="preserve">2022 </w:t>
      </w:r>
      <w:r w:rsidR="00454A25" w:rsidRPr="00492E29">
        <w:rPr>
          <w:rFonts w:ascii="Arial" w:hAnsi="Arial" w:cs="Arial"/>
          <w:sz w:val="22"/>
          <w:szCs w:val="22"/>
          <w:lang w:val="en-AU"/>
        </w:rPr>
        <w:t>[</w:t>
      </w:r>
      <w:r w:rsidRPr="00492E29">
        <w:rPr>
          <w:rFonts w:ascii="Arial" w:hAnsi="Arial" w:cs="Arial"/>
          <w:sz w:val="22"/>
          <w:szCs w:val="22"/>
          <w:lang w:val="en-AU"/>
        </w:rPr>
        <w:t xml:space="preserve">updated </w:t>
      </w:r>
      <w:r w:rsidR="00454A25" w:rsidRPr="00492E29">
        <w:rPr>
          <w:rFonts w:ascii="Arial" w:hAnsi="Arial" w:cs="Arial"/>
          <w:sz w:val="22"/>
          <w:szCs w:val="22"/>
          <w:lang w:val="en-AU"/>
        </w:rPr>
        <w:t>2024 Sept 5]</w:t>
      </w:r>
      <w:r w:rsidRPr="00492E29">
        <w:rPr>
          <w:rFonts w:ascii="Arial" w:hAnsi="Arial" w:cs="Arial"/>
          <w:sz w:val="22"/>
          <w:szCs w:val="22"/>
          <w:lang w:val="en-AU"/>
        </w:rPr>
        <w:t xml:space="preserve">. Available from: </w:t>
      </w:r>
      <w:hyperlink r:id="rId43">
        <w:r w:rsidRPr="00492E29">
          <w:rPr>
            <w:rStyle w:val="Hyperlink"/>
            <w:lang w:val="en-AU"/>
          </w:rPr>
          <w:t>https://www.cdc.gov/poxvirus/monkeypox/if-sick/transmission.html</w:t>
        </w:r>
      </w:hyperlink>
      <w:r w:rsidRPr="00492E29">
        <w:rPr>
          <w:rFonts w:ascii="Arial" w:hAnsi="Arial" w:cs="Arial"/>
          <w:sz w:val="22"/>
          <w:szCs w:val="22"/>
          <w:lang w:val="en-AU"/>
        </w:rPr>
        <w:t>.</w:t>
      </w:r>
      <w:r w:rsidR="54AAF0B5" w:rsidRPr="143D9A35">
        <w:rPr>
          <w:rFonts w:ascii="Arial" w:hAnsi="Arial" w:cs="Arial"/>
          <w:sz w:val="22"/>
          <w:szCs w:val="22"/>
          <w:lang w:val="en-AU"/>
        </w:rPr>
        <w:t xml:space="preserve"> </w:t>
      </w:r>
    </w:p>
    <w:p w14:paraId="4392B657" w14:textId="06411300"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7.</w:t>
      </w:r>
      <w:r w:rsidRPr="00492E29">
        <w:rPr>
          <w:rFonts w:ascii="Arial" w:hAnsi="Arial" w:cs="Arial"/>
          <w:sz w:val="22"/>
          <w:szCs w:val="22"/>
          <w:lang w:val="en-AU"/>
        </w:rPr>
        <w:tab/>
        <w:t>Lum FM, Torres-Ruesta A, Tay MZ, Lin RTP, Lye DC, Renia L, et al. Monkeypox: disease epidemiology, host immunity and clinical interventions. Nat Rev Immunol. 2022</w:t>
      </w:r>
      <w:r w:rsidR="00F051E8" w:rsidRPr="00492E29">
        <w:rPr>
          <w:rFonts w:ascii="Arial" w:hAnsi="Arial" w:cs="Arial"/>
          <w:sz w:val="22"/>
          <w:szCs w:val="22"/>
          <w:lang w:val="en-AU"/>
        </w:rPr>
        <w:t xml:space="preserve"> Oct;</w:t>
      </w:r>
      <w:r w:rsidR="00C6742C" w:rsidRPr="00492E29">
        <w:rPr>
          <w:rFonts w:ascii="Arial" w:hAnsi="Arial" w:cs="Arial"/>
          <w:sz w:val="22"/>
          <w:szCs w:val="22"/>
          <w:lang w:val="en-AU"/>
        </w:rPr>
        <w:t>22(10):</w:t>
      </w:r>
      <w:r w:rsidR="001F4330" w:rsidRPr="00492E29">
        <w:rPr>
          <w:rFonts w:ascii="Arial" w:hAnsi="Arial" w:cs="Arial"/>
          <w:sz w:val="22"/>
          <w:szCs w:val="22"/>
          <w:lang w:val="en-AU"/>
        </w:rPr>
        <w:t>597-613</w:t>
      </w:r>
      <w:r w:rsidRPr="00492E29">
        <w:rPr>
          <w:rFonts w:ascii="Arial" w:hAnsi="Arial" w:cs="Arial"/>
          <w:sz w:val="22"/>
          <w:szCs w:val="22"/>
          <w:lang w:val="en-AU"/>
        </w:rPr>
        <w:t>.</w:t>
      </w:r>
    </w:p>
    <w:p w14:paraId="6E6A044A" w14:textId="054E271B"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28.</w:t>
      </w:r>
      <w:r w:rsidRPr="00492E29">
        <w:rPr>
          <w:rFonts w:ascii="Arial" w:hAnsi="Arial" w:cs="Arial"/>
          <w:sz w:val="22"/>
          <w:szCs w:val="22"/>
          <w:lang w:val="en-AU"/>
        </w:rPr>
        <w:tab/>
      </w:r>
      <w:r w:rsidR="00026679" w:rsidRPr="00492E29">
        <w:rPr>
          <w:rFonts w:ascii="Arial" w:hAnsi="Arial" w:cs="Arial"/>
          <w:sz w:val="22"/>
          <w:szCs w:val="22"/>
          <w:lang w:val="en-AU"/>
        </w:rPr>
        <w:t xml:space="preserve">WHO. </w:t>
      </w:r>
      <w:r w:rsidR="00645350" w:rsidRPr="00492E29">
        <w:rPr>
          <w:rFonts w:ascii="Arial" w:hAnsi="Arial" w:cs="Arial"/>
          <w:sz w:val="22"/>
          <w:szCs w:val="22"/>
          <w:lang w:val="en-AU"/>
        </w:rPr>
        <w:t>Multi-country monkeypox outbreak: situation update</w:t>
      </w:r>
      <w:r w:rsidR="00692CDD" w:rsidRPr="00492E29">
        <w:rPr>
          <w:rFonts w:ascii="Arial" w:hAnsi="Arial" w:cs="Arial"/>
          <w:sz w:val="22"/>
          <w:szCs w:val="22"/>
          <w:lang w:val="en-AU"/>
        </w:rPr>
        <w:t xml:space="preserve"> [In</w:t>
      </w:r>
      <w:r w:rsidR="003C08D6" w:rsidRPr="00492E29">
        <w:rPr>
          <w:rFonts w:ascii="Arial" w:hAnsi="Arial" w:cs="Arial"/>
          <w:sz w:val="22"/>
          <w:szCs w:val="22"/>
          <w:lang w:val="en-AU"/>
        </w:rPr>
        <w:t>ternet]</w:t>
      </w:r>
      <w:r w:rsidR="00645350" w:rsidRPr="00492E29">
        <w:rPr>
          <w:rFonts w:ascii="Arial" w:hAnsi="Arial" w:cs="Arial"/>
          <w:sz w:val="22"/>
          <w:szCs w:val="22"/>
          <w:lang w:val="en-AU"/>
        </w:rPr>
        <w:t>.</w:t>
      </w:r>
      <w:r w:rsidR="00026679" w:rsidRPr="00492E29">
        <w:rPr>
          <w:rFonts w:ascii="Arial" w:hAnsi="Arial" w:cs="Arial"/>
          <w:sz w:val="22"/>
          <w:szCs w:val="22"/>
          <w:lang w:val="en-AU"/>
        </w:rPr>
        <w:t xml:space="preserve"> </w:t>
      </w:r>
      <w:r w:rsidR="006A215D" w:rsidRPr="00492E29">
        <w:rPr>
          <w:rFonts w:ascii="Arial" w:hAnsi="Arial" w:cs="Arial"/>
          <w:sz w:val="22"/>
          <w:szCs w:val="22"/>
          <w:lang w:val="en-AU"/>
        </w:rPr>
        <w:t>Geneva: WHO</w:t>
      </w:r>
      <w:r w:rsidR="006D3067" w:rsidRPr="00492E29">
        <w:rPr>
          <w:rFonts w:ascii="Arial" w:hAnsi="Arial" w:cs="Arial"/>
          <w:sz w:val="22"/>
          <w:szCs w:val="22"/>
          <w:lang w:val="en-AU"/>
        </w:rPr>
        <w:t>; 2022 Ju</w:t>
      </w:r>
      <w:r w:rsidR="00603E13" w:rsidRPr="00492E29">
        <w:rPr>
          <w:rFonts w:ascii="Arial" w:hAnsi="Arial" w:cs="Arial"/>
          <w:sz w:val="22"/>
          <w:szCs w:val="22"/>
          <w:lang w:val="en-AU"/>
        </w:rPr>
        <w:t xml:space="preserve">n </w:t>
      </w:r>
      <w:r w:rsidR="006D3067" w:rsidRPr="00492E29">
        <w:rPr>
          <w:rFonts w:ascii="Arial" w:hAnsi="Arial" w:cs="Arial"/>
          <w:sz w:val="22"/>
          <w:szCs w:val="22"/>
          <w:lang w:val="en-AU"/>
        </w:rPr>
        <w:t>27</w:t>
      </w:r>
      <w:r w:rsidR="00026679" w:rsidRPr="00492E29">
        <w:rPr>
          <w:rFonts w:ascii="Arial" w:hAnsi="Arial" w:cs="Arial"/>
          <w:sz w:val="22"/>
          <w:szCs w:val="22"/>
          <w:lang w:val="en-AU"/>
        </w:rPr>
        <w:t xml:space="preserve">. Available from: </w:t>
      </w:r>
      <w:hyperlink r:id="rId44" w:history="1">
        <w:r w:rsidR="00F34174" w:rsidRPr="00492E29">
          <w:rPr>
            <w:rStyle w:val="Hyperlink"/>
            <w:rFonts w:ascii="Arial" w:hAnsi="Arial" w:cs="Arial"/>
            <w:sz w:val="22"/>
            <w:szCs w:val="22"/>
            <w:lang w:val="en-AU"/>
          </w:rPr>
          <w:t>https://www.who.int/emergencies/disease-outbreak-news/item/2022-DON396</w:t>
        </w:r>
      </w:hyperlink>
      <w:r w:rsidR="00F34174" w:rsidRPr="00492E29">
        <w:rPr>
          <w:rFonts w:ascii="Arial" w:hAnsi="Arial" w:cs="Arial"/>
          <w:sz w:val="22"/>
          <w:szCs w:val="22"/>
          <w:lang w:val="en-AU"/>
        </w:rPr>
        <w:t xml:space="preserve"> </w:t>
      </w:r>
    </w:p>
    <w:p w14:paraId="74337F2B" w14:textId="467A031A"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29. </w:t>
      </w:r>
      <w:r w:rsidR="004E33DD" w:rsidRPr="00492E29">
        <w:rPr>
          <w:rFonts w:ascii="Arial" w:hAnsi="Arial" w:cs="Arial"/>
          <w:sz w:val="22"/>
          <w:szCs w:val="22"/>
          <w:lang w:val="en-AU"/>
        </w:rPr>
        <w:tab/>
      </w:r>
      <w:r w:rsidRPr="00492E29">
        <w:rPr>
          <w:rFonts w:ascii="Arial" w:hAnsi="Arial" w:cs="Arial"/>
          <w:sz w:val="22"/>
          <w:szCs w:val="22"/>
          <w:lang w:val="en-AU"/>
        </w:rPr>
        <w:t>Lee B.U. Airborne transmission of MPXV and its aerosol dynamics under different viral load conditions. The Lancet Microbe</w:t>
      </w:r>
      <w:r w:rsidR="007B5EC2" w:rsidRPr="00492E29">
        <w:rPr>
          <w:rFonts w:ascii="Arial" w:hAnsi="Arial" w:cs="Arial"/>
          <w:sz w:val="22"/>
          <w:szCs w:val="22"/>
          <w:lang w:val="en-AU"/>
        </w:rPr>
        <w:t>. 2023 May;</w:t>
      </w:r>
      <w:r w:rsidRPr="00492E29">
        <w:rPr>
          <w:rFonts w:ascii="Arial" w:hAnsi="Arial" w:cs="Arial"/>
          <w:sz w:val="22"/>
          <w:szCs w:val="22"/>
          <w:lang w:val="en-AU"/>
        </w:rPr>
        <w:t xml:space="preserve">4(5):e288-e289. </w:t>
      </w:r>
    </w:p>
    <w:p w14:paraId="76A29139" w14:textId="49A7B8B3"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0. </w:t>
      </w:r>
      <w:r w:rsidR="004E33DD">
        <w:tab/>
      </w:r>
      <w:r w:rsidRPr="00492E29">
        <w:rPr>
          <w:rFonts w:ascii="Arial" w:hAnsi="Arial" w:cs="Arial"/>
          <w:sz w:val="22"/>
          <w:szCs w:val="22"/>
          <w:lang w:val="en-AU"/>
        </w:rPr>
        <w:t>Vakaniaki E. H</w:t>
      </w:r>
      <w:r w:rsidR="6D1E6622" w:rsidRPr="74F25376">
        <w:rPr>
          <w:rFonts w:ascii="Arial" w:hAnsi="Arial" w:cs="Arial"/>
          <w:sz w:val="22"/>
          <w:szCs w:val="22"/>
          <w:lang w:val="en-AU"/>
        </w:rPr>
        <w:t>.</w:t>
      </w:r>
      <w:r w:rsidRPr="00492E29">
        <w:rPr>
          <w:rFonts w:ascii="Arial" w:hAnsi="Arial" w:cs="Arial"/>
          <w:sz w:val="22"/>
          <w:szCs w:val="22"/>
          <w:lang w:val="en-AU"/>
        </w:rPr>
        <w:t>, Kacita C, Kinganda-Lusamaki E.K., O’Toole A, Wawina-Bokalanga T, Mukadi-Bamuleka D, et al. Sustained human outbreak of a new MPXV clade I lineage in eastern Democratic Republic of the Congo. Nat</w:t>
      </w:r>
      <w:r w:rsidR="0B8BB946" w:rsidRPr="74F25376">
        <w:rPr>
          <w:rFonts w:ascii="Arial" w:hAnsi="Arial" w:cs="Arial"/>
          <w:sz w:val="22"/>
          <w:szCs w:val="22"/>
          <w:lang w:val="en-AU"/>
        </w:rPr>
        <w:t xml:space="preserve"> Med</w:t>
      </w:r>
      <w:r w:rsidR="00BD6F57" w:rsidRPr="00492E29">
        <w:rPr>
          <w:rFonts w:ascii="Arial" w:hAnsi="Arial" w:cs="Arial"/>
          <w:sz w:val="22"/>
          <w:szCs w:val="22"/>
          <w:lang w:val="en-AU"/>
        </w:rPr>
        <w:t>[Internet]</w:t>
      </w:r>
      <w:r w:rsidR="001464A9" w:rsidRPr="00492E29">
        <w:rPr>
          <w:rFonts w:ascii="Arial" w:hAnsi="Arial" w:cs="Arial"/>
          <w:sz w:val="22"/>
          <w:szCs w:val="22"/>
          <w:lang w:val="en-AU"/>
        </w:rPr>
        <w:t>.</w:t>
      </w:r>
      <w:r w:rsidRPr="00492E29">
        <w:rPr>
          <w:rFonts w:ascii="Arial" w:hAnsi="Arial" w:cs="Arial"/>
          <w:sz w:val="22"/>
          <w:szCs w:val="22"/>
          <w:lang w:val="en-AU"/>
        </w:rPr>
        <w:t xml:space="preserve"> </w:t>
      </w:r>
      <w:r w:rsidR="00F25309" w:rsidRPr="00492E29">
        <w:rPr>
          <w:rFonts w:ascii="Arial" w:hAnsi="Arial" w:cs="Arial"/>
          <w:sz w:val="22"/>
          <w:szCs w:val="22"/>
          <w:lang w:val="en-AU"/>
        </w:rPr>
        <w:t xml:space="preserve">2024 </w:t>
      </w:r>
      <w:r w:rsidR="00053A26" w:rsidRPr="00492E29">
        <w:rPr>
          <w:rFonts w:ascii="Arial" w:hAnsi="Arial" w:cs="Arial"/>
          <w:sz w:val="22"/>
          <w:szCs w:val="22"/>
          <w:lang w:val="en-AU"/>
        </w:rPr>
        <w:t>Jun 13.</w:t>
      </w:r>
      <w:r w:rsidR="00053A26" w:rsidRPr="74F25376">
        <w:rPr>
          <w:rFonts w:ascii="Arial" w:hAnsi="Arial" w:cs="Arial"/>
          <w:sz w:val="22"/>
          <w:szCs w:val="22"/>
          <w:lang w:val="en-AU"/>
        </w:rPr>
        <w:t xml:space="preserve"> </w:t>
      </w:r>
      <w:r w:rsidR="00C06DA9" w:rsidRPr="00492E29">
        <w:rPr>
          <w:rFonts w:ascii="Arial" w:hAnsi="Arial" w:cs="Arial"/>
          <w:sz w:val="22"/>
          <w:szCs w:val="22"/>
          <w:lang w:val="en-AU"/>
        </w:rPr>
        <w:t xml:space="preserve">Doi: </w:t>
      </w:r>
      <w:hyperlink r:id="rId45">
        <w:r w:rsidR="2042450D" w:rsidRPr="74F25376">
          <w:rPr>
            <w:rStyle w:val="Hyperlink"/>
            <w:rFonts w:ascii="Arial" w:hAnsi="Arial" w:cs="Arial"/>
            <w:sz w:val="22"/>
            <w:szCs w:val="22"/>
            <w:lang w:val="en-AU"/>
          </w:rPr>
          <w:t>https://doi.org/10.1038/s41591-024-03130-3</w:t>
        </w:r>
      </w:hyperlink>
      <w:r w:rsidR="2042450D" w:rsidRPr="74F25376">
        <w:rPr>
          <w:rFonts w:ascii="Arial" w:hAnsi="Arial" w:cs="Arial"/>
          <w:sz w:val="22"/>
          <w:szCs w:val="22"/>
          <w:lang w:val="en-AU"/>
        </w:rPr>
        <w:t xml:space="preserve"> </w:t>
      </w:r>
    </w:p>
    <w:p w14:paraId="55AA3A9B" w14:textId="6B235C2C"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31.</w:t>
      </w:r>
      <w:r>
        <w:tab/>
      </w:r>
      <w:r w:rsidRPr="00492E29">
        <w:rPr>
          <w:rFonts w:ascii="Arial" w:hAnsi="Arial" w:cs="Arial"/>
          <w:sz w:val="22"/>
          <w:szCs w:val="22"/>
          <w:lang w:val="en-AU"/>
        </w:rPr>
        <w:t>Nolen LD, Osadebe L, Katomba J, Likofata J, Mukadi D, Monroe B, et al. Extended Human-to-Human Transmission during a Monkeypox Outbreak in the Democratic Republic of the Congo. Emerg Infect Dis. 2016</w:t>
      </w:r>
      <w:r w:rsidR="004E33DD" w:rsidRPr="00492E29">
        <w:rPr>
          <w:rFonts w:ascii="Arial" w:hAnsi="Arial" w:cs="Arial"/>
          <w:sz w:val="22"/>
          <w:szCs w:val="22"/>
          <w:lang w:val="en-AU"/>
        </w:rPr>
        <w:t xml:space="preserve"> </w:t>
      </w:r>
      <w:r w:rsidR="00CD7153" w:rsidRPr="00492E29">
        <w:rPr>
          <w:rFonts w:ascii="Arial" w:hAnsi="Arial" w:cs="Arial"/>
          <w:sz w:val="22"/>
          <w:szCs w:val="22"/>
          <w:lang w:val="en-AU"/>
        </w:rPr>
        <w:t>Jun</w:t>
      </w:r>
      <w:r w:rsidRPr="00492E29">
        <w:rPr>
          <w:rFonts w:ascii="Arial" w:hAnsi="Arial" w:cs="Arial"/>
          <w:sz w:val="22"/>
          <w:szCs w:val="22"/>
          <w:lang w:val="en-AU"/>
        </w:rPr>
        <w:t>;22(6):1014-21</w:t>
      </w:r>
      <w:r w:rsidR="15DBE4B7" w:rsidRPr="74F25376">
        <w:rPr>
          <w:rFonts w:ascii="Arial" w:hAnsi="Arial" w:cs="Arial"/>
          <w:sz w:val="22"/>
          <w:szCs w:val="22"/>
          <w:lang w:val="en-AU"/>
        </w:rPr>
        <w:t>.</w:t>
      </w:r>
    </w:p>
    <w:p w14:paraId="7E9732BB" w14:textId="658AF6CB"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2. </w:t>
      </w:r>
      <w:r w:rsidR="008613C9" w:rsidRPr="00492E29">
        <w:rPr>
          <w:rFonts w:ascii="Arial" w:hAnsi="Arial" w:cs="Arial"/>
          <w:sz w:val="22"/>
          <w:szCs w:val="22"/>
          <w:lang w:val="en-AU"/>
        </w:rPr>
        <w:tab/>
      </w:r>
      <w:r w:rsidRPr="00492E29">
        <w:rPr>
          <w:rFonts w:ascii="Arial" w:hAnsi="Arial" w:cs="Arial"/>
          <w:sz w:val="22"/>
          <w:szCs w:val="22"/>
          <w:lang w:val="en-AU"/>
        </w:rPr>
        <w:t>European Centre for Disease Prevention and Control. Factsheet for health professionals on monkeypox: European Centre for Disease Prevention and Control; 2022</w:t>
      </w:r>
      <w:r w:rsidR="003E7C4B" w:rsidRPr="00492E29">
        <w:rPr>
          <w:rFonts w:ascii="Arial" w:hAnsi="Arial" w:cs="Arial"/>
          <w:sz w:val="22"/>
          <w:szCs w:val="22"/>
          <w:lang w:val="en-AU"/>
        </w:rPr>
        <w:t xml:space="preserve"> [updated 2024 Aug 28</w:t>
      </w:r>
      <w:r w:rsidR="003D51C8" w:rsidRPr="00492E29">
        <w:rPr>
          <w:rFonts w:ascii="Arial" w:hAnsi="Arial" w:cs="Arial"/>
          <w:sz w:val="22"/>
          <w:szCs w:val="22"/>
          <w:lang w:val="en-AU"/>
        </w:rPr>
        <w:t>].</w:t>
      </w:r>
      <w:r w:rsidRPr="00492E29">
        <w:rPr>
          <w:rFonts w:ascii="Arial" w:hAnsi="Arial" w:cs="Arial"/>
          <w:sz w:val="22"/>
          <w:szCs w:val="22"/>
          <w:lang w:val="en-AU"/>
        </w:rPr>
        <w:t xml:space="preserve"> Available from: </w:t>
      </w:r>
      <w:hyperlink r:id="rId46" w:history="1">
        <w:r w:rsidRPr="00492E29">
          <w:rPr>
            <w:rStyle w:val="Hyperlink"/>
            <w:rFonts w:asciiTheme="minorHAnsi" w:eastAsiaTheme="majorEastAsia" w:hAnsiTheme="minorHAnsi" w:cstheme="minorHAnsi"/>
            <w:sz w:val="22"/>
            <w:szCs w:val="22"/>
            <w:lang w:val="en-AU"/>
          </w:rPr>
          <w:t>https://www.ecdc.europa.eu/en/all-topics-z/monkeypox/factsheet-health-professionals</w:t>
        </w:r>
      </w:hyperlink>
      <w:r w:rsidRPr="00492E29">
        <w:rPr>
          <w:rFonts w:asciiTheme="minorHAnsi" w:hAnsiTheme="minorHAnsi" w:cstheme="minorHAnsi"/>
          <w:sz w:val="22"/>
          <w:szCs w:val="22"/>
          <w:lang w:val="en-AU"/>
        </w:rPr>
        <w:t>.</w:t>
      </w:r>
    </w:p>
    <w:p w14:paraId="7FBBDFF0" w14:textId="1F2AA649" w:rsidR="008613C9"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3. </w:t>
      </w:r>
      <w:r w:rsidR="008613C9" w:rsidRPr="00492E29">
        <w:rPr>
          <w:rFonts w:ascii="Arial" w:hAnsi="Arial" w:cs="Arial"/>
          <w:sz w:val="22"/>
          <w:szCs w:val="22"/>
          <w:lang w:val="en-AU"/>
        </w:rPr>
        <w:tab/>
        <w:t>Thornhill JP, Barkati S, Walmsley S, Rockstroh J, Antinori A, Harrison LB, et al. Monkeypox Virus Infection in Humans across 16 Countries - April-June 2022. N Engl J Med. 2022 Aug 25;387(8):679-691.</w:t>
      </w:r>
    </w:p>
    <w:p w14:paraId="643B0C7D" w14:textId="1F35AD68"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4. </w:t>
      </w:r>
      <w:r w:rsidR="008613C9">
        <w:tab/>
      </w:r>
      <w:r w:rsidRPr="00492E29">
        <w:rPr>
          <w:rFonts w:ascii="Arial" w:hAnsi="Arial" w:cs="Arial"/>
          <w:sz w:val="22"/>
          <w:szCs w:val="22"/>
          <w:lang w:val="en-AU"/>
        </w:rPr>
        <w:t xml:space="preserve">Ponce </w:t>
      </w:r>
      <w:r w:rsidR="065F55E8" w:rsidRPr="143D9A35">
        <w:rPr>
          <w:rFonts w:ascii="Arial" w:hAnsi="Arial" w:cs="Arial"/>
          <w:sz w:val="22"/>
          <w:szCs w:val="22"/>
          <w:lang w:val="en-AU"/>
        </w:rPr>
        <w:t xml:space="preserve">L, Linton N, Toh WH, Chang HY, Thompson RN, Akhmetzhanov AR, </w:t>
      </w:r>
      <w:r w:rsidRPr="143D9A35">
        <w:rPr>
          <w:rFonts w:ascii="Arial" w:hAnsi="Arial" w:cs="Arial"/>
          <w:sz w:val="22"/>
          <w:szCs w:val="22"/>
          <w:lang w:val="en-AU"/>
        </w:rPr>
        <w:t>et al.</w:t>
      </w:r>
      <w:r w:rsidRPr="00492E29">
        <w:rPr>
          <w:rFonts w:ascii="Arial" w:hAnsi="Arial" w:cs="Arial"/>
          <w:sz w:val="22"/>
          <w:szCs w:val="22"/>
          <w:lang w:val="en-AU"/>
        </w:rPr>
        <w:t xml:space="preserve">l. Incubation period and serial interval of mpox in 2022 global outbreak compared with historical estimates. Emerg Infect Dis </w:t>
      </w:r>
      <w:r w:rsidR="52FE2657" w:rsidRPr="4AD3DBA0">
        <w:rPr>
          <w:rFonts w:ascii="Arial" w:hAnsi="Arial" w:cs="Arial"/>
          <w:sz w:val="22"/>
          <w:szCs w:val="22"/>
          <w:lang w:val="en-AU"/>
        </w:rPr>
        <w:t xml:space="preserve">[Internet]. </w:t>
      </w:r>
      <w:r w:rsidR="52FE2657" w:rsidRPr="23E26CF3">
        <w:rPr>
          <w:rFonts w:ascii="Arial" w:hAnsi="Arial" w:cs="Arial"/>
          <w:sz w:val="22"/>
          <w:szCs w:val="22"/>
          <w:lang w:val="en-AU"/>
        </w:rPr>
        <w:t>2024 Jun;</w:t>
      </w:r>
      <w:r w:rsidRPr="00492E29">
        <w:rPr>
          <w:rFonts w:ascii="Arial" w:hAnsi="Arial" w:cs="Arial"/>
          <w:sz w:val="22"/>
          <w:szCs w:val="22"/>
          <w:lang w:val="en-AU"/>
        </w:rPr>
        <w:t>30(6):1173-1181</w:t>
      </w:r>
      <w:r w:rsidR="08BBD5A3" w:rsidRPr="23E26CF3">
        <w:rPr>
          <w:rFonts w:ascii="Arial" w:hAnsi="Arial" w:cs="Arial"/>
          <w:sz w:val="22"/>
          <w:szCs w:val="22"/>
          <w:lang w:val="en-AU"/>
        </w:rPr>
        <w:t xml:space="preserve">. </w:t>
      </w:r>
      <w:r w:rsidR="08BBD5A3" w:rsidRPr="6E5D3E80">
        <w:rPr>
          <w:rFonts w:ascii="Arial" w:hAnsi="Arial" w:cs="Arial"/>
          <w:sz w:val="22"/>
          <w:szCs w:val="22"/>
          <w:lang w:val="en-AU"/>
        </w:rPr>
        <w:t xml:space="preserve">Avaiklable from: </w:t>
      </w:r>
      <w:hyperlink r:id="rId47" w:history="1">
        <w:r w:rsidR="08BBD5A3" w:rsidRPr="6E5D3E80">
          <w:rPr>
            <w:rStyle w:val="Hyperlink"/>
            <w:rFonts w:ascii="Arial" w:hAnsi="Arial" w:cs="Arial"/>
            <w:sz w:val="22"/>
            <w:szCs w:val="22"/>
            <w:lang w:val="en-AU"/>
          </w:rPr>
          <w:t>https://www.ncbi.nlm.nih.gov/pmc/articles/PMC11138990/</w:t>
        </w:r>
      </w:hyperlink>
      <w:r w:rsidR="08BBD5A3" w:rsidRPr="6E5D3E80">
        <w:rPr>
          <w:rFonts w:ascii="Arial" w:hAnsi="Arial" w:cs="Arial"/>
          <w:sz w:val="22"/>
          <w:szCs w:val="22"/>
          <w:lang w:val="en-AU"/>
        </w:rPr>
        <w:t>.</w:t>
      </w:r>
      <w:r w:rsidRPr="73A7E0A3" w:rsidDel="00DF157E">
        <w:rPr>
          <w:rFonts w:ascii="Arial" w:hAnsi="Arial" w:cs="Arial"/>
          <w:sz w:val="22"/>
          <w:szCs w:val="22"/>
          <w:lang w:val="en-AU"/>
        </w:rPr>
        <w:t xml:space="preserve"> </w:t>
      </w:r>
      <w:r w:rsidR="4E4D1249" w:rsidRPr="6B984D39">
        <w:rPr>
          <w:rFonts w:ascii="Arial" w:hAnsi="Arial" w:cs="Arial"/>
          <w:sz w:val="22"/>
          <w:szCs w:val="22"/>
          <w:lang w:val="en-AU"/>
        </w:rPr>
        <w:t xml:space="preserve">Doi: </w:t>
      </w:r>
      <w:hyperlink r:id="rId48" w:history="1">
        <w:r w:rsidR="4E4D1249" w:rsidRPr="6B984D39">
          <w:rPr>
            <w:rStyle w:val="Hyperlink"/>
            <w:rFonts w:ascii="Helvetica" w:eastAsia="Helvetica" w:hAnsi="Helvetica" w:cs="Helvetica"/>
            <w:lang w:val="en-AU"/>
          </w:rPr>
          <w:t>10.3201/eid3006.231095</w:t>
        </w:r>
      </w:hyperlink>
      <w:r w:rsidR="4E4D1249" w:rsidRPr="6B984D39">
        <w:rPr>
          <w:rFonts w:ascii="Arial" w:hAnsi="Arial" w:cs="Arial"/>
          <w:sz w:val="22"/>
          <w:szCs w:val="22"/>
          <w:lang w:val="en-AU"/>
        </w:rPr>
        <w:t>.</w:t>
      </w:r>
      <w:r w:rsidR="4E4D1249" w:rsidRPr="73A7E0A3">
        <w:rPr>
          <w:rFonts w:ascii="Arial" w:hAnsi="Arial" w:cs="Arial"/>
          <w:sz w:val="22"/>
          <w:szCs w:val="22"/>
          <w:lang w:val="en-AU"/>
        </w:rPr>
        <w:t xml:space="preserve"> </w:t>
      </w:r>
      <w:r w:rsidRPr="6E5D3E80">
        <w:rPr>
          <w:rFonts w:ascii="Arial" w:hAnsi="Arial" w:cs="Arial"/>
          <w:sz w:val="22"/>
          <w:szCs w:val="22"/>
          <w:lang w:val="en-AU"/>
        </w:rPr>
        <w:t xml:space="preserve"> </w:t>
      </w:r>
    </w:p>
    <w:p w14:paraId="485B0C26" w14:textId="6458A720"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5. </w:t>
      </w:r>
      <w:r w:rsidR="00B416A7">
        <w:tab/>
      </w:r>
      <w:r w:rsidRPr="00492E29">
        <w:rPr>
          <w:rFonts w:ascii="Arial" w:hAnsi="Arial" w:cs="Arial"/>
          <w:sz w:val="22"/>
          <w:szCs w:val="22"/>
          <w:lang w:val="en-AU"/>
        </w:rPr>
        <w:t xml:space="preserve">Madewell </w:t>
      </w:r>
      <w:r w:rsidR="7ABE73E4" w:rsidRPr="5731E673">
        <w:rPr>
          <w:rFonts w:ascii="Arial" w:hAnsi="Arial" w:cs="Arial"/>
          <w:sz w:val="22"/>
          <w:szCs w:val="22"/>
          <w:lang w:val="en-AU"/>
        </w:rPr>
        <w:t xml:space="preserve">ZJ, </w:t>
      </w:r>
      <w:r w:rsidR="7ABE73E4" w:rsidRPr="5AD4BF6D">
        <w:rPr>
          <w:rFonts w:ascii="Arial" w:hAnsi="Arial" w:cs="Arial"/>
          <w:sz w:val="22"/>
          <w:szCs w:val="22"/>
          <w:lang w:val="en-AU"/>
        </w:rPr>
        <w:t xml:space="preserve">Charniga K, Masters NB, Asher J, </w:t>
      </w:r>
      <w:r w:rsidR="7ABE73E4" w:rsidRPr="37D2EBB5">
        <w:rPr>
          <w:rFonts w:ascii="Arial" w:hAnsi="Arial" w:cs="Arial"/>
          <w:sz w:val="22"/>
          <w:szCs w:val="22"/>
          <w:lang w:val="en-AU"/>
        </w:rPr>
        <w:t xml:space="preserve">Fahrenwald L, Still W, </w:t>
      </w:r>
      <w:r w:rsidRPr="37D2EBB5">
        <w:rPr>
          <w:rFonts w:ascii="Arial" w:hAnsi="Arial" w:cs="Arial"/>
          <w:sz w:val="22"/>
          <w:szCs w:val="22"/>
          <w:lang w:val="en-AU"/>
        </w:rPr>
        <w:t xml:space="preserve">et </w:t>
      </w:r>
      <w:r w:rsidRPr="6115632E">
        <w:rPr>
          <w:rFonts w:ascii="Arial" w:hAnsi="Arial" w:cs="Arial"/>
          <w:sz w:val="22"/>
          <w:szCs w:val="22"/>
          <w:lang w:val="en-AU"/>
        </w:rPr>
        <w:t>al.</w:t>
      </w:r>
      <w:r w:rsidRPr="00492E29">
        <w:rPr>
          <w:rFonts w:ascii="Arial" w:hAnsi="Arial" w:cs="Arial"/>
          <w:sz w:val="22"/>
          <w:szCs w:val="22"/>
          <w:lang w:val="en-AU"/>
        </w:rPr>
        <w:t xml:space="preserve">. Serial Interval and Incubation Period Estimates of Monkeypox Virus Infection in 12 Jurisdictions, United </w:t>
      </w:r>
      <w:r w:rsidRPr="00492E29">
        <w:rPr>
          <w:rFonts w:ascii="Arial" w:hAnsi="Arial" w:cs="Arial"/>
          <w:sz w:val="22"/>
          <w:szCs w:val="22"/>
          <w:lang w:val="en-AU"/>
        </w:rPr>
        <w:lastRenderedPageBreak/>
        <w:t>States, May–August 2022. Emerg Infect Dis</w:t>
      </w:r>
      <w:r w:rsidR="0850AB9B" w:rsidRPr="7DD57012">
        <w:rPr>
          <w:rFonts w:ascii="Arial" w:hAnsi="Arial" w:cs="Arial"/>
          <w:sz w:val="22"/>
          <w:szCs w:val="22"/>
          <w:lang w:val="en-AU"/>
        </w:rPr>
        <w:t xml:space="preserve"> [Internet]. </w:t>
      </w:r>
      <w:r w:rsidRPr="00492E29">
        <w:rPr>
          <w:rFonts w:ascii="Arial" w:hAnsi="Arial" w:cs="Arial"/>
          <w:sz w:val="22"/>
          <w:szCs w:val="22"/>
          <w:lang w:val="en-AU"/>
        </w:rPr>
        <w:t xml:space="preserve"> </w:t>
      </w:r>
      <w:r w:rsidR="10B0CDE5" w:rsidRPr="00A03BBF">
        <w:rPr>
          <w:rFonts w:ascii="Arial" w:hAnsi="Arial" w:cs="Arial"/>
          <w:sz w:val="22"/>
          <w:szCs w:val="22"/>
          <w:lang w:val="en-AU"/>
        </w:rPr>
        <w:t>2023 Apr;</w:t>
      </w:r>
      <w:r w:rsidRPr="00492E29">
        <w:rPr>
          <w:rFonts w:ascii="Arial" w:hAnsi="Arial" w:cs="Arial"/>
          <w:sz w:val="22"/>
          <w:szCs w:val="22"/>
          <w:lang w:val="en-AU"/>
        </w:rPr>
        <w:t>29(4):818-821</w:t>
      </w:r>
      <w:r w:rsidR="56C6C2B9" w:rsidRPr="00A03BBF">
        <w:rPr>
          <w:rFonts w:ascii="Arial" w:hAnsi="Arial" w:cs="Arial"/>
          <w:sz w:val="22"/>
          <w:szCs w:val="22"/>
          <w:lang w:val="en-AU"/>
        </w:rPr>
        <w:t xml:space="preserve">. </w:t>
      </w:r>
      <w:r w:rsidR="56C6C2B9" w:rsidRPr="156C685F">
        <w:rPr>
          <w:rFonts w:ascii="Arial" w:hAnsi="Arial" w:cs="Arial"/>
          <w:sz w:val="22"/>
          <w:szCs w:val="22"/>
          <w:lang w:val="en-AU"/>
        </w:rPr>
        <w:t xml:space="preserve">Available from: </w:t>
      </w:r>
      <w:hyperlink r:id="rId49" w:history="1">
        <w:r w:rsidR="56C6C2B9" w:rsidRPr="156C685F">
          <w:rPr>
            <w:rStyle w:val="Hyperlink"/>
            <w:rFonts w:ascii="Arial" w:hAnsi="Arial" w:cs="Arial"/>
            <w:sz w:val="22"/>
            <w:szCs w:val="22"/>
            <w:lang w:val="en-AU"/>
          </w:rPr>
          <w:t>https://www.ncbi.nlm.nih.gov/pmc/articles/PMC10045696/</w:t>
        </w:r>
      </w:hyperlink>
      <w:r w:rsidR="56C6C2B9" w:rsidRPr="156C685F">
        <w:rPr>
          <w:rFonts w:ascii="Arial" w:hAnsi="Arial" w:cs="Arial"/>
          <w:sz w:val="22"/>
          <w:szCs w:val="22"/>
          <w:lang w:val="en-AU"/>
        </w:rPr>
        <w:t>.</w:t>
      </w:r>
      <w:r w:rsidR="0E019ACC" w:rsidRPr="156C685F">
        <w:rPr>
          <w:rFonts w:ascii="Arial" w:hAnsi="Arial" w:cs="Arial"/>
          <w:sz w:val="22"/>
          <w:szCs w:val="22"/>
          <w:lang w:val="en-AU"/>
        </w:rPr>
        <w:t xml:space="preserve">Doi:  </w:t>
      </w:r>
      <w:hyperlink r:id="rId50" w:history="1">
        <w:r w:rsidR="0E019ACC" w:rsidRPr="156C685F">
          <w:rPr>
            <w:rStyle w:val="Hyperlink"/>
            <w:rFonts w:ascii="Helvetica" w:eastAsia="Helvetica" w:hAnsi="Helvetica" w:cs="Helvetica"/>
            <w:lang w:val="en-AU"/>
          </w:rPr>
          <w:t>10.3201/eid2904.221622</w:t>
        </w:r>
      </w:hyperlink>
      <w:r w:rsidR="56C6C2B9" w:rsidRPr="156C685F">
        <w:rPr>
          <w:lang w:val="en-AU"/>
        </w:rPr>
        <w:t xml:space="preserve"> </w:t>
      </w:r>
      <w:r w:rsidRPr="156C685F">
        <w:rPr>
          <w:lang w:val="en-AU"/>
        </w:rPr>
        <w:t xml:space="preserve"> </w:t>
      </w:r>
    </w:p>
    <w:p w14:paraId="67EDE77E" w14:textId="4EE1C5E9"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6. </w:t>
      </w:r>
      <w:r w:rsidR="00B416A7">
        <w:tab/>
      </w:r>
      <w:r w:rsidRPr="00492E29">
        <w:rPr>
          <w:rFonts w:ascii="Arial" w:hAnsi="Arial" w:cs="Arial"/>
          <w:sz w:val="22"/>
          <w:szCs w:val="22"/>
          <w:lang w:val="en-AU"/>
        </w:rPr>
        <w:t xml:space="preserve">Okoli </w:t>
      </w:r>
      <w:r w:rsidR="3A44861B" w:rsidRPr="124429ED">
        <w:rPr>
          <w:rFonts w:ascii="Arial" w:hAnsi="Arial" w:cs="Arial"/>
          <w:sz w:val="22"/>
          <w:szCs w:val="22"/>
          <w:lang w:val="en-AU"/>
        </w:rPr>
        <w:t xml:space="preserve">GN, </w:t>
      </w:r>
      <w:r w:rsidR="3A44861B" w:rsidRPr="00FA11CA">
        <w:rPr>
          <w:rFonts w:ascii="Arial" w:hAnsi="Arial" w:cs="Arial"/>
          <w:sz w:val="22"/>
          <w:szCs w:val="22"/>
          <w:lang w:val="en-AU"/>
        </w:rPr>
        <w:t xml:space="preserve">Van Caeselle P, Askin N and </w:t>
      </w:r>
      <w:r w:rsidR="3A44861B" w:rsidRPr="0B4E420F">
        <w:rPr>
          <w:rFonts w:ascii="Arial" w:hAnsi="Arial" w:cs="Arial"/>
          <w:sz w:val="22"/>
          <w:szCs w:val="22"/>
          <w:lang w:val="en-AU"/>
        </w:rPr>
        <w:t>Abou-Setta AM.</w:t>
      </w:r>
      <w:r w:rsidRPr="00492E29">
        <w:rPr>
          <w:rFonts w:ascii="Arial" w:hAnsi="Arial" w:cs="Arial"/>
          <w:sz w:val="22"/>
          <w:szCs w:val="22"/>
          <w:lang w:val="en-AU"/>
        </w:rPr>
        <w:t xml:space="preserve"> Comparative evaluation of the clinical presentation and epidemiology of the 2022 and previous Mpox outbreaks: a rapid review and meta-analysis. Infect Dis</w:t>
      </w:r>
      <w:r w:rsidRPr="0B4E420F">
        <w:rPr>
          <w:rFonts w:ascii="Arial" w:hAnsi="Arial" w:cs="Arial"/>
          <w:sz w:val="22"/>
          <w:szCs w:val="22"/>
          <w:lang w:val="en-AU"/>
        </w:rPr>
        <w:t xml:space="preserve"> </w:t>
      </w:r>
      <w:r w:rsidR="08185EF1" w:rsidRPr="0B4E420F">
        <w:rPr>
          <w:rFonts w:ascii="Arial" w:hAnsi="Arial" w:cs="Arial"/>
          <w:sz w:val="22"/>
          <w:szCs w:val="22"/>
          <w:lang w:val="en-AU"/>
        </w:rPr>
        <w:t>[Internet</w:t>
      </w:r>
      <w:r w:rsidR="08185EF1" w:rsidRPr="7FBA1A46">
        <w:rPr>
          <w:rFonts w:ascii="Arial" w:hAnsi="Arial" w:cs="Arial"/>
          <w:sz w:val="22"/>
          <w:szCs w:val="22"/>
          <w:lang w:val="en-AU"/>
        </w:rPr>
        <w:t>].</w:t>
      </w:r>
      <w:r w:rsidRPr="00492E29">
        <w:rPr>
          <w:rFonts w:ascii="Arial" w:hAnsi="Arial" w:cs="Arial"/>
          <w:sz w:val="22"/>
          <w:szCs w:val="22"/>
          <w:lang w:val="en-AU"/>
        </w:rPr>
        <w:t xml:space="preserve"> </w:t>
      </w:r>
      <w:r w:rsidR="542E6DAA" w:rsidRPr="7FBA1A46">
        <w:rPr>
          <w:rFonts w:ascii="Arial" w:hAnsi="Arial" w:cs="Arial"/>
          <w:sz w:val="22"/>
          <w:szCs w:val="22"/>
          <w:lang w:val="en-AU"/>
        </w:rPr>
        <w:t>2023 May 18;</w:t>
      </w:r>
      <w:r w:rsidRPr="00492E29">
        <w:rPr>
          <w:rFonts w:ascii="Arial" w:hAnsi="Arial" w:cs="Arial"/>
          <w:sz w:val="22"/>
          <w:szCs w:val="22"/>
          <w:lang w:val="en-AU"/>
        </w:rPr>
        <w:t>55(7):490-508</w:t>
      </w:r>
      <w:r w:rsidR="7F64D4B8" w:rsidRPr="4B2525AA">
        <w:rPr>
          <w:rFonts w:ascii="Arial" w:hAnsi="Arial" w:cs="Arial"/>
          <w:sz w:val="22"/>
          <w:szCs w:val="22"/>
          <w:lang w:val="en-AU"/>
        </w:rPr>
        <w:t xml:space="preserve">. </w:t>
      </w:r>
      <w:r w:rsidR="7F64D4B8" w:rsidRPr="6530AFBD">
        <w:rPr>
          <w:rFonts w:ascii="Arial" w:hAnsi="Arial" w:cs="Arial"/>
          <w:sz w:val="22"/>
          <w:szCs w:val="22"/>
          <w:lang w:val="en-AU"/>
        </w:rPr>
        <w:t xml:space="preserve">Available from: </w:t>
      </w:r>
      <w:hyperlink r:id="rId51" w:history="1">
        <w:r w:rsidR="7F64D4B8" w:rsidRPr="6530AFBD">
          <w:rPr>
            <w:rStyle w:val="Hyperlink"/>
            <w:rFonts w:ascii="Arial" w:hAnsi="Arial" w:cs="Arial"/>
            <w:sz w:val="22"/>
            <w:szCs w:val="22"/>
            <w:lang w:val="en-AU"/>
          </w:rPr>
          <w:t>https://www.tandfonline.com/doi/full/10.1080/23744235.2023.2214609</w:t>
        </w:r>
      </w:hyperlink>
      <w:r w:rsidR="7F64D4B8" w:rsidRPr="6530AFBD">
        <w:rPr>
          <w:rFonts w:ascii="Arial" w:hAnsi="Arial" w:cs="Arial"/>
          <w:sz w:val="22"/>
          <w:szCs w:val="22"/>
          <w:lang w:val="en-AU"/>
        </w:rPr>
        <w:t xml:space="preserve">. </w:t>
      </w:r>
    </w:p>
    <w:p w14:paraId="2CD6B6E0" w14:textId="46725B41"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37. </w:t>
      </w:r>
      <w:r w:rsidR="00B416A7">
        <w:tab/>
      </w:r>
      <w:r w:rsidRPr="00492E29">
        <w:rPr>
          <w:rFonts w:ascii="Arial" w:hAnsi="Arial" w:cs="Arial"/>
          <w:sz w:val="22"/>
          <w:szCs w:val="22"/>
          <w:lang w:val="en-AU"/>
        </w:rPr>
        <w:t>Miura F, van Ewijk CE, Backer JA, Xiridou M, Franz E, Op de Coul E, et al. Estimated incubation period for monkeypox cases confirmed in the Netherlands, May 2022. Eurosurveillance. 202</w:t>
      </w:r>
      <w:r w:rsidRPr="74F25376">
        <w:rPr>
          <w:rFonts w:ascii="Arial" w:hAnsi="Arial" w:cs="Arial"/>
          <w:sz w:val="22"/>
          <w:szCs w:val="22"/>
          <w:lang w:val="en-AU"/>
        </w:rPr>
        <w:t>2</w:t>
      </w:r>
      <w:r w:rsidR="69E2646F" w:rsidRPr="74F25376">
        <w:rPr>
          <w:rFonts w:ascii="Arial" w:hAnsi="Arial" w:cs="Arial"/>
          <w:sz w:val="22"/>
          <w:szCs w:val="22"/>
          <w:lang w:val="en-AU"/>
        </w:rPr>
        <w:t xml:space="preserve"> Jun</w:t>
      </w:r>
      <w:r w:rsidRPr="00492E29">
        <w:rPr>
          <w:rFonts w:ascii="Arial" w:hAnsi="Arial" w:cs="Arial"/>
          <w:sz w:val="22"/>
          <w:szCs w:val="22"/>
          <w:lang w:val="en-AU"/>
        </w:rPr>
        <w:t>;27(24):2200448.</w:t>
      </w:r>
    </w:p>
    <w:p w14:paraId="44326AA5" w14:textId="73D39452"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38.</w:t>
      </w:r>
      <w:r w:rsidR="00B416A7">
        <w:tab/>
      </w:r>
      <w:r w:rsidRPr="00492E29">
        <w:rPr>
          <w:rFonts w:ascii="Arial" w:hAnsi="Arial" w:cs="Arial"/>
          <w:sz w:val="22"/>
          <w:szCs w:val="22"/>
          <w:lang w:val="en-AU"/>
        </w:rPr>
        <w:t xml:space="preserve"> Brosius </w:t>
      </w:r>
      <w:r w:rsidR="36A241AC" w:rsidRPr="00115C0F">
        <w:rPr>
          <w:rFonts w:ascii="Arial" w:hAnsi="Arial" w:cs="Arial"/>
          <w:sz w:val="22"/>
          <w:szCs w:val="22"/>
          <w:lang w:val="en-AU"/>
        </w:rPr>
        <w:t xml:space="preserve">I, Van Dijck C, Coppens J, Vandenhove L, Bangwen E, Vanroye F, </w:t>
      </w:r>
      <w:r w:rsidRPr="00115C0F">
        <w:rPr>
          <w:rFonts w:ascii="Arial" w:hAnsi="Arial" w:cs="Arial"/>
          <w:sz w:val="22"/>
          <w:szCs w:val="22"/>
          <w:lang w:val="en-AU"/>
        </w:rPr>
        <w:t>et al.</w:t>
      </w:r>
      <w:r w:rsidRPr="00492E29">
        <w:rPr>
          <w:rFonts w:ascii="Arial" w:hAnsi="Arial" w:cs="Arial"/>
          <w:sz w:val="22"/>
          <w:szCs w:val="22"/>
          <w:lang w:val="en-AU"/>
        </w:rPr>
        <w:t>. Presymptomatic viral shedding in high-risk mpox contacts: A prospective cohort study. Jour of Med Viro</w:t>
      </w:r>
      <w:r w:rsidR="114E5568" w:rsidRPr="00115C0F">
        <w:rPr>
          <w:rFonts w:ascii="Arial" w:hAnsi="Arial" w:cs="Arial"/>
          <w:sz w:val="22"/>
          <w:szCs w:val="22"/>
          <w:lang w:val="en-AU"/>
        </w:rPr>
        <w:t xml:space="preserve"> [Internet].</w:t>
      </w:r>
      <w:r w:rsidRPr="00492E29">
        <w:rPr>
          <w:rFonts w:ascii="Arial" w:hAnsi="Arial" w:cs="Arial"/>
          <w:sz w:val="22"/>
          <w:szCs w:val="22"/>
          <w:lang w:val="en-AU"/>
        </w:rPr>
        <w:t xml:space="preserve"> </w:t>
      </w:r>
      <w:r w:rsidR="0779E626" w:rsidRPr="00115C0F">
        <w:rPr>
          <w:rFonts w:ascii="Arial" w:hAnsi="Arial" w:cs="Arial"/>
          <w:sz w:val="22"/>
          <w:szCs w:val="22"/>
          <w:lang w:val="en-AU"/>
        </w:rPr>
        <w:t>2023 May 4;</w:t>
      </w:r>
      <w:r w:rsidRPr="00492E29">
        <w:rPr>
          <w:rFonts w:ascii="Arial" w:hAnsi="Arial" w:cs="Arial"/>
          <w:sz w:val="22"/>
          <w:szCs w:val="22"/>
          <w:lang w:val="en-AU"/>
        </w:rPr>
        <w:t>95(5):e28769.</w:t>
      </w:r>
      <w:r w:rsidRPr="00115C0F">
        <w:rPr>
          <w:rFonts w:ascii="Arial" w:hAnsi="Arial" w:cs="Arial"/>
          <w:sz w:val="22"/>
          <w:szCs w:val="22"/>
          <w:lang w:val="en-AU"/>
        </w:rPr>
        <w:t xml:space="preserve"> </w:t>
      </w:r>
      <w:r w:rsidR="19488161" w:rsidRPr="00115C0F">
        <w:rPr>
          <w:rFonts w:ascii="Arial" w:hAnsi="Arial" w:cs="Arial"/>
          <w:sz w:val="22"/>
          <w:szCs w:val="22"/>
          <w:lang w:val="en-AU"/>
        </w:rPr>
        <w:t xml:space="preserve">Doi: </w:t>
      </w:r>
      <w:r w:rsidR="19488161" w:rsidRPr="0EAA2D00">
        <w:rPr>
          <w:rFonts w:ascii="Arial" w:hAnsi="Arial" w:cs="Arial"/>
          <w:sz w:val="22"/>
          <w:szCs w:val="22"/>
          <w:lang w:val="en-AU"/>
        </w:rPr>
        <w:t>https://doi.org/10.1002/jmv.28769</w:t>
      </w:r>
      <w:r w:rsidR="19488161" w:rsidRPr="00115C0F">
        <w:rPr>
          <w:rFonts w:ascii="Arial" w:hAnsi="Arial" w:cs="Arial"/>
          <w:sz w:val="22"/>
          <w:szCs w:val="22"/>
          <w:lang w:val="en-AU"/>
        </w:rPr>
        <w:t xml:space="preserve"> </w:t>
      </w:r>
    </w:p>
    <w:p w14:paraId="5D32096A" w14:textId="137BA4BC" w:rsidR="00DF157E" w:rsidRPr="00492E29" w:rsidRDefault="00DF157E" w:rsidP="00DF157E">
      <w:pPr>
        <w:pStyle w:val="EndNoteBibliography"/>
        <w:spacing w:after="0"/>
        <w:rPr>
          <w:rFonts w:ascii="Arial" w:hAnsi="Arial" w:cs="Arial"/>
          <w:sz w:val="22"/>
          <w:szCs w:val="22"/>
          <w:lang w:val="en-AU"/>
        </w:rPr>
      </w:pPr>
      <w:bookmarkStart w:id="119" w:name="_ENREF_29"/>
      <w:r w:rsidRPr="00492E29">
        <w:rPr>
          <w:rFonts w:ascii="Arial" w:hAnsi="Arial" w:cs="Arial"/>
          <w:sz w:val="22"/>
          <w:szCs w:val="22"/>
          <w:lang w:val="en-AU"/>
        </w:rPr>
        <w:t>39.</w:t>
      </w:r>
      <w:r w:rsidRPr="00492E29">
        <w:rPr>
          <w:rFonts w:ascii="Arial" w:hAnsi="Arial" w:cs="Arial"/>
          <w:sz w:val="22"/>
          <w:szCs w:val="22"/>
          <w:lang w:val="en-AU"/>
        </w:rPr>
        <w:tab/>
      </w:r>
      <w:r w:rsidR="0570134E" w:rsidRPr="74F25376">
        <w:rPr>
          <w:rFonts w:ascii="Arial" w:eastAsia="Arial" w:hAnsi="Arial" w:cs="Arial"/>
          <w:sz w:val="22"/>
          <w:szCs w:val="22"/>
          <w:lang w:val="en-AU"/>
        </w:rPr>
        <w:t xml:space="preserve">United Kingdom Health Security Agency. Guidance Principles for monkeypox control in the UK: 4 nations consensus statement [Internet]. United Kingdom: United Kingdom Health Security Agency; 2022. Available from: </w:t>
      </w:r>
      <w:bookmarkEnd w:id="119"/>
      <w:r w:rsidR="00367483">
        <w:fldChar w:fldCharType="begin"/>
      </w:r>
      <w:r w:rsidR="00367483">
        <w:instrText>HYPERLINK "https://www.gov.uk/government/publications/principles-for-monkeypox-control-in-the-uk-4-nations-consensus-statement/principles-for-monkeypox-control-in-the-uk-4-nations-consensus-statement"</w:instrText>
      </w:r>
      <w:r w:rsidR="00367483">
        <w:fldChar w:fldCharType="separate"/>
      </w:r>
      <w:r w:rsidR="0570134E" w:rsidRPr="74F25376">
        <w:rPr>
          <w:rStyle w:val="Hyperlink"/>
          <w:rFonts w:ascii="Arial" w:eastAsia="Arial" w:hAnsi="Arial" w:cs="Arial"/>
          <w:sz w:val="22"/>
          <w:szCs w:val="22"/>
          <w:lang w:val="en-AU"/>
        </w:rPr>
        <w:t>https://www.gov.uk/government/publications/principles-for-monkeypox-control-in-the-uk-4-nations-consensus-statement/principles-for-monkeypox-control-in-the-uk-4-nations-consensus-statement</w:t>
      </w:r>
      <w:r w:rsidR="00367483">
        <w:rPr>
          <w:rStyle w:val="Hyperlink"/>
          <w:rFonts w:ascii="Arial" w:eastAsia="Arial" w:hAnsi="Arial" w:cs="Arial"/>
          <w:sz w:val="22"/>
          <w:szCs w:val="22"/>
          <w:lang w:val="en-AU"/>
        </w:rPr>
        <w:fldChar w:fldCharType="end"/>
      </w:r>
      <w:r w:rsidR="0570134E" w:rsidRPr="74F25376">
        <w:rPr>
          <w:rFonts w:ascii="Arial" w:eastAsia="Arial" w:hAnsi="Arial" w:cs="Arial"/>
          <w:sz w:val="22"/>
          <w:szCs w:val="22"/>
          <w:lang w:val="en-AU"/>
        </w:rPr>
        <w:t>.</w:t>
      </w:r>
      <w:r w:rsidR="0570134E" w:rsidRPr="74F25376">
        <w:rPr>
          <w:lang w:val="en-AU"/>
        </w:rPr>
        <w:t xml:space="preserve"> </w:t>
      </w:r>
    </w:p>
    <w:p w14:paraId="63A020AA" w14:textId="5A3212E7" w:rsidR="00DF157E" w:rsidRPr="00492E29" w:rsidRDefault="00DF157E" w:rsidP="00DF157E">
      <w:pPr>
        <w:pStyle w:val="EndNoteBibliography"/>
        <w:spacing w:after="0"/>
        <w:rPr>
          <w:rFonts w:ascii="Arial" w:hAnsi="Arial" w:cs="Arial"/>
          <w:sz w:val="22"/>
          <w:szCs w:val="22"/>
          <w:lang w:val="en-AU"/>
        </w:rPr>
      </w:pPr>
      <w:bookmarkStart w:id="120" w:name="_ENREF_30"/>
      <w:r w:rsidRPr="00492E29">
        <w:rPr>
          <w:rFonts w:ascii="Arial" w:hAnsi="Arial" w:cs="Arial"/>
          <w:sz w:val="22"/>
          <w:szCs w:val="22"/>
          <w:lang w:val="en-AU"/>
        </w:rPr>
        <w:t>40.</w:t>
      </w:r>
      <w:r>
        <w:tab/>
      </w:r>
      <w:r w:rsidRPr="00492E29">
        <w:rPr>
          <w:rFonts w:ascii="Arial" w:hAnsi="Arial" w:cs="Arial"/>
          <w:sz w:val="22"/>
          <w:szCs w:val="22"/>
          <w:lang w:val="en-AU"/>
        </w:rPr>
        <w:t>Brown K, Leggat PA. Human Monkeypox: Current State of Knowledge and Implications for the Future. Trop Med Infect Dis. 2016</w:t>
      </w:r>
      <w:r w:rsidR="6C6C1032" w:rsidRPr="74F25376">
        <w:rPr>
          <w:rFonts w:ascii="Arial" w:hAnsi="Arial" w:cs="Arial"/>
          <w:sz w:val="22"/>
          <w:szCs w:val="22"/>
          <w:lang w:val="en-AU"/>
        </w:rPr>
        <w:t xml:space="preserve"> Dec 20</w:t>
      </w:r>
      <w:r w:rsidRPr="00492E29">
        <w:rPr>
          <w:rFonts w:ascii="Arial" w:hAnsi="Arial" w:cs="Arial"/>
          <w:sz w:val="22"/>
          <w:szCs w:val="22"/>
          <w:lang w:val="en-AU"/>
        </w:rPr>
        <w:t>;1(1</w:t>
      </w:r>
      <w:bookmarkEnd w:id="120"/>
      <w:r w:rsidRPr="00492E29">
        <w:rPr>
          <w:rFonts w:ascii="Arial" w:hAnsi="Arial" w:cs="Arial"/>
          <w:sz w:val="22"/>
          <w:szCs w:val="22"/>
          <w:lang w:val="en-AU"/>
        </w:rPr>
        <w:t>)</w:t>
      </w:r>
      <w:r w:rsidR="5371AF5B" w:rsidRPr="74F25376">
        <w:rPr>
          <w:rFonts w:ascii="Arial" w:hAnsi="Arial" w:cs="Arial"/>
          <w:sz w:val="22"/>
          <w:szCs w:val="22"/>
          <w:lang w:val="en-AU"/>
        </w:rPr>
        <w:t>:8</w:t>
      </w:r>
      <w:r w:rsidRPr="00492E29">
        <w:rPr>
          <w:rFonts w:ascii="Arial" w:hAnsi="Arial" w:cs="Arial"/>
          <w:sz w:val="22"/>
          <w:szCs w:val="22"/>
          <w:lang w:val="en-AU"/>
        </w:rPr>
        <w:t>.</w:t>
      </w:r>
    </w:p>
    <w:p w14:paraId="11120EF3" w14:textId="2205AB9E" w:rsidR="00DF157E" w:rsidRPr="00115C0F" w:rsidRDefault="00DF157E" w:rsidP="00DF157E">
      <w:pPr>
        <w:pStyle w:val="EndNoteBibliography"/>
        <w:spacing w:after="0"/>
        <w:rPr>
          <w:rFonts w:ascii="Arial" w:hAnsi="Arial" w:cs="Arial"/>
          <w:sz w:val="22"/>
          <w:szCs w:val="22"/>
          <w:lang w:val="en-AU"/>
        </w:rPr>
      </w:pPr>
      <w:bookmarkStart w:id="121" w:name="_ENREF_31"/>
      <w:r w:rsidRPr="00492E29">
        <w:rPr>
          <w:rFonts w:ascii="Arial" w:hAnsi="Arial" w:cs="Arial"/>
          <w:sz w:val="22"/>
          <w:szCs w:val="22"/>
          <w:lang w:val="en-AU"/>
        </w:rPr>
        <w:t>41.</w:t>
      </w:r>
      <w:r>
        <w:tab/>
      </w:r>
      <w:r w:rsidRPr="74F25376">
        <w:rPr>
          <w:rFonts w:ascii="Arial" w:eastAsia="Arial" w:hAnsi="Arial" w:cs="Arial"/>
          <w:sz w:val="22"/>
          <w:szCs w:val="22"/>
          <w:lang w:val="en-AU"/>
        </w:rPr>
        <w:t>World Health Organization. Clinical management and infection prevention and control for monkeypox: Interim rapid response guidance</w:t>
      </w:r>
      <w:r w:rsidR="56B3D1C9" w:rsidRPr="74F25376">
        <w:rPr>
          <w:rFonts w:ascii="Arial" w:eastAsia="Arial" w:hAnsi="Arial" w:cs="Arial"/>
          <w:sz w:val="22"/>
          <w:szCs w:val="22"/>
          <w:lang w:val="en-AU"/>
        </w:rPr>
        <w:t>. [Internet]. WHO;</w:t>
      </w:r>
      <w:r w:rsidRPr="74F25376">
        <w:rPr>
          <w:rFonts w:ascii="Arial" w:eastAsia="Arial" w:hAnsi="Arial" w:cs="Arial"/>
          <w:sz w:val="22"/>
          <w:szCs w:val="22"/>
          <w:lang w:val="en-AU"/>
        </w:rPr>
        <w:t xml:space="preserve"> 10 June 2022. </w:t>
      </w:r>
      <w:r w:rsidR="56B3D1C9" w:rsidRPr="74F25376">
        <w:rPr>
          <w:rFonts w:ascii="Arial" w:eastAsia="Arial" w:hAnsi="Arial" w:cs="Arial"/>
          <w:sz w:val="22"/>
          <w:szCs w:val="22"/>
          <w:lang w:val="en-AU"/>
        </w:rPr>
        <w:t>Available from:</w:t>
      </w:r>
      <w:r w:rsidR="56B3D1C9" w:rsidRPr="74F25376">
        <w:rPr>
          <w:rFonts w:ascii="Arial" w:eastAsia="Arial" w:hAnsi="Arial" w:cs="Arial"/>
          <w:lang w:val="en-AU"/>
        </w:rPr>
        <w:t xml:space="preserve"> </w:t>
      </w:r>
      <w:bookmarkEnd w:id="121"/>
      <w:r w:rsidR="00367483">
        <w:fldChar w:fldCharType="begin"/>
      </w:r>
      <w:r w:rsidR="00367483">
        <w:instrText>HYPERLINK "https://www.who.int/publications/i/item/WHO-MPX-Clinical-and-IPC-2022.1"</w:instrText>
      </w:r>
      <w:r w:rsidR="00367483">
        <w:fldChar w:fldCharType="separate"/>
      </w:r>
      <w:r w:rsidR="56B3D1C9" w:rsidRPr="74F25376">
        <w:rPr>
          <w:rStyle w:val="Hyperlink"/>
          <w:rFonts w:ascii="Arial" w:eastAsia="Arial" w:hAnsi="Arial" w:cs="Arial"/>
          <w:sz w:val="22"/>
          <w:szCs w:val="22"/>
          <w:lang w:val="en-AU"/>
        </w:rPr>
        <w:t>https://www.who.int/publications/i/item/WHO-MPX-Clinical-and-IPC-2022.1</w:t>
      </w:r>
      <w:r w:rsidR="00367483">
        <w:rPr>
          <w:rStyle w:val="Hyperlink"/>
          <w:rFonts w:ascii="Arial" w:eastAsia="Arial" w:hAnsi="Arial" w:cs="Arial"/>
          <w:sz w:val="22"/>
          <w:szCs w:val="22"/>
          <w:lang w:val="en-AU"/>
        </w:rPr>
        <w:fldChar w:fldCharType="end"/>
      </w:r>
      <w:r w:rsidR="56B3D1C9" w:rsidRPr="74F25376">
        <w:rPr>
          <w:rFonts w:ascii="Arial" w:eastAsia="Arial" w:hAnsi="Arial" w:cs="Arial"/>
          <w:sz w:val="22"/>
          <w:szCs w:val="22"/>
          <w:lang w:val="en-AU"/>
        </w:rPr>
        <w:t xml:space="preserve"> </w:t>
      </w:r>
    </w:p>
    <w:p w14:paraId="7CD4370C" w14:textId="63D49FA3" w:rsidR="00DF157E" w:rsidRPr="00492E29" w:rsidRDefault="00DF157E" w:rsidP="00DF157E">
      <w:pPr>
        <w:pStyle w:val="EndNoteBibliography"/>
        <w:spacing w:after="0"/>
        <w:rPr>
          <w:rFonts w:ascii="Arial" w:hAnsi="Arial" w:cs="Arial"/>
          <w:sz w:val="22"/>
          <w:szCs w:val="22"/>
          <w:lang w:val="en-AU"/>
        </w:rPr>
      </w:pPr>
      <w:bookmarkStart w:id="122" w:name="_ENREF_32"/>
      <w:r w:rsidRPr="00115C0F">
        <w:rPr>
          <w:rFonts w:ascii="Arial" w:hAnsi="Arial" w:cs="Arial"/>
          <w:sz w:val="22"/>
          <w:szCs w:val="22"/>
          <w:lang w:val="en-AU"/>
        </w:rPr>
        <w:t>42.</w:t>
      </w:r>
      <w:r w:rsidRPr="00492E29">
        <w:rPr>
          <w:rFonts w:ascii="Arial" w:hAnsi="Arial" w:cs="Arial"/>
          <w:sz w:val="22"/>
          <w:szCs w:val="22"/>
          <w:lang w:val="en-AU"/>
        </w:rPr>
        <w:tab/>
        <w:t>World Health Organization. Disease Outbreak News; Multi-country monkeypox outbreak in non-endemic countries</w:t>
      </w:r>
      <w:r w:rsidR="48313BEE" w:rsidRPr="00115C0F">
        <w:rPr>
          <w:rFonts w:ascii="Arial" w:hAnsi="Arial" w:cs="Arial"/>
          <w:sz w:val="22"/>
          <w:szCs w:val="22"/>
          <w:lang w:val="en-AU"/>
        </w:rPr>
        <w:t xml:space="preserve"> [Internet].</w:t>
      </w:r>
      <w:r w:rsidRPr="00492E29">
        <w:rPr>
          <w:rFonts w:ascii="Arial" w:hAnsi="Arial" w:cs="Arial"/>
          <w:sz w:val="22"/>
          <w:szCs w:val="22"/>
          <w:lang w:val="en-AU"/>
        </w:rPr>
        <w:t>World Health Organization; 2022</w:t>
      </w:r>
      <w:r w:rsidR="4D64ED39" w:rsidRPr="00115C0F">
        <w:rPr>
          <w:rFonts w:ascii="Arial" w:hAnsi="Arial" w:cs="Arial"/>
          <w:sz w:val="22"/>
          <w:szCs w:val="22"/>
          <w:lang w:val="en-AU"/>
        </w:rPr>
        <w:t>.</w:t>
      </w:r>
      <w:r w:rsidRPr="00492E29">
        <w:rPr>
          <w:rFonts w:ascii="Arial" w:hAnsi="Arial" w:cs="Arial"/>
          <w:sz w:val="22"/>
          <w:szCs w:val="22"/>
          <w:lang w:val="en-AU"/>
        </w:rPr>
        <w:t xml:space="preserve">Available from: </w:t>
      </w:r>
      <w:hyperlink r:id="rId52" w:history="1">
        <w:r w:rsidRPr="00492E29">
          <w:rPr>
            <w:rStyle w:val="Hyperlink"/>
            <w:rFonts w:asciiTheme="minorHAnsi" w:eastAsiaTheme="majorEastAsia" w:hAnsiTheme="minorHAnsi" w:cstheme="minorBidi"/>
            <w:sz w:val="22"/>
            <w:szCs w:val="22"/>
            <w:lang w:val="en-AU"/>
          </w:rPr>
          <w:t>https://www.who.int/emergencies/disease-outbreak-news/item/2022-DON393</w:t>
        </w:r>
      </w:hyperlink>
      <w:r w:rsidRPr="00492E29">
        <w:rPr>
          <w:rFonts w:asciiTheme="minorHAnsi" w:hAnsiTheme="minorHAnsi" w:cstheme="minorBidi"/>
          <w:sz w:val="22"/>
          <w:szCs w:val="22"/>
          <w:lang w:val="en-AU"/>
        </w:rPr>
        <w:t>.</w:t>
      </w:r>
      <w:bookmarkEnd w:id="122"/>
    </w:p>
    <w:p w14:paraId="7450BF18" w14:textId="341D6B64"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43. </w:t>
      </w:r>
      <w:r w:rsidR="00B416A7">
        <w:tab/>
      </w:r>
      <w:r w:rsidRPr="00492E29">
        <w:rPr>
          <w:rFonts w:ascii="Arial" w:hAnsi="Arial" w:cs="Arial"/>
          <w:sz w:val="22"/>
          <w:szCs w:val="22"/>
          <w:lang w:val="en-AU"/>
        </w:rPr>
        <w:t>Public Health England. Monkeypox: information for primary care</w:t>
      </w:r>
      <w:r w:rsidR="6760793E" w:rsidRPr="00115C0F">
        <w:rPr>
          <w:rFonts w:ascii="Arial" w:hAnsi="Arial" w:cs="Arial"/>
          <w:sz w:val="22"/>
          <w:szCs w:val="22"/>
          <w:lang w:val="en-AU"/>
        </w:rPr>
        <w:t>. [Internet].</w:t>
      </w:r>
      <w:r w:rsidRPr="00492E29">
        <w:rPr>
          <w:rFonts w:ascii="Arial" w:hAnsi="Arial" w:cs="Arial"/>
          <w:sz w:val="22"/>
          <w:szCs w:val="22"/>
          <w:lang w:val="en-AU"/>
        </w:rPr>
        <w:t xml:space="preserve"> Public Health England; 2019</w:t>
      </w:r>
      <w:r w:rsidR="50168BFE" w:rsidRPr="00115C0F">
        <w:rPr>
          <w:rFonts w:ascii="Arial" w:hAnsi="Arial" w:cs="Arial"/>
          <w:sz w:val="22"/>
          <w:szCs w:val="22"/>
          <w:lang w:val="en-AU"/>
        </w:rPr>
        <w:t xml:space="preserve">. </w:t>
      </w:r>
      <w:r w:rsidRPr="00492E29">
        <w:rPr>
          <w:rFonts w:ascii="Arial" w:hAnsi="Arial" w:cs="Arial"/>
          <w:sz w:val="22"/>
          <w:szCs w:val="22"/>
          <w:lang w:val="en-AU"/>
        </w:rPr>
        <w:t xml:space="preserve">Available from: </w:t>
      </w:r>
      <w:hyperlink r:id="rId53" w:history="1">
        <w:r w:rsidRPr="00492E29">
          <w:rPr>
            <w:rStyle w:val="Hyperlink"/>
            <w:rFonts w:asciiTheme="minorHAnsi" w:eastAsiaTheme="majorEastAsia" w:hAnsiTheme="minorHAnsi" w:cstheme="minorBidi"/>
            <w:sz w:val="22"/>
            <w:szCs w:val="22"/>
            <w:lang w:val="en-AU"/>
          </w:rPr>
          <w:t>https://assets.publishing.service.gov.uk/government/uploads/system/uploads/attachment_data/file/850059/Monkeypox_information_for_primary_care.pdf</w:t>
        </w:r>
      </w:hyperlink>
      <w:r w:rsidRPr="00492E29">
        <w:rPr>
          <w:rFonts w:asciiTheme="minorHAnsi" w:hAnsiTheme="minorHAnsi" w:cstheme="minorBidi"/>
          <w:sz w:val="22"/>
          <w:szCs w:val="22"/>
          <w:lang w:val="en-AU"/>
        </w:rPr>
        <w:t>.</w:t>
      </w:r>
    </w:p>
    <w:p w14:paraId="58BFDFBF" w14:textId="1E2F1528" w:rsidR="00DF157E" w:rsidRPr="00110B52" w:rsidRDefault="00DF157E" w:rsidP="00DF157E">
      <w:pPr>
        <w:pStyle w:val="EndNoteBibliography"/>
        <w:spacing w:after="0"/>
        <w:rPr>
          <w:rStyle w:val="Hyperlink"/>
          <w:rFonts w:asciiTheme="minorHAnsi" w:hAnsiTheme="minorHAnsi" w:cstheme="minorHAnsi"/>
        </w:rPr>
      </w:pPr>
      <w:r w:rsidRPr="00492E29">
        <w:rPr>
          <w:rFonts w:ascii="Arial" w:hAnsi="Arial" w:cs="Arial"/>
          <w:sz w:val="22"/>
          <w:szCs w:val="22"/>
          <w:lang w:val="en-AU"/>
        </w:rPr>
        <w:t>44.</w:t>
      </w:r>
      <w:r w:rsidR="00B416A7">
        <w:tab/>
      </w:r>
      <w:r w:rsidRPr="00492E29">
        <w:rPr>
          <w:rFonts w:ascii="Arial" w:hAnsi="Arial" w:cs="Arial"/>
          <w:sz w:val="22"/>
          <w:szCs w:val="22"/>
          <w:lang w:val="en-AU"/>
        </w:rPr>
        <w:t xml:space="preserve"> Kroger </w:t>
      </w:r>
      <w:r w:rsidR="2CE0C2D5" w:rsidRPr="00115C0F">
        <w:rPr>
          <w:rFonts w:ascii="Arial" w:hAnsi="Arial" w:cs="Arial"/>
          <w:sz w:val="22"/>
          <w:szCs w:val="22"/>
          <w:lang w:val="en-AU"/>
        </w:rPr>
        <w:t xml:space="preserve">ST, Lehmann MC, Treutlein M, Fiethe A, Kossow </w:t>
      </w:r>
      <w:r w:rsidR="2CE0C2D5" w:rsidRPr="07DEFC71">
        <w:rPr>
          <w:rFonts w:ascii="Arial" w:hAnsi="Arial" w:cs="Arial"/>
          <w:sz w:val="22"/>
          <w:szCs w:val="22"/>
          <w:lang w:val="en-AU"/>
        </w:rPr>
        <w:t xml:space="preserve">A, Kufer-Weib A, </w:t>
      </w:r>
      <w:r w:rsidRPr="07DEFC71">
        <w:rPr>
          <w:rFonts w:ascii="Arial" w:hAnsi="Arial" w:cs="Arial"/>
          <w:sz w:val="22"/>
          <w:szCs w:val="22"/>
          <w:lang w:val="en-AU"/>
        </w:rPr>
        <w:t>et al.</w:t>
      </w:r>
      <w:r w:rsidRPr="00492E29">
        <w:rPr>
          <w:rFonts w:ascii="Arial" w:hAnsi="Arial" w:cs="Arial"/>
          <w:sz w:val="22"/>
          <w:szCs w:val="22"/>
          <w:lang w:val="en-AU"/>
        </w:rPr>
        <w:t>. Mpox outbreak 2022: an overview of all cases reported to the Cologne Health Department. Infection</w:t>
      </w:r>
      <w:r w:rsidR="3F77C817" w:rsidRPr="07DEFC71">
        <w:rPr>
          <w:rFonts w:ascii="Arial" w:hAnsi="Arial" w:cs="Arial"/>
          <w:sz w:val="22"/>
          <w:szCs w:val="22"/>
          <w:lang w:val="en-AU"/>
        </w:rPr>
        <w:t>[Internet]. 2023 Oct</w:t>
      </w:r>
      <w:r w:rsidRPr="00492E29">
        <w:rPr>
          <w:rFonts w:ascii="Arial" w:hAnsi="Arial" w:cs="Arial"/>
          <w:sz w:val="22"/>
          <w:szCs w:val="22"/>
          <w:lang w:val="en-AU"/>
        </w:rPr>
        <w:t>51</w:t>
      </w:r>
      <w:r w:rsidR="3BEBA25F" w:rsidRPr="4A3F7148">
        <w:rPr>
          <w:rFonts w:ascii="Arial" w:hAnsi="Arial" w:cs="Arial"/>
          <w:sz w:val="22"/>
          <w:szCs w:val="22"/>
          <w:lang w:val="en-AU"/>
        </w:rPr>
        <w:t>(5)</w:t>
      </w:r>
      <w:r w:rsidRPr="00492E29">
        <w:rPr>
          <w:rFonts w:ascii="Arial" w:hAnsi="Arial" w:cs="Arial"/>
          <w:sz w:val="22"/>
          <w:szCs w:val="22"/>
          <w:lang w:val="en-AU"/>
        </w:rPr>
        <w:t xml:space="preserve">:1369-1381. </w:t>
      </w:r>
      <w:r w:rsidR="06300FE0" w:rsidRPr="52902DC4">
        <w:rPr>
          <w:rFonts w:ascii="Arial" w:hAnsi="Arial" w:cs="Arial"/>
          <w:sz w:val="22"/>
          <w:szCs w:val="22"/>
          <w:lang w:val="en-AU"/>
        </w:rPr>
        <w:t xml:space="preserve">Doi: </w:t>
      </w:r>
      <w:r w:rsidR="06300FE0" w:rsidRPr="00110B52">
        <w:rPr>
          <w:rStyle w:val="Hyperlink"/>
          <w:rFonts w:asciiTheme="minorHAnsi" w:hAnsiTheme="minorHAnsi" w:cstheme="minorHAnsi"/>
        </w:rPr>
        <w:t xml:space="preserve">https://doi.org/10.1007%2Fs15010-023-01997-x </w:t>
      </w:r>
    </w:p>
    <w:p w14:paraId="53F78F1B" w14:textId="7BCDA3CC"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45. </w:t>
      </w:r>
      <w:r w:rsidR="00B416A7">
        <w:tab/>
      </w:r>
      <w:r w:rsidRPr="00492E29">
        <w:rPr>
          <w:rFonts w:ascii="Arial" w:hAnsi="Arial" w:cs="Arial"/>
          <w:sz w:val="22"/>
          <w:szCs w:val="22"/>
          <w:lang w:val="en-AU"/>
        </w:rPr>
        <w:t>Di Giulio DB, Eckburg PB. Human monkeypox: an emerging zoonosis. The Lancet Infectious Diseases. 2004</w:t>
      </w:r>
      <w:r w:rsidR="5EA14306" w:rsidRPr="74F25376">
        <w:rPr>
          <w:rFonts w:ascii="Arial" w:hAnsi="Arial" w:cs="Arial"/>
          <w:sz w:val="22"/>
          <w:szCs w:val="22"/>
          <w:lang w:val="en-AU"/>
        </w:rPr>
        <w:t xml:space="preserve"> Jan 6</w:t>
      </w:r>
      <w:r w:rsidRPr="00492E29">
        <w:rPr>
          <w:rFonts w:ascii="Arial" w:hAnsi="Arial" w:cs="Arial"/>
          <w:sz w:val="22"/>
          <w:szCs w:val="22"/>
          <w:lang w:val="en-AU"/>
        </w:rPr>
        <w:t>;4(1):15-25.</w:t>
      </w:r>
    </w:p>
    <w:p w14:paraId="5B39EE27" w14:textId="6160DB4D"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46.</w:t>
      </w:r>
      <w:r w:rsidR="00B416A7">
        <w:tab/>
      </w:r>
      <w:r w:rsidRPr="00492E29">
        <w:rPr>
          <w:rFonts w:ascii="Arial" w:hAnsi="Arial" w:cs="Arial"/>
          <w:sz w:val="22"/>
          <w:szCs w:val="22"/>
          <w:lang w:val="en-AU"/>
        </w:rPr>
        <w:t xml:space="preserve"> McCollum AM, Damon IK. Human monkeypox. Clin Infect Dis. 2014</w:t>
      </w:r>
      <w:r w:rsidR="1E6FDFC8" w:rsidRPr="74F25376">
        <w:rPr>
          <w:rFonts w:ascii="Arial" w:hAnsi="Arial" w:cs="Arial"/>
          <w:sz w:val="22"/>
          <w:szCs w:val="22"/>
          <w:lang w:val="en-AU"/>
        </w:rPr>
        <w:t xml:space="preserve"> Jan</w:t>
      </w:r>
      <w:r w:rsidRPr="00492E29">
        <w:rPr>
          <w:rFonts w:ascii="Arial" w:hAnsi="Arial" w:cs="Arial"/>
          <w:sz w:val="22"/>
          <w:szCs w:val="22"/>
          <w:lang w:val="en-AU"/>
        </w:rPr>
        <w:t>;58(2):260-7.</w:t>
      </w:r>
    </w:p>
    <w:p w14:paraId="587224DC" w14:textId="41EF020D"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47. </w:t>
      </w:r>
      <w:r w:rsidR="00B416A7">
        <w:tab/>
      </w:r>
      <w:r w:rsidRPr="00492E29">
        <w:rPr>
          <w:rFonts w:ascii="Arial" w:hAnsi="Arial" w:cs="Arial"/>
          <w:sz w:val="22"/>
          <w:szCs w:val="22"/>
          <w:lang w:val="en-AU"/>
        </w:rPr>
        <w:t>Cho W, Park S, Jin Kim H, Lee M, Choi YS, Yeo SG, et al. Clinical characteristics and outcomes of patients with mpox during the 2022 mpox outbreak compared with those before the outbreak: A systematic review and meta-analysis. Medical Virology. 2024</w:t>
      </w:r>
      <w:r w:rsidR="18F18CB2" w:rsidRPr="74F25376">
        <w:rPr>
          <w:rFonts w:ascii="Arial" w:hAnsi="Arial" w:cs="Arial"/>
          <w:sz w:val="22"/>
          <w:szCs w:val="22"/>
          <w:lang w:val="en-AU"/>
        </w:rPr>
        <w:t xml:space="preserve"> Jan</w:t>
      </w:r>
      <w:r w:rsidRPr="00492E29">
        <w:rPr>
          <w:rFonts w:ascii="Arial" w:hAnsi="Arial" w:cs="Arial"/>
          <w:sz w:val="22"/>
          <w:szCs w:val="22"/>
          <w:lang w:val="en-AU"/>
        </w:rPr>
        <w:t xml:space="preserve">; 34(1):e2508. </w:t>
      </w:r>
    </w:p>
    <w:p w14:paraId="2DFCEBD5" w14:textId="6C873CC4"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48. </w:t>
      </w:r>
      <w:r w:rsidR="00B416A7">
        <w:tab/>
      </w:r>
      <w:r w:rsidRPr="00492E29">
        <w:rPr>
          <w:rFonts w:ascii="Arial" w:hAnsi="Arial" w:cs="Arial"/>
          <w:sz w:val="22"/>
          <w:szCs w:val="22"/>
          <w:lang w:val="en-AU"/>
        </w:rPr>
        <w:t xml:space="preserve">Yon </w:t>
      </w:r>
      <w:r w:rsidR="35A76942" w:rsidRPr="00115C0F">
        <w:rPr>
          <w:rFonts w:ascii="Arial" w:hAnsi="Arial" w:cs="Arial"/>
          <w:sz w:val="22"/>
          <w:szCs w:val="22"/>
          <w:lang w:val="en-AU"/>
        </w:rPr>
        <w:t>H, Shin H, Shin J, Shin JU, Shin YH, Lee J, etal.</w:t>
      </w:r>
      <w:r w:rsidRPr="00492E29">
        <w:rPr>
          <w:rFonts w:ascii="Arial" w:hAnsi="Arial" w:cs="Arial"/>
          <w:sz w:val="22"/>
          <w:szCs w:val="22"/>
          <w:lang w:val="en-AU"/>
        </w:rPr>
        <w:t xml:space="preserve">. Clinical manifestations of human Mpox infection: A systematic review and meta-analysis. Rev Med Virol </w:t>
      </w:r>
      <w:r w:rsidR="2B86B9E3" w:rsidRPr="00115C0F">
        <w:rPr>
          <w:rFonts w:ascii="Arial" w:hAnsi="Arial" w:cs="Arial"/>
          <w:sz w:val="22"/>
          <w:szCs w:val="22"/>
          <w:lang w:val="en-AU"/>
        </w:rPr>
        <w:t>[Internet]. 2023 Apr 13;</w:t>
      </w:r>
      <w:r w:rsidRPr="00492E29">
        <w:rPr>
          <w:rFonts w:ascii="Arial" w:hAnsi="Arial" w:cs="Arial"/>
          <w:sz w:val="22"/>
          <w:szCs w:val="22"/>
          <w:lang w:val="en-AU"/>
        </w:rPr>
        <w:t xml:space="preserve">33(4):e2446. </w:t>
      </w:r>
      <w:r w:rsidR="78EF5D90" w:rsidRPr="00115C0F">
        <w:rPr>
          <w:rFonts w:ascii="Arial" w:hAnsi="Arial" w:cs="Arial"/>
          <w:sz w:val="22"/>
          <w:szCs w:val="22"/>
          <w:lang w:val="en-AU"/>
        </w:rPr>
        <w:t>Doi:</w:t>
      </w:r>
      <w:r w:rsidR="78EF5D90" w:rsidRPr="06F205CC">
        <w:rPr>
          <w:rFonts w:ascii="Arial" w:hAnsi="Arial" w:cs="Arial"/>
          <w:sz w:val="22"/>
          <w:szCs w:val="22"/>
          <w:lang w:val="en-AU"/>
        </w:rPr>
        <w:t xml:space="preserve"> </w:t>
      </w:r>
      <w:r w:rsidR="78EF5D90" w:rsidRPr="00110B52">
        <w:rPr>
          <w:rStyle w:val="Hyperlink"/>
          <w:rFonts w:ascii="Arial" w:hAnsi="Arial" w:cs="Arial"/>
        </w:rPr>
        <w:t>https://doi.org/10.1002/rmv.2446</w:t>
      </w:r>
      <w:r w:rsidR="78EF5D90" w:rsidRPr="00115C0F">
        <w:rPr>
          <w:rFonts w:ascii="Arial" w:hAnsi="Arial" w:cs="Arial"/>
          <w:sz w:val="22"/>
          <w:szCs w:val="22"/>
          <w:lang w:val="en-AU"/>
        </w:rPr>
        <w:t xml:space="preserve"> </w:t>
      </w:r>
    </w:p>
    <w:p w14:paraId="5AF01109" w14:textId="08E6AA9A"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 xml:space="preserve">49. </w:t>
      </w:r>
      <w:r w:rsidR="00B416A7">
        <w:tab/>
      </w:r>
      <w:r w:rsidRPr="00492E29">
        <w:rPr>
          <w:rFonts w:ascii="Arial" w:hAnsi="Arial" w:cs="Arial"/>
          <w:sz w:val="22"/>
          <w:szCs w:val="22"/>
          <w:lang w:val="en-AU"/>
        </w:rPr>
        <w:t xml:space="preserve">Ardila </w:t>
      </w:r>
      <w:r w:rsidR="5C8FAF21" w:rsidRPr="00115C0F">
        <w:rPr>
          <w:rFonts w:ascii="Arial" w:hAnsi="Arial" w:cs="Arial"/>
          <w:sz w:val="22"/>
          <w:szCs w:val="22"/>
          <w:lang w:val="en-AU"/>
        </w:rPr>
        <w:t xml:space="preserve">CM, Arrubla-Escobar DE amd Vivares-Builes AM. </w:t>
      </w:r>
      <w:r w:rsidRPr="00492E29">
        <w:rPr>
          <w:rFonts w:ascii="Arial" w:hAnsi="Arial" w:cs="Arial"/>
          <w:sz w:val="22"/>
          <w:szCs w:val="22"/>
          <w:lang w:val="en-AU"/>
        </w:rPr>
        <w:t>Oral lesions in patients with human monkeypox: A systematic scoping review. Jour of Oral Pat</w:t>
      </w:r>
      <w:r w:rsidR="4C0D7970" w:rsidRPr="00115C0F">
        <w:rPr>
          <w:rFonts w:ascii="Arial" w:hAnsi="Arial" w:cs="Arial"/>
          <w:sz w:val="22"/>
          <w:szCs w:val="22"/>
          <w:lang w:val="en-AU"/>
        </w:rPr>
        <w:t>h</w:t>
      </w:r>
      <w:r w:rsidRPr="00492E29">
        <w:rPr>
          <w:rFonts w:ascii="Arial" w:hAnsi="Arial" w:cs="Arial"/>
          <w:sz w:val="22"/>
          <w:szCs w:val="22"/>
          <w:lang w:val="en-AU"/>
        </w:rPr>
        <w:t xml:space="preserve"> and Med</w:t>
      </w:r>
      <w:r w:rsidR="740783FA" w:rsidRPr="00115C0F">
        <w:rPr>
          <w:rFonts w:ascii="Arial" w:hAnsi="Arial" w:cs="Arial"/>
          <w:sz w:val="22"/>
          <w:szCs w:val="22"/>
          <w:lang w:val="en-AU"/>
        </w:rPr>
        <w:t xml:space="preserve"> [Internet]. 2022 Oct 20;</w:t>
      </w:r>
      <w:r w:rsidRPr="00492E29">
        <w:rPr>
          <w:rFonts w:ascii="Arial" w:hAnsi="Arial" w:cs="Arial"/>
          <w:sz w:val="22"/>
          <w:szCs w:val="22"/>
          <w:lang w:val="en-AU"/>
        </w:rPr>
        <w:t xml:space="preserve">52(6):459-467. </w:t>
      </w:r>
      <w:r w:rsidR="6AE9C34A" w:rsidRPr="368FCDE0">
        <w:rPr>
          <w:rFonts w:ascii="Arial" w:hAnsi="Arial" w:cs="Arial"/>
          <w:sz w:val="22"/>
          <w:szCs w:val="22"/>
          <w:lang w:val="en-AU"/>
        </w:rPr>
        <w:t xml:space="preserve">Doi: </w:t>
      </w:r>
      <w:r w:rsidR="6AE9C34A" w:rsidRPr="00110B52">
        <w:rPr>
          <w:rStyle w:val="Hyperlink"/>
          <w:rFonts w:ascii="Arial" w:hAnsi="Arial" w:cs="Arial"/>
        </w:rPr>
        <w:t>https://doi.org/10.1111/jop.13375</w:t>
      </w:r>
      <w:r w:rsidR="6AE9C34A" w:rsidRPr="00115C0F">
        <w:rPr>
          <w:rFonts w:ascii="Arial" w:hAnsi="Arial" w:cs="Arial"/>
          <w:sz w:val="22"/>
          <w:szCs w:val="22"/>
          <w:lang w:val="en-AU"/>
        </w:rPr>
        <w:t xml:space="preserve"> </w:t>
      </w:r>
    </w:p>
    <w:p w14:paraId="46CA6B1F" w14:textId="5A92AF9B"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50.</w:t>
      </w:r>
      <w:r w:rsidR="00B416A7">
        <w:tab/>
      </w:r>
      <w:r w:rsidRPr="00492E29">
        <w:rPr>
          <w:rFonts w:ascii="Arial" w:hAnsi="Arial" w:cs="Arial"/>
          <w:sz w:val="22"/>
          <w:szCs w:val="22"/>
          <w:lang w:val="en-AU"/>
        </w:rPr>
        <w:t xml:space="preserve"> Hazra </w:t>
      </w:r>
      <w:r w:rsidR="46102BF8" w:rsidRPr="00115C0F">
        <w:rPr>
          <w:rFonts w:ascii="Arial" w:hAnsi="Arial" w:cs="Arial"/>
          <w:sz w:val="22"/>
          <w:szCs w:val="22"/>
          <w:lang w:val="en-AU"/>
        </w:rPr>
        <w:t xml:space="preserve">A, Zucker J, Bell E, Flores J, Gordon L, Mitja O, </w:t>
      </w:r>
      <w:r w:rsidRPr="00492E29">
        <w:rPr>
          <w:rFonts w:ascii="Arial" w:hAnsi="Arial" w:cs="Arial"/>
          <w:sz w:val="22"/>
          <w:szCs w:val="22"/>
          <w:lang w:val="en-AU"/>
        </w:rPr>
        <w:t>et al. Mpox in people with past infection or a complete vaccination course: a global case series. The Lan Infect Dis</w:t>
      </w:r>
      <w:r w:rsidRPr="00115C0F">
        <w:rPr>
          <w:rFonts w:ascii="Arial" w:hAnsi="Arial" w:cs="Arial"/>
          <w:sz w:val="22"/>
          <w:szCs w:val="22"/>
          <w:lang w:val="en-AU"/>
        </w:rPr>
        <w:t xml:space="preserve"> </w:t>
      </w:r>
      <w:r w:rsidR="1DDE1683" w:rsidRPr="00115C0F">
        <w:rPr>
          <w:rFonts w:ascii="Arial" w:hAnsi="Arial" w:cs="Arial"/>
          <w:sz w:val="22"/>
          <w:szCs w:val="22"/>
          <w:lang w:val="en-AU"/>
        </w:rPr>
        <w:t>[Inernet].</w:t>
      </w:r>
      <w:r w:rsidRPr="00492E29">
        <w:rPr>
          <w:rFonts w:ascii="Arial" w:hAnsi="Arial" w:cs="Arial"/>
          <w:sz w:val="22"/>
          <w:szCs w:val="22"/>
          <w:lang w:val="en-AU"/>
        </w:rPr>
        <w:t xml:space="preserve"> 2024</w:t>
      </w:r>
      <w:r w:rsidR="06DE66F7" w:rsidRPr="00115C0F">
        <w:rPr>
          <w:rFonts w:ascii="Arial" w:hAnsi="Arial" w:cs="Arial"/>
          <w:sz w:val="22"/>
          <w:szCs w:val="22"/>
          <w:lang w:val="en-AU"/>
        </w:rPr>
        <w:t xml:space="preserve"> Jan;</w:t>
      </w:r>
      <w:r w:rsidRPr="00492E29">
        <w:rPr>
          <w:rFonts w:ascii="Arial" w:hAnsi="Arial" w:cs="Arial"/>
          <w:sz w:val="22"/>
          <w:szCs w:val="22"/>
          <w:lang w:val="en-AU"/>
        </w:rPr>
        <w:t>24</w:t>
      </w:r>
      <w:r w:rsidR="619C7560" w:rsidRPr="00115C0F">
        <w:rPr>
          <w:rFonts w:ascii="Arial" w:hAnsi="Arial" w:cs="Arial"/>
          <w:sz w:val="22"/>
          <w:szCs w:val="22"/>
          <w:lang w:val="en-AU"/>
        </w:rPr>
        <w:t>(1)</w:t>
      </w:r>
      <w:r w:rsidRPr="00492E29">
        <w:rPr>
          <w:rFonts w:ascii="Arial" w:hAnsi="Arial" w:cs="Arial"/>
          <w:sz w:val="22"/>
          <w:szCs w:val="22"/>
          <w:lang w:val="en-AU"/>
        </w:rPr>
        <w:t>:57–64</w:t>
      </w:r>
      <w:r w:rsidR="5DB8EE0A" w:rsidRPr="00115C0F">
        <w:rPr>
          <w:rFonts w:ascii="Arial" w:hAnsi="Arial" w:cs="Arial"/>
          <w:sz w:val="22"/>
          <w:szCs w:val="22"/>
          <w:lang w:val="en-AU"/>
        </w:rPr>
        <w:t xml:space="preserve">. Doi: </w:t>
      </w:r>
      <w:r w:rsidR="5DB8EE0A" w:rsidRPr="00110B52">
        <w:rPr>
          <w:rStyle w:val="Hyperlink"/>
          <w:rFonts w:ascii="Arial" w:hAnsi="Arial" w:cs="Arial"/>
        </w:rPr>
        <w:t>https://doi.org/10.1016/S1473-3099(23)00492-9</w:t>
      </w:r>
    </w:p>
    <w:p w14:paraId="5E7C70D5" w14:textId="2B1DE9AD"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51.</w:t>
      </w:r>
      <w:r w:rsidR="00B416A7">
        <w:tab/>
      </w:r>
      <w:r w:rsidR="30655269" w:rsidRPr="74F25376">
        <w:rPr>
          <w:rFonts w:ascii="Arial" w:hAnsi="Arial" w:cs="Arial"/>
          <w:sz w:val="22"/>
          <w:szCs w:val="22"/>
          <w:lang w:val="en-AU"/>
        </w:rPr>
        <w:t>Public Health Laboratory Network. MPOX (Monkeypox Virus Infection) Laboratory Case Definition.</w:t>
      </w:r>
      <w:r w:rsidRPr="00492E29">
        <w:rPr>
          <w:rFonts w:ascii="Arial" w:hAnsi="Arial" w:cs="Arial"/>
          <w:sz w:val="22"/>
          <w:szCs w:val="22"/>
          <w:lang w:val="en-AU"/>
        </w:rPr>
        <w:t xml:space="preserve"> </w:t>
      </w:r>
      <w:r w:rsidR="338C0EFC" w:rsidRPr="74F25376">
        <w:rPr>
          <w:rFonts w:ascii="Arial" w:hAnsi="Arial" w:cs="Arial"/>
          <w:sz w:val="22"/>
          <w:szCs w:val="22"/>
          <w:lang w:val="en-AU"/>
        </w:rPr>
        <w:t xml:space="preserve">Australia: Public Health Laboratory Network; 2023 </w:t>
      </w:r>
      <w:r w:rsidR="075E42BE" w:rsidRPr="74F25376">
        <w:rPr>
          <w:rFonts w:ascii="Arial" w:hAnsi="Arial" w:cs="Arial"/>
          <w:sz w:val="22"/>
          <w:szCs w:val="22"/>
          <w:lang w:val="en-AU"/>
        </w:rPr>
        <w:t>Jul.p.14.</w:t>
      </w:r>
      <w:r w:rsidRPr="74F25376">
        <w:rPr>
          <w:rFonts w:ascii="Arial" w:hAnsi="Arial" w:cs="Arial"/>
          <w:sz w:val="22"/>
          <w:szCs w:val="22"/>
          <w:lang w:val="en-AU"/>
        </w:rPr>
        <w:t xml:space="preserve"> </w:t>
      </w:r>
      <w:r w:rsidRPr="00492E29">
        <w:rPr>
          <w:rFonts w:ascii="Arial" w:hAnsi="Arial" w:cs="Arial"/>
          <w:sz w:val="22"/>
          <w:szCs w:val="22"/>
          <w:lang w:val="en-AU"/>
        </w:rPr>
        <w:t>Public Health Laboratory Network. Monkeypox (Monkeypox Virus) Laboratory Case Definition (LCD). 2022.</w:t>
      </w:r>
    </w:p>
    <w:p w14:paraId="67017CC9" w14:textId="590F23B5"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52.</w:t>
      </w:r>
      <w:r w:rsidR="00B416A7">
        <w:tab/>
      </w:r>
      <w:r w:rsidRPr="00492E29">
        <w:rPr>
          <w:rFonts w:ascii="Arial" w:hAnsi="Arial" w:cs="Arial"/>
          <w:sz w:val="22"/>
          <w:szCs w:val="22"/>
          <w:lang w:val="en-AU"/>
        </w:rPr>
        <w:t xml:space="preserve"> Isidro J, Borges V, Pinto M, Sobral D, Santos JD, Nunes A, et al. Phylogenomic characterization and signs of microevolution in the 2022 multi-country outbreak of monkeypox virus. Nature Medicine. 2022</w:t>
      </w:r>
      <w:r w:rsidR="7549752A" w:rsidRPr="74F25376">
        <w:rPr>
          <w:rFonts w:ascii="Arial" w:hAnsi="Arial" w:cs="Arial"/>
          <w:sz w:val="22"/>
          <w:szCs w:val="22"/>
          <w:lang w:val="en-AU"/>
        </w:rPr>
        <w:t xml:space="preserve"> Aug</w:t>
      </w:r>
      <w:r w:rsidRPr="00492E29">
        <w:rPr>
          <w:rFonts w:ascii="Arial" w:hAnsi="Arial" w:cs="Arial"/>
          <w:sz w:val="22"/>
          <w:szCs w:val="22"/>
          <w:lang w:val="en-AU"/>
        </w:rPr>
        <w:t>;28(8):1569-72.</w:t>
      </w:r>
    </w:p>
    <w:p w14:paraId="3F1D09F4" w14:textId="3D3AFFAA"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lastRenderedPageBreak/>
        <w:t>53.</w:t>
      </w:r>
      <w:r w:rsidR="00B416A7">
        <w:tab/>
      </w:r>
      <w:r w:rsidRPr="00492E29">
        <w:rPr>
          <w:rFonts w:ascii="Arial" w:hAnsi="Arial" w:cs="Arial"/>
          <w:sz w:val="22"/>
          <w:szCs w:val="22"/>
          <w:lang w:val="en-AU"/>
        </w:rPr>
        <w:t xml:space="preserve"> WHO. First meeting of the International Health Regulations (2005) Emergency Committee regarding the upsurge of mpox 2024 [Internet]. Geneva</w:t>
      </w:r>
      <w:r w:rsidR="298FAB68" w:rsidRPr="00115C0F">
        <w:rPr>
          <w:rFonts w:ascii="Arial" w:hAnsi="Arial" w:cs="Arial"/>
          <w:sz w:val="22"/>
          <w:szCs w:val="22"/>
          <w:lang w:val="en-AU"/>
        </w:rPr>
        <w:t>: WHO;</w:t>
      </w:r>
      <w:r w:rsidRPr="00492E29">
        <w:rPr>
          <w:rFonts w:ascii="Arial" w:hAnsi="Arial" w:cs="Arial"/>
          <w:sz w:val="22"/>
          <w:szCs w:val="22"/>
          <w:lang w:val="en-AU"/>
        </w:rPr>
        <w:t xml:space="preserve"> 2024 Aug 19. Available from: </w:t>
      </w:r>
      <w:hyperlink r:id="rId54" w:anchor=":~:text=MPXV%20clade%20Ia%20is%20endemic,zoonotic%20introduction%20in%20a%20community" w:history="1">
        <w:r w:rsidRPr="00492E29">
          <w:rPr>
            <w:rStyle w:val="Hyperlink"/>
            <w:rFonts w:ascii="Arial" w:hAnsi="Arial" w:cs="Arial"/>
            <w:sz w:val="22"/>
            <w:szCs w:val="22"/>
            <w:lang w:val="en-AU"/>
          </w:rPr>
          <w:t>https://www.who.int/news/item/19-08-2024-first-meeting-of-the-international-health-regulations-(2005)-emergency-committee-regarding-the-upsurge-of-mpox-2024#:~:text=MPXV%20clade%20Ia%20is%20endemic,zoonotic%20introduction%20in%20a%20community</w:t>
        </w:r>
      </w:hyperlink>
      <w:r w:rsidRPr="00492E29">
        <w:rPr>
          <w:rFonts w:ascii="Arial" w:hAnsi="Arial" w:cs="Arial"/>
          <w:sz w:val="22"/>
          <w:szCs w:val="22"/>
          <w:lang w:val="en-AU"/>
        </w:rPr>
        <w:t xml:space="preserve">. </w:t>
      </w:r>
    </w:p>
    <w:p w14:paraId="5813B4CC" w14:textId="3F1AB5DC" w:rsidR="00DF157E" w:rsidRPr="003409A1" w:rsidRDefault="00DF157E" w:rsidP="00492E29">
      <w:pPr>
        <w:spacing w:after="0"/>
        <w:rPr>
          <w:rFonts w:cs="Arial"/>
          <w:sz w:val="22"/>
          <w:szCs w:val="22"/>
        </w:rPr>
      </w:pPr>
      <w:r w:rsidRPr="003409A1">
        <w:rPr>
          <w:rFonts w:cs="Arial"/>
          <w:sz w:val="22"/>
          <w:szCs w:val="22"/>
        </w:rPr>
        <w:t>54.</w:t>
      </w:r>
      <w:r w:rsidR="00B416A7">
        <w:tab/>
      </w:r>
      <w:r w:rsidR="74A30E49" w:rsidRPr="74F25376">
        <w:rPr>
          <w:rFonts w:eastAsia="Arial" w:cs="Arial"/>
          <w:noProof/>
          <w:sz w:val="22"/>
          <w:szCs w:val="22"/>
        </w:rPr>
        <w:t xml:space="preserve">European Centre for Disease Prevention and Control. Joint ECDC-WHO Regional Office for Europe Monkeypox Surveillance Bulletin [Internet]. 2022 [updated 2024 Jul 11]. Available from: </w:t>
      </w:r>
      <w:hyperlink r:id="rId55" w:history="1">
        <w:r w:rsidR="74A30E49" w:rsidRPr="74F25376">
          <w:rPr>
            <w:rStyle w:val="Hyperlink"/>
            <w:rFonts w:eastAsia="Arial" w:cs="Arial"/>
            <w:noProof/>
            <w:sz w:val="22"/>
            <w:szCs w:val="22"/>
          </w:rPr>
          <w:t>https://monkeypoxreport.ecdc.europa.eu/</w:t>
        </w:r>
      </w:hyperlink>
      <w:r w:rsidR="74A30E49" w:rsidRPr="74F25376">
        <w:rPr>
          <w:rFonts w:eastAsia="Arial" w:cs="Arial"/>
          <w:noProof/>
          <w:sz w:val="22"/>
          <w:szCs w:val="22"/>
        </w:rPr>
        <w:t>.</w:t>
      </w:r>
      <w:r w:rsidR="74A30E49" w:rsidRPr="74F25376">
        <w:rPr>
          <w:noProof/>
        </w:rPr>
        <w:t xml:space="preserve"> </w:t>
      </w:r>
    </w:p>
    <w:p w14:paraId="070BEA2D" w14:textId="2FA97189"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55.</w:t>
      </w:r>
      <w:r w:rsidR="00B416A7">
        <w:tab/>
      </w:r>
      <w:r w:rsidRPr="00492E29">
        <w:rPr>
          <w:rFonts w:ascii="Arial" w:hAnsi="Arial" w:cs="Arial"/>
          <w:sz w:val="22"/>
          <w:szCs w:val="22"/>
          <w:lang w:val="en-AU"/>
        </w:rPr>
        <w:t xml:space="preserve"> Martinez JI ME, Bueno SJ et al. Monkeypox Outbreak Predominantly affecting Men who have Sex with men, Madrid, Spain, 26 April to 16 June 2022. Outbreaks. 2022</w:t>
      </w:r>
      <w:r w:rsidR="6952CC5A" w:rsidRPr="74F25376">
        <w:rPr>
          <w:rFonts w:ascii="Arial" w:hAnsi="Arial" w:cs="Arial"/>
          <w:sz w:val="22"/>
          <w:szCs w:val="22"/>
          <w:lang w:val="en-AU"/>
        </w:rPr>
        <w:t xml:space="preserve"> Jul</w:t>
      </w:r>
      <w:r w:rsidRPr="00492E29">
        <w:rPr>
          <w:rFonts w:ascii="Arial" w:hAnsi="Arial" w:cs="Arial"/>
          <w:sz w:val="22"/>
          <w:szCs w:val="22"/>
          <w:lang w:val="en-AU"/>
        </w:rPr>
        <w:t xml:space="preserve">;27(27):1-7. </w:t>
      </w:r>
    </w:p>
    <w:p w14:paraId="6F2381AF" w14:textId="73F92826"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56.</w:t>
      </w:r>
      <w:r w:rsidR="00B416A7">
        <w:tab/>
      </w:r>
      <w:r w:rsidRPr="00492E29">
        <w:rPr>
          <w:rFonts w:ascii="Arial" w:hAnsi="Arial" w:cs="Arial"/>
          <w:sz w:val="22"/>
          <w:szCs w:val="22"/>
          <w:lang w:val="en-AU"/>
        </w:rPr>
        <w:t xml:space="preserve"> Perez Duque M RS, Martins et al. Ongoing monkeypox virus outbreak, Portugal, 29 April to 23 May 2022. Eurosurveillance. 2022</w:t>
      </w:r>
      <w:r w:rsidR="045E9979" w:rsidRPr="74F25376">
        <w:rPr>
          <w:rFonts w:ascii="Arial" w:hAnsi="Arial" w:cs="Arial"/>
          <w:sz w:val="22"/>
          <w:szCs w:val="22"/>
          <w:lang w:val="en-AU"/>
        </w:rPr>
        <w:t xml:space="preserve"> Jun</w:t>
      </w:r>
      <w:r w:rsidRPr="00492E29">
        <w:rPr>
          <w:rFonts w:ascii="Arial" w:hAnsi="Arial" w:cs="Arial"/>
          <w:sz w:val="22"/>
          <w:szCs w:val="22"/>
          <w:lang w:val="en-AU"/>
        </w:rPr>
        <w:t>;27(22):1-13.</w:t>
      </w:r>
    </w:p>
    <w:p w14:paraId="4032FF66" w14:textId="4C06DA6B"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57.</w:t>
      </w:r>
      <w:r w:rsidR="00B416A7">
        <w:tab/>
      </w:r>
      <w:r w:rsidRPr="00492E29">
        <w:rPr>
          <w:rFonts w:ascii="Arial" w:hAnsi="Arial" w:cs="Arial"/>
          <w:sz w:val="22"/>
          <w:szCs w:val="22"/>
          <w:lang w:val="en-AU"/>
        </w:rPr>
        <w:t xml:space="preserve"> Bunge EM, Hoet B, Chen L, Lienert F, Weidenthaler H, Baer LR, et al. The changing epidemiology of human monkeypox—A potential threat? A systematic review. PLOS Neglected Tropical Diseases. 2022</w:t>
      </w:r>
      <w:r w:rsidR="1F2B6942" w:rsidRPr="74F25376">
        <w:rPr>
          <w:rFonts w:ascii="Arial" w:hAnsi="Arial" w:cs="Arial"/>
          <w:sz w:val="22"/>
          <w:szCs w:val="22"/>
          <w:lang w:val="en-AU"/>
        </w:rPr>
        <w:t xml:space="preserve"> Feb 11</w:t>
      </w:r>
      <w:r w:rsidRPr="00492E29">
        <w:rPr>
          <w:rFonts w:ascii="Arial" w:hAnsi="Arial" w:cs="Arial"/>
          <w:sz w:val="22"/>
          <w:szCs w:val="22"/>
          <w:lang w:val="en-AU"/>
        </w:rPr>
        <w:t>;16(2):e0010141.</w:t>
      </w:r>
    </w:p>
    <w:p w14:paraId="7F7CCA63" w14:textId="49559C13" w:rsidR="00DF157E" w:rsidRPr="003409A1" w:rsidRDefault="00DF157E" w:rsidP="00110B52">
      <w:pPr>
        <w:spacing w:before="0" w:after="0"/>
        <w:rPr>
          <w:rFonts w:cs="Arial"/>
          <w:sz w:val="22"/>
          <w:szCs w:val="22"/>
        </w:rPr>
      </w:pPr>
      <w:r w:rsidRPr="003409A1">
        <w:rPr>
          <w:rFonts w:cs="Arial"/>
          <w:sz w:val="22"/>
          <w:szCs w:val="22"/>
        </w:rPr>
        <w:t>58.</w:t>
      </w:r>
      <w:r>
        <w:tab/>
      </w:r>
      <w:r w:rsidR="00157F9F" w:rsidRPr="003409A1">
        <w:rPr>
          <w:rFonts w:cs="Arial"/>
          <w:sz w:val="22"/>
          <w:szCs w:val="22"/>
        </w:rPr>
        <w:t xml:space="preserve"> </w:t>
      </w:r>
      <w:r w:rsidR="4903C2BC" w:rsidRPr="74F25376">
        <w:rPr>
          <w:rFonts w:eastAsia="Arial" w:cs="Arial"/>
          <w:noProof/>
          <w:sz w:val="22"/>
          <w:szCs w:val="22"/>
        </w:rPr>
        <w:t xml:space="preserve">World Health Organization. Monkeypox - Questions and Answers [Internet].Geneva, World Health Organization; 2022 [updated 2024 Aug 17]. Available from: </w:t>
      </w:r>
      <w:hyperlink r:id="rId56" w:history="1">
        <w:r w:rsidR="4903C2BC" w:rsidRPr="74F25376">
          <w:rPr>
            <w:rStyle w:val="Hyperlink"/>
            <w:rFonts w:eastAsia="Arial" w:cs="Arial"/>
            <w:noProof/>
            <w:sz w:val="22"/>
            <w:szCs w:val="22"/>
          </w:rPr>
          <w:t>https://www.who.int/news-room/questions-and-answers/item/monkeypox</w:t>
        </w:r>
      </w:hyperlink>
      <w:r w:rsidR="4903C2BC" w:rsidRPr="74F25376">
        <w:rPr>
          <w:noProof/>
        </w:rPr>
        <w:t xml:space="preserve"> </w:t>
      </w:r>
    </w:p>
    <w:p w14:paraId="0441D045" w14:textId="6E5F2B34" w:rsidR="00DF157E" w:rsidRPr="00492E29" w:rsidRDefault="00DF157E" w:rsidP="00DF157E">
      <w:pPr>
        <w:pStyle w:val="EndNoteBibliography"/>
        <w:spacing w:after="0"/>
        <w:rPr>
          <w:rFonts w:ascii="Arial" w:hAnsi="Arial" w:cs="Arial"/>
          <w:sz w:val="22"/>
          <w:szCs w:val="22"/>
          <w:lang w:val="en-AU"/>
        </w:rPr>
      </w:pPr>
      <w:r w:rsidRPr="74F25376" w:rsidDel="00254490">
        <w:rPr>
          <w:rFonts w:ascii="Arial" w:hAnsi="Arial" w:cs="Arial"/>
          <w:sz w:val="22"/>
          <w:szCs w:val="22"/>
          <w:lang w:val="en-AU"/>
        </w:rPr>
        <w:t>59</w:t>
      </w:r>
      <w:r w:rsidRPr="00492E29" w:rsidDel="00254490">
        <w:rPr>
          <w:rFonts w:ascii="Arial" w:hAnsi="Arial" w:cs="Arial"/>
          <w:sz w:val="22"/>
          <w:szCs w:val="22"/>
          <w:lang w:val="en-AU"/>
        </w:rPr>
        <w:t>.</w:t>
      </w:r>
      <w:r>
        <w:tab/>
      </w:r>
      <w:r w:rsidRPr="74F25376" w:rsidDel="00254490">
        <w:rPr>
          <w:rFonts w:ascii="Arial" w:eastAsia="Arial" w:hAnsi="Arial" w:cs="Arial"/>
          <w:sz w:val="22"/>
          <w:szCs w:val="22"/>
          <w:lang w:val="en-AU"/>
        </w:rPr>
        <w:t xml:space="preserve">Centers for Disease Control and Prevention. </w:t>
      </w:r>
      <w:bookmarkStart w:id="123" w:name="_ENREF_46"/>
      <w:r w:rsidRPr="74F25376">
        <w:rPr>
          <w:rFonts w:ascii="Arial" w:eastAsia="Arial" w:hAnsi="Arial" w:cs="Arial"/>
          <w:sz w:val="22"/>
          <w:szCs w:val="22"/>
          <w:lang w:val="en-AU"/>
        </w:rPr>
        <w:t>Monkeypox in the United States: What Clinicians Need to Know June 2022</w:t>
      </w:r>
      <w:r w:rsidR="6056C834" w:rsidRPr="74F25376">
        <w:rPr>
          <w:rFonts w:ascii="Arial" w:eastAsia="Arial" w:hAnsi="Arial" w:cs="Arial"/>
          <w:sz w:val="22"/>
          <w:szCs w:val="22"/>
          <w:lang w:val="en-AU"/>
        </w:rPr>
        <w:t xml:space="preserve"> [Internet]. United States: Centers for Disease Control and Prevention; June 2022</w:t>
      </w:r>
      <w:r w:rsidRPr="74F25376">
        <w:rPr>
          <w:rFonts w:ascii="Arial" w:eastAsia="Arial" w:hAnsi="Arial" w:cs="Arial"/>
          <w:sz w:val="22"/>
          <w:szCs w:val="22"/>
          <w:lang w:val="en-AU"/>
        </w:rPr>
        <w:t xml:space="preserve">. </w:t>
      </w:r>
      <w:r w:rsidR="6056C834" w:rsidRPr="74F25376">
        <w:rPr>
          <w:rFonts w:ascii="Arial" w:eastAsia="Arial" w:hAnsi="Arial" w:cs="Arial"/>
          <w:sz w:val="22"/>
          <w:szCs w:val="22"/>
          <w:lang w:val="en-AU"/>
        </w:rPr>
        <w:t xml:space="preserve">Available from: </w:t>
      </w:r>
      <w:bookmarkEnd w:id="123"/>
      <w:r w:rsidR="00367483">
        <w:fldChar w:fldCharType="begin"/>
      </w:r>
      <w:r w:rsidR="00367483">
        <w:instrText>HYPERLINK "https://stacks.cdc.gov/view/cdc/119786"</w:instrText>
      </w:r>
      <w:r w:rsidR="00367483">
        <w:fldChar w:fldCharType="separate"/>
      </w:r>
      <w:r w:rsidR="6056C834" w:rsidRPr="74F25376">
        <w:rPr>
          <w:rStyle w:val="Hyperlink"/>
          <w:rFonts w:ascii="Arial" w:eastAsia="Arial" w:hAnsi="Arial" w:cs="Arial"/>
          <w:sz w:val="22"/>
          <w:szCs w:val="22"/>
          <w:lang w:val="en-AU"/>
        </w:rPr>
        <w:t>https://stacks.cdc.gov/view/cdc/119786</w:t>
      </w:r>
      <w:r w:rsidR="00367483">
        <w:rPr>
          <w:rStyle w:val="Hyperlink"/>
          <w:rFonts w:ascii="Arial" w:eastAsia="Arial" w:hAnsi="Arial" w:cs="Arial"/>
          <w:sz w:val="22"/>
          <w:szCs w:val="22"/>
          <w:lang w:val="en-AU"/>
        </w:rPr>
        <w:fldChar w:fldCharType="end"/>
      </w:r>
      <w:r w:rsidR="6056C834" w:rsidRPr="74F25376">
        <w:rPr>
          <w:rFonts w:ascii="Arial" w:eastAsia="Arial" w:hAnsi="Arial" w:cs="Arial"/>
          <w:sz w:val="22"/>
          <w:szCs w:val="22"/>
          <w:lang w:val="en-AU"/>
        </w:rPr>
        <w:t xml:space="preserve"> </w:t>
      </w:r>
    </w:p>
    <w:p w14:paraId="6BDF8D0D" w14:textId="1B1A30B2"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6</w:t>
      </w:r>
      <w:r w:rsidR="413026B4" w:rsidRPr="74F25376">
        <w:rPr>
          <w:rFonts w:ascii="Arial" w:hAnsi="Arial" w:cs="Arial"/>
          <w:sz w:val="22"/>
          <w:szCs w:val="22"/>
          <w:lang w:val="en-AU"/>
        </w:rPr>
        <w:t>0</w:t>
      </w:r>
      <w:r w:rsidRPr="00492E29">
        <w:rPr>
          <w:rFonts w:ascii="Arial" w:hAnsi="Arial" w:cs="Arial"/>
          <w:sz w:val="22"/>
          <w:szCs w:val="22"/>
          <w:lang w:val="en-AU"/>
        </w:rPr>
        <w:t>.</w:t>
      </w:r>
      <w:r w:rsidR="00B416A7">
        <w:tab/>
      </w:r>
      <w:r w:rsidRPr="00492E29">
        <w:rPr>
          <w:rFonts w:ascii="Arial" w:hAnsi="Arial" w:cs="Arial"/>
          <w:sz w:val="22"/>
          <w:szCs w:val="22"/>
          <w:lang w:val="en-AU"/>
        </w:rPr>
        <w:t xml:space="preserve"> Laurenson-Schafer H., Sklenovska N., Hoxha A., Kerr S.M., Ndmubi P., Fitzner J., et al. Description of the first global outbreak of mpox: an analysis of global surveillance data. The Lancet Global Health. 2023</w:t>
      </w:r>
      <w:r w:rsidR="4B2F81FB" w:rsidRPr="74F25376">
        <w:rPr>
          <w:rFonts w:ascii="Arial" w:hAnsi="Arial" w:cs="Arial"/>
          <w:sz w:val="22"/>
          <w:szCs w:val="22"/>
          <w:lang w:val="en-AU"/>
        </w:rPr>
        <w:t xml:space="preserve"> Jul</w:t>
      </w:r>
      <w:r w:rsidRPr="00492E29">
        <w:rPr>
          <w:rFonts w:ascii="Arial" w:hAnsi="Arial" w:cs="Arial"/>
          <w:sz w:val="22"/>
          <w:szCs w:val="22"/>
          <w:lang w:val="en-AU"/>
        </w:rPr>
        <w:t>;11(7)</w:t>
      </w:r>
      <w:r w:rsidR="21E50DB0" w:rsidRPr="74F25376">
        <w:rPr>
          <w:rFonts w:ascii="Arial" w:hAnsi="Arial" w:cs="Arial"/>
          <w:sz w:val="22"/>
          <w:szCs w:val="22"/>
          <w:lang w:val="en-AU"/>
        </w:rPr>
        <w:t>:</w:t>
      </w:r>
      <w:r w:rsidRPr="00492E29">
        <w:rPr>
          <w:rFonts w:ascii="Arial" w:hAnsi="Arial" w:cs="Arial"/>
          <w:sz w:val="22"/>
          <w:szCs w:val="22"/>
          <w:lang w:val="en-AU"/>
        </w:rPr>
        <w:t xml:space="preserve">e1012-1023. </w:t>
      </w:r>
    </w:p>
    <w:p w14:paraId="624C3129" w14:textId="2653F941" w:rsidR="00DF157E" w:rsidRPr="00115C0F" w:rsidRDefault="00DF157E" w:rsidP="00492E29">
      <w:pPr>
        <w:spacing w:before="0" w:after="0"/>
        <w:rPr>
          <w:rFonts w:cs="Arial"/>
          <w:sz w:val="22"/>
          <w:szCs w:val="22"/>
        </w:rPr>
      </w:pPr>
      <w:r w:rsidRPr="003409A1">
        <w:rPr>
          <w:rFonts w:cs="Arial"/>
          <w:sz w:val="22"/>
          <w:szCs w:val="22"/>
        </w:rPr>
        <w:t>6</w:t>
      </w:r>
      <w:r w:rsidR="7B7D7349" w:rsidRPr="74F25376">
        <w:rPr>
          <w:rFonts w:cs="Arial"/>
          <w:sz w:val="22"/>
          <w:szCs w:val="22"/>
        </w:rPr>
        <w:t>1</w:t>
      </w:r>
      <w:r w:rsidRPr="003409A1">
        <w:rPr>
          <w:rFonts w:cs="Arial"/>
          <w:sz w:val="22"/>
          <w:szCs w:val="22"/>
        </w:rPr>
        <w:t>.</w:t>
      </w:r>
      <w:r w:rsidR="00B416A7">
        <w:tab/>
      </w:r>
      <w:r w:rsidRPr="003409A1">
        <w:rPr>
          <w:rFonts w:cs="Arial"/>
          <w:sz w:val="22"/>
          <w:szCs w:val="22"/>
        </w:rPr>
        <w:t xml:space="preserve"> </w:t>
      </w:r>
      <w:r w:rsidRPr="74F25376">
        <w:rPr>
          <w:rFonts w:eastAsia="Arial" w:cs="Arial"/>
          <w:color w:val="000000" w:themeColor="text1"/>
          <w:sz w:val="22"/>
          <w:szCs w:val="22"/>
          <w:lang w:val="en-US"/>
        </w:rPr>
        <w:t xml:space="preserve">Royal College of </w:t>
      </w:r>
      <w:r w:rsidR="00ED7A86" w:rsidRPr="74F25376">
        <w:rPr>
          <w:rFonts w:eastAsia="Arial" w:cs="Arial"/>
          <w:color w:val="000000" w:themeColor="text1"/>
          <w:sz w:val="22"/>
          <w:szCs w:val="22"/>
          <w:lang w:val="en-US"/>
        </w:rPr>
        <w:t>Obstetricians</w:t>
      </w:r>
      <w:r w:rsidRPr="74F25376">
        <w:rPr>
          <w:rFonts w:eastAsia="Arial" w:cs="Arial"/>
          <w:color w:val="000000" w:themeColor="text1"/>
          <w:sz w:val="22"/>
          <w:szCs w:val="22"/>
          <w:lang w:val="en-US"/>
        </w:rPr>
        <w:t xml:space="preserve"> &amp; Gynaecologists. Mpox (Monkeypox) in </w:t>
      </w:r>
      <w:r w:rsidR="00ED7A86" w:rsidRPr="74F25376">
        <w:rPr>
          <w:rFonts w:eastAsia="Arial" w:cs="Arial"/>
          <w:color w:val="000000" w:themeColor="text1"/>
          <w:sz w:val="22"/>
          <w:szCs w:val="22"/>
          <w:lang w:val="en-US"/>
        </w:rPr>
        <w:t>Pregnancy</w:t>
      </w:r>
      <w:r w:rsidR="112927CF" w:rsidRPr="74F25376">
        <w:rPr>
          <w:rFonts w:eastAsia="Arial" w:cs="Arial"/>
          <w:noProof/>
          <w:color w:val="000000" w:themeColor="text1"/>
          <w:sz w:val="22"/>
          <w:szCs w:val="22"/>
          <w:lang w:val="en-US"/>
        </w:rPr>
        <w:t>.</w:t>
      </w:r>
      <w:r w:rsidRPr="74F25376">
        <w:rPr>
          <w:rFonts w:eastAsia="Arial" w:cs="Arial"/>
          <w:color w:val="000000" w:themeColor="text1"/>
          <w:sz w:val="22"/>
          <w:szCs w:val="22"/>
          <w:lang w:val="en-US"/>
        </w:rPr>
        <w:t xml:space="preserve"> [Internet]. </w:t>
      </w:r>
      <w:r w:rsidR="112927CF" w:rsidRPr="74F25376">
        <w:rPr>
          <w:rFonts w:eastAsia="Arial" w:cs="Arial"/>
          <w:noProof/>
          <w:color w:val="000000" w:themeColor="text1"/>
          <w:sz w:val="22"/>
          <w:szCs w:val="22"/>
          <w:lang w:val="en-US"/>
        </w:rPr>
        <w:t xml:space="preserve">London: Royal College of Obstericians &amp; Gynaecologists; 2023 Nov. Available from: </w:t>
      </w:r>
      <w:hyperlink r:id="rId57" w:history="1">
        <w:r w:rsidR="112927CF" w:rsidRPr="74F25376">
          <w:rPr>
            <w:rStyle w:val="Hyperlink"/>
            <w:rFonts w:eastAsia="Arial" w:cs="Arial"/>
            <w:noProof/>
            <w:sz w:val="22"/>
            <w:szCs w:val="22"/>
            <w:lang w:val="en-US"/>
          </w:rPr>
          <w:t>https://www.rcog.org.uk/media/mrpktraf/2023-11-mpox-monkeypox-in-pregnancy.pdf</w:t>
        </w:r>
      </w:hyperlink>
      <w:r w:rsidR="112927CF" w:rsidRPr="74F25376">
        <w:rPr>
          <w:rFonts w:cs="Arial"/>
          <w:sz w:val="22"/>
          <w:szCs w:val="22"/>
        </w:rPr>
        <w:t xml:space="preserve"> </w:t>
      </w:r>
    </w:p>
    <w:p w14:paraId="18B00ED8" w14:textId="61681421"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6</w:t>
      </w:r>
      <w:r w:rsidR="645BC633" w:rsidRPr="74F25376">
        <w:rPr>
          <w:rFonts w:ascii="Arial" w:hAnsi="Arial" w:cs="Arial"/>
          <w:sz w:val="22"/>
          <w:szCs w:val="22"/>
          <w:lang w:val="en-AU"/>
        </w:rPr>
        <w:t>2</w:t>
      </w:r>
      <w:r w:rsidRPr="00492E29">
        <w:rPr>
          <w:rFonts w:ascii="Arial" w:hAnsi="Arial" w:cs="Arial"/>
          <w:sz w:val="22"/>
          <w:szCs w:val="22"/>
          <w:lang w:val="en-AU"/>
        </w:rPr>
        <w:t>.</w:t>
      </w:r>
      <w:r w:rsidR="00B416A7">
        <w:tab/>
      </w:r>
      <w:r w:rsidRPr="00492E29">
        <w:rPr>
          <w:rFonts w:ascii="Arial" w:hAnsi="Arial" w:cs="Arial"/>
          <w:sz w:val="22"/>
          <w:szCs w:val="22"/>
          <w:lang w:val="en-AU"/>
        </w:rPr>
        <w:t xml:space="preserve"> Dashraath P, Nielsen-Saines K, Mattar C, Musso ., Tambyah P, and Baud D. Guidelines for pregnant individuals with monkeypox virus exposure. The Lancet. 2022</w:t>
      </w:r>
      <w:r w:rsidR="12D3D752" w:rsidRPr="74F25376">
        <w:rPr>
          <w:rFonts w:ascii="Arial" w:hAnsi="Arial" w:cs="Arial"/>
          <w:sz w:val="22"/>
          <w:szCs w:val="22"/>
          <w:lang w:val="en-AU"/>
        </w:rPr>
        <w:t xml:space="preserve"> Jul 2</w:t>
      </w:r>
      <w:r w:rsidRPr="00492E29">
        <w:rPr>
          <w:rFonts w:ascii="Arial" w:hAnsi="Arial" w:cs="Arial"/>
          <w:sz w:val="22"/>
          <w:szCs w:val="22"/>
          <w:lang w:val="en-AU"/>
        </w:rPr>
        <w:t xml:space="preserve">; 400(10345):21-22. </w:t>
      </w:r>
    </w:p>
    <w:p w14:paraId="353633A2" w14:textId="70D93344" w:rsidR="00DF157E" w:rsidRPr="00492E29" w:rsidRDefault="00DF157E" w:rsidP="00DF157E">
      <w:pPr>
        <w:pStyle w:val="EndNoteBibliography"/>
        <w:spacing w:after="0"/>
        <w:rPr>
          <w:rFonts w:ascii="Arial" w:hAnsi="Arial" w:cs="Arial"/>
          <w:color w:val="184174" w:themeColor="hyperlink"/>
          <w:sz w:val="22"/>
          <w:szCs w:val="22"/>
          <w:u w:val="single"/>
          <w:lang w:val="en-AU"/>
        </w:rPr>
      </w:pPr>
      <w:r w:rsidRPr="00492E29">
        <w:rPr>
          <w:rFonts w:ascii="Arial" w:hAnsi="Arial" w:cs="Arial"/>
          <w:sz w:val="22"/>
          <w:szCs w:val="22"/>
          <w:lang w:val="en-AU"/>
        </w:rPr>
        <w:t>6</w:t>
      </w:r>
      <w:r w:rsidR="0E369F77" w:rsidRPr="143D9A35">
        <w:rPr>
          <w:rFonts w:ascii="Arial" w:hAnsi="Arial" w:cs="Arial"/>
          <w:sz w:val="22"/>
          <w:szCs w:val="22"/>
          <w:lang w:val="en-AU"/>
        </w:rPr>
        <w:t>3</w:t>
      </w:r>
      <w:r w:rsidRPr="00492E29">
        <w:rPr>
          <w:rFonts w:ascii="Arial" w:hAnsi="Arial" w:cs="Arial"/>
          <w:sz w:val="22"/>
          <w:szCs w:val="22"/>
          <w:lang w:val="en-AU"/>
        </w:rPr>
        <w:t>.</w:t>
      </w:r>
      <w:r w:rsidR="00B416A7">
        <w:tab/>
      </w:r>
      <w:r w:rsidRPr="00492E29">
        <w:rPr>
          <w:rFonts w:ascii="Arial" w:hAnsi="Arial" w:cs="Arial"/>
          <w:sz w:val="22"/>
          <w:szCs w:val="22"/>
          <w:lang w:val="en-AU"/>
        </w:rPr>
        <w:t xml:space="preserve"> Velázquez-Cervantes M.A., Ulloa-Aguilar J.M., and León-Juárez</w:t>
      </w:r>
      <w:r w:rsidRPr="00492E29">
        <w:rPr>
          <w:rFonts w:ascii="Tahoma" w:hAnsi="Tahoma" w:cs="Tahoma"/>
          <w:sz w:val="22"/>
          <w:szCs w:val="22"/>
          <w:lang w:val="en-AU"/>
        </w:rPr>
        <w:t xml:space="preserve"> M. Mpox and pregnancy: A neglected disease and its impact on perinatal health. </w:t>
      </w:r>
    </w:p>
    <w:p w14:paraId="7B67AC68" w14:textId="77777777" w:rsidR="00DF157E" w:rsidRPr="00492E29" w:rsidRDefault="00DF157E" w:rsidP="00DF157E">
      <w:pPr>
        <w:pStyle w:val="EndNoteBibliography"/>
        <w:spacing w:after="0"/>
        <w:rPr>
          <w:rFonts w:ascii="Arial" w:hAnsi="Arial" w:cs="Arial"/>
          <w:sz w:val="22"/>
          <w:szCs w:val="22"/>
          <w:lang w:val="en-AU"/>
        </w:rPr>
      </w:pPr>
      <w:r w:rsidRPr="00492E29">
        <w:rPr>
          <w:rFonts w:ascii="Arial" w:hAnsi="Arial" w:cs="Arial"/>
          <w:sz w:val="22"/>
          <w:szCs w:val="22"/>
          <w:lang w:val="en-AU"/>
        </w:rPr>
        <w:t>Rev Clin Esp (Barc). 2023 Jan; 223(1): 32–39.</w:t>
      </w:r>
    </w:p>
    <w:p w14:paraId="7667F308" w14:textId="354F0EE6" w:rsidR="00DF157E" w:rsidRPr="00492E29" w:rsidRDefault="00DF157E" w:rsidP="00DF157E">
      <w:pPr>
        <w:pStyle w:val="EndNoteBibliography"/>
        <w:spacing w:after="0"/>
        <w:rPr>
          <w:rFonts w:asciiTheme="minorHAnsi" w:hAnsiTheme="minorHAnsi" w:cstheme="minorBidi"/>
          <w:sz w:val="22"/>
          <w:szCs w:val="22"/>
          <w:lang w:val="en-AU"/>
        </w:rPr>
      </w:pPr>
      <w:bookmarkStart w:id="124" w:name="_ENREF_51"/>
      <w:r w:rsidRPr="00492E29">
        <w:rPr>
          <w:rFonts w:ascii="Arial" w:hAnsi="Arial" w:cs="Arial"/>
          <w:sz w:val="22"/>
          <w:szCs w:val="22"/>
          <w:lang w:val="en-AU"/>
        </w:rPr>
        <w:t>6</w:t>
      </w:r>
      <w:r w:rsidR="0A95875F" w:rsidRPr="74F25376">
        <w:rPr>
          <w:rFonts w:ascii="Arial" w:hAnsi="Arial" w:cs="Arial"/>
          <w:sz w:val="22"/>
          <w:szCs w:val="22"/>
          <w:lang w:val="en-AU"/>
        </w:rPr>
        <w:t>4</w:t>
      </w:r>
      <w:r w:rsidRPr="00492E29">
        <w:rPr>
          <w:rFonts w:ascii="Arial" w:hAnsi="Arial" w:cs="Arial"/>
          <w:sz w:val="22"/>
          <w:szCs w:val="22"/>
          <w:lang w:val="en-AU"/>
        </w:rPr>
        <w:t>.</w:t>
      </w:r>
      <w:r>
        <w:tab/>
      </w:r>
      <w:r w:rsidRPr="74F25376">
        <w:rPr>
          <w:rFonts w:ascii="Arial" w:eastAsia="Arial" w:hAnsi="Arial" w:cs="Arial"/>
          <w:sz w:val="22"/>
          <w:szCs w:val="22"/>
          <w:lang w:val="en-AU"/>
        </w:rPr>
        <w:t>UK Government. Guidance-Monkeypox: cleaning sex-on-premises venues</w:t>
      </w:r>
      <w:r w:rsidR="24BBCE59" w:rsidRPr="74F25376">
        <w:rPr>
          <w:rFonts w:ascii="Arial" w:eastAsia="Arial" w:hAnsi="Arial" w:cs="Arial"/>
          <w:sz w:val="22"/>
          <w:szCs w:val="22"/>
          <w:lang w:val="en-AU"/>
        </w:rPr>
        <w:t>. [Internet]. UK: UK Government;</w:t>
      </w:r>
      <w:r w:rsidRPr="74F25376">
        <w:rPr>
          <w:rFonts w:ascii="Arial" w:eastAsia="Arial" w:hAnsi="Arial" w:cs="Arial"/>
          <w:sz w:val="22"/>
          <w:szCs w:val="22"/>
          <w:lang w:val="en-AU"/>
        </w:rPr>
        <w:t xml:space="preserve"> 2022 [updated 8 June 2022</w:t>
      </w:r>
      <w:r w:rsidR="24BBCE59" w:rsidRPr="74F25376">
        <w:rPr>
          <w:rFonts w:ascii="Arial" w:eastAsia="Arial" w:hAnsi="Arial" w:cs="Arial"/>
          <w:sz w:val="22"/>
          <w:szCs w:val="22"/>
          <w:lang w:val="en-AU"/>
        </w:rPr>
        <w:t>].</w:t>
      </w:r>
      <w:r w:rsidRPr="74F25376">
        <w:rPr>
          <w:rFonts w:ascii="Arial" w:eastAsia="Arial" w:hAnsi="Arial" w:cs="Arial"/>
          <w:sz w:val="22"/>
          <w:szCs w:val="22"/>
          <w:lang w:val="en-AU"/>
        </w:rPr>
        <w:t xml:space="preserve"> Available from: </w:t>
      </w:r>
      <w:bookmarkEnd w:id="124"/>
      <w:r>
        <w:fldChar w:fldCharType="begin"/>
      </w:r>
      <w:r>
        <w:instrText xml:space="preserve">HYPERLINK "https://www.gov.uk/guidance/monkeypox-cleaning-sex-on-premises-venues" </w:instrText>
      </w:r>
      <w:r>
        <w:fldChar w:fldCharType="separate"/>
      </w:r>
      <w:r w:rsidR="24BBCE59" w:rsidRPr="74F25376">
        <w:rPr>
          <w:rStyle w:val="Hyperlink"/>
          <w:rFonts w:ascii="Arial" w:eastAsia="Arial" w:hAnsi="Arial" w:cs="Arial"/>
          <w:sz w:val="22"/>
          <w:szCs w:val="22"/>
          <w:lang w:val="en-AU"/>
        </w:rPr>
        <w:t>https://www.gov.uk/guidance/monkeypox-cleaning-sex-on-premises-venues</w:t>
      </w:r>
      <w:r>
        <w:fldChar w:fldCharType="end"/>
      </w:r>
      <w:r w:rsidR="24BBCE59" w:rsidRPr="74F25376">
        <w:rPr>
          <w:rFonts w:ascii="Arial" w:eastAsia="Arial" w:hAnsi="Arial" w:cs="Arial"/>
          <w:sz w:val="22"/>
          <w:szCs w:val="22"/>
          <w:lang w:val="en-AU"/>
        </w:rPr>
        <w:t>.</w:t>
      </w:r>
      <w:r w:rsidR="24BBCE59" w:rsidRPr="74F25376">
        <w:rPr>
          <w:lang w:val="en-AU"/>
        </w:rPr>
        <w:t xml:space="preserve"> </w:t>
      </w:r>
    </w:p>
    <w:p w14:paraId="4A803E6E" w14:textId="34FB6C1D" w:rsidR="00DF157E" w:rsidRPr="00115C0F" w:rsidRDefault="00DF157E" w:rsidP="00492E29">
      <w:pPr>
        <w:spacing w:before="0" w:after="0"/>
        <w:rPr>
          <w:rFonts w:eastAsia="Arial" w:cs="Arial"/>
          <w:sz w:val="22"/>
          <w:szCs w:val="22"/>
        </w:rPr>
      </w:pPr>
      <w:bookmarkStart w:id="125" w:name="_ENREF_52"/>
      <w:r w:rsidRPr="003409A1">
        <w:rPr>
          <w:rFonts w:cs="Arial"/>
          <w:sz w:val="22"/>
          <w:szCs w:val="22"/>
        </w:rPr>
        <w:t>6</w:t>
      </w:r>
      <w:r w:rsidR="4BB1FBD9" w:rsidRPr="74F25376">
        <w:rPr>
          <w:rFonts w:cs="Arial"/>
          <w:sz w:val="22"/>
          <w:szCs w:val="22"/>
        </w:rPr>
        <w:t>5</w:t>
      </w:r>
      <w:r w:rsidRPr="003409A1">
        <w:rPr>
          <w:rFonts w:cs="Arial"/>
          <w:sz w:val="22"/>
          <w:szCs w:val="22"/>
        </w:rPr>
        <w:t>.</w:t>
      </w:r>
      <w:r>
        <w:tab/>
      </w:r>
      <w:r w:rsidRPr="74F25376">
        <w:rPr>
          <w:rFonts w:eastAsia="Arial" w:cs="Arial"/>
          <w:color w:val="000000" w:themeColor="text1"/>
          <w:sz w:val="22"/>
          <w:szCs w:val="22"/>
          <w:lang w:val="en-US"/>
        </w:rPr>
        <w:t>World Health Organization for Europe</w:t>
      </w:r>
      <w:r w:rsidR="35814F47" w:rsidRPr="74F25376">
        <w:rPr>
          <w:rFonts w:eastAsia="Arial" w:cs="Arial"/>
          <w:noProof/>
          <w:color w:val="000000" w:themeColor="text1"/>
          <w:sz w:val="22"/>
          <w:szCs w:val="22"/>
          <w:lang w:val="en-US"/>
        </w:rPr>
        <w:t xml:space="preserve">/European Centre for Disease Prevention and Control. Interim advice for public health authorities on summer events during the monkeypox outbreak in Europe. [Internet]. European Centre for Disease Prevention and Control (ECDC); 2022 Jun 14. Available from: </w:t>
      </w:r>
      <w:hyperlink r:id="rId58" w:history="1">
        <w:r w:rsidR="35814F47" w:rsidRPr="74F25376">
          <w:rPr>
            <w:rStyle w:val="Hyperlink"/>
            <w:rFonts w:eastAsia="Arial" w:cs="Arial"/>
            <w:noProof/>
            <w:sz w:val="22"/>
            <w:szCs w:val="22"/>
            <w:lang w:val="en-US"/>
          </w:rPr>
          <w:t>https://cdn.who.int/media/docs/librariesprovider2/country-sites/interim-advice-for-public-health-authorities-on-summer-events-during-the-monkeypox-outbreak-in-europe-2022.pdf?sfvrsn=230439fc_1&amp;download=true</w:t>
        </w:r>
      </w:hyperlink>
      <w:r w:rsidR="35814F47" w:rsidRPr="74F25376">
        <w:rPr>
          <w:rFonts w:eastAsia="Arial" w:cs="Arial"/>
          <w:noProof/>
          <w:color w:val="000000" w:themeColor="text1"/>
          <w:sz w:val="22"/>
          <w:szCs w:val="22"/>
          <w:lang w:val="en-US"/>
        </w:rPr>
        <w:t xml:space="preserve">  </w:t>
      </w:r>
    </w:p>
    <w:p w14:paraId="0AE7D758" w14:textId="547F6384" w:rsidR="00DF157E" w:rsidRPr="003409A1" w:rsidRDefault="00DF157E" w:rsidP="00110B52">
      <w:pPr>
        <w:spacing w:before="0" w:after="0"/>
        <w:rPr>
          <w:rFonts w:cs="Arial"/>
          <w:sz w:val="22"/>
          <w:szCs w:val="22"/>
        </w:rPr>
      </w:pPr>
      <w:bookmarkStart w:id="126" w:name="_ENREF_53"/>
      <w:bookmarkEnd w:id="125"/>
      <w:r w:rsidRPr="003409A1">
        <w:rPr>
          <w:rFonts w:cs="Arial"/>
          <w:sz w:val="22"/>
          <w:szCs w:val="22"/>
        </w:rPr>
        <w:t>6</w:t>
      </w:r>
      <w:r w:rsidR="274D81E2" w:rsidRPr="74F25376">
        <w:rPr>
          <w:rFonts w:cs="Arial"/>
          <w:sz w:val="22"/>
          <w:szCs w:val="22"/>
        </w:rPr>
        <w:t>6</w:t>
      </w:r>
      <w:r w:rsidRPr="003409A1">
        <w:rPr>
          <w:rFonts w:cs="Arial"/>
          <w:sz w:val="22"/>
          <w:szCs w:val="22"/>
        </w:rPr>
        <w:t>.</w:t>
      </w:r>
      <w:r>
        <w:tab/>
      </w:r>
      <w:r w:rsidRPr="74F25376">
        <w:rPr>
          <w:rFonts w:eastAsia="Arial" w:cs="Arial"/>
          <w:color w:val="000000" w:themeColor="text1"/>
          <w:sz w:val="22"/>
          <w:szCs w:val="22"/>
          <w:lang w:val="en-US"/>
        </w:rPr>
        <w:t xml:space="preserve">Centers for Disease Control and Prevention. </w:t>
      </w:r>
      <w:r w:rsidR="41CCE2E1" w:rsidRPr="74F25376">
        <w:rPr>
          <w:rFonts w:eastAsia="Arial" w:cs="Arial"/>
          <w:noProof/>
          <w:color w:val="000000" w:themeColor="text1"/>
          <w:sz w:val="22"/>
          <w:szCs w:val="22"/>
          <w:lang w:val="en-US"/>
        </w:rPr>
        <w:t xml:space="preserve">Social Gatherings, Safer Sex, and Monkeypox. [Internet]. United States: US Department of Health and Human Services; 2022 [updated 2024 Mar 15]. Available from: </w:t>
      </w:r>
      <w:bookmarkEnd w:id="126"/>
      <w:r w:rsidR="00367483" w:rsidRPr="00B4770C">
        <w:rPr>
          <w:rStyle w:val="Hyperlink"/>
        </w:rPr>
        <w:fldChar w:fldCharType="begin"/>
      </w:r>
      <w:r w:rsidR="00367483" w:rsidRPr="00B4770C">
        <w:rPr>
          <w:rStyle w:val="Hyperlink"/>
        </w:rPr>
        <w:instrText>HYPERLINK "https://www.cdc.gov/poxvirus/monkeypox/specific-settings/social-gatherings.html"</w:instrText>
      </w:r>
      <w:r w:rsidR="00367483" w:rsidRPr="00B4770C">
        <w:rPr>
          <w:rStyle w:val="Hyperlink"/>
        </w:rPr>
      </w:r>
      <w:r w:rsidR="00367483" w:rsidRPr="00B4770C">
        <w:rPr>
          <w:rStyle w:val="Hyperlink"/>
        </w:rPr>
        <w:fldChar w:fldCharType="separate"/>
      </w:r>
      <w:r w:rsidR="41CCE2E1" w:rsidRPr="00B4770C">
        <w:rPr>
          <w:rStyle w:val="Hyperlink"/>
        </w:rPr>
        <w:t>https://www.cdc.gov/poxvirus/monkeypox/specific-settings/social-gatherings.html</w:t>
      </w:r>
      <w:r w:rsidR="00367483" w:rsidRPr="00B4770C">
        <w:rPr>
          <w:rStyle w:val="Hyperlink"/>
          <w:lang w:val="en-US"/>
        </w:rPr>
        <w:fldChar w:fldCharType="end"/>
      </w:r>
      <w:r w:rsidR="41CCE2E1" w:rsidRPr="00B4770C">
        <w:rPr>
          <w:rStyle w:val="Hyperlink"/>
        </w:rPr>
        <w:t>.</w:t>
      </w:r>
      <w:r w:rsidR="41CCE2E1" w:rsidRPr="74F25376">
        <w:rPr>
          <w:rFonts w:cs="Arial"/>
          <w:sz w:val="22"/>
          <w:szCs w:val="22"/>
        </w:rPr>
        <w:t xml:space="preserve"> </w:t>
      </w:r>
    </w:p>
    <w:p w14:paraId="13D9D9E7" w14:textId="77777777" w:rsidR="00B4770C" w:rsidRDefault="00DF157E" w:rsidP="00110B52">
      <w:pPr>
        <w:spacing w:before="0" w:after="0"/>
        <w:rPr>
          <w:rFonts w:eastAsia="Arial" w:cs="Arial"/>
          <w:noProof/>
          <w:color w:val="000000" w:themeColor="text1"/>
          <w:sz w:val="22"/>
          <w:szCs w:val="22"/>
          <w:lang w:val="en-US"/>
        </w:rPr>
      </w:pPr>
      <w:r w:rsidRPr="003409A1">
        <w:rPr>
          <w:rFonts w:cs="Arial"/>
          <w:sz w:val="22"/>
          <w:szCs w:val="22"/>
        </w:rPr>
        <w:t>6</w:t>
      </w:r>
      <w:r w:rsidR="0E4DE8F8" w:rsidRPr="74F25376">
        <w:rPr>
          <w:rFonts w:cs="Arial"/>
          <w:sz w:val="22"/>
          <w:szCs w:val="22"/>
        </w:rPr>
        <w:t>7</w:t>
      </w:r>
      <w:r w:rsidRPr="003409A1">
        <w:rPr>
          <w:rFonts w:cs="Arial"/>
          <w:sz w:val="22"/>
          <w:szCs w:val="22"/>
        </w:rPr>
        <w:t xml:space="preserve">. </w:t>
      </w:r>
      <w:r w:rsidR="00B416A7">
        <w:tab/>
      </w:r>
      <w:r w:rsidRPr="74F25376">
        <w:rPr>
          <w:rFonts w:eastAsia="Arial" w:cs="Arial"/>
          <w:color w:val="000000" w:themeColor="text1"/>
          <w:sz w:val="22"/>
          <w:szCs w:val="22"/>
          <w:lang w:val="en-US"/>
        </w:rPr>
        <w:t xml:space="preserve">World Health Organization. Monkeypox in the European Region: what we know so far and how we need to respond. </w:t>
      </w:r>
      <w:r w:rsidR="32E25288" w:rsidRPr="74F25376">
        <w:rPr>
          <w:rFonts w:eastAsia="Arial" w:cs="Arial"/>
          <w:noProof/>
          <w:color w:val="000000" w:themeColor="text1"/>
          <w:sz w:val="22"/>
          <w:szCs w:val="22"/>
          <w:lang w:val="en-US"/>
        </w:rPr>
        <w:t xml:space="preserve">[Internet]. WHO; 2022 May 30. Available from: </w:t>
      </w:r>
      <w:hyperlink r:id="rId59" w:history="1">
        <w:r w:rsidR="32E25288" w:rsidRPr="74F25376">
          <w:rPr>
            <w:rStyle w:val="Hyperlink"/>
            <w:rFonts w:eastAsia="Arial" w:cs="Arial"/>
            <w:noProof/>
            <w:sz w:val="22"/>
            <w:szCs w:val="22"/>
            <w:lang w:val="en-US"/>
          </w:rPr>
          <w:t>https://www.who.int/europe/news/item/30-05-2022-monkeypox-in-the-european-region--what-we-know-so-far-and-how-we-need-to-respond</w:t>
        </w:r>
      </w:hyperlink>
      <w:r w:rsidR="32E25288" w:rsidRPr="74F25376">
        <w:rPr>
          <w:rFonts w:eastAsia="Arial" w:cs="Arial"/>
          <w:noProof/>
          <w:color w:val="000000" w:themeColor="text1"/>
          <w:sz w:val="22"/>
          <w:szCs w:val="22"/>
          <w:lang w:val="en-US"/>
        </w:rPr>
        <w:t xml:space="preserve"> </w:t>
      </w:r>
    </w:p>
    <w:p w14:paraId="6CE359A1" w14:textId="08D2A392" w:rsidR="00DF157E" w:rsidRPr="00492E29" w:rsidRDefault="69FBBD55" w:rsidP="00110B52">
      <w:pPr>
        <w:spacing w:before="0" w:after="0"/>
        <w:rPr>
          <w:rFonts w:cs="Arial"/>
          <w:sz w:val="22"/>
          <w:szCs w:val="22"/>
        </w:rPr>
      </w:pPr>
      <w:r w:rsidRPr="00115C0F">
        <w:rPr>
          <w:rFonts w:cs="Arial"/>
          <w:sz w:val="22"/>
          <w:szCs w:val="22"/>
        </w:rPr>
        <w:t>68</w:t>
      </w:r>
      <w:r w:rsidR="00DF157E" w:rsidRPr="00492E29">
        <w:rPr>
          <w:rFonts w:cs="Arial"/>
          <w:sz w:val="22"/>
          <w:szCs w:val="22"/>
        </w:rPr>
        <w:t xml:space="preserve">. </w:t>
      </w:r>
      <w:r w:rsidR="00B416A7">
        <w:tab/>
      </w:r>
      <w:r w:rsidR="00DF157E" w:rsidRPr="00492E29">
        <w:rPr>
          <w:rFonts w:cs="Arial"/>
          <w:sz w:val="22"/>
          <w:szCs w:val="22"/>
        </w:rPr>
        <w:t>Kröger S.T., Lehmann M.C., Treutlein M., Fiethe A., Kossow A., Küfer-Weiß A., et al. Mpox outbreak 2022: an overview of all cases reported to the Cologne Health Department. Infection</w:t>
      </w:r>
      <w:r w:rsidR="77952161" w:rsidRPr="2E7AC044">
        <w:rPr>
          <w:rFonts w:cs="Arial"/>
          <w:sz w:val="22"/>
          <w:szCs w:val="22"/>
        </w:rPr>
        <w:t xml:space="preserve"> </w:t>
      </w:r>
      <w:r w:rsidR="77952161" w:rsidRPr="6062DC4F">
        <w:rPr>
          <w:rFonts w:cs="Arial"/>
          <w:sz w:val="22"/>
          <w:szCs w:val="22"/>
        </w:rPr>
        <w:t>[Internet]</w:t>
      </w:r>
      <w:r w:rsidR="00DF157E" w:rsidRPr="00492E29">
        <w:rPr>
          <w:rFonts w:cs="Arial"/>
          <w:sz w:val="22"/>
          <w:szCs w:val="22"/>
        </w:rPr>
        <w:t xml:space="preserve">. 2023 </w:t>
      </w:r>
      <w:r w:rsidR="66722D4F" w:rsidRPr="49F18F6D">
        <w:rPr>
          <w:rFonts w:cs="Arial"/>
          <w:sz w:val="22"/>
          <w:szCs w:val="22"/>
        </w:rPr>
        <w:t xml:space="preserve">Feb </w:t>
      </w:r>
      <w:r w:rsidR="66722D4F" w:rsidRPr="78E6ECB9">
        <w:rPr>
          <w:rFonts w:cs="Arial"/>
          <w:sz w:val="22"/>
          <w:szCs w:val="22"/>
        </w:rPr>
        <w:t>14;</w:t>
      </w:r>
      <w:r w:rsidR="00DF157E" w:rsidRPr="00492E29">
        <w:rPr>
          <w:rFonts w:cs="Arial"/>
          <w:sz w:val="22"/>
          <w:szCs w:val="22"/>
        </w:rPr>
        <w:t xml:space="preserve">51:1369-1381. Doi: </w:t>
      </w:r>
      <w:hyperlink r:id="rId60" w:history="1">
        <w:r w:rsidR="00DF157E" w:rsidRPr="00492E29">
          <w:rPr>
            <w:rStyle w:val="Hyperlink"/>
            <w:rFonts w:cs="Arial"/>
            <w:sz w:val="22"/>
            <w:szCs w:val="22"/>
          </w:rPr>
          <w:t>https://doi.org/10.1007/s15010-023-01997-x</w:t>
        </w:r>
      </w:hyperlink>
      <w:r w:rsidR="00DF157E" w:rsidRPr="00492E29">
        <w:rPr>
          <w:rFonts w:cs="Arial"/>
          <w:sz w:val="22"/>
          <w:szCs w:val="22"/>
        </w:rPr>
        <w:t xml:space="preserve"> </w:t>
      </w:r>
    </w:p>
    <w:p w14:paraId="68F25F0F" w14:textId="7D1A591B" w:rsidR="00DF157E" w:rsidRPr="00492E29" w:rsidRDefault="32C1C86B" w:rsidP="00492E29">
      <w:pPr>
        <w:pStyle w:val="EndNoteBibliography"/>
        <w:spacing w:after="0"/>
        <w:rPr>
          <w:rFonts w:ascii="Arial" w:hAnsi="Arial" w:cs="Arial"/>
          <w:sz w:val="22"/>
          <w:szCs w:val="22"/>
          <w:lang w:val="en-AU"/>
        </w:rPr>
      </w:pPr>
      <w:r w:rsidRPr="7FD7CA4E">
        <w:rPr>
          <w:rFonts w:ascii="Arial" w:hAnsi="Arial" w:cs="Arial"/>
          <w:sz w:val="22"/>
          <w:szCs w:val="22"/>
          <w:lang w:val="en-AU"/>
        </w:rPr>
        <w:t>69</w:t>
      </w:r>
      <w:r w:rsidR="00DF157E" w:rsidRPr="00492E29">
        <w:rPr>
          <w:rFonts w:ascii="Arial" w:hAnsi="Arial" w:cs="Arial"/>
          <w:sz w:val="22"/>
          <w:szCs w:val="22"/>
          <w:lang w:val="en-AU"/>
        </w:rPr>
        <w:t xml:space="preserve">. </w:t>
      </w:r>
      <w:r w:rsidR="00B416A7">
        <w:tab/>
      </w:r>
      <w:r w:rsidR="00DF157E" w:rsidRPr="00492E29">
        <w:rPr>
          <w:rFonts w:ascii="Arial" w:hAnsi="Arial" w:cs="Arial"/>
          <w:sz w:val="22"/>
          <w:szCs w:val="22"/>
          <w:lang w:val="en-AU"/>
        </w:rPr>
        <w:t>Amer F., Khalil H.E.S., Elahmady M, ElBadawy N.E., Zahran W.A., Abdelnasser M, et al. Mpox: Risks and approaches to prevention. Jour of Infec</w:t>
      </w:r>
      <w:r w:rsidR="2F601954" w:rsidRPr="7FD7CA4E">
        <w:rPr>
          <w:rFonts w:ascii="Arial" w:hAnsi="Arial" w:cs="Arial"/>
          <w:sz w:val="22"/>
          <w:szCs w:val="22"/>
          <w:lang w:val="en-AU"/>
        </w:rPr>
        <w:t>t</w:t>
      </w:r>
      <w:r w:rsidR="00DF157E" w:rsidRPr="00492E29">
        <w:rPr>
          <w:rFonts w:ascii="Arial" w:hAnsi="Arial" w:cs="Arial"/>
          <w:sz w:val="22"/>
          <w:szCs w:val="22"/>
          <w:lang w:val="en-AU"/>
        </w:rPr>
        <w:t xml:space="preserve"> and PubHea</w:t>
      </w:r>
      <w:r w:rsidR="0541D73B" w:rsidRPr="7FD7CA4E">
        <w:rPr>
          <w:rFonts w:ascii="Arial" w:hAnsi="Arial" w:cs="Arial"/>
          <w:sz w:val="22"/>
          <w:szCs w:val="22"/>
          <w:lang w:val="en-AU"/>
        </w:rPr>
        <w:t xml:space="preserve"> [Internet]</w:t>
      </w:r>
      <w:r w:rsidR="00DF157E" w:rsidRPr="00492E29">
        <w:rPr>
          <w:rFonts w:ascii="Arial" w:hAnsi="Arial" w:cs="Arial"/>
          <w:sz w:val="22"/>
          <w:szCs w:val="22"/>
          <w:lang w:val="en-AU"/>
        </w:rPr>
        <w:t xml:space="preserve">. 2023 </w:t>
      </w:r>
      <w:r w:rsidR="231FED77" w:rsidRPr="7FD7CA4E">
        <w:rPr>
          <w:rFonts w:ascii="Arial" w:hAnsi="Arial" w:cs="Arial"/>
          <w:sz w:val="22"/>
          <w:szCs w:val="22"/>
          <w:lang w:val="en-AU"/>
        </w:rPr>
        <w:t>Jun;</w:t>
      </w:r>
      <w:r w:rsidR="00DF157E" w:rsidRPr="00492E29">
        <w:rPr>
          <w:rFonts w:ascii="Arial" w:hAnsi="Arial" w:cs="Arial"/>
          <w:sz w:val="22"/>
          <w:szCs w:val="22"/>
          <w:lang w:val="en-AU"/>
        </w:rPr>
        <w:t xml:space="preserve">16(6):901-910. Doi: </w:t>
      </w:r>
      <w:hyperlink r:id="rId61" w:history="1">
        <w:r w:rsidR="00DF157E" w:rsidRPr="00492E29">
          <w:rPr>
            <w:rStyle w:val="Hyperlink"/>
            <w:rFonts w:ascii="Arial" w:hAnsi="Arial" w:cs="Arial"/>
            <w:sz w:val="22"/>
            <w:szCs w:val="22"/>
            <w:lang w:val="en-AU"/>
          </w:rPr>
          <w:t>https://doi.org/10.1016/j.jiph.2023.04.001</w:t>
        </w:r>
      </w:hyperlink>
      <w:r w:rsidR="00DF157E" w:rsidRPr="00492E29">
        <w:rPr>
          <w:rFonts w:ascii="Arial" w:hAnsi="Arial" w:cs="Arial"/>
          <w:sz w:val="22"/>
          <w:szCs w:val="22"/>
          <w:lang w:val="en-AU"/>
        </w:rPr>
        <w:t xml:space="preserve"> </w:t>
      </w:r>
    </w:p>
    <w:p w14:paraId="3535C01B" w14:textId="7948613D" w:rsidR="00DF157E" w:rsidRPr="00492E29" w:rsidRDefault="00DF157E" w:rsidP="00492E29">
      <w:pPr>
        <w:pStyle w:val="EndNoteBibliography"/>
        <w:spacing w:after="0"/>
        <w:rPr>
          <w:rFonts w:ascii="Arial" w:hAnsi="Arial" w:cs="Arial"/>
          <w:sz w:val="22"/>
          <w:szCs w:val="22"/>
          <w:lang w:val="en-AU"/>
        </w:rPr>
      </w:pPr>
      <w:r w:rsidRPr="00492E29">
        <w:rPr>
          <w:rFonts w:ascii="Arial" w:hAnsi="Arial" w:cs="Arial"/>
          <w:sz w:val="22"/>
          <w:szCs w:val="22"/>
          <w:lang w:val="en-AU"/>
        </w:rPr>
        <w:t>7</w:t>
      </w:r>
      <w:r w:rsidR="31B1E092" w:rsidRPr="7FD7CA4E">
        <w:rPr>
          <w:rFonts w:ascii="Arial" w:hAnsi="Arial" w:cs="Arial"/>
          <w:sz w:val="22"/>
          <w:szCs w:val="22"/>
          <w:lang w:val="en-AU"/>
        </w:rPr>
        <w:t>0</w:t>
      </w:r>
      <w:r w:rsidRPr="00492E29">
        <w:rPr>
          <w:rFonts w:ascii="Arial" w:hAnsi="Arial" w:cs="Arial"/>
          <w:sz w:val="22"/>
          <w:szCs w:val="22"/>
          <w:lang w:val="en-AU"/>
        </w:rPr>
        <w:t xml:space="preserve">. </w:t>
      </w:r>
      <w:r w:rsidR="00B416A7">
        <w:tab/>
      </w:r>
      <w:r w:rsidRPr="00492E29">
        <w:rPr>
          <w:rFonts w:ascii="Arial" w:hAnsi="Arial" w:cs="Arial"/>
          <w:sz w:val="22"/>
          <w:szCs w:val="22"/>
          <w:lang w:val="en-AU"/>
        </w:rPr>
        <w:t>Pinto P, Costa M.A., Gonçalves M.F.M., Gonçalves Rodrigues A, and Lisboa C. Mpox Person-to-Person Transmission—Where Have We Got So Far? A Systematic Review. Viruses</w:t>
      </w:r>
      <w:r w:rsidR="6F1BE96E" w:rsidRPr="7FD7CA4E">
        <w:rPr>
          <w:rFonts w:ascii="Arial" w:hAnsi="Arial" w:cs="Arial"/>
          <w:sz w:val="22"/>
          <w:szCs w:val="22"/>
          <w:lang w:val="en-AU"/>
        </w:rPr>
        <w:t xml:space="preserve"> [Internet]</w:t>
      </w:r>
      <w:r w:rsidRPr="00492E29">
        <w:rPr>
          <w:rFonts w:ascii="Arial" w:hAnsi="Arial" w:cs="Arial"/>
          <w:sz w:val="22"/>
          <w:szCs w:val="22"/>
          <w:lang w:val="en-AU"/>
        </w:rPr>
        <w:t>. 2023</w:t>
      </w:r>
      <w:r w:rsidRPr="7FD7CA4E">
        <w:rPr>
          <w:rFonts w:ascii="Arial" w:hAnsi="Arial" w:cs="Arial"/>
          <w:sz w:val="22"/>
          <w:szCs w:val="22"/>
          <w:lang w:val="en-AU"/>
        </w:rPr>
        <w:t xml:space="preserve"> </w:t>
      </w:r>
      <w:r w:rsidR="5B1AFB29" w:rsidRPr="7FD7CA4E">
        <w:rPr>
          <w:rFonts w:ascii="Arial" w:hAnsi="Arial" w:cs="Arial"/>
          <w:sz w:val="22"/>
          <w:szCs w:val="22"/>
          <w:lang w:val="en-AU"/>
        </w:rPr>
        <w:t>Apr 28;</w:t>
      </w:r>
      <w:r w:rsidRPr="00492E29">
        <w:rPr>
          <w:rFonts w:ascii="Arial" w:hAnsi="Arial" w:cs="Arial"/>
          <w:sz w:val="22"/>
          <w:szCs w:val="22"/>
          <w:lang w:val="en-AU"/>
        </w:rPr>
        <w:t xml:space="preserve">15(5):1074. Doi: </w:t>
      </w:r>
      <w:hyperlink r:id="rId62" w:history="1">
        <w:r w:rsidRPr="00492E29">
          <w:rPr>
            <w:rStyle w:val="Hyperlink"/>
            <w:rFonts w:ascii="Arial" w:hAnsi="Arial" w:cs="Arial"/>
            <w:sz w:val="22"/>
            <w:szCs w:val="22"/>
            <w:lang w:val="en-AU"/>
          </w:rPr>
          <w:t>https://doi.org/10.3390/v15051074</w:t>
        </w:r>
      </w:hyperlink>
      <w:r w:rsidRPr="00492E29">
        <w:rPr>
          <w:rFonts w:ascii="Arial" w:hAnsi="Arial" w:cs="Arial"/>
          <w:sz w:val="22"/>
          <w:szCs w:val="22"/>
          <w:lang w:val="en-AU"/>
        </w:rPr>
        <w:t xml:space="preserve"> </w:t>
      </w:r>
    </w:p>
    <w:p w14:paraId="6A1796BC" w14:textId="7CCB7BFE" w:rsidR="00DF157E" w:rsidRPr="00492E29" w:rsidRDefault="00DF157E" w:rsidP="00492E29">
      <w:pPr>
        <w:pStyle w:val="EndNoteBibliography"/>
        <w:spacing w:after="0"/>
        <w:rPr>
          <w:rFonts w:ascii="Arial" w:hAnsi="Arial" w:cs="Arial"/>
          <w:sz w:val="22"/>
          <w:szCs w:val="22"/>
          <w:lang w:val="en-AU"/>
        </w:rPr>
      </w:pPr>
      <w:r w:rsidRPr="00492E29">
        <w:rPr>
          <w:rFonts w:ascii="Arial" w:hAnsi="Arial" w:cs="Arial"/>
          <w:sz w:val="22"/>
          <w:szCs w:val="22"/>
          <w:lang w:val="en-AU"/>
        </w:rPr>
        <w:t>7</w:t>
      </w:r>
      <w:r w:rsidR="7B58E88B" w:rsidRPr="7FD7CA4E">
        <w:rPr>
          <w:rFonts w:ascii="Arial" w:hAnsi="Arial" w:cs="Arial"/>
          <w:sz w:val="22"/>
          <w:szCs w:val="22"/>
          <w:lang w:val="en-AU"/>
        </w:rPr>
        <w:t>1</w:t>
      </w:r>
      <w:r w:rsidRPr="00492E29">
        <w:rPr>
          <w:rFonts w:ascii="Arial" w:hAnsi="Arial" w:cs="Arial"/>
          <w:sz w:val="22"/>
          <w:szCs w:val="22"/>
          <w:lang w:val="en-AU"/>
        </w:rPr>
        <w:t xml:space="preserve">. </w:t>
      </w:r>
      <w:r w:rsidR="00B416A7">
        <w:tab/>
      </w:r>
      <w:r w:rsidRPr="00492E29">
        <w:rPr>
          <w:rFonts w:ascii="Arial" w:hAnsi="Arial" w:cs="Arial"/>
          <w:sz w:val="22"/>
          <w:szCs w:val="22"/>
          <w:lang w:val="en-AU"/>
        </w:rPr>
        <w:t>Smith T.G., Gigante C.M., Wynn N.T., Matheny A, Davidson W, Yang Y, et al. Tecovirimat Resistance in Mpox Patients, United States, 2022–2023. Emerg Infect Dis</w:t>
      </w:r>
      <w:r w:rsidR="4DE15952" w:rsidRPr="7FD7CA4E">
        <w:rPr>
          <w:rFonts w:ascii="Arial" w:hAnsi="Arial" w:cs="Arial"/>
          <w:sz w:val="22"/>
          <w:szCs w:val="22"/>
          <w:lang w:val="en-AU"/>
        </w:rPr>
        <w:t xml:space="preserve"> [Internet]. </w:t>
      </w:r>
      <w:r w:rsidRPr="00492E29">
        <w:rPr>
          <w:rFonts w:ascii="Arial" w:hAnsi="Arial" w:cs="Arial"/>
          <w:sz w:val="22"/>
          <w:szCs w:val="22"/>
          <w:lang w:val="en-AU"/>
        </w:rPr>
        <w:t xml:space="preserve">. 2023 </w:t>
      </w:r>
      <w:r w:rsidR="5179120A" w:rsidRPr="7FD7CA4E">
        <w:rPr>
          <w:rFonts w:ascii="Arial" w:hAnsi="Arial" w:cs="Arial"/>
          <w:sz w:val="22"/>
          <w:szCs w:val="22"/>
          <w:lang w:val="en-AU"/>
        </w:rPr>
        <w:t>Dec;</w:t>
      </w:r>
      <w:r w:rsidRPr="00492E29">
        <w:rPr>
          <w:rFonts w:ascii="Arial" w:hAnsi="Arial" w:cs="Arial"/>
          <w:sz w:val="22"/>
          <w:szCs w:val="22"/>
          <w:lang w:val="en-AU"/>
        </w:rPr>
        <w:t xml:space="preserve">29(12):2426-2432. </w:t>
      </w:r>
      <w:hyperlink r:id="rId63">
        <w:r w:rsidR="1540058C" w:rsidRPr="7FD7CA4E">
          <w:rPr>
            <w:rStyle w:val="Hyperlink"/>
            <w:rFonts w:ascii="Arial" w:hAnsi="Arial" w:cs="Arial"/>
            <w:sz w:val="22"/>
            <w:szCs w:val="22"/>
            <w:lang w:val="en-AU"/>
          </w:rPr>
          <w:t>https://doi.org/10.3201/eid2912.231146</w:t>
        </w:r>
      </w:hyperlink>
      <w:r w:rsidR="1540058C" w:rsidRPr="7FD7CA4E">
        <w:rPr>
          <w:rFonts w:ascii="Arial" w:hAnsi="Arial" w:cs="Arial"/>
          <w:sz w:val="22"/>
          <w:szCs w:val="22"/>
          <w:lang w:val="en-AU"/>
        </w:rPr>
        <w:t xml:space="preserve">. </w:t>
      </w:r>
    </w:p>
    <w:p w14:paraId="25FE9CB7" w14:textId="34F7171B" w:rsidR="00DF157E" w:rsidRPr="00492E29" w:rsidRDefault="00DF157E" w:rsidP="00492E29">
      <w:pPr>
        <w:pStyle w:val="EndNoteBibliography"/>
        <w:spacing w:after="0"/>
        <w:rPr>
          <w:rFonts w:ascii="Arial" w:hAnsi="Arial" w:cs="Arial"/>
          <w:sz w:val="22"/>
          <w:szCs w:val="22"/>
          <w:lang w:val="en-AU"/>
        </w:rPr>
      </w:pPr>
      <w:r w:rsidRPr="00492E29">
        <w:rPr>
          <w:rFonts w:ascii="Arial" w:hAnsi="Arial" w:cs="Arial"/>
          <w:sz w:val="22"/>
          <w:szCs w:val="22"/>
          <w:lang w:val="en-AU"/>
        </w:rPr>
        <w:t>7</w:t>
      </w:r>
      <w:r w:rsidR="2A68482D" w:rsidRPr="74F25376">
        <w:rPr>
          <w:rFonts w:ascii="Arial" w:hAnsi="Arial" w:cs="Arial"/>
          <w:sz w:val="22"/>
          <w:szCs w:val="22"/>
          <w:lang w:val="en-AU"/>
        </w:rPr>
        <w:t>2.</w:t>
      </w:r>
      <w:r w:rsidRPr="00492E29">
        <w:rPr>
          <w:rFonts w:ascii="Arial" w:hAnsi="Arial" w:cs="Arial"/>
          <w:sz w:val="22"/>
          <w:szCs w:val="22"/>
          <w:lang w:val="en-AU"/>
        </w:rPr>
        <w:t xml:space="preserve"> </w:t>
      </w:r>
      <w:r w:rsidR="00B416A7">
        <w:tab/>
      </w:r>
      <w:r w:rsidRPr="74F25376">
        <w:rPr>
          <w:rFonts w:ascii="Arial" w:eastAsia="Arial" w:hAnsi="Arial" w:cs="Arial"/>
          <w:sz w:val="22"/>
          <w:szCs w:val="22"/>
          <w:lang w:val="en-AU"/>
        </w:rPr>
        <w:t xml:space="preserve">Reda A., El-Qushayri A. E. and Shah J. Asymptomatic monkeypox infection: a call for greater control of infection and transmission. The Lancet Microbe. </w:t>
      </w:r>
      <w:r w:rsidR="53107ABB" w:rsidRPr="74F25376">
        <w:rPr>
          <w:rFonts w:ascii="Arial" w:eastAsia="Arial" w:hAnsi="Arial" w:cs="Arial"/>
          <w:sz w:val="22"/>
          <w:szCs w:val="22"/>
          <w:lang w:val="en-AU"/>
        </w:rPr>
        <w:t xml:space="preserve">2023 Jan;4(1):e15-e16. Doi: </w:t>
      </w:r>
      <w:hyperlink r:id="rId64" w:history="1">
        <w:r w:rsidR="53107ABB" w:rsidRPr="74F25376">
          <w:rPr>
            <w:rStyle w:val="Hyperlink"/>
            <w:rFonts w:ascii="Arial" w:eastAsia="Arial" w:hAnsi="Arial" w:cs="Arial"/>
            <w:sz w:val="22"/>
            <w:szCs w:val="22"/>
            <w:lang w:val="en-AU"/>
          </w:rPr>
          <w:t>https://doi.org/10.1016/s2666-5247(22)00259-2</w:t>
        </w:r>
      </w:hyperlink>
      <w:r w:rsidR="53107ABB" w:rsidRPr="74F25376">
        <w:rPr>
          <w:rFonts w:ascii="Arial" w:eastAsia="Arial" w:hAnsi="Arial" w:cs="Arial"/>
          <w:sz w:val="22"/>
          <w:szCs w:val="22"/>
          <w:lang w:val="en-AU"/>
        </w:rPr>
        <w:t xml:space="preserve"> </w:t>
      </w:r>
    </w:p>
    <w:p w14:paraId="33CED9F8" w14:textId="773F7BCC" w:rsidR="00DF157E" w:rsidRPr="00492E29" w:rsidRDefault="00DF157E" w:rsidP="00492E29">
      <w:pPr>
        <w:pStyle w:val="EndNoteBibliography"/>
        <w:spacing w:after="0"/>
        <w:rPr>
          <w:rFonts w:ascii="Arial" w:hAnsi="Arial" w:cs="Arial"/>
          <w:sz w:val="22"/>
          <w:szCs w:val="22"/>
          <w:lang w:val="en-AU"/>
        </w:rPr>
      </w:pPr>
      <w:r w:rsidRPr="00492E29">
        <w:rPr>
          <w:rFonts w:ascii="Arial" w:hAnsi="Arial" w:cs="Arial"/>
          <w:sz w:val="22"/>
          <w:szCs w:val="22"/>
          <w:lang w:val="en-AU"/>
        </w:rPr>
        <w:t>7</w:t>
      </w:r>
      <w:r w:rsidR="26D66692" w:rsidRPr="2A9AAD11">
        <w:rPr>
          <w:rFonts w:ascii="Arial" w:hAnsi="Arial" w:cs="Arial"/>
          <w:sz w:val="22"/>
          <w:szCs w:val="22"/>
          <w:lang w:val="en-AU"/>
        </w:rPr>
        <w:t>3</w:t>
      </w:r>
      <w:r w:rsidRPr="00492E29">
        <w:rPr>
          <w:rFonts w:ascii="Arial" w:hAnsi="Arial" w:cs="Arial"/>
          <w:sz w:val="22"/>
          <w:szCs w:val="22"/>
          <w:lang w:val="en-AU"/>
        </w:rPr>
        <w:t xml:space="preserve">. </w:t>
      </w:r>
      <w:r w:rsidR="00B416A7">
        <w:tab/>
      </w:r>
      <w:r w:rsidRPr="00492E29">
        <w:rPr>
          <w:rFonts w:ascii="Arial" w:hAnsi="Arial" w:cs="Arial"/>
          <w:sz w:val="22"/>
          <w:szCs w:val="22"/>
          <w:lang w:val="en-AU"/>
        </w:rPr>
        <w:t>Satapathy P, Mohanty P, Manna S, Shamim M.A., Rao P.P., Aggarwal A.K., et al. Potentially Asymptomatic Infection of Monkeypox Virus: A Systematic Review and Meta-Analysis. Vaccines</w:t>
      </w:r>
      <w:r w:rsidR="2E918BA4" w:rsidRPr="2A9AAD11">
        <w:rPr>
          <w:rFonts w:ascii="Arial" w:hAnsi="Arial" w:cs="Arial"/>
          <w:sz w:val="22"/>
          <w:szCs w:val="22"/>
          <w:lang w:val="en-AU"/>
        </w:rPr>
        <w:t xml:space="preserve"> [Internet]</w:t>
      </w:r>
      <w:r w:rsidRPr="00492E29">
        <w:rPr>
          <w:rFonts w:ascii="Arial" w:hAnsi="Arial" w:cs="Arial"/>
          <w:sz w:val="22"/>
          <w:szCs w:val="22"/>
          <w:lang w:val="en-AU"/>
        </w:rPr>
        <w:t xml:space="preserve">. 2022 </w:t>
      </w:r>
      <w:r w:rsidR="0CDE9F45" w:rsidRPr="2A9AAD11">
        <w:rPr>
          <w:rFonts w:ascii="Arial" w:hAnsi="Arial" w:cs="Arial"/>
          <w:sz w:val="22"/>
          <w:szCs w:val="22"/>
          <w:lang w:val="en-AU"/>
        </w:rPr>
        <w:t>Dec 6;</w:t>
      </w:r>
      <w:r w:rsidRPr="00492E29">
        <w:rPr>
          <w:rFonts w:ascii="Arial" w:hAnsi="Arial" w:cs="Arial"/>
          <w:sz w:val="22"/>
          <w:szCs w:val="22"/>
          <w:lang w:val="en-AU"/>
        </w:rPr>
        <w:t xml:space="preserve">10(12): 2083. Doi: </w:t>
      </w:r>
      <w:hyperlink r:id="rId65" w:history="1">
        <w:r w:rsidRPr="00492E29">
          <w:rPr>
            <w:rStyle w:val="Hyperlink"/>
            <w:rFonts w:ascii="Arial" w:hAnsi="Arial" w:cs="Arial"/>
            <w:sz w:val="22"/>
            <w:szCs w:val="22"/>
            <w:lang w:val="en-AU"/>
          </w:rPr>
          <w:t>https://doi.org/10.3390/vaccines10122083</w:t>
        </w:r>
      </w:hyperlink>
      <w:r w:rsidRPr="00492E29">
        <w:rPr>
          <w:rFonts w:ascii="Arial" w:hAnsi="Arial" w:cs="Arial"/>
          <w:sz w:val="22"/>
          <w:szCs w:val="22"/>
          <w:lang w:val="en-AU"/>
        </w:rPr>
        <w:t xml:space="preserve"> </w:t>
      </w:r>
    </w:p>
    <w:p w14:paraId="218CCF7E" w14:textId="080205DC" w:rsidR="00DF157E" w:rsidRPr="00492E29" w:rsidRDefault="00DF157E" w:rsidP="00492E29">
      <w:pPr>
        <w:pStyle w:val="EndNoteBibliography"/>
        <w:spacing w:after="0"/>
        <w:rPr>
          <w:rFonts w:ascii="Arial" w:hAnsi="Arial" w:cs="Arial"/>
          <w:sz w:val="22"/>
          <w:szCs w:val="22"/>
          <w:lang w:val="en-AU"/>
        </w:rPr>
      </w:pPr>
      <w:r w:rsidRPr="00492E29">
        <w:rPr>
          <w:rFonts w:ascii="Arial" w:hAnsi="Arial" w:cs="Arial"/>
          <w:sz w:val="22"/>
          <w:szCs w:val="22"/>
          <w:lang w:val="en-AU"/>
        </w:rPr>
        <w:t>7</w:t>
      </w:r>
      <w:r w:rsidR="0F9F65CF" w:rsidRPr="2A9AAD11">
        <w:rPr>
          <w:rFonts w:ascii="Arial" w:hAnsi="Arial" w:cs="Arial"/>
          <w:sz w:val="22"/>
          <w:szCs w:val="22"/>
          <w:lang w:val="en-AU"/>
        </w:rPr>
        <w:t>4</w:t>
      </w:r>
      <w:r w:rsidRPr="00492E29">
        <w:rPr>
          <w:rFonts w:ascii="Arial" w:hAnsi="Arial" w:cs="Arial"/>
          <w:sz w:val="22"/>
          <w:szCs w:val="22"/>
          <w:lang w:val="en-AU"/>
        </w:rPr>
        <w:t xml:space="preserve">. </w:t>
      </w:r>
      <w:r w:rsidR="00B416A7">
        <w:tab/>
      </w:r>
      <w:r w:rsidRPr="00492E29">
        <w:rPr>
          <w:rFonts w:ascii="Arial" w:hAnsi="Arial" w:cs="Arial"/>
          <w:sz w:val="22"/>
          <w:szCs w:val="22"/>
          <w:lang w:val="en-AU"/>
        </w:rPr>
        <w:t>Vusirikala A., Charles H., Balasegaram S., Macdonald N., Kumar D., Barker-Burnside C., et al. Epidemiology of Early Monkeypox Virus Transmission in Sexual Networks of Gay and Bisexual Men, England, 2022. Emerg Infect Dis</w:t>
      </w:r>
      <w:r w:rsidR="110693C8" w:rsidRPr="2A9AAD11">
        <w:rPr>
          <w:rFonts w:ascii="Arial" w:hAnsi="Arial" w:cs="Arial"/>
          <w:sz w:val="22"/>
          <w:szCs w:val="22"/>
          <w:lang w:val="en-AU"/>
        </w:rPr>
        <w:t xml:space="preserve"> [Internet].</w:t>
      </w:r>
      <w:r w:rsidRPr="00492E29">
        <w:rPr>
          <w:rFonts w:ascii="Arial" w:hAnsi="Arial" w:cs="Arial"/>
          <w:sz w:val="22"/>
          <w:szCs w:val="22"/>
          <w:lang w:val="en-AU"/>
        </w:rPr>
        <w:t xml:space="preserve">. 2022 </w:t>
      </w:r>
      <w:r w:rsidR="0F4B6DEC" w:rsidRPr="2A9AAD11">
        <w:rPr>
          <w:rFonts w:ascii="Arial" w:hAnsi="Arial" w:cs="Arial"/>
          <w:sz w:val="22"/>
          <w:szCs w:val="22"/>
          <w:lang w:val="en-AU"/>
        </w:rPr>
        <w:t>Oct;</w:t>
      </w:r>
      <w:r w:rsidRPr="00492E29">
        <w:rPr>
          <w:rFonts w:ascii="Arial" w:hAnsi="Arial" w:cs="Arial"/>
          <w:sz w:val="22"/>
          <w:szCs w:val="22"/>
          <w:lang w:val="en-AU"/>
        </w:rPr>
        <w:t xml:space="preserve">28(10):2082-2086. Doi: </w:t>
      </w:r>
      <w:hyperlink r:id="rId66">
        <w:r w:rsidR="44E00328" w:rsidRPr="2A9AAD11">
          <w:rPr>
            <w:rStyle w:val="Hyperlink"/>
            <w:rFonts w:ascii="Arial" w:hAnsi="Arial" w:cs="Arial"/>
            <w:sz w:val="22"/>
            <w:szCs w:val="22"/>
            <w:lang w:val="en-AU"/>
          </w:rPr>
          <w:t>https://doi.org/10.3201/eid2810.220960</w:t>
        </w:r>
      </w:hyperlink>
      <w:r w:rsidR="44E00328" w:rsidRPr="2A9AAD11">
        <w:rPr>
          <w:rFonts w:ascii="Arial" w:hAnsi="Arial" w:cs="Arial"/>
          <w:sz w:val="22"/>
          <w:szCs w:val="22"/>
          <w:lang w:val="en-AU"/>
        </w:rPr>
        <w:t xml:space="preserve"> </w:t>
      </w:r>
    </w:p>
    <w:p w14:paraId="4729E930" w14:textId="438CD4BA" w:rsidR="00837FF9" w:rsidRDefault="00837FF9" w:rsidP="00492E29">
      <w:pPr>
        <w:pStyle w:val="EndNoteBibliography"/>
        <w:spacing w:after="0"/>
        <w:rPr>
          <w:rFonts w:ascii="Arial" w:hAnsi="Arial" w:cs="Arial"/>
          <w:sz w:val="22"/>
          <w:szCs w:val="22"/>
          <w:lang w:val="en-AU"/>
        </w:rPr>
      </w:pPr>
      <w:r w:rsidRPr="00492E29">
        <w:rPr>
          <w:rFonts w:ascii="Arial" w:hAnsi="Arial" w:cs="Arial"/>
          <w:sz w:val="22"/>
          <w:szCs w:val="22"/>
          <w:lang w:val="en-AU"/>
        </w:rPr>
        <w:t>7</w:t>
      </w:r>
      <w:r w:rsidR="118CE1DC" w:rsidRPr="2A9AAD11">
        <w:rPr>
          <w:rFonts w:ascii="Arial" w:hAnsi="Arial" w:cs="Arial"/>
          <w:sz w:val="22"/>
          <w:szCs w:val="22"/>
          <w:lang w:val="en-AU"/>
        </w:rPr>
        <w:t>5</w:t>
      </w:r>
      <w:r w:rsidRPr="00492E29">
        <w:rPr>
          <w:rFonts w:ascii="Arial" w:hAnsi="Arial" w:cs="Arial"/>
          <w:sz w:val="22"/>
          <w:szCs w:val="22"/>
          <w:lang w:val="en-AU"/>
        </w:rPr>
        <w:t xml:space="preserve">. </w:t>
      </w:r>
      <w:r w:rsidR="00B416A7">
        <w:tab/>
      </w:r>
      <w:r w:rsidRPr="00492E29">
        <w:rPr>
          <w:rFonts w:ascii="Arial" w:hAnsi="Arial" w:cs="Arial"/>
          <w:sz w:val="22"/>
          <w:szCs w:val="22"/>
          <w:lang w:val="en-AU"/>
        </w:rPr>
        <w:t xml:space="preserve">Nachega J.B., Mohr E.L., Dashraath P., Mbala-Kingebeni P., Anderson J.R., Myer L., et al. Mpox in Pregnancy — Risks, Vertical Transmission, Prevention, and Treatment. The New Eng Jour of Med. 2024 Aug 28. Doi: </w:t>
      </w:r>
      <w:hyperlink r:id="rId67">
        <w:r w:rsidR="19E6CB35" w:rsidRPr="2A9AAD11">
          <w:rPr>
            <w:rStyle w:val="Hyperlink"/>
            <w:rFonts w:ascii="Arial" w:hAnsi="Arial" w:cs="Arial"/>
            <w:sz w:val="22"/>
            <w:szCs w:val="22"/>
            <w:lang w:val="en-AU"/>
          </w:rPr>
          <w:t>https://doi.org/10.1056/NEJMp2410045</w:t>
        </w:r>
      </w:hyperlink>
      <w:r w:rsidR="19E6CB35" w:rsidRPr="2A9AAD11">
        <w:rPr>
          <w:rFonts w:ascii="Arial" w:hAnsi="Arial" w:cs="Arial"/>
          <w:sz w:val="22"/>
          <w:szCs w:val="22"/>
          <w:lang w:val="en-AU"/>
        </w:rPr>
        <w:t xml:space="preserve"> </w:t>
      </w:r>
    </w:p>
    <w:p w14:paraId="234CFE30" w14:textId="6A1B6024" w:rsidR="00B4770C" w:rsidRPr="00492E29" w:rsidRDefault="00B4770C" w:rsidP="00492E29">
      <w:pPr>
        <w:pStyle w:val="EndNoteBibliography"/>
        <w:spacing w:after="0"/>
        <w:rPr>
          <w:rFonts w:ascii="Arial" w:hAnsi="Arial" w:cs="Arial"/>
          <w:sz w:val="22"/>
          <w:szCs w:val="22"/>
          <w:lang w:val="en-AU"/>
        </w:rPr>
      </w:pPr>
      <w:r>
        <w:rPr>
          <w:rFonts w:ascii="Arial" w:hAnsi="Arial" w:cs="Arial"/>
          <w:sz w:val="22"/>
          <w:szCs w:val="22"/>
          <w:lang w:val="en-AU"/>
        </w:rPr>
        <w:t>76.</w:t>
      </w:r>
      <w:r>
        <w:rPr>
          <w:rFonts w:ascii="Arial" w:hAnsi="Arial" w:cs="Arial"/>
          <w:sz w:val="22"/>
          <w:szCs w:val="22"/>
          <w:lang w:val="en-AU"/>
        </w:rPr>
        <w:tab/>
      </w:r>
      <w:r w:rsidRPr="74F25376" w:rsidDel="00254490">
        <w:rPr>
          <w:rFonts w:ascii="Arial" w:eastAsia="Arial" w:hAnsi="Arial" w:cs="Arial"/>
          <w:sz w:val="22"/>
          <w:szCs w:val="22"/>
          <w:lang w:val="en-AU"/>
        </w:rPr>
        <w:t>Centers for Disease Control and Prevention.</w:t>
      </w:r>
      <w:r>
        <w:rPr>
          <w:rFonts w:ascii="Arial" w:eastAsia="Arial" w:hAnsi="Arial" w:cs="Arial"/>
          <w:sz w:val="22"/>
          <w:szCs w:val="22"/>
          <w:lang w:val="en-AU"/>
        </w:rPr>
        <w:t xml:space="preserve"> About Mpox [Internet].</w:t>
      </w:r>
      <w:r w:rsidRPr="00B4770C">
        <w:rPr>
          <w:rFonts w:ascii="Arial" w:eastAsia="Arial" w:hAnsi="Arial" w:cs="Arial"/>
          <w:sz w:val="22"/>
          <w:szCs w:val="22"/>
          <w:lang w:val="en-AU"/>
        </w:rPr>
        <w:t xml:space="preserve"> </w:t>
      </w:r>
      <w:r w:rsidRPr="74F25376">
        <w:rPr>
          <w:rFonts w:ascii="Arial" w:eastAsia="Arial" w:hAnsi="Arial" w:cs="Arial"/>
          <w:sz w:val="22"/>
          <w:szCs w:val="22"/>
          <w:lang w:val="en-AU"/>
        </w:rPr>
        <w:t>United States: Centers for Disease Control and Prevention;</w:t>
      </w:r>
      <w:r>
        <w:rPr>
          <w:rFonts w:ascii="Arial" w:eastAsia="Arial" w:hAnsi="Arial" w:cs="Arial"/>
          <w:sz w:val="22"/>
          <w:szCs w:val="22"/>
          <w:lang w:val="en-AU"/>
        </w:rPr>
        <w:t xml:space="preserve"> September 2024. Available from: </w:t>
      </w:r>
      <w:hyperlink r:id="rId68" w:history="1">
        <w:r w:rsidRPr="00024E8F">
          <w:rPr>
            <w:rStyle w:val="Hyperlink"/>
            <w:rFonts w:ascii="Arial" w:eastAsia="Arial" w:hAnsi="Arial" w:cs="Arial"/>
            <w:sz w:val="22"/>
            <w:szCs w:val="22"/>
            <w:lang w:val="en-AU"/>
          </w:rPr>
          <w:t>https://www.cdc.gov/poxvirus/mpox/about/index.html</w:t>
        </w:r>
      </w:hyperlink>
      <w:r>
        <w:rPr>
          <w:rFonts w:ascii="Arial" w:eastAsia="Arial" w:hAnsi="Arial" w:cs="Arial"/>
          <w:sz w:val="22"/>
          <w:szCs w:val="22"/>
          <w:lang w:val="en-AU"/>
        </w:rPr>
        <w:t xml:space="preserve"> </w:t>
      </w:r>
    </w:p>
    <w:p w14:paraId="3200EACB" w14:textId="77777777" w:rsidR="00DF157E" w:rsidRPr="00492E29" w:rsidRDefault="00DF157E" w:rsidP="00DF157E">
      <w:pPr>
        <w:pStyle w:val="EndNoteBibliography"/>
        <w:spacing w:after="0"/>
        <w:rPr>
          <w:rFonts w:ascii="Arial" w:hAnsi="Arial" w:cs="Arial"/>
          <w:sz w:val="22"/>
          <w:szCs w:val="22"/>
          <w:lang w:val="en-AU"/>
        </w:rPr>
      </w:pPr>
    </w:p>
    <w:p w14:paraId="683C354D" w14:textId="77777777" w:rsidR="00DF157E" w:rsidRPr="00492E29" w:rsidRDefault="00DF157E" w:rsidP="00DF157E">
      <w:pPr>
        <w:pStyle w:val="EndNoteBibliography"/>
        <w:spacing w:after="0"/>
        <w:rPr>
          <w:rFonts w:ascii="Arial" w:hAnsi="Arial" w:cs="Arial"/>
          <w:sz w:val="22"/>
          <w:szCs w:val="22"/>
          <w:lang w:val="en-AU"/>
        </w:rPr>
      </w:pPr>
    </w:p>
    <w:p w14:paraId="68D5B6B8" w14:textId="77777777" w:rsidR="00DF157E" w:rsidRPr="00492E29" w:rsidRDefault="00DF157E" w:rsidP="00DF157E">
      <w:pPr>
        <w:pStyle w:val="EndNoteBibliography"/>
        <w:spacing w:after="0"/>
        <w:rPr>
          <w:rFonts w:ascii="Arial" w:hAnsi="Arial" w:cs="Arial"/>
          <w:sz w:val="22"/>
          <w:szCs w:val="22"/>
          <w:lang w:val="en-AU"/>
        </w:rPr>
      </w:pPr>
    </w:p>
    <w:p w14:paraId="69CF9253" w14:textId="77777777" w:rsidR="00DF157E" w:rsidRPr="00492E29" w:rsidRDefault="00DF157E" w:rsidP="00DF157E">
      <w:pPr>
        <w:pStyle w:val="EndNoteBibliography"/>
        <w:spacing w:after="0"/>
        <w:rPr>
          <w:rFonts w:ascii="Arial" w:hAnsi="Arial" w:cs="Arial"/>
          <w:sz w:val="22"/>
          <w:szCs w:val="22"/>
          <w:lang w:val="en-AU"/>
        </w:rPr>
      </w:pPr>
    </w:p>
    <w:p w14:paraId="5B2D600E" w14:textId="77777777" w:rsidR="00DF157E" w:rsidRPr="00492E29" w:rsidRDefault="00DF157E" w:rsidP="00DF157E">
      <w:pPr>
        <w:pStyle w:val="EndNoteBibliography"/>
        <w:spacing w:after="0"/>
        <w:rPr>
          <w:rFonts w:ascii="Arial" w:hAnsi="Arial" w:cs="Arial"/>
          <w:sz w:val="22"/>
          <w:szCs w:val="22"/>
          <w:lang w:val="en-AU"/>
        </w:rPr>
      </w:pPr>
    </w:p>
    <w:p w14:paraId="76CAD41F" w14:textId="77777777" w:rsidR="00DF157E" w:rsidRDefault="00DF157E" w:rsidP="00DF157E"/>
    <w:p w14:paraId="5892F7C1" w14:textId="77777777" w:rsidR="00DF157E" w:rsidRPr="00DF157E" w:rsidRDefault="00DF157E" w:rsidP="005D13F4"/>
    <w:p w14:paraId="13B453A2" w14:textId="58DDDBA7" w:rsidR="005B1970" w:rsidRPr="00244B3F" w:rsidRDefault="005B1970" w:rsidP="00244B3F">
      <w:pPr>
        <w:pStyle w:val="Heading1"/>
        <w:spacing w:after="240"/>
        <w:rPr>
          <w:b w:val="0"/>
        </w:rPr>
      </w:pPr>
      <w:bookmarkStart w:id="127" w:name="_Appendix_A:_Monkeypox"/>
      <w:bookmarkStart w:id="128" w:name="_Toc122504435"/>
      <w:bookmarkStart w:id="129" w:name="_Toc179789929"/>
      <w:bookmarkEnd w:id="127"/>
      <w:r w:rsidRPr="00A02ABC">
        <w:lastRenderedPageBreak/>
        <w:t>Appendi</w:t>
      </w:r>
      <w:r w:rsidR="009C5673" w:rsidRPr="00A767A2">
        <w:t xml:space="preserve">x A: Mpox Public Health </w:t>
      </w:r>
      <w:r w:rsidR="00184184" w:rsidRPr="00A767A2">
        <w:t>U</w:t>
      </w:r>
      <w:r w:rsidR="009C5673" w:rsidRPr="00A767A2">
        <w:t>nit Checklist</w:t>
      </w:r>
      <w:bookmarkEnd w:id="128"/>
      <w:bookmarkEnd w:id="129"/>
      <w:r>
        <w:tab/>
      </w:r>
    </w:p>
    <w:p w14:paraId="3EEA598A" w14:textId="3BD48591" w:rsidR="00233803" w:rsidRDefault="00233803" w:rsidP="00233803">
      <w:r>
        <w:t xml:space="preserve">Probable or confirmed cases should be immediately notified to the relevant state or territory </w:t>
      </w:r>
      <w:r w:rsidR="0065764C" w:rsidRPr="00A767A2">
        <w:t>communicable disease branch</w:t>
      </w:r>
      <w:r w:rsidRPr="00A767A2">
        <w:t>.</w:t>
      </w:r>
    </w:p>
    <w:p w14:paraId="28A0DDBE" w14:textId="176DB6C4" w:rsidR="009B548F" w:rsidRPr="00492E29" w:rsidRDefault="009B548F" w:rsidP="00233803">
      <w:pPr>
        <w:rPr>
          <w:b/>
          <w:bCs/>
        </w:rPr>
      </w:pPr>
      <w:r w:rsidRPr="00492E29">
        <w:rPr>
          <w:b/>
          <w:bCs/>
        </w:rPr>
        <w:t xml:space="preserve">Contact the </w:t>
      </w:r>
      <w:r w:rsidR="00481896" w:rsidRPr="00492E29">
        <w:rPr>
          <w:b/>
          <w:bCs/>
        </w:rPr>
        <w:t xml:space="preserve">case’s treating clinician </w:t>
      </w:r>
      <w:r w:rsidR="00D73AD8" w:rsidRPr="00492E29">
        <w:rPr>
          <w:b/>
          <w:bCs/>
        </w:rPr>
        <w:t xml:space="preserve">to: </w:t>
      </w:r>
    </w:p>
    <w:p w14:paraId="7678CCC2" w14:textId="4D7FBCC9" w:rsidR="00D73AD8" w:rsidRPr="00492E29" w:rsidRDefault="00D73AD8" w:rsidP="00D73AD8">
      <w:pPr>
        <w:pStyle w:val="Bullet"/>
        <w:rPr>
          <w:sz w:val="24"/>
          <w:szCs w:val="24"/>
        </w:rPr>
      </w:pPr>
      <w:r w:rsidRPr="00492E29">
        <w:rPr>
          <w:sz w:val="24"/>
          <w:szCs w:val="24"/>
        </w:rPr>
        <w:t>Confirm case has been notified of</w:t>
      </w:r>
      <w:r w:rsidR="009511A0">
        <w:rPr>
          <w:sz w:val="24"/>
          <w:szCs w:val="24"/>
        </w:rPr>
        <w:t xml:space="preserve"> test</w:t>
      </w:r>
      <w:r w:rsidRPr="00492E29">
        <w:rPr>
          <w:sz w:val="24"/>
          <w:szCs w:val="24"/>
        </w:rPr>
        <w:t xml:space="preserve"> result</w:t>
      </w:r>
      <w:r w:rsidR="009511A0">
        <w:rPr>
          <w:sz w:val="24"/>
          <w:szCs w:val="24"/>
        </w:rPr>
        <w:t>s</w:t>
      </w:r>
      <w:r w:rsidR="00ED38BF" w:rsidRPr="00492E29">
        <w:rPr>
          <w:sz w:val="24"/>
          <w:szCs w:val="24"/>
        </w:rPr>
        <w:t>.</w:t>
      </w:r>
    </w:p>
    <w:p w14:paraId="792A1CC2" w14:textId="3EEC8650" w:rsidR="00ED38BF" w:rsidRPr="00492E29" w:rsidRDefault="00ED38BF" w:rsidP="00D73AD8">
      <w:pPr>
        <w:pStyle w:val="Bullet"/>
        <w:rPr>
          <w:sz w:val="24"/>
          <w:szCs w:val="24"/>
        </w:rPr>
      </w:pPr>
      <w:r w:rsidRPr="00492E29">
        <w:rPr>
          <w:sz w:val="24"/>
          <w:szCs w:val="24"/>
        </w:rPr>
        <w:t xml:space="preserve">Collect details of clinical presentation. </w:t>
      </w:r>
    </w:p>
    <w:p w14:paraId="00E110A5" w14:textId="1F2161C7" w:rsidR="00ED38BF" w:rsidRPr="006C6383" w:rsidRDefault="00ED38BF" w:rsidP="00492E29">
      <w:pPr>
        <w:pStyle w:val="Bullet"/>
      </w:pPr>
      <w:r w:rsidRPr="00492E29">
        <w:rPr>
          <w:sz w:val="24"/>
          <w:szCs w:val="24"/>
        </w:rPr>
        <w:t>Collect other relevant clinical o</w:t>
      </w:r>
      <w:r w:rsidR="00580137">
        <w:rPr>
          <w:sz w:val="24"/>
          <w:szCs w:val="24"/>
        </w:rPr>
        <w:t>r</w:t>
      </w:r>
      <w:r w:rsidRPr="00492E29">
        <w:rPr>
          <w:sz w:val="24"/>
          <w:szCs w:val="24"/>
        </w:rPr>
        <w:t xml:space="preserve"> exposure details. </w:t>
      </w:r>
    </w:p>
    <w:p w14:paraId="3F79C931" w14:textId="357E3ED7" w:rsidR="00233803" w:rsidRPr="006C6383" w:rsidRDefault="00233803" w:rsidP="00492E29">
      <w:r w:rsidRPr="00492E29">
        <w:rPr>
          <w:b/>
          <w:bCs/>
        </w:rPr>
        <w:t xml:space="preserve">Contact the </w:t>
      </w:r>
      <w:r w:rsidR="00D73AD8" w:rsidRPr="00492E29">
        <w:rPr>
          <w:b/>
          <w:bCs/>
        </w:rPr>
        <w:t>case</w:t>
      </w:r>
      <w:r w:rsidRPr="00492E29">
        <w:rPr>
          <w:b/>
          <w:bCs/>
        </w:rPr>
        <w:t xml:space="preserve"> or caregiver to:</w:t>
      </w:r>
    </w:p>
    <w:p w14:paraId="3E283045" w14:textId="77777777" w:rsidR="00233803" w:rsidRPr="00A767A2" w:rsidRDefault="00233803" w:rsidP="00233803">
      <w:pPr>
        <w:pStyle w:val="Bullet"/>
        <w:rPr>
          <w:sz w:val="24"/>
          <w:szCs w:val="24"/>
        </w:rPr>
      </w:pPr>
      <w:r w:rsidRPr="00A767A2">
        <w:rPr>
          <w:sz w:val="24"/>
          <w:szCs w:val="24"/>
        </w:rPr>
        <w:t xml:space="preserve">Confirm onset date and symptoms of the illness. </w:t>
      </w:r>
    </w:p>
    <w:p w14:paraId="26D0AE3F" w14:textId="77777777" w:rsidR="00233803" w:rsidRPr="00A767A2" w:rsidRDefault="00233803" w:rsidP="00233803">
      <w:pPr>
        <w:pStyle w:val="Bullet"/>
        <w:rPr>
          <w:sz w:val="24"/>
          <w:szCs w:val="24"/>
        </w:rPr>
      </w:pPr>
      <w:r w:rsidRPr="00A767A2">
        <w:rPr>
          <w:sz w:val="24"/>
          <w:szCs w:val="24"/>
        </w:rPr>
        <w:t>Identify the likely source of infection.</w:t>
      </w:r>
    </w:p>
    <w:p w14:paraId="2EB95EEF" w14:textId="77777777" w:rsidR="00233803" w:rsidRPr="00A767A2" w:rsidRDefault="00233803" w:rsidP="00233803">
      <w:pPr>
        <w:pStyle w:val="Bullet"/>
        <w:rPr>
          <w:sz w:val="24"/>
          <w:szCs w:val="24"/>
        </w:rPr>
      </w:pPr>
      <w:r w:rsidRPr="00A767A2">
        <w:rPr>
          <w:sz w:val="24"/>
          <w:szCs w:val="24"/>
        </w:rPr>
        <w:t>Ensure relevant pathology tests have been undertaken at appropriate laboratory facilities.</w:t>
      </w:r>
    </w:p>
    <w:p w14:paraId="187BCB92" w14:textId="5191C979" w:rsidR="00233803" w:rsidRPr="00A767A2" w:rsidRDefault="00233803" w:rsidP="00233803">
      <w:pPr>
        <w:pStyle w:val="Bullet"/>
        <w:rPr>
          <w:sz w:val="24"/>
          <w:szCs w:val="24"/>
        </w:rPr>
      </w:pPr>
      <w:r w:rsidRPr="00A767A2">
        <w:rPr>
          <w:sz w:val="24"/>
          <w:szCs w:val="24"/>
        </w:rPr>
        <w:t>Ensure</w:t>
      </w:r>
      <w:r w:rsidR="00580137">
        <w:rPr>
          <w:sz w:val="24"/>
          <w:szCs w:val="24"/>
        </w:rPr>
        <w:t xml:space="preserve"> relevant</w:t>
      </w:r>
      <w:r w:rsidRPr="00A767A2">
        <w:rPr>
          <w:sz w:val="24"/>
          <w:szCs w:val="24"/>
        </w:rPr>
        <w:t xml:space="preserve"> isolation and infection control measures are in place.</w:t>
      </w:r>
    </w:p>
    <w:p w14:paraId="603D6439" w14:textId="77777777" w:rsidR="00233803" w:rsidRPr="00A767A2" w:rsidRDefault="00233803" w:rsidP="00233803">
      <w:pPr>
        <w:pStyle w:val="Bullet"/>
        <w:rPr>
          <w:sz w:val="24"/>
          <w:szCs w:val="24"/>
        </w:rPr>
      </w:pPr>
      <w:r w:rsidRPr="00A767A2">
        <w:rPr>
          <w:sz w:val="24"/>
          <w:szCs w:val="24"/>
        </w:rPr>
        <w:t>Identify contacts and obtain their contact details.</w:t>
      </w:r>
    </w:p>
    <w:p w14:paraId="2E3AC3C9" w14:textId="77777777" w:rsidR="00233803" w:rsidRPr="00A767A2" w:rsidRDefault="00233803" w:rsidP="00233803">
      <w:pPr>
        <w:pStyle w:val="Bullet"/>
        <w:rPr>
          <w:sz w:val="24"/>
          <w:szCs w:val="24"/>
        </w:rPr>
      </w:pPr>
      <w:r w:rsidRPr="00A767A2">
        <w:rPr>
          <w:sz w:val="24"/>
          <w:szCs w:val="24"/>
        </w:rPr>
        <w:t xml:space="preserve">Provide information on mpox. </w:t>
      </w:r>
    </w:p>
    <w:p w14:paraId="1F75D122" w14:textId="77777777" w:rsidR="00233803" w:rsidRPr="006C6383" w:rsidRDefault="00233803" w:rsidP="00492E29">
      <w:r w:rsidRPr="00492E29">
        <w:rPr>
          <w:b/>
          <w:bCs/>
        </w:rPr>
        <w:t>Contact laboratory to:</w:t>
      </w:r>
    </w:p>
    <w:p w14:paraId="05E4DA66" w14:textId="0F9F605D" w:rsidR="00233803" w:rsidRPr="00A767A2" w:rsidRDefault="00233803" w:rsidP="00233803">
      <w:pPr>
        <w:pStyle w:val="Bullet"/>
        <w:rPr>
          <w:sz w:val="24"/>
          <w:szCs w:val="24"/>
        </w:rPr>
      </w:pPr>
      <w:r w:rsidRPr="00A767A2">
        <w:rPr>
          <w:sz w:val="24"/>
          <w:szCs w:val="24"/>
        </w:rPr>
        <w:t>Check samples received and obtain</w:t>
      </w:r>
      <w:r w:rsidR="00580137">
        <w:rPr>
          <w:sz w:val="24"/>
          <w:szCs w:val="24"/>
        </w:rPr>
        <w:t xml:space="preserve"> any</w:t>
      </w:r>
      <w:r w:rsidRPr="00A767A2">
        <w:rPr>
          <w:sz w:val="24"/>
          <w:szCs w:val="24"/>
        </w:rPr>
        <w:t xml:space="preserve"> outstanding results.</w:t>
      </w:r>
    </w:p>
    <w:p w14:paraId="379B34C0" w14:textId="77777777" w:rsidR="00233803" w:rsidRPr="006C6383" w:rsidRDefault="00233803" w:rsidP="00492E29">
      <w:r w:rsidRPr="00492E29">
        <w:rPr>
          <w:b/>
          <w:bCs/>
        </w:rPr>
        <w:t>Confirm case:</w:t>
      </w:r>
    </w:p>
    <w:p w14:paraId="58437E58" w14:textId="77777777" w:rsidR="00233803" w:rsidRPr="00A767A2" w:rsidRDefault="00233803" w:rsidP="00233803">
      <w:pPr>
        <w:pStyle w:val="Bullet"/>
        <w:rPr>
          <w:sz w:val="24"/>
          <w:szCs w:val="24"/>
        </w:rPr>
      </w:pPr>
      <w:r w:rsidRPr="00A767A2">
        <w:rPr>
          <w:sz w:val="24"/>
          <w:szCs w:val="24"/>
        </w:rPr>
        <w:t>Assess information against case definitions.</w:t>
      </w:r>
    </w:p>
    <w:p w14:paraId="3052D295" w14:textId="77777777" w:rsidR="00233803" w:rsidRPr="006C6383" w:rsidRDefault="00233803" w:rsidP="00492E29">
      <w:r w:rsidRPr="00492E29">
        <w:rPr>
          <w:b/>
          <w:bCs/>
        </w:rPr>
        <w:t>Notify patient’s contacts to:</w:t>
      </w:r>
    </w:p>
    <w:p w14:paraId="74656515" w14:textId="77777777" w:rsidR="00233803" w:rsidRPr="00A767A2" w:rsidRDefault="00233803" w:rsidP="00233803">
      <w:pPr>
        <w:pStyle w:val="Bullet"/>
        <w:rPr>
          <w:sz w:val="24"/>
          <w:szCs w:val="24"/>
        </w:rPr>
      </w:pPr>
      <w:r w:rsidRPr="00A767A2">
        <w:rPr>
          <w:sz w:val="24"/>
          <w:szCs w:val="24"/>
        </w:rPr>
        <w:t>Assess risk of mpox (exposure history) and determine category for management.</w:t>
      </w:r>
    </w:p>
    <w:p w14:paraId="70E3D75A" w14:textId="77777777" w:rsidR="00233803" w:rsidRPr="00A767A2" w:rsidRDefault="00233803" w:rsidP="00233803">
      <w:pPr>
        <w:pStyle w:val="Bullet"/>
        <w:rPr>
          <w:sz w:val="24"/>
          <w:szCs w:val="24"/>
        </w:rPr>
      </w:pPr>
      <w:r w:rsidRPr="00A767A2">
        <w:rPr>
          <w:sz w:val="24"/>
          <w:szCs w:val="24"/>
        </w:rPr>
        <w:t>Determine current symptoms.</w:t>
      </w:r>
    </w:p>
    <w:p w14:paraId="6FC99A4B" w14:textId="36C43E85" w:rsidR="00233803" w:rsidRPr="00A767A2" w:rsidRDefault="00233803" w:rsidP="00233803">
      <w:pPr>
        <w:pStyle w:val="Bullet"/>
        <w:rPr>
          <w:sz w:val="24"/>
          <w:szCs w:val="24"/>
        </w:rPr>
      </w:pPr>
      <w:r w:rsidRPr="00A767A2">
        <w:rPr>
          <w:sz w:val="24"/>
          <w:szCs w:val="24"/>
        </w:rPr>
        <w:t xml:space="preserve">Assess for vaccination (see </w:t>
      </w:r>
      <w:hyperlink w:anchor="_Contact_management" w:history="1">
        <w:r w:rsidRPr="00580137">
          <w:rPr>
            <w:rStyle w:val="Hyperlink"/>
            <w:sz w:val="24"/>
            <w:szCs w:val="24"/>
          </w:rPr>
          <w:t>Contact management</w:t>
        </w:r>
      </w:hyperlink>
      <w:r w:rsidRPr="00027C11">
        <w:rPr>
          <w:sz w:val="24"/>
          <w:szCs w:val="24"/>
        </w:rPr>
        <w:t>)</w:t>
      </w:r>
      <w:r w:rsidRPr="00A767A2">
        <w:rPr>
          <w:sz w:val="24"/>
          <w:szCs w:val="24"/>
        </w:rPr>
        <w:t>.</w:t>
      </w:r>
    </w:p>
    <w:p w14:paraId="2431202A" w14:textId="77777777" w:rsidR="00233803" w:rsidRPr="00A767A2" w:rsidRDefault="00233803" w:rsidP="00233803">
      <w:pPr>
        <w:pStyle w:val="Bullet"/>
        <w:rPr>
          <w:sz w:val="24"/>
          <w:szCs w:val="24"/>
        </w:rPr>
      </w:pPr>
      <w:r w:rsidRPr="00A767A2">
        <w:rPr>
          <w:sz w:val="24"/>
          <w:szCs w:val="24"/>
        </w:rPr>
        <w:t>Ensure access to thermometer and telephone.</w:t>
      </w:r>
    </w:p>
    <w:p w14:paraId="0BABBAE9" w14:textId="77777777" w:rsidR="00233803" w:rsidRPr="00A767A2" w:rsidRDefault="00233803" w:rsidP="00233803">
      <w:pPr>
        <w:pStyle w:val="Bullet"/>
        <w:rPr>
          <w:sz w:val="24"/>
          <w:szCs w:val="24"/>
        </w:rPr>
      </w:pPr>
      <w:r w:rsidRPr="00A767A2">
        <w:rPr>
          <w:sz w:val="24"/>
          <w:szCs w:val="24"/>
        </w:rPr>
        <w:t>Explain symptoms and restrictions to the contact.</w:t>
      </w:r>
    </w:p>
    <w:p w14:paraId="562E3357" w14:textId="77777777" w:rsidR="00233803" w:rsidRPr="00A767A2" w:rsidRDefault="00233803" w:rsidP="00233803">
      <w:pPr>
        <w:pStyle w:val="Bullet"/>
        <w:rPr>
          <w:sz w:val="24"/>
          <w:szCs w:val="24"/>
        </w:rPr>
      </w:pPr>
      <w:r w:rsidRPr="00A767A2">
        <w:rPr>
          <w:sz w:val="24"/>
          <w:szCs w:val="24"/>
        </w:rPr>
        <w:t>Provide information on mpox.</w:t>
      </w:r>
    </w:p>
    <w:p w14:paraId="4574815F" w14:textId="77777777" w:rsidR="00233803" w:rsidRPr="006C6383" w:rsidRDefault="00233803" w:rsidP="00492E29">
      <w:r w:rsidRPr="00492E29">
        <w:rPr>
          <w:b/>
          <w:bCs/>
        </w:rPr>
        <w:t>Other issues:</w:t>
      </w:r>
    </w:p>
    <w:p w14:paraId="21940184" w14:textId="77777777" w:rsidR="00233803" w:rsidRPr="00A767A2" w:rsidRDefault="00233803" w:rsidP="00233803">
      <w:pPr>
        <w:pStyle w:val="Bullet"/>
        <w:rPr>
          <w:sz w:val="24"/>
          <w:szCs w:val="24"/>
        </w:rPr>
      </w:pPr>
      <w:r w:rsidRPr="00A767A2">
        <w:rPr>
          <w:sz w:val="24"/>
          <w:szCs w:val="24"/>
        </w:rPr>
        <w:t>Enter case data into notifiable diseases database.</w:t>
      </w:r>
    </w:p>
    <w:p w14:paraId="0A9FF49C" w14:textId="427A2908" w:rsidR="00392A4D" w:rsidRPr="00BF1A21" w:rsidRDefault="00392A4D" w:rsidP="001C3090"/>
    <w:sectPr w:rsidR="00392A4D" w:rsidRPr="00BF1A21" w:rsidSect="00DE4DAC">
      <w:headerReference w:type="default" r:id="rId69"/>
      <w:footerReference w:type="default" r:id="rId70"/>
      <w:footerReference w:type="first" r:id="rId71"/>
      <w:pgSz w:w="11900" w:h="16840"/>
      <w:pgMar w:top="1474" w:right="934" w:bottom="1474" w:left="1474" w:header="709" w:footer="52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73149" w14:textId="77777777" w:rsidR="00C34376" w:rsidRDefault="00C34376" w:rsidP="00BD640A">
      <w:pPr>
        <w:spacing w:before="0" w:after="0" w:line="240" w:lineRule="auto"/>
      </w:pPr>
      <w:r>
        <w:separator/>
      </w:r>
    </w:p>
  </w:endnote>
  <w:endnote w:type="continuationSeparator" w:id="0">
    <w:p w14:paraId="3B874A87" w14:textId="77777777" w:rsidR="00C34376" w:rsidRDefault="00C34376" w:rsidP="00BD640A">
      <w:pPr>
        <w:spacing w:before="0" w:after="0" w:line="240" w:lineRule="auto"/>
      </w:pPr>
      <w:r>
        <w:continuationSeparator/>
      </w:r>
    </w:p>
  </w:endnote>
  <w:endnote w:type="continuationNotice" w:id="1">
    <w:p w14:paraId="33CC905C" w14:textId="77777777" w:rsidR="00C34376" w:rsidRDefault="00C3437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48DCE" w14:textId="1FC6FB7F" w:rsidR="00A508F3" w:rsidRDefault="0028554F" w:rsidP="00346C59">
    <w:pPr>
      <w:pStyle w:val="Footer"/>
      <w:tabs>
        <w:tab w:val="clear" w:pos="4513"/>
      </w:tabs>
    </w:pPr>
    <w:sdt>
      <w:sdtPr>
        <w:rPr>
          <w:rStyle w:val="PageNumber"/>
          <w:color w:val="FFFFFF" w:themeColor="background1"/>
        </w:rPr>
        <w:id w:val="396474916"/>
        <w:docPartObj>
          <w:docPartGallery w:val="Page Numbers (Bottom of Page)"/>
          <w:docPartUnique/>
        </w:docPartObj>
      </w:sdtPr>
      <w:sdtEndPr>
        <w:rPr>
          <w:rStyle w:val="PageNumber"/>
        </w:rPr>
      </w:sdtEndPr>
      <w:sdtContent>
        <w:r w:rsidR="00AB1146" w:rsidRPr="00AB1146">
          <w:rPr>
            <w:rStyle w:val="PageNumber"/>
            <w:color w:val="FFFFFF" w:themeColor="background1"/>
          </w:rPr>
          <w:t>Interim Australian Centre for Disease Control</w:t>
        </w:r>
        <w:r w:rsidR="00EC4558">
          <w:rPr>
            <w:rStyle w:val="PageNumber"/>
            <w:color w:val="FFFFFF" w:themeColor="background1"/>
          </w:rPr>
          <w:t xml:space="preserve">  </w:t>
        </w:r>
        <w:r w:rsidR="00346C59" w:rsidRPr="00DD7044">
          <w:rPr>
            <w:rStyle w:val="PageNumber"/>
            <w:color w:val="FFFFFF" w:themeColor="background1"/>
          </w:rPr>
          <w:tab/>
        </w:r>
        <w:r w:rsidR="00346C59" w:rsidRPr="00DD7044">
          <w:rPr>
            <w:rStyle w:val="PageNumber"/>
            <w:color w:val="FFFFFF" w:themeColor="background1"/>
          </w:rPr>
          <w:fldChar w:fldCharType="begin"/>
        </w:r>
        <w:r w:rsidR="00346C59" w:rsidRPr="00DD7044">
          <w:rPr>
            <w:rStyle w:val="PageNumber"/>
            <w:color w:val="FFFFFF" w:themeColor="background1"/>
          </w:rPr>
          <w:instrText xml:space="preserve"> PAGE </w:instrText>
        </w:r>
        <w:r w:rsidR="00346C59" w:rsidRPr="00DD7044">
          <w:rPr>
            <w:rStyle w:val="PageNumber"/>
            <w:color w:val="FFFFFF" w:themeColor="background1"/>
          </w:rPr>
          <w:fldChar w:fldCharType="separate"/>
        </w:r>
        <w:r w:rsidR="00346C59">
          <w:rPr>
            <w:rStyle w:val="PageNumber"/>
            <w:color w:val="FFFFFF" w:themeColor="background1"/>
          </w:rPr>
          <w:t>1</w:t>
        </w:r>
        <w:r w:rsidR="00346C59" w:rsidRPr="00DD7044">
          <w:rPr>
            <w:rStyle w:val="PageNumber"/>
            <w:color w:val="FFFFFF" w:themeColor="background1"/>
          </w:rPr>
          <w:fldChar w:fldCharType="end"/>
        </w:r>
      </w:sdtContent>
    </w:sdt>
    <w:r w:rsidR="00346C59" w:rsidRPr="00DD7044">
      <w:rPr>
        <w:noProof/>
        <w:color w:val="FFFFFF" w:themeColor="background1"/>
      </w:rPr>
      <w:t xml:space="preserve"> </w:t>
    </w:r>
    <w:r w:rsidR="00A508F3" w:rsidRPr="00DD7044">
      <w:rPr>
        <w:noProof/>
        <w:color w:val="FFFFFF" w:themeColor="background1"/>
      </w:rPr>
      <w:drawing>
        <wp:anchor distT="0" distB="0" distL="114300" distR="114300" simplePos="0" relativeHeight="251658241" behindDoc="1" locked="1" layoutInCell="1" allowOverlap="1" wp14:anchorId="3DE03A7A" wp14:editId="49ABA698">
          <wp:simplePos x="0" y="0"/>
          <wp:positionH relativeFrom="page">
            <wp:align>left</wp:align>
          </wp:positionH>
          <wp:positionV relativeFrom="page">
            <wp:align>bottom</wp:align>
          </wp:positionV>
          <wp:extent cx="7668000" cy="860400"/>
          <wp:effectExtent l="0" t="0" r="0" b="381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68000" cy="8604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4A5F" w14:textId="77777777" w:rsidR="004B339D" w:rsidRPr="00CA11E3" w:rsidRDefault="00CA11E3" w:rsidP="00CA11E3">
    <w:pPr>
      <w:pStyle w:val="Footer"/>
      <w:tabs>
        <w:tab w:val="clear" w:pos="4513"/>
        <w:tab w:val="clear" w:pos="9026"/>
        <w:tab w:val="right" w:pos="9498"/>
      </w:tabs>
      <w:rPr>
        <w:color w:val="FFFFFF" w:themeColor="background1"/>
      </w:rPr>
    </w:pPr>
    <w:r w:rsidRPr="00DD7044">
      <w:rPr>
        <w:noProof/>
        <w:color w:val="FFFFFF" w:themeColor="background1"/>
      </w:rPr>
      <w:drawing>
        <wp:anchor distT="0" distB="0" distL="114300" distR="114300" simplePos="0" relativeHeight="251658240" behindDoc="1" locked="1" layoutInCell="1" allowOverlap="1" wp14:anchorId="77CFB746" wp14:editId="5922ECE2">
          <wp:simplePos x="0" y="0"/>
          <wp:positionH relativeFrom="page">
            <wp:align>left</wp:align>
          </wp:positionH>
          <wp:positionV relativeFrom="page">
            <wp:align>bottom</wp:align>
          </wp:positionV>
          <wp:extent cx="7668000" cy="860400"/>
          <wp:effectExtent l="0" t="0" r="0" b="381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68000" cy="8604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E74C9" w14:textId="77777777" w:rsidR="00C34376" w:rsidRDefault="00C34376" w:rsidP="00BD640A">
      <w:pPr>
        <w:spacing w:before="0" w:after="0" w:line="240" w:lineRule="auto"/>
      </w:pPr>
      <w:r>
        <w:separator/>
      </w:r>
    </w:p>
  </w:footnote>
  <w:footnote w:type="continuationSeparator" w:id="0">
    <w:p w14:paraId="46FE817E" w14:textId="77777777" w:rsidR="00C34376" w:rsidRDefault="00C34376" w:rsidP="00BD640A">
      <w:pPr>
        <w:spacing w:before="0" w:after="0" w:line="240" w:lineRule="auto"/>
      </w:pPr>
      <w:r>
        <w:continuationSeparator/>
      </w:r>
    </w:p>
  </w:footnote>
  <w:footnote w:type="continuationNotice" w:id="1">
    <w:p w14:paraId="0CBFD93F" w14:textId="77777777" w:rsidR="00C34376" w:rsidRDefault="00C34376">
      <w:pPr>
        <w:spacing w:before="0" w:after="0" w:line="240" w:lineRule="auto"/>
      </w:pPr>
    </w:p>
  </w:footnote>
  <w:footnote w:id="2">
    <w:p w14:paraId="1204F334" w14:textId="2FAAFA93" w:rsidR="00905532" w:rsidRPr="005D13F4" w:rsidRDefault="00905532" w:rsidP="00905532">
      <w:pPr>
        <w:rPr>
          <w:rFonts w:eastAsia="Arial" w:cs="Arial"/>
          <w:sz w:val="16"/>
          <w:szCs w:val="16"/>
        </w:rPr>
      </w:pPr>
      <w:r w:rsidRPr="005D13F4">
        <w:rPr>
          <w:rStyle w:val="FootnoteReference"/>
          <w:rFonts w:cs="Arial"/>
          <w:sz w:val="16"/>
          <w:szCs w:val="16"/>
        </w:rPr>
        <w:footnoteRef/>
      </w:r>
      <w:r w:rsidRPr="005D13F4">
        <w:rPr>
          <w:rFonts w:cs="Arial"/>
          <w:sz w:val="16"/>
          <w:szCs w:val="16"/>
        </w:rPr>
        <w:t xml:space="preserve"> </w:t>
      </w:r>
      <w:r w:rsidRPr="005D13F4">
        <w:rPr>
          <w:rFonts w:eastAsia="Arial" w:cs="Arial"/>
          <w:sz w:val="16"/>
          <w:szCs w:val="16"/>
        </w:rPr>
        <w:t xml:space="preserve">Proportion estimates of specific symptoms in </w:t>
      </w:r>
      <w:r w:rsidR="0066294B">
        <w:rPr>
          <w:rFonts w:eastAsia="Arial" w:cs="Arial"/>
          <w:sz w:val="16"/>
          <w:szCs w:val="16"/>
        </w:rPr>
        <w:t>c</w:t>
      </w:r>
      <w:r w:rsidRPr="005D13F4">
        <w:rPr>
          <w:rFonts w:eastAsia="Arial" w:cs="Arial"/>
          <w:sz w:val="16"/>
          <w:szCs w:val="16"/>
        </w:rPr>
        <w:t xml:space="preserve">lade II outbreak cases presented above have been informed by a single study with a small sample size and should be considered accordingly. </w:t>
      </w:r>
    </w:p>
    <w:p w14:paraId="62F2C451" w14:textId="77777777" w:rsidR="00905532" w:rsidRDefault="00905532" w:rsidP="0090553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60"/>
      <w:gridCol w:w="3160"/>
      <w:gridCol w:w="3160"/>
    </w:tblGrid>
    <w:tr w:rsidR="0A25D7A7" w14:paraId="70BA2EB2" w14:textId="77777777" w:rsidTr="0059703D">
      <w:trPr>
        <w:trHeight w:val="300"/>
      </w:trPr>
      <w:tc>
        <w:tcPr>
          <w:tcW w:w="3160" w:type="dxa"/>
        </w:tcPr>
        <w:p w14:paraId="43A9F32D" w14:textId="2DA0823E" w:rsidR="0A25D7A7" w:rsidRDefault="0A25D7A7" w:rsidP="0059703D">
          <w:pPr>
            <w:pStyle w:val="Header"/>
            <w:ind w:left="-115"/>
          </w:pPr>
        </w:p>
      </w:tc>
      <w:tc>
        <w:tcPr>
          <w:tcW w:w="3160" w:type="dxa"/>
        </w:tcPr>
        <w:p w14:paraId="2C8D847C" w14:textId="0E99C03D" w:rsidR="0A25D7A7" w:rsidRDefault="0A25D7A7" w:rsidP="0059703D">
          <w:pPr>
            <w:pStyle w:val="Header"/>
            <w:jc w:val="center"/>
          </w:pPr>
        </w:p>
      </w:tc>
      <w:tc>
        <w:tcPr>
          <w:tcW w:w="3160" w:type="dxa"/>
        </w:tcPr>
        <w:p w14:paraId="464AD9F1" w14:textId="385BBF9D" w:rsidR="0A25D7A7" w:rsidRDefault="0A25D7A7" w:rsidP="0059703D">
          <w:pPr>
            <w:pStyle w:val="Header"/>
            <w:ind w:right="-115"/>
            <w:jc w:val="right"/>
          </w:pPr>
        </w:p>
      </w:tc>
    </w:tr>
  </w:tbl>
  <w:p w14:paraId="0ED6FE12" w14:textId="12B80348" w:rsidR="009812A5" w:rsidRDefault="009812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63506"/>
    <w:multiLevelType w:val="hybridMultilevel"/>
    <w:tmpl w:val="9FEA7CEA"/>
    <w:lvl w:ilvl="0" w:tplc="FFFFFFFF">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EDC86BB"/>
    <w:multiLevelType w:val="hybridMultilevel"/>
    <w:tmpl w:val="02BAE08E"/>
    <w:lvl w:ilvl="0" w:tplc="585AC5D6">
      <w:start w:val="1"/>
      <w:numFmt w:val="bullet"/>
      <w:lvlText w:val=""/>
      <w:lvlJc w:val="left"/>
      <w:pPr>
        <w:ind w:left="720" w:hanging="360"/>
      </w:pPr>
      <w:rPr>
        <w:rFonts w:ascii="Symbol" w:hAnsi="Symbol" w:hint="default"/>
      </w:rPr>
    </w:lvl>
    <w:lvl w:ilvl="1" w:tplc="5B10E57E">
      <w:start w:val="1"/>
      <w:numFmt w:val="bullet"/>
      <w:lvlText w:val="o"/>
      <w:lvlJc w:val="left"/>
      <w:pPr>
        <w:ind w:left="1440" w:hanging="360"/>
      </w:pPr>
      <w:rPr>
        <w:rFonts w:ascii="Courier New" w:hAnsi="Courier New" w:hint="default"/>
      </w:rPr>
    </w:lvl>
    <w:lvl w:ilvl="2" w:tplc="D16E144A">
      <w:start w:val="1"/>
      <w:numFmt w:val="bullet"/>
      <w:lvlText w:val=""/>
      <w:lvlJc w:val="left"/>
      <w:pPr>
        <w:ind w:left="2160" w:hanging="360"/>
      </w:pPr>
      <w:rPr>
        <w:rFonts w:ascii="Wingdings" w:hAnsi="Wingdings" w:hint="default"/>
      </w:rPr>
    </w:lvl>
    <w:lvl w:ilvl="3" w:tplc="B1E8AC10">
      <w:start w:val="1"/>
      <w:numFmt w:val="bullet"/>
      <w:lvlText w:val=""/>
      <w:lvlJc w:val="left"/>
      <w:pPr>
        <w:ind w:left="2880" w:hanging="360"/>
      </w:pPr>
      <w:rPr>
        <w:rFonts w:ascii="Symbol" w:hAnsi="Symbol" w:hint="default"/>
      </w:rPr>
    </w:lvl>
    <w:lvl w:ilvl="4" w:tplc="94DC23EC">
      <w:start w:val="1"/>
      <w:numFmt w:val="bullet"/>
      <w:lvlText w:val="o"/>
      <w:lvlJc w:val="left"/>
      <w:pPr>
        <w:ind w:left="3600" w:hanging="360"/>
      </w:pPr>
      <w:rPr>
        <w:rFonts w:ascii="Courier New" w:hAnsi="Courier New" w:hint="default"/>
      </w:rPr>
    </w:lvl>
    <w:lvl w:ilvl="5" w:tplc="9940CF08">
      <w:start w:val="1"/>
      <w:numFmt w:val="bullet"/>
      <w:lvlText w:val=""/>
      <w:lvlJc w:val="left"/>
      <w:pPr>
        <w:ind w:left="4320" w:hanging="360"/>
      </w:pPr>
      <w:rPr>
        <w:rFonts w:ascii="Wingdings" w:hAnsi="Wingdings" w:hint="default"/>
      </w:rPr>
    </w:lvl>
    <w:lvl w:ilvl="6" w:tplc="0D64377C">
      <w:start w:val="1"/>
      <w:numFmt w:val="bullet"/>
      <w:lvlText w:val=""/>
      <w:lvlJc w:val="left"/>
      <w:pPr>
        <w:ind w:left="5040" w:hanging="360"/>
      </w:pPr>
      <w:rPr>
        <w:rFonts w:ascii="Symbol" w:hAnsi="Symbol" w:hint="default"/>
      </w:rPr>
    </w:lvl>
    <w:lvl w:ilvl="7" w:tplc="E55C97CC">
      <w:start w:val="1"/>
      <w:numFmt w:val="bullet"/>
      <w:lvlText w:val="o"/>
      <w:lvlJc w:val="left"/>
      <w:pPr>
        <w:ind w:left="5760" w:hanging="360"/>
      </w:pPr>
      <w:rPr>
        <w:rFonts w:ascii="Courier New" w:hAnsi="Courier New" w:hint="default"/>
      </w:rPr>
    </w:lvl>
    <w:lvl w:ilvl="8" w:tplc="1B24A26C">
      <w:start w:val="1"/>
      <w:numFmt w:val="bullet"/>
      <w:lvlText w:val=""/>
      <w:lvlJc w:val="left"/>
      <w:pPr>
        <w:ind w:left="6480" w:hanging="360"/>
      </w:pPr>
      <w:rPr>
        <w:rFonts w:ascii="Wingdings" w:hAnsi="Wingdings" w:hint="default"/>
      </w:rPr>
    </w:lvl>
  </w:abstractNum>
  <w:abstractNum w:abstractNumId="4"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AD79D3"/>
    <w:multiLevelType w:val="hybridMultilevel"/>
    <w:tmpl w:val="58567148"/>
    <w:lvl w:ilvl="0" w:tplc="3D8C7148">
      <w:start w:val="1"/>
      <w:numFmt w:val="bullet"/>
      <w:lvlText w:val=""/>
      <w:lvlJc w:val="left"/>
      <w:pPr>
        <w:ind w:left="720" w:hanging="360"/>
      </w:pPr>
      <w:rPr>
        <w:rFonts w:ascii="Symbol" w:hAnsi="Symbol" w:hint="default"/>
      </w:rPr>
    </w:lvl>
    <w:lvl w:ilvl="1" w:tplc="73C2594C">
      <w:start w:val="1"/>
      <w:numFmt w:val="bullet"/>
      <w:lvlText w:val="o"/>
      <w:lvlJc w:val="left"/>
      <w:pPr>
        <w:ind w:left="1440" w:hanging="360"/>
      </w:pPr>
      <w:rPr>
        <w:rFonts w:ascii="Courier New" w:hAnsi="Courier New" w:hint="default"/>
      </w:rPr>
    </w:lvl>
    <w:lvl w:ilvl="2" w:tplc="50367E88">
      <w:start w:val="1"/>
      <w:numFmt w:val="bullet"/>
      <w:lvlText w:val=""/>
      <w:lvlJc w:val="left"/>
      <w:pPr>
        <w:ind w:left="2160" w:hanging="360"/>
      </w:pPr>
      <w:rPr>
        <w:rFonts w:ascii="Wingdings" w:hAnsi="Wingdings" w:hint="default"/>
      </w:rPr>
    </w:lvl>
    <w:lvl w:ilvl="3" w:tplc="89DC278E">
      <w:start w:val="1"/>
      <w:numFmt w:val="bullet"/>
      <w:lvlText w:val=""/>
      <w:lvlJc w:val="left"/>
      <w:pPr>
        <w:ind w:left="2880" w:hanging="360"/>
      </w:pPr>
      <w:rPr>
        <w:rFonts w:ascii="Symbol" w:hAnsi="Symbol" w:hint="default"/>
      </w:rPr>
    </w:lvl>
    <w:lvl w:ilvl="4" w:tplc="E8688D9E">
      <w:start w:val="1"/>
      <w:numFmt w:val="bullet"/>
      <w:lvlText w:val="o"/>
      <w:lvlJc w:val="left"/>
      <w:pPr>
        <w:ind w:left="3600" w:hanging="360"/>
      </w:pPr>
      <w:rPr>
        <w:rFonts w:ascii="Courier New" w:hAnsi="Courier New" w:hint="default"/>
      </w:rPr>
    </w:lvl>
    <w:lvl w:ilvl="5" w:tplc="7ED05CCA">
      <w:start w:val="1"/>
      <w:numFmt w:val="bullet"/>
      <w:lvlText w:val=""/>
      <w:lvlJc w:val="left"/>
      <w:pPr>
        <w:ind w:left="4320" w:hanging="360"/>
      </w:pPr>
      <w:rPr>
        <w:rFonts w:ascii="Wingdings" w:hAnsi="Wingdings" w:hint="default"/>
      </w:rPr>
    </w:lvl>
    <w:lvl w:ilvl="6" w:tplc="2076A690">
      <w:start w:val="1"/>
      <w:numFmt w:val="bullet"/>
      <w:lvlText w:val=""/>
      <w:lvlJc w:val="left"/>
      <w:pPr>
        <w:ind w:left="5040" w:hanging="360"/>
      </w:pPr>
      <w:rPr>
        <w:rFonts w:ascii="Symbol" w:hAnsi="Symbol" w:hint="default"/>
      </w:rPr>
    </w:lvl>
    <w:lvl w:ilvl="7" w:tplc="726AF090">
      <w:start w:val="1"/>
      <w:numFmt w:val="bullet"/>
      <w:lvlText w:val="o"/>
      <w:lvlJc w:val="left"/>
      <w:pPr>
        <w:ind w:left="5760" w:hanging="360"/>
      </w:pPr>
      <w:rPr>
        <w:rFonts w:ascii="Courier New" w:hAnsi="Courier New" w:hint="default"/>
      </w:rPr>
    </w:lvl>
    <w:lvl w:ilvl="8" w:tplc="679AF80E">
      <w:start w:val="1"/>
      <w:numFmt w:val="bullet"/>
      <w:lvlText w:val=""/>
      <w:lvlJc w:val="left"/>
      <w:pPr>
        <w:ind w:left="6480" w:hanging="360"/>
      </w:pPr>
      <w:rPr>
        <w:rFonts w:ascii="Wingdings" w:hAnsi="Wingdings" w:hint="default"/>
      </w:rPr>
    </w:lvl>
  </w:abstractNum>
  <w:abstractNum w:abstractNumId="7" w15:restartNumberingAfterBreak="0">
    <w:nsid w:val="5D820573"/>
    <w:multiLevelType w:val="hybridMultilevel"/>
    <w:tmpl w:val="3132B3A2"/>
    <w:lvl w:ilvl="0" w:tplc="C142832C">
      <w:start w:val="1"/>
      <w:numFmt w:val="decimal"/>
      <w:pStyle w:val="HeadingTABLE"/>
      <w:lvlText w:val="Table %1."/>
      <w:lvlJc w:val="left"/>
      <w:pPr>
        <w:tabs>
          <w:tab w:val="num" w:pos="887"/>
        </w:tabs>
        <w:ind w:left="887" w:hanging="887"/>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E7170E7"/>
    <w:multiLevelType w:val="hybridMultilevel"/>
    <w:tmpl w:val="B1988D30"/>
    <w:lvl w:ilvl="0" w:tplc="ECD4065E">
      <w:start w:val="8"/>
      <w:numFmt w:val="decimal"/>
      <w:lvlText w:val="%1."/>
      <w:lvlJc w:val="left"/>
      <w:pPr>
        <w:ind w:left="720" w:hanging="72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CF8287E"/>
    <w:multiLevelType w:val="hybridMultilevel"/>
    <w:tmpl w:val="7C8EBB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6DD43DDB"/>
    <w:multiLevelType w:val="hybridMultilevel"/>
    <w:tmpl w:val="65CA8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1134077">
    <w:abstractNumId w:val="4"/>
  </w:num>
  <w:num w:numId="2" w16cid:durableId="561913990">
    <w:abstractNumId w:val="12"/>
  </w:num>
  <w:num w:numId="3" w16cid:durableId="1821144484">
    <w:abstractNumId w:val="7"/>
  </w:num>
  <w:num w:numId="4" w16cid:durableId="1128666264">
    <w:abstractNumId w:val="5"/>
  </w:num>
  <w:num w:numId="5" w16cid:durableId="585654748">
    <w:abstractNumId w:val="2"/>
  </w:num>
  <w:num w:numId="6" w16cid:durableId="1674411436">
    <w:abstractNumId w:val="1"/>
  </w:num>
  <w:num w:numId="7" w16cid:durableId="406080009">
    <w:abstractNumId w:val="13"/>
  </w:num>
  <w:num w:numId="8" w16cid:durableId="1672641317">
    <w:abstractNumId w:val="10"/>
  </w:num>
  <w:num w:numId="9" w16cid:durableId="197360763">
    <w:abstractNumId w:val="9"/>
  </w:num>
  <w:num w:numId="10" w16cid:durableId="293364892">
    <w:abstractNumId w:val="8"/>
  </w:num>
  <w:num w:numId="11" w16cid:durableId="301277786">
    <w:abstractNumId w:val="0"/>
  </w:num>
  <w:num w:numId="12" w16cid:durableId="477965927">
    <w:abstractNumId w:val="3"/>
  </w:num>
  <w:num w:numId="13" w16cid:durableId="686754179">
    <w:abstractNumId w:val="6"/>
  </w:num>
  <w:num w:numId="14" w16cid:durableId="534390291">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446F52"/>
    <w:rsid w:val="00000574"/>
    <w:rsid w:val="00000797"/>
    <w:rsid w:val="000007BD"/>
    <w:rsid w:val="00000B4B"/>
    <w:rsid w:val="00001291"/>
    <w:rsid w:val="000018B8"/>
    <w:rsid w:val="00001EE1"/>
    <w:rsid w:val="000020F6"/>
    <w:rsid w:val="00002727"/>
    <w:rsid w:val="000029ED"/>
    <w:rsid w:val="00002CDE"/>
    <w:rsid w:val="00002D99"/>
    <w:rsid w:val="00002F50"/>
    <w:rsid w:val="000032C4"/>
    <w:rsid w:val="000032D1"/>
    <w:rsid w:val="00003B54"/>
    <w:rsid w:val="00003BCC"/>
    <w:rsid w:val="00004315"/>
    <w:rsid w:val="0000495B"/>
    <w:rsid w:val="00004980"/>
    <w:rsid w:val="000051FC"/>
    <w:rsid w:val="00005724"/>
    <w:rsid w:val="000057A8"/>
    <w:rsid w:val="00005AA8"/>
    <w:rsid w:val="00005C95"/>
    <w:rsid w:val="00005DE6"/>
    <w:rsid w:val="00006025"/>
    <w:rsid w:val="00006954"/>
    <w:rsid w:val="00006973"/>
    <w:rsid w:val="00007678"/>
    <w:rsid w:val="0000769F"/>
    <w:rsid w:val="0000799B"/>
    <w:rsid w:val="00007FEE"/>
    <w:rsid w:val="00010175"/>
    <w:rsid w:val="000102D1"/>
    <w:rsid w:val="00010700"/>
    <w:rsid w:val="000108C5"/>
    <w:rsid w:val="00010D07"/>
    <w:rsid w:val="00010DDE"/>
    <w:rsid w:val="00010EE3"/>
    <w:rsid w:val="000116D4"/>
    <w:rsid w:val="00011C9D"/>
    <w:rsid w:val="00011E39"/>
    <w:rsid w:val="00012076"/>
    <w:rsid w:val="000124EE"/>
    <w:rsid w:val="000125BA"/>
    <w:rsid w:val="00012E78"/>
    <w:rsid w:val="00012EBA"/>
    <w:rsid w:val="00013841"/>
    <w:rsid w:val="0001394E"/>
    <w:rsid w:val="00013955"/>
    <w:rsid w:val="00013A2F"/>
    <w:rsid w:val="000147BE"/>
    <w:rsid w:val="0001482B"/>
    <w:rsid w:val="000148C0"/>
    <w:rsid w:val="000149C3"/>
    <w:rsid w:val="00014DBD"/>
    <w:rsid w:val="000152A9"/>
    <w:rsid w:val="000155A9"/>
    <w:rsid w:val="00015C9C"/>
    <w:rsid w:val="00015D81"/>
    <w:rsid w:val="00015DFD"/>
    <w:rsid w:val="0001646F"/>
    <w:rsid w:val="00016B55"/>
    <w:rsid w:val="00016C49"/>
    <w:rsid w:val="00016EE8"/>
    <w:rsid w:val="00016F6C"/>
    <w:rsid w:val="00017027"/>
    <w:rsid w:val="00017B4C"/>
    <w:rsid w:val="00017BB3"/>
    <w:rsid w:val="00017E3C"/>
    <w:rsid w:val="00020135"/>
    <w:rsid w:val="0002045C"/>
    <w:rsid w:val="000208D1"/>
    <w:rsid w:val="00020A8C"/>
    <w:rsid w:val="00020A94"/>
    <w:rsid w:val="00021058"/>
    <w:rsid w:val="0002123C"/>
    <w:rsid w:val="000212D2"/>
    <w:rsid w:val="0002169D"/>
    <w:rsid w:val="000216DA"/>
    <w:rsid w:val="0002176E"/>
    <w:rsid w:val="0002204F"/>
    <w:rsid w:val="000224F5"/>
    <w:rsid w:val="00022512"/>
    <w:rsid w:val="00023B82"/>
    <w:rsid w:val="00023D3D"/>
    <w:rsid w:val="00023EB6"/>
    <w:rsid w:val="00023EC3"/>
    <w:rsid w:val="00023F5A"/>
    <w:rsid w:val="000244CE"/>
    <w:rsid w:val="000246FA"/>
    <w:rsid w:val="0002479C"/>
    <w:rsid w:val="00024FFB"/>
    <w:rsid w:val="00025242"/>
    <w:rsid w:val="00026086"/>
    <w:rsid w:val="00026679"/>
    <w:rsid w:val="000266C3"/>
    <w:rsid w:val="000269AB"/>
    <w:rsid w:val="00026C5F"/>
    <w:rsid w:val="00026F33"/>
    <w:rsid w:val="000278FF"/>
    <w:rsid w:val="00027E9C"/>
    <w:rsid w:val="00030C12"/>
    <w:rsid w:val="00030F5E"/>
    <w:rsid w:val="0003117E"/>
    <w:rsid w:val="000311B7"/>
    <w:rsid w:val="00031528"/>
    <w:rsid w:val="00032370"/>
    <w:rsid w:val="0003273F"/>
    <w:rsid w:val="000327C2"/>
    <w:rsid w:val="0003280A"/>
    <w:rsid w:val="00033176"/>
    <w:rsid w:val="000336AB"/>
    <w:rsid w:val="00033A17"/>
    <w:rsid w:val="00033B0A"/>
    <w:rsid w:val="00033EA1"/>
    <w:rsid w:val="00033F5E"/>
    <w:rsid w:val="0003478A"/>
    <w:rsid w:val="00035184"/>
    <w:rsid w:val="000352D9"/>
    <w:rsid w:val="0003573E"/>
    <w:rsid w:val="0003588E"/>
    <w:rsid w:val="00035EEA"/>
    <w:rsid w:val="000360E8"/>
    <w:rsid w:val="0003617C"/>
    <w:rsid w:val="000361DD"/>
    <w:rsid w:val="0003634F"/>
    <w:rsid w:val="00036388"/>
    <w:rsid w:val="000364D8"/>
    <w:rsid w:val="0003655A"/>
    <w:rsid w:val="00036D5C"/>
    <w:rsid w:val="000370FC"/>
    <w:rsid w:val="00037250"/>
    <w:rsid w:val="00037788"/>
    <w:rsid w:val="00037AF4"/>
    <w:rsid w:val="00037B2D"/>
    <w:rsid w:val="00037D95"/>
    <w:rsid w:val="00037F2D"/>
    <w:rsid w:val="00040120"/>
    <w:rsid w:val="00040147"/>
    <w:rsid w:val="00040761"/>
    <w:rsid w:val="000408B8"/>
    <w:rsid w:val="00040A4C"/>
    <w:rsid w:val="00040CFE"/>
    <w:rsid w:val="00041048"/>
    <w:rsid w:val="00041547"/>
    <w:rsid w:val="00041C6A"/>
    <w:rsid w:val="00042036"/>
    <w:rsid w:val="000422AA"/>
    <w:rsid w:val="000425E3"/>
    <w:rsid w:val="00042FED"/>
    <w:rsid w:val="00043145"/>
    <w:rsid w:val="00043691"/>
    <w:rsid w:val="00043FA8"/>
    <w:rsid w:val="000440A0"/>
    <w:rsid w:val="00044646"/>
    <w:rsid w:val="00044C2D"/>
    <w:rsid w:val="00044F68"/>
    <w:rsid w:val="00045118"/>
    <w:rsid w:val="0004538A"/>
    <w:rsid w:val="00045397"/>
    <w:rsid w:val="000455EA"/>
    <w:rsid w:val="0004581F"/>
    <w:rsid w:val="00045F62"/>
    <w:rsid w:val="00046206"/>
    <w:rsid w:val="000463B1"/>
    <w:rsid w:val="00046B76"/>
    <w:rsid w:val="000474B2"/>
    <w:rsid w:val="000478EA"/>
    <w:rsid w:val="00047970"/>
    <w:rsid w:val="000502E0"/>
    <w:rsid w:val="00050472"/>
    <w:rsid w:val="000504C2"/>
    <w:rsid w:val="0005056E"/>
    <w:rsid w:val="0005076D"/>
    <w:rsid w:val="00050BC5"/>
    <w:rsid w:val="00050E14"/>
    <w:rsid w:val="00050F95"/>
    <w:rsid w:val="000519C3"/>
    <w:rsid w:val="00052958"/>
    <w:rsid w:val="000529DE"/>
    <w:rsid w:val="0005309B"/>
    <w:rsid w:val="0005353E"/>
    <w:rsid w:val="000539FE"/>
    <w:rsid w:val="00053A26"/>
    <w:rsid w:val="00053EF7"/>
    <w:rsid w:val="00054031"/>
    <w:rsid w:val="00054885"/>
    <w:rsid w:val="00054AF8"/>
    <w:rsid w:val="00055F01"/>
    <w:rsid w:val="00055F1D"/>
    <w:rsid w:val="0005635D"/>
    <w:rsid w:val="00056873"/>
    <w:rsid w:val="00056A91"/>
    <w:rsid w:val="00056DCF"/>
    <w:rsid w:val="00057616"/>
    <w:rsid w:val="00057672"/>
    <w:rsid w:val="00057A67"/>
    <w:rsid w:val="00057C04"/>
    <w:rsid w:val="00057D19"/>
    <w:rsid w:val="00060669"/>
    <w:rsid w:val="0006090D"/>
    <w:rsid w:val="0006103E"/>
    <w:rsid w:val="00061554"/>
    <w:rsid w:val="0006170F"/>
    <w:rsid w:val="0006177E"/>
    <w:rsid w:val="000618A2"/>
    <w:rsid w:val="00061E0B"/>
    <w:rsid w:val="00061F8C"/>
    <w:rsid w:val="0006257B"/>
    <w:rsid w:val="00062D41"/>
    <w:rsid w:val="000632D1"/>
    <w:rsid w:val="000633C3"/>
    <w:rsid w:val="0006340B"/>
    <w:rsid w:val="00063973"/>
    <w:rsid w:val="00063D05"/>
    <w:rsid w:val="000641D1"/>
    <w:rsid w:val="000641D2"/>
    <w:rsid w:val="00064414"/>
    <w:rsid w:val="0006481F"/>
    <w:rsid w:val="0006524E"/>
    <w:rsid w:val="000653B0"/>
    <w:rsid w:val="000656A9"/>
    <w:rsid w:val="00065927"/>
    <w:rsid w:val="00065C66"/>
    <w:rsid w:val="000660E8"/>
    <w:rsid w:val="00066337"/>
    <w:rsid w:val="000665FB"/>
    <w:rsid w:val="000669B9"/>
    <w:rsid w:val="00066CCF"/>
    <w:rsid w:val="00066CF8"/>
    <w:rsid w:val="00066E0B"/>
    <w:rsid w:val="00066E41"/>
    <w:rsid w:val="00067087"/>
    <w:rsid w:val="000672B9"/>
    <w:rsid w:val="0006772A"/>
    <w:rsid w:val="0006774C"/>
    <w:rsid w:val="00067CA7"/>
    <w:rsid w:val="00067CD1"/>
    <w:rsid w:val="00070239"/>
    <w:rsid w:val="00070468"/>
    <w:rsid w:val="00070936"/>
    <w:rsid w:val="00070EE3"/>
    <w:rsid w:val="00070F01"/>
    <w:rsid w:val="00070F5A"/>
    <w:rsid w:val="0007129A"/>
    <w:rsid w:val="0007175E"/>
    <w:rsid w:val="00071C49"/>
    <w:rsid w:val="000720CF"/>
    <w:rsid w:val="000720F2"/>
    <w:rsid w:val="00072243"/>
    <w:rsid w:val="0007250E"/>
    <w:rsid w:val="0007259E"/>
    <w:rsid w:val="0007275C"/>
    <w:rsid w:val="00072D27"/>
    <w:rsid w:val="0007387E"/>
    <w:rsid w:val="000739ED"/>
    <w:rsid w:val="00073A4C"/>
    <w:rsid w:val="000741FB"/>
    <w:rsid w:val="0007452C"/>
    <w:rsid w:val="000750A8"/>
    <w:rsid w:val="000759EE"/>
    <w:rsid w:val="00076495"/>
    <w:rsid w:val="000764E6"/>
    <w:rsid w:val="000766F9"/>
    <w:rsid w:val="0007676E"/>
    <w:rsid w:val="00076890"/>
    <w:rsid w:val="00076C22"/>
    <w:rsid w:val="00076C63"/>
    <w:rsid w:val="00076DFD"/>
    <w:rsid w:val="000771B4"/>
    <w:rsid w:val="00077249"/>
    <w:rsid w:val="000777D6"/>
    <w:rsid w:val="00077C2B"/>
    <w:rsid w:val="00077E26"/>
    <w:rsid w:val="00077E2A"/>
    <w:rsid w:val="00077FA0"/>
    <w:rsid w:val="00080099"/>
    <w:rsid w:val="0008020E"/>
    <w:rsid w:val="000805B2"/>
    <w:rsid w:val="00080A08"/>
    <w:rsid w:val="00080A45"/>
    <w:rsid w:val="00080E42"/>
    <w:rsid w:val="00081004"/>
    <w:rsid w:val="000814CA"/>
    <w:rsid w:val="0008191A"/>
    <w:rsid w:val="00081CF8"/>
    <w:rsid w:val="00081D81"/>
    <w:rsid w:val="00081F5D"/>
    <w:rsid w:val="00082466"/>
    <w:rsid w:val="000833CF"/>
    <w:rsid w:val="00083416"/>
    <w:rsid w:val="00083691"/>
    <w:rsid w:val="000837E4"/>
    <w:rsid w:val="00083B18"/>
    <w:rsid w:val="00083FA7"/>
    <w:rsid w:val="00084345"/>
    <w:rsid w:val="00084919"/>
    <w:rsid w:val="00084995"/>
    <w:rsid w:val="000849CB"/>
    <w:rsid w:val="00084BAB"/>
    <w:rsid w:val="00084BB5"/>
    <w:rsid w:val="00084CCC"/>
    <w:rsid w:val="00084F91"/>
    <w:rsid w:val="0008539F"/>
    <w:rsid w:val="00085735"/>
    <w:rsid w:val="00085C6E"/>
    <w:rsid w:val="00085FB5"/>
    <w:rsid w:val="00086350"/>
    <w:rsid w:val="00086A8F"/>
    <w:rsid w:val="00086EB2"/>
    <w:rsid w:val="00087242"/>
    <w:rsid w:val="00087252"/>
    <w:rsid w:val="00087314"/>
    <w:rsid w:val="000873BA"/>
    <w:rsid w:val="000875C5"/>
    <w:rsid w:val="00087945"/>
    <w:rsid w:val="000903E8"/>
    <w:rsid w:val="00090521"/>
    <w:rsid w:val="0009066F"/>
    <w:rsid w:val="000906FA"/>
    <w:rsid w:val="00091126"/>
    <w:rsid w:val="000914A4"/>
    <w:rsid w:val="000915B8"/>
    <w:rsid w:val="00091685"/>
    <w:rsid w:val="000917A8"/>
    <w:rsid w:val="00092106"/>
    <w:rsid w:val="000921A6"/>
    <w:rsid w:val="00092913"/>
    <w:rsid w:val="00092B2D"/>
    <w:rsid w:val="00093278"/>
    <w:rsid w:val="00093313"/>
    <w:rsid w:val="000940E1"/>
    <w:rsid w:val="00094265"/>
    <w:rsid w:val="000945C4"/>
    <w:rsid w:val="00094630"/>
    <w:rsid w:val="00094B92"/>
    <w:rsid w:val="000958E9"/>
    <w:rsid w:val="00095CFA"/>
    <w:rsid w:val="00096000"/>
    <w:rsid w:val="0009629F"/>
    <w:rsid w:val="00096488"/>
    <w:rsid w:val="000965FC"/>
    <w:rsid w:val="00096B71"/>
    <w:rsid w:val="00096CC9"/>
    <w:rsid w:val="00096CEA"/>
    <w:rsid w:val="00096E50"/>
    <w:rsid w:val="00096E71"/>
    <w:rsid w:val="0009711E"/>
    <w:rsid w:val="00097229"/>
    <w:rsid w:val="000975D7"/>
    <w:rsid w:val="000975E2"/>
    <w:rsid w:val="000977F4"/>
    <w:rsid w:val="000A0B31"/>
    <w:rsid w:val="000A0BAD"/>
    <w:rsid w:val="000A125E"/>
    <w:rsid w:val="000A1515"/>
    <w:rsid w:val="000A159C"/>
    <w:rsid w:val="000A1701"/>
    <w:rsid w:val="000A1CB5"/>
    <w:rsid w:val="000A1E73"/>
    <w:rsid w:val="000A2C7C"/>
    <w:rsid w:val="000A2CF0"/>
    <w:rsid w:val="000A2D34"/>
    <w:rsid w:val="000A2E5E"/>
    <w:rsid w:val="000A2F1D"/>
    <w:rsid w:val="000A342C"/>
    <w:rsid w:val="000A343B"/>
    <w:rsid w:val="000A3549"/>
    <w:rsid w:val="000A36B4"/>
    <w:rsid w:val="000A3763"/>
    <w:rsid w:val="000A392C"/>
    <w:rsid w:val="000A3BC8"/>
    <w:rsid w:val="000A40BA"/>
    <w:rsid w:val="000A41D0"/>
    <w:rsid w:val="000A42C5"/>
    <w:rsid w:val="000A4381"/>
    <w:rsid w:val="000A44A7"/>
    <w:rsid w:val="000A5047"/>
    <w:rsid w:val="000A52C9"/>
    <w:rsid w:val="000A53F3"/>
    <w:rsid w:val="000A56CA"/>
    <w:rsid w:val="000A5EB2"/>
    <w:rsid w:val="000A60B9"/>
    <w:rsid w:val="000A6D04"/>
    <w:rsid w:val="000A6D1A"/>
    <w:rsid w:val="000A6DEB"/>
    <w:rsid w:val="000A6E9B"/>
    <w:rsid w:val="000A6ED9"/>
    <w:rsid w:val="000A739F"/>
    <w:rsid w:val="000A7448"/>
    <w:rsid w:val="000A75DE"/>
    <w:rsid w:val="000A7890"/>
    <w:rsid w:val="000A7A65"/>
    <w:rsid w:val="000A7DF1"/>
    <w:rsid w:val="000B00B7"/>
    <w:rsid w:val="000B018D"/>
    <w:rsid w:val="000B0359"/>
    <w:rsid w:val="000B056D"/>
    <w:rsid w:val="000B0EA9"/>
    <w:rsid w:val="000B1410"/>
    <w:rsid w:val="000B152E"/>
    <w:rsid w:val="000B16BE"/>
    <w:rsid w:val="000B16E0"/>
    <w:rsid w:val="000B18C2"/>
    <w:rsid w:val="000B1935"/>
    <w:rsid w:val="000B1AD4"/>
    <w:rsid w:val="000B1E1E"/>
    <w:rsid w:val="000B1F5A"/>
    <w:rsid w:val="000B3181"/>
    <w:rsid w:val="000B344D"/>
    <w:rsid w:val="000B3849"/>
    <w:rsid w:val="000B3868"/>
    <w:rsid w:val="000B387C"/>
    <w:rsid w:val="000B38D0"/>
    <w:rsid w:val="000B3C1C"/>
    <w:rsid w:val="000B444B"/>
    <w:rsid w:val="000B4E46"/>
    <w:rsid w:val="000B4F35"/>
    <w:rsid w:val="000B4FBE"/>
    <w:rsid w:val="000B5161"/>
    <w:rsid w:val="000B5359"/>
    <w:rsid w:val="000B5574"/>
    <w:rsid w:val="000B5621"/>
    <w:rsid w:val="000B5B1F"/>
    <w:rsid w:val="000B5C0C"/>
    <w:rsid w:val="000B5D73"/>
    <w:rsid w:val="000B6764"/>
    <w:rsid w:val="000B6867"/>
    <w:rsid w:val="000B6A05"/>
    <w:rsid w:val="000B6DB2"/>
    <w:rsid w:val="000B6EF9"/>
    <w:rsid w:val="000B70F9"/>
    <w:rsid w:val="000B73CD"/>
    <w:rsid w:val="000B75C9"/>
    <w:rsid w:val="000B77AC"/>
    <w:rsid w:val="000B792E"/>
    <w:rsid w:val="000C0382"/>
    <w:rsid w:val="000C093F"/>
    <w:rsid w:val="000C0D0C"/>
    <w:rsid w:val="000C0DCC"/>
    <w:rsid w:val="000C0F7E"/>
    <w:rsid w:val="000C1B45"/>
    <w:rsid w:val="000C2030"/>
    <w:rsid w:val="000C2DDF"/>
    <w:rsid w:val="000C30BD"/>
    <w:rsid w:val="000C31E8"/>
    <w:rsid w:val="000C32D1"/>
    <w:rsid w:val="000C3309"/>
    <w:rsid w:val="000C331E"/>
    <w:rsid w:val="000C3B68"/>
    <w:rsid w:val="000C3BC1"/>
    <w:rsid w:val="000C3E11"/>
    <w:rsid w:val="000C3E26"/>
    <w:rsid w:val="000C3F16"/>
    <w:rsid w:val="000C4081"/>
    <w:rsid w:val="000C427C"/>
    <w:rsid w:val="000C4281"/>
    <w:rsid w:val="000C4476"/>
    <w:rsid w:val="000C4742"/>
    <w:rsid w:val="000C4BCC"/>
    <w:rsid w:val="000C4D95"/>
    <w:rsid w:val="000C4DF7"/>
    <w:rsid w:val="000C4F60"/>
    <w:rsid w:val="000C4FE3"/>
    <w:rsid w:val="000C5471"/>
    <w:rsid w:val="000C6027"/>
    <w:rsid w:val="000C61E2"/>
    <w:rsid w:val="000C61F3"/>
    <w:rsid w:val="000C6266"/>
    <w:rsid w:val="000C67CF"/>
    <w:rsid w:val="000C6A81"/>
    <w:rsid w:val="000C6A91"/>
    <w:rsid w:val="000C78AF"/>
    <w:rsid w:val="000C7964"/>
    <w:rsid w:val="000C799D"/>
    <w:rsid w:val="000C7EA8"/>
    <w:rsid w:val="000D0250"/>
    <w:rsid w:val="000D0540"/>
    <w:rsid w:val="000D0CD1"/>
    <w:rsid w:val="000D1546"/>
    <w:rsid w:val="000D19BA"/>
    <w:rsid w:val="000D1BA2"/>
    <w:rsid w:val="000D2076"/>
    <w:rsid w:val="000D24F4"/>
    <w:rsid w:val="000D26EA"/>
    <w:rsid w:val="000D2E27"/>
    <w:rsid w:val="000D2E2F"/>
    <w:rsid w:val="000D2FDB"/>
    <w:rsid w:val="000D3423"/>
    <w:rsid w:val="000D3693"/>
    <w:rsid w:val="000D3EB9"/>
    <w:rsid w:val="000D45D2"/>
    <w:rsid w:val="000D4BC6"/>
    <w:rsid w:val="000D53E9"/>
    <w:rsid w:val="000D5404"/>
    <w:rsid w:val="000D568B"/>
    <w:rsid w:val="000D5707"/>
    <w:rsid w:val="000D57F5"/>
    <w:rsid w:val="000D5B27"/>
    <w:rsid w:val="000D6A97"/>
    <w:rsid w:val="000D6FD7"/>
    <w:rsid w:val="000D7157"/>
    <w:rsid w:val="000D756C"/>
    <w:rsid w:val="000D75C8"/>
    <w:rsid w:val="000D75D3"/>
    <w:rsid w:val="000D7643"/>
    <w:rsid w:val="000D7667"/>
    <w:rsid w:val="000D78AF"/>
    <w:rsid w:val="000D7A0D"/>
    <w:rsid w:val="000D7A95"/>
    <w:rsid w:val="000D7E31"/>
    <w:rsid w:val="000E01CA"/>
    <w:rsid w:val="000E0216"/>
    <w:rsid w:val="000E0561"/>
    <w:rsid w:val="000E0B43"/>
    <w:rsid w:val="000E0DA3"/>
    <w:rsid w:val="000E1086"/>
    <w:rsid w:val="000E115B"/>
    <w:rsid w:val="000E11B3"/>
    <w:rsid w:val="000E14DD"/>
    <w:rsid w:val="000E185A"/>
    <w:rsid w:val="000E191C"/>
    <w:rsid w:val="000E2263"/>
    <w:rsid w:val="000E2776"/>
    <w:rsid w:val="000E289A"/>
    <w:rsid w:val="000E33AA"/>
    <w:rsid w:val="000E37A1"/>
    <w:rsid w:val="000E39C4"/>
    <w:rsid w:val="000E3A7B"/>
    <w:rsid w:val="000E4491"/>
    <w:rsid w:val="000E44D6"/>
    <w:rsid w:val="000E488C"/>
    <w:rsid w:val="000E5232"/>
    <w:rsid w:val="000E542D"/>
    <w:rsid w:val="000E59A2"/>
    <w:rsid w:val="000E5AC3"/>
    <w:rsid w:val="000E6DB7"/>
    <w:rsid w:val="000E6FBD"/>
    <w:rsid w:val="000E70C6"/>
    <w:rsid w:val="000E7151"/>
    <w:rsid w:val="000E768B"/>
    <w:rsid w:val="000E7784"/>
    <w:rsid w:val="000E7D6A"/>
    <w:rsid w:val="000F0707"/>
    <w:rsid w:val="000F0E7D"/>
    <w:rsid w:val="000F1081"/>
    <w:rsid w:val="000F13B5"/>
    <w:rsid w:val="000F1481"/>
    <w:rsid w:val="000F14F8"/>
    <w:rsid w:val="000F1C72"/>
    <w:rsid w:val="000F1C87"/>
    <w:rsid w:val="000F1D37"/>
    <w:rsid w:val="000F1D3C"/>
    <w:rsid w:val="000F20D1"/>
    <w:rsid w:val="000F20D9"/>
    <w:rsid w:val="000F219A"/>
    <w:rsid w:val="000F2218"/>
    <w:rsid w:val="000F2AF4"/>
    <w:rsid w:val="000F3519"/>
    <w:rsid w:val="000F395F"/>
    <w:rsid w:val="000F39A4"/>
    <w:rsid w:val="000F3D49"/>
    <w:rsid w:val="000F3E46"/>
    <w:rsid w:val="000F43B7"/>
    <w:rsid w:val="000F4415"/>
    <w:rsid w:val="000F45AC"/>
    <w:rsid w:val="000F467B"/>
    <w:rsid w:val="000F4C2F"/>
    <w:rsid w:val="000F55A8"/>
    <w:rsid w:val="000F587A"/>
    <w:rsid w:val="000F5D1F"/>
    <w:rsid w:val="000F6BEC"/>
    <w:rsid w:val="000F6DA1"/>
    <w:rsid w:val="000F6E59"/>
    <w:rsid w:val="000F6FEE"/>
    <w:rsid w:val="000F7BEA"/>
    <w:rsid w:val="000F7F83"/>
    <w:rsid w:val="0010038D"/>
    <w:rsid w:val="00100506"/>
    <w:rsid w:val="001005D3"/>
    <w:rsid w:val="001006FB"/>
    <w:rsid w:val="00100A9E"/>
    <w:rsid w:val="00100B9B"/>
    <w:rsid w:val="00100D07"/>
    <w:rsid w:val="0010107B"/>
    <w:rsid w:val="0010184B"/>
    <w:rsid w:val="00101966"/>
    <w:rsid w:val="00101A7A"/>
    <w:rsid w:val="00101ADF"/>
    <w:rsid w:val="00101D35"/>
    <w:rsid w:val="0010296F"/>
    <w:rsid w:val="00102A00"/>
    <w:rsid w:val="00102B34"/>
    <w:rsid w:val="00102CB5"/>
    <w:rsid w:val="00102FA7"/>
    <w:rsid w:val="00103097"/>
    <w:rsid w:val="001030C1"/>
    <w:rsid w:val="0010312D"/>
    <w:rsid w:val="00103418"/>
    <w:rsid w:val="00103909"/>
    <w:rsid w:val="00103A62"/>
    <w:rsid w:val="001041F4"/>
    <w:rsid w:val="00104550"/>
    <w:rsid w:val="00104847"/>
    <w:rsid w:val="001049A3"/>
    <w:rsid w:val="0010524B"/>
    <w:rsid w:val="001057AA"/>
    <w:rsid w:val="001058A8"/>
    <w:rsid w:val="00105B11"/>
    <w:rsid w:val="00105C2A"/>
    <w:rsid w:val="0010614A"/>
    <w:rsid w:val="001066C3"/>
    <w:rsid w:val="00106DF3"/>
    <w:rsid w:val="001070BD"/>
    <w:rsid w:val="001070FA"/>
    <w:rsid w:val="0010751D"/>
    <w:rsid w:val="0010799C"/>
    <w:rsid w:val="001079BE"/>
    <w:rsid w:val="00107EB3"/>
    <w:rsid w:val="00110108"/>
    <w:rsid w:val="0011093D"/>
    <w:rsid w:val="00110B1E"/>
    <w:rsid w:val="00110B52"/>
    <w:rsid w:val="00110BDF"/>
    <w:rsid w:val="00110C06"/>
    <w:rsid w:val="00110D4D"/>
    <w:rsid w:val="0011113C"/>
    <w:rsid w:val="001112B5"/>
    <w:rsid w:val="001116A3"/>
    <w:rsid w:val="00111745"/>
    <w:rsid w:val="001119D2"/>
    <w:rsid w:val="00112A7C"/>
    <w:rsid w:val="00112C98"/>
    <w:rsid w:val="00112FF5"/>
    <w:rsid w:val="0011304E"/>
    <w:rsid w:val="001130A7"/>
    <w:rsid w:val="00113836"/>
    <w:rsid w:val="00113D09"/>
    <w:rsid w:val="00113EA3"/>
    <w:rsid w:val="001144C6"/>
    <w:rsid w:val="001152C6"/>
    <w:rsid w:val="00115361"/>
    <w:rsid w:val="00115C0F"/>
    <w:rsid w:val="00115F07"/>
    <w:rsid w:val="00115F89"/>
    <w:rsid w:val="00116491"/>
    <w:rsid w:val="00116906"/>
    <w:rsid w:val="00116910"/>
    <w:rsid w:val="00116C02"/>
    <w:rsid w:val="00116D09"/>
    <w:rsid w:val="00116FA5"/>
    <w:rsid w:val="001170A4"/>
    <w:rsid w:val="00117373"/>
    <w:rsid w:val="00117597"/>
    <w:rsid w:val="0011769E"/>
    <w:rsid w:val="00117EAA"/>
    <w:rsid w:val="00117F54"/>
    <w:rsid w:val="00120830"/>
    <w:rsid w:val="00120B6A"/>
    <w:rsid w:val="00120EAB"/>
    <w:rsid w:val="001210E3"/>
    <w:rsid w:val="00121186"/>
    <w:rsid w:val="00121273"/>
    <w:rsid w:val="001218A6"/>
    <w:rsid w:val="0012192C"/>
    <w:rsid w:val="001219EF"/>
    <w:rsid w:val="00121AE5"/>
    <w:rsid w:val="0012211C"/>
    <w:rsid w:val="001224BE"/>
    <w:rsid w:val="001228FD"/>
    <w:rsid w:val="00122C28"/>
    <w:rsid w:val="00122E33"/>
    <w:rsid w:val="00122ED4"/>
    <w:rsid w:val="001236D4"/>
    <w:rsid w:val="001238AA"/>
    <w:rsid w:val="00123C2E"/>
    <w:rsid w:val="00123EDF"/>
    <w:rsid w:val="00123F4E"/>
    <w:rsid w:val="0012456C"/>
    <w:rsid w:val="00124BAC"/>
    <w:rsid w:val="00125423"/>
    <w:rsid w:val="001254DD"/>
    <w:rsid w:val="0012560B"/>
    <w:rsid w:val="00125E96"/>
    <w:rsid w:val="001264EB"/>
    <w:rsid w:val="00126AAF"/>
    <w:rsid w:val="00126F75"/>
    <w:rsid w:val="00126FC5"/>
    <w:rsid w:val="00127151"/>
    <w:rsid w:val="001276E9"/>
    <w:rsid w:val="00127ABA"/>
    <w:rsid w:val="00127BC2"/>
    <w:rsid w:val="00127C72"/>
    <w:rsid w:val="0013006E"/>
    <w:rsid w:val="00130A67"/>
    <w:rsid w:val="00130BEA"/>
    <w:rsid w:val="001316EA"/>
    <w:rsid w:val="001317D6"/>
    <w:rsid w:val="00131D2A"/>
    <w:rsid w:val="0013249A"/>
    <w:rsid w:val="001326DB"/>
    <w:rsid w:val="001327ED"/>
    <w:rsid w:val="001328C4"/>
    <w:rsid w:val="00132D26"/>
    <w:rsid w:val="00132D32"/>
    <w:rsid w:val="0013374A"/>
    <w:rsid w:val="00133780"/>
    <w:rsid w:val="00133B0B"/>
    <w:rsid w:val="00134B39"/>
    <w:rsid w:val="00134D89"/>
    <w:rsid w:val="0013514D"/>
    <w:rsid w:val="00135344"/>
    <w:rsid w:val="00135BDA"/>
    <w:rsid w:val="0013602A"/>
    <w:rsid w:val="00136237"/>
    <w:rsid w:val="0013625B"/>
    <w:rsid w:val="00136678"/>
    <w:rsid w:val="00136C32"/>
    <w:rsid w:val="00136E29"/>
    <w:rsid w:val="0013761D"/>
    <w:rsid w:val="0013767E"/>
    <w:rsid w:val="00137699"/>
    <w:rsid w:val="001376B2"/>
    <w:rsid w:val="0013778B"/>
    <w:rsid w:val="001378C7"/>
    <w:rsid w:val="001379B9"/>
    <w:rsid w:val="00137AE8"/>
    <w:rsid w:val="00137B9C"/>
    <w:rsid w:val="00137BCA"/>
    <w:rsid w:val="00137C3B"/>
    <w:rsid w:val="0014077A"/>
    <w:rsid w:val="0014088D"/>
    <w:rsid w:val="001409DC"/>
    <w:rsid w:val="00140A0A"/>
    <w:rsid w:val="00140B3E"/>
    <w:rsid w:val="00140C16"/>
    <w:rsid w:val="00140CFF"/>
    <w:rsid w:val="00140F52"/>
    <w:rsid w:val="00140F58"/>
    <w:rsid w:val="001410AA"/>
    <w:rsid w:val="0014171E"/>
    <w:rsid w:val="001418ED"/>
    <w:rsid w:val="00141D86"/>
    <w:rsid w:val="00142008"/>
    <w:rsid w:val="0014202B"/>
    <w:rsid w:val="0014257F"/>
    <w:rsid w:val="00142684"/>
    <w:rsid w:val="001426E4"/>
    <w:rsid w:val="0014296E"/>
    <w:rsid w:val="00142B7D"/>
    <w:rsid w:val="00143035"/>
    <w:rsid w:val="001431E3"/>
    <w:rsid w:val="001432EA"/>
    <w:rsid w:val="00143829"/>
    <w:rsid w:val="00143B4E"/>
    <w:rsid w:val="00143C36"/>
    <w:rsid w:val="00143DB8"/>
    <w:rsid w:val="00143F01"/>
    <w:rsid w:val="00143FC6"/>
    <w:rsid w:val="00144037"/>
    <w:rsid w:val="00144353"/>
    <w:rsid w:val="0014474D"/>
    <w:rsid w:val="0014493A"/>
    <w:rsid w:val="00145130"/>
    <w:rsid w:val="001453A8"/>
    <w:rsid w:val="00145610"/>
    <w:rsid w:val="001456AE"/>
    <w:rsid w:val="0014585F"/>
    <w:rsid w:val="001459D0"/>
    <w:rsid w:val="00145DDC"/>
    <w:rsid w:val="001464A9"/>
    <w:rsid w:val="00146765"/>
    <w:rsid w:val="00146B18"/>
    <w:rsid w:val="001475A1"/>
    <w:rsid w:val="001476FC"/>
    <w:rsid w:val="00147BF1"/>
    <w:rsid w:val="00150282"/>
    <w:rsid w:val="001502D4"/>
    <w:rsid w:val="001504FA"/>
    <w:rsid w:val="0015054A"/>
    <w:rsid w:val="001505E4"/>
    <w:rsid w:val="001509A4"/>
    <w:rsid w:val="00150B86"/>
    <w:rsid w:val="00151375"/>
    <w:rsid w:val="00151A9E"/>
    <w:rsid w:val="00151CB3"/>
    <w:rsid w:val="001528DC"/>
    <w:rsid w:val="0015290F"/>
    <w:rsid w:val="00152913"/>
    <w:rsid w:val="00152973"/>
    <w:rsid w:val="00153111"/>
    <w:rsid w:val="00153CB2"/>
    <w:rsid w:val="0015468F"/>
    <w:rsid w:val="00154700"/>
    <w:rsid w:val="00154CE0"/>
    <w:rsid w:val="00155173"/>
    <w:rsid w:val="001551DA"/>
    <w:rsid w:val="0015556F"/>
    <w:rsid w:val="0015572D"/>
    <w:rsid w:val="00156AAF"/>
    <w:rsid w:val="00156FD1"/>
    <w:rsid w:val="001572B1"/>
    <w:rsid w:val="00157797"/>
    <w:rsid w:val="001579DC"/>
    <w:rsid w:val="00157A70"/>
    <w:rsid w:val="00157E06"/>
    <w:rsid w:val="00157F9F"/>
    <w:rsid w:val="001600F7"/>
    <w:rsid w:val="00160C78"/>
    <w:rsid w:val="001616DC"/>
    <w:rsid w:val="00161777"/>
    <w:rsid w:val="00161925"/>
    <w:rsid w:val="001620BF"/>
    <w:rsid w:val="00162304"/>
    <w:rsid w:val="00162331"/>
    <w:rsid w:val="00162C4D"/>
    <w:rsid w:val="00162D81"/>
    <w:rsid w:val="00163483"/>
    <w:rsid w:val="00163765"/>
    <w:rsid w:val="00163F78"/>
    <w:rsid w:val="001641F2"/>
    <w:rsid w:val="0016487D"/>
    <w:rsid w:val="00164D18"/>
    <w:rsid w:val="00164F15"/>
    <w:rsid w:val="00164FCC"/>
    <w:rsid w:val="00164FED"/>
    <w:rsid w:val="00165046"/>
    <w:rsid w:val="00165193"/>
    <w:rsid w:val="001653F2"/>
    <w:rsid w:val="0016561D"/>
    <w:rsid w:val="001658FA"/>
    <w:rsid w:val="00165BF7"/>
    <w:rsid w:val="00165DEB"/>
    <w:rsid w:val="0016615B"/>
    <w:rsid w:val="00166231"/>
    <w:rsid w:val="00166258"/>
    <w:rsid w:val="00166A4D"/>
    <w:rsid w:val="00167617"/>
    <w:rsid w:val="00167C34"/>
    <w:rsid w:val="00167DB4"/>
    <w:rsid w:val="0017002D"/>
    <w:rsid w:val="0017018E"/>
    <w:rsid w:val="00170395"/>
    <w:rsid w:val="001703F7"/>
    <w:rsid w:val="0017059A"/>
    <w:rsid w:val="00170654"/>
    <w:rsid w:val="00170B40"/>
    <w:rsid w:val="0017122A"/>
    <w:rsid w:val="00171C4A"/>
    <w:rsid w:val="001725D9"/>
    <w:rsid w:val="00172704"/>
    <w:rsid w:val="00172A68"/>
    <w:rsid w:val="001731CC"/>
    <w:rsid w:val="00173244"/>
    <w:rsid w:val="00173AA5"/>
    <w:rsid w:val="00173BDD"/>
    <w:rsid w:val="00174967"/>
    <w:rsid w:val="00174DFD"/>
    <w:rsid w:val="00174E69"/>
    <w:rsid w:val="00175542"/>
    <w:rsid w:val="0017566B"/>
    <w:rsid w:val="0017579D"/>
    <w:rsid w:val="00175906"/>
    <w:rsid w:val="00175F0F"/>
    <w:rsid w:val="00176666"/>
    <w:rsid w:val="0017706D"/>
    <w:rsid w:val="00177291"/>
    <w:rsid w:val="00177315"/>
    <w:rsid w:val="001775CF"/>
    <w:rsid w:val="00177CB5"/>
    <w:rsid w:val="001805BA"/>
    <w:rsid w:val="0018065A"/>
    <w:rsid w:val="00180BD1"/>
    <w:rsid w:val="00180DB8"/>
    <w:rsid w:val="00180F76"/>
    <w:rsid w:val="001812C4"/>
    <w:rsid w:val="001812D3"/>
    <w:rsid w:val="0018153C"/>
    <w:rsid w:val="001815BF"/>
    <w:rsid w:val="00181B12"/>
    <w:rsid w:val="00182460"/>
    <w:rsid w:val="0018295B"/>
    <w:rsid w:val="00182DF0"/>
    <w:rsid w:val="001830A4"/>
    <w:rsid w:val="00183C50"/>
    <w:rsid w:val="00183D31"/>
    <w:rsid w:val="00184184"/>
    <w:rsid w:val="001842C6"/>
    <w:rsid w:val="00184F47"/>
    <w:rsid w:val="001850E4"/>
    <w:rsid w:val="001858D2"/>
    <w:rsid w:val="00185CB3"/>
    <w:rsid w:val="0018618C"/>
    <w:rsid w:val="001861B9"/>
    <w:rsid w:val="001861F2"/>
    <w:rsid w:val="0018631A"/>
    <w:rsid w:val="00186502"/>
    <w:rsid w:val="0018660D"/>
    <w:rsid w:val="0018697A"/>
    <w:rsid w:val="00186A55"/>
    <w:rsid w:val="00186D2A"/>
    <w:rsid w:val="00187081"/>
    <w:rsid w:val="00187512"/>
    <w:rsid w:val="00187CB3"/>
    <w:rsid w:val="00190504"/>
    <w:rsid w:val="00190D71"/>
    <w:rsid w:val="00190FAE"/>
    <w:rsid w:val="00191791"/>
    <w:rsid w:val="00191C1F"/>
    <w:rsid w:val="001921A6"/>
    <w:rsid w:val="001921F3"/>
    <w:rsid w:val="00192817"/>
    <w:rsid w:val="0019286D"/>
    <w:rsid w:val="00192BD9"/>
    <w:rsid w:val="00192C85"/>
    <w:rsid w:val="00192DB4"/>
    <w:rsid w:val="00193013"/>
    <w:rsid w:val="001933CE"/>
    <w:rsid w:val="0019345F"/>
    <w:rsid w:val="001936FE"/>
    <w:rsid w:val="001938BC"/>
    <w:rsid w:val="00193AB4"/>
    <w:rsid w:val="00193F31"/>
    <w:rsid w:val="001945D9"/>
    <w:rsid w:val="00194712"/>
    <w:rsid w:val="00195573"/>
    <w:rsid w:val="001958FA"/>
    <w:rsid w:val="00196319"/>
    <w:rsid w:val="00196373"/>
    <w:rsid w:val="001967BB"/>
    <w:rsid w:val="00196A16"/>
    <w:rsid w:val="00197560"/>
    <w:rsid w:val="0019764B"/>
    <w:rsid w:val="00197661"/>
    <w:rsid w:val="00197853"/>
    <w:rsid w:val="00197C31"/>
    <w:rsid w:val="001A056C"/>
    <w:rsid w:val="001A05A9"/>
    <w:rsid w:val="001A0602"/>
    <w:rsid w:val="001A064C"/>
    <w:rsid w:val="001A098A"/>
    <w:rsid w:val="001A0ADA"/>
    <w:rsid w:val="001A0F40"/>
    <w:rsid w:val="001A1525"/>
    <w:rsid w:val="001A1766"/>
    <w:rsid w:val="001A183D"/>
    <w:rsid w:val="001A19AB"/>
    <w:rsid w:val="001A1E63"/>
    <w:rsid w:val="001A28B0"/>
    <w:rsid w:val="001A2B0E"/>
    <w:rsid w:val="001A2BB4"/>
    <w:rsid w:val="001A2E60"/>
    <w:rsid w:val="001A316C"/>
    <w:rsid w:val="001A3787"/>
    <w:rsid w:val="001A3794"/>
    <w:rsid w:val="001A3816"/>
    <w:rsid w:val="001A3C65"/>
    <w:rsid w:val="001A45CC"/>
    <w:rsid w:val="001A4740"/>
    <w:rsid w:val="001A5260"/>
    <w:rsid w:val="001A5345"/>
    <w:rsid w:val="001A5853"/>
    <w:rsid w:val="001A5945"/>
    <w:rsid w:val="001A5A6C"/>
    <w:rsid w:val="001A5C65"/>
    <w:rsid w:val="001A6174"/>
    <w:rsid w:val="001A6220"/>
    <w:rsid w:val="001A6650"/>
    <w:rsid w:val="001A7614"/>
    <w:rsid w:val="001A7B6C"/>
    <w:rsid w:val="001A7D2C"/>
    <w:rsid w:val="001A7F84"/>
    <w:rsid w:val="001B0193"/>
    <w:rsid w:val="001B0402"/>
    <w:rsid w:val="001B0DDA"/>
    <w:rsid w:val="001B0EB1"/>
    <w:rsid w:val="001B1132"/>
    <w:rsid w:val="001B1173"/>
    <w:rsid w:val="001B19F2"/>
    <w:rsid w:val="001B1A6A"/>
    <w:rsid w:val="001B1BF4"/>
    <w:rsid w:val="001B1C67"/>
    <w:rsid w:val="001B1CC6"/>
    <w:rsid w:val="001B20D4"/>
    <w:rsid w:val="001B234E"/>
    <w:rsid w:val="001B25E3"/>
    <w:rsid w:val="001B26F9"/>
    <w:rsid w:val="001B2768"/>
    <w:rsid w:val="001B285A"/>
    <w:rsid w:val="001B2A12"/>
    <w:rsid w:val="001B2B65"/>
    <w:rsid w:val="001B2B8D"/>
    <w:rsid w:val="001B2E32"/>
    <w:rsid w:val="001B2EB8"/>
    <w:rsid w:val="001B2F7D"/>
    <w:rsid w:val="001B2FC2"/>
    <w:rsid w:val="001B2FF0"/>
    <w:rsid w:val="001B2FF8"/>
    <w:rsid w:val="001B330B"/>
    <w:rsid w:val="001B3351"/>
    <w:rsid w:val="001B3583"/>
    <w:rsid w:val="001B3BE4"/>
    <w:rsid w:val="001B3DDB"/>
    <w:rsid w:val="001B3EA2"/>
    <w:rsid w:val="001B3FC0"/>
    <w:rsid w:val="001B413E"/>
    <w:rsid w:val="001B48FF"/>
    <w:rsid w:val="001B4B65"/>
    <w:rsid w:val="001B5345"/>
    <w:rsid w:val="001B5ED6"/>
    <w:rsid w:val="001B63AB"/>
    <w:rsid w:val="001B68FE"/>
    <w:rsid w:val="001B6DDB"/>
    <w:rsid w:val="001B7001"/>
    <w:rsid w:val="001B770B"/>
    <w:rsid w:val="001B7732"/>
    <w:rsid w:val="001B7B77"/>
    <w:rsid w:val="001C0077"/>
    <w:rsid w:val="001C00DA"/>
    <w:rsid w:val="001C02F8"/>
    <w:rsid w:val="001C054C"/>
    <w:rsid w:val="001C0807"/>
    <w:rsid w:val="001C1328"/>
    <w:rsid w:val="001C187E"/>
    <w:rsid w:val="001C18E8"/>
    <w:rsid w:val="001C1952"/>
    <w:rsid w:val="001C1A0C"/>
    <w:rsid w:val="001C1A84"/>
    <w:rsid w:val="001C1EC1"/>
    <w:rsid w:val="001C1F2B"/>
    <w:rsid w:val="001C20A0"/>
    <w:rsid w:val="001C28D6"/>
    <w:rsid w:val="001C2A68"/>
    <w:rsid w:val="001C2B47"/>
    <w:rsid w:val="001C2B80"/>
    <w:rsid w:val="001C2BFD"/>
    <w:rsid w:val="001C2C95"/>
    <w:rsid w:val="001C3008"/>
    <w:rsid w:val="001C3090"/>
    <w:rsid w:val="001C3173"/>
    <w:rsid w:val="001C3640"/>
    <w:rsid w:val="001C3BA1"/>
    <w:rsid w:val="001C3C9F"/>
    <w:rsid w:val="001C3E80"/>
    <w:rsid w:val="001C4877"/>
    <w:rsid w:val="001C4BA8"/>
    <w:rsid w:val="001C4CA6"/>
    <w:rsid w:val="001C56E0"/>
    <w:rsid w:val="001C5771"/>
    <w:rsid w:val="001C57A7"/>
    <w:rsid w:val="001C5CF2"/>
    <w:rsid w:val="001C5F27"/>
    <w:rsid w:val="001C6223"/>
    <w:rsid w:val="001C6307"/>
    <w:rsid w:val="001C6F7C"/>
    <w:rsid w:val="001C747C"/>
    <w:rsid w:val="001C7C83"/>
    <w:rsid w:val="001C7CA3"/>
    <w:rsid w:val="001C7D2C"/>
    <w:rsid w:val="001C7D9E"/>
    <w:rsid w:val="001C7EAC"/>
    <w:rsid w:val="001C7F6F"/>
    <w:rsid w:val="001D01F6"/>
    <w:rsid w:val="001D06E4"/>
    <w:rsid w:val="001D085B"/>
    <w:rsid w:val="001D09F3"/>
    <w:rsid w:val="001D0C85"/>
    <w:rsid w:val="001D0FEE"/>
    <w:rsid w:val="001D1EDF"/>
    <w:rsid w:val="001D1F0F"/>
    <w:rsid w:val="001D2924"/>
    <w:rsid w:val="001D297F"/>
    <w:rsid w:val="001D2B66"/>
    <w:rsid w:val="001D349C"/>
    <w:rsid w:val="001D34C9"/>
    <w:rsid w:val="001D3536"/>
    <w:rsid w:val="001D39F4"/>
    <w:rsid w:val="001D43C4"/>
    <w:rsid w:val="001D458A"/>
    <w:rsid w:val="001D49D1"/>
    <w:rsid w:val="001D4FE8"/>
    <w:rsid w:val="001D633D"/>
    <w:rsid w:val="001D64DE"/>
    <w:rsid w:val="001D6DEB"/>
    <w:rsid w:val="001D7738"/>
    <w:rsid w:val="001D7B1E"/>
    <w:rsid w:val="001D7E5B"/>
    <w:rsid w:val="001E0167"/>
    <w:rsid w:val="001E0A1E"/>
    <w:rsid w:val="001E0ACC"/>
    <w:rsid w:val="001E1145"/>
    <w:rsid w:val="001E1177"/>
    <w:rsid w:val="001E1B5B"/>
    <w:rsid w:val="001E2171"/>
    <w:rsid w:val="001E21B7"/>
    <w:rsid w:val="001E29F4"/>
    <w:rsid w:val="001E316B"/>
    <w:rsid w:val="001E35D7"/>
    <w:rsid w:val="001E3B82"/>
    <w:rsid w:val="001E3FA0"/>
    <w:rsid w:val="001E44D9"/>
    <w:rsid w:val="001E4AAA"/>
    <w:rsid w:val="001E4CAF"/>
    <w:rsid w:val="001E4DE4"/>
    <w:rsid w:val="001E4F6E"/>
    <w:rsid w:val="001E5029"/>
    <w:rsid w:val="001E53BB"/>
    <w:rsid w:val="001E5623"/>
    <w:rsid w:val="001E657E"/>
    <w:rsid w:val="001E65F5"/>
    <w:rsid w:val="001E6916"/>
    <w:rsid w:val="001E691D"/>
    <w:rsid w:val="001E7087"/>
    <w:rsid w:val="001E7140"/>
    <w:rsid w:val="001E72DC"/>
    <w:rsid w:val="001E750E"/>
    <w:rsid w:val="001E7653"/>
    <w:rsid w:val="001E768A"/>
    <w:rsid w:val="001E778E"/>
    <w:rsid w:val="001E7CB3"/>
    <w:rsid w:val="001E7E8B"/>
    <w:rsid w:val="001F0178"/>
    <w:rsid w:val="001F052D"/>
    <w:rsid w:val="001F07E6"/>
    <w:rsid w:val="001F084D"/>
    <w:rsid w:val="001F08E5"/>
    <w:rsid w:val="001F0A7C"/>
    <w:rsid w:val="001F1151"/>
    <w:rsid w:val="001F14DB"/>
    <w:rsid w:val="001F1B48"/>
    <w:rsid w:val="001F1BF2"/>
    <w:rsid w:val="001F1E4F"/>
    <w:rsid w:val="001F1FBD"/>
    <w:rsid w:val="001F2112"/>
    <w:rsid w:val="001F2DFB"/>
    <w:rsid w:val="001F3550"/>
    <w:rsid w:val="001F3745"/>
    <w:rsid w:val="001F3A88"/>
    <w:rsid w:val="001F4330"/>
    <w:rsid w:val="001F4371"/>
    <w:rsid w:val="001F44C3"/>
    <w:rsid w:val="001F4777"/>
    <w:rsid w:val="001F498E"/>
    <w:rsid w:val="001F49DF"/>
    <w:rsid w:val="001F4DF5"/>
    <w:rsid w:val="001F4F2C"/>
    <w:rsid w:val="001F507A"/>
    <w:rsid w:val="001F509E"/>
    <w:rsid w:val="001F520B"/>
    <w:rsid w:val="001F55A1"/>
    <w:rsid w:val="001F5B21"/>
    <w:rsid w:val="001F631D"/>
    <w:rsid w:val="001F633D"/>
    <w:rsid w:val="001F6407"/>
    <w:rsid w:val="001F676B"/>
    <w:rsid w:val="001F70AE"/>
    <w:rsid w:val="001F7117"/>
    <w:rsid w:val="001F7992"/>
    <w:rsid w:val="001F7B2F"/>
    <w:rsid w:val="001F7E8C"/>
    <w:rsid w:val="00200472"/>
    <w:rsid w:val="00200540"/>
    <w:rsid w:val="0020079F"/>
    <w:rsid w:val="0020080F"/>
    <w:rsid w:val="0020122C"/>
    <w:rsid w:val="002013C0"/>
    <w:rsid w:val="00201620"/>
    <w:rsid w:val="00201942"/>
    <w:rsid w:val="00201ED6"/>
    <w:rsid w:val="00201FC3"/>
    <w:rsid w:val="002021F1"/>
    <w:rsid w:val="002022CD"/>
    <w:rsid w:val="00202907"/>
    <w:rsid w:val="002029D4"/>
    <w:rsid w:val="00202A0E"/>
    <w:rsid w:val="00202E9C"/>
    <w:rsid w:val="00202ED0"/>
    <w:rsid w:val="00202FBB"/>
    <w:rsid w:val="002034DF"/>
    <w:rsid w:val="002037B0"/>
    <w:rsid w:val="00203839"/>
    <w:rsid w:val="00203CB4"/>
    <w:rsid w:val="00203F3F"/>
    <w:rsid w:val="0020489F"/>
    <w:rsid w:val="00204932"/>
    <w:rsid w:val="00204964"/>
    <w:rsid w:val="00204971"/>
    <w:rsid w:val="00204A05"/>
    <w:rsid w:val="00204B8A"/>
    <w:rsid w:val="00205033"/>
    <w:rsid w:val="002051AE"/>
    <w:rsid w:val="00205444"/>
    <w:rsid w:val="002055A2"/>
    <w:rsid w:val="00205A4F"/>
    <w:rsid w:val="00205B54"/>
    <w:rsid w:val="00205DEC"/>
    <w:rsid w:val="002065BD"/>
    <w:rsid w:val="00206628"/>
    <w:rsid w:val="00206841"/>
    <w:rsid w:val="00206A7B"/>
    <w:rsid w:val="00206BF2"/>
    <w:rsid w:val="00206C70"/>
    <w:rsid w:val="00207331"/>
    <w:rsid w:val="002074DB"/>
    <w:rsid w:val="00207BA1"/>
    <w:rsid w:val="002105E7"/>
    <w:rsid w:val="00210660"/>
    <w:rsid w:val="00210AB2"/>
    <w:rsid w:val="00210B08"/>
    <w:rsid w:val="00210B86"/>
    <w:rsid w:val="00210C78"/>
    <w:rsid w:val="00210C9C"/>
    <w:rsid w:val="00210FD1"/>
    <w:rsid w:val="002114D9"/>
    <w:rsid w:val="00211513"/>
    <w:rsid w:val="00211839"/>
    <w:rsid w:val="00211843"/>
    <w:rsid w:val="00211FCE"/>
    <w:rsid w:val="002125EB"/>
    <w:rsid w:val="0021290E"/>
    <w:rsid w:val="002129A4"/>
    <w:rsid w:val="00212F76"/>
    <w:rsid w:val="00213530"/>
    <w:rsid w:val="0021355F"/>
    <w:rsid w:val="00213C48"/>
    <w:rsid w:val="00213DFC"/>
    <w:rsid w:val="00214012"/>
    <w:rsid w:val="002144CB"/>
    <w:rsid w:val="00214658"/>
    <w:rsid w:val="00214A93"/>
    <w:rsid w:val="00214B72"/>
    <w:rsid w:val="00214EF9"/>
    <w:rsid w:val="00215588"/>
    <w:rsid w:val="0021562B"/>
    <w:rsid w:val="002156BC"/>
    <w:rsid w:val="0021598A"/>
    <w:rsid w:val="00215D50"/>
    <w:rsid w:val="00216C70"/>
    <w:rsid w:val="002173B1"/>
    <w:rsid w:val="00220073"/>
    <w:rsid w:val="002200FD"/>
    <w:rsid w:val="00220529"/>
    <w:rsid w:val="0022098F"/>
    <w:rsid w:val="00220C62"/>
    <w:rsid w:val="00220D00"/>
    <w:rsid w:val="00220F7C"/>
    <w:rsid w:val="00220F82"/>
    <w:rsid w:val="00221CC3"/>
    <w:rsid w:val="00221EAA"/>
    <w:rsid w:val="002227AE"/>
    <w:rsid w:val="00222BDF"/>
    <w:rsid w:val="002230BE"/>
    <w:rsid w:val="00223247"/>
    <w:rsid w:val="002235C3"/>
    <w:rsid w:val="0022384F"/>
    <w:rsid w:val="0022386F"/>
    <w:rsid w:val="00223AB7"/>
    <w:rsid w:val="00223B09"/>
    <w:rsid w:val="00223C20"/>
    <w:rsid w:val="00223DB8"/>
    <w:rsid w:val="002248A0"/>
    <w:rsid w:val="002249AA"/>
    <w:rsid w:val="00224D6B"/>
    <w:rsid w:val="00224DEB"/>
    <w:rsid w:val="002252AB"/>
    <w:rsid w:val="00225343"/>
    <w:rsid w:val="002255A0"/>
    <w:rsid w:val="002257A4"/>
    <w:rsid w:val="00225964"/>
    <w:rsid w:val="00225A16"/>
    <w:rsid w:val="00225D97"/>
    <w:rsid w:val="00225DE5"/>
    <w:rsid w:val="0022725E"/>
    <w:rsid w:val="00227358"/>
    <w:rsid w:val="002273EC"/>
    <w:rsid w:val="002274B2"/>
    <w:rsid w:val="00227521"/>
    <w:rsid w:val="002275ED"/>
    <w:rsid w:val="00227EB0"/>
    <w:rsid w:val="002300F3"/>
    <w:rsid w:val="00230709"/>
    <w:rsid w:val="00230793"/>
    <w:rsid w:val="0023087E"/>
    <w:rsid w:val="0023097E"/>
    <w:rsid w:val="00230ECF"/>
    <w:rsid w:val="00230F37"/>
    <w:rsid w:val="00230FF8"/>
    <w:rsid w:val="00231480"/>
    <w:rsid w:val="00231A40"/>
    <w:rsid w:val="00231BC5"/>
    <w:rsid w:val="00231C03"/>
    <w:rsid w:val="00231C97"/>
    <w:rsid w:val="00231F76"/>
    <w:rsid w:val="002323B8"/>
    <w:rsid w:val="0023254D"/>
    <w:rsid w:val="00232654"/>
    <w:rsid w:val="00232BB0"/>
    <w:rsid w:val="0023304E"/>
    <w:rsid w:val="0023354D"/>
    <w:rsid w:val="00233803"/>
    <w:rsid w:val="00233FD1"/>
    <w:rsid w:val="0023464E"/>
    <w:rsid w:val="00234876"/>
    <w:rsid w:val="00234EBB"/>
    <w:rsid w:val="00234F9F"/>
    <w:rsid w:val="002350DC"/>
    <w:rsid w:val="002351E1"/>
    <w:rsid w:val="00235A31"/>
    <w:rsid w:val="00235B81"/>
    <w:rsid w:val="00235E8A"/>
    <w:rsid w:val="00236337"/>
    <w:rsid w:val="00236729"/>
    <w:rsid w:val="002373AD"/>
    <w:rsid w:val="00237680"/>
    <w:rsid w:val="00237CD2"/>
    <w:rsid w:val="00237F50"/>
    <w:rsid w:val="00240108"/>
    <w:rsid w:val="00240406"/>
    <w:rsid w:val="00240698"/>
    <w:rsid w:val="0024085A"/>
    <w:rsid w:val="00240861"/>
    <w:rsid w:val="00240A6D"/>
    <w:rsid w:val="00240E0E"/>
    <w:rsid w:val="00241055"/>
    <w:rsid w:val="002411B7"/>
    <w:rsid w:val="00241251"/>
    <w:rsid w:val="00241B6B"/>
    <w:rsid w:val="00241C51"/>
    <w:rsid w:val="002422FF"/>
    <w:rsid w:val="002423A7"/>
    <w:rsid w:val="0024283A"/>
    <w:rsid w:val="002428D1"/>
    <w:rsid w:val="00242B43"/>
    <w:rsid w:val="00242F05"/>
    <w:rsid w:val="00243273"/>
    <w:rsid w:val="002438A1"/>
    <w:rsid w:val="00243E24"/>
    <w:rsid w:val="0024403B"/>
    <w:rsid w:val="0024415E"/>
    <w:rsid w:val="00244B3F"/>
    <w:rsid w:val="00244FF1"/>
    <w:rsid w:val="0024543E"/>
    <w:rsid w:val="00245678"/>
    <w:rsid w:val="002465BC"/>
    <w:rsid w:val="002466A5"/>
    <w:rsid w:val="00246967"/>
    <w:rsid w:val="00246F5B"/>
    <w:rsid w:val="00247041"/>
    <w:rsid w:val="00247176"/>
    <w:rsid w:val="002474E5"/>
    <w:rsid w:val="00247683"/>
    <w:rsid w:val="00247697"/>
    <w:rsid w:val="00250291"/>
    <w:rsid w:val="00250A36"/>
    <w:rsid w:val="00250DFD"/>
    <w:rsid w:val="002512E7"/>
    <w:rsid w:val="002519D8"/>
    <w:rsid w:val="00251AC7"/>
    <w:rsid w:val="00251BA0"/>
    <w:rsid w:val="00252862"/>
    <w:rsid w:val="00252AD3"/>
    <w:rsid w:val="00252B40"/>
    <w:rsid w:val="00252B4A"/>
    <w:rsid w:val="00252F56"/>
    <w:rsid w:val="0025302A"/>
    <w:rsid w:val="00253124"/>
    <w:rsid w:val="00253460"/>
    <w:rsid w:val="00253594"/>
    <w:rsid w:val="002536EA"/>
    <w:rsid w:val="00253AC3"/>
    <w:rsid w:val="00253B84"/>
    <w:rsid w:val="00254253"/>
    <w:rsid w:val="002542D5"/>
    <w:rsid w:val="002543F0"/>
    <w:rsid w:val="00254490"/>
    <w:rsid w:val="00254502"/>
    <w:rsid w:val="00254EEA"/>
    <w:rsid w:val="002551AD"/>
    <w:rsid w:val="002551FE"/>
    <w:rsid w:val="0025590D"/>
    <w:rsid w:val="00255A8E"/>
    <w:rsid w:val="00255BAA"/>
    <w:rsid w:val="00255F6B"/>
    <w:rsid w:val="00256C3A"/>
    <w:rsid w:val="00257AFF"/>
    <w:rsid w:val="00257CE3"/>
    <w:rsid w:val="002602BD"/>
    <w:rsid w:val="0026113B"/>
    <w:rsid w:val="00261689"/>
    <w:rsid w:val="00261884"/>
    <w:rsid w:val="00261A1E"/>
    <w:rsid w:val="00261A2D"/>
    <w:rsid w:val="00261C92"/>
    <w:rsid w:val="00261CFB"/>
    <w:rsid w:val="00262214"/>
    <w:rsid w:val="00262462"/>
    <w:rsid w:val="00263226"/>
    <w:rsid w:val="00263EB6"/>
    <w:rsid w:val="00264310"/>
    <w:rsid w:val="002643A4"/>
    <w:rsid w:val="00264E25"/>
    <w:rsid w:val="0026541F"/>
    <w:rsid w:val="0026544A"/>
    <w:rsid w:val="0026585E"/>
    <w:rsid w:val="00265A78"/>
    <w:rsid w:val="00265D9E"/>
    <w:rsid w:val="00265E8F"/>
    <w:rsid w:val="00266861"/>
    <w:rsid w:val="00266E5F"/>
    <w:rsid w:val="002671BF"/>
    <w:rsid w:val="00267236"/>
    <w:rsid w:val="002674BA"/>
    <w:rsid w:val="002711C0"/>
    <w:rsid w:val="002712C0"/>
    <w:rsid w:val="0027138D"/>
    <w:rsid w:val="0027143F"/>
    <w:rsid w:val="00271514"/>
    <w:rsid w:val="00271A25"/>
    <w:rsid w:val="00272BEE"/>
    <w:rsid w:val="00272ECA"/>
    <w:rsid w:val="00272F97"/>
    <w:rsid w:val="002732C1"/>
    <w:rsid w:val="002737BB"/>
    <w:rsid w:val="002744C9"/>
    <w:rsid w:val="00274A9D"/>
    <w:rsid w:val="00274BDD"/>
    <w:rsid w:val="00274DAB"/>
    <w:rsid w:val="00275577"/>
    <w:rsid w:val="002755C8"/>
    <w:rsid w:val="00275F23"/>
    <w:rsid w:val="0027604B"/>
    <w:rsid w:val="002761F0"/>
    <w:rsid w:val="00276894"/>
    <w:rsid w:val="00276A80"/>
    <w:rsid w:val="00276F11"/>
    <w:rsid w:val="0027703D"/>
    <w:rsid w:val="002778B1"/>
    <w:rsid w:val="00277B2A"/>
    <w:rsid w:val="00277BA6"/>
    <w:rsid w:val="00277BD9"/>
    <w:rsid w:val="00277F09"/>
    <w:rsid w:val="002802B6"/>
    <w:rsid w:val="0028057C"/>
    <w:rsid w:val="0028058E"/>
    <w:rsid w:val="00280628"/>
    <w:rsid w:val="00280701"/>
    <w:rsid w:val="002807AA"/>
    <w:rsid w:val="002807E5"/>
    <w:rsid w:val="00280A43"/>
    <w:rsid w:val="00281364"/>
    <w:rsid w:val="002814DE"/>
    <w:rsid w:val="002819CA"/>
    <w:rsid w:val="00281B10"/>
    <w:rsid w:val="00282096"/>
    <w:rsid w:val="00282198"/>
    <w:rsid w:val="002821A1"/>
    <w:rsid w:val="00282218"/>
    <w:rsid w:val="00282548"/>
    <w:rsid w:val="00282EE6"/>
    <w:rsid w:val="0028306C"/>
    <w:rsid w:val="00283191"/>
    <w:rsid w:val="0028328D"/>
    <w:rsid w:val="0028342D"/>
    <w:rsid w:val="00283473"/>
    <w:rsid w:val="0028353F"/>
    <w:rsid w:val="002837D5"/>
    <w:rsid w:val="002838F3"/>
    <w:rsid w:val="00283D9F"/>
    <w:rsid w:val="00284061"/>
    <w:rsid w:val="002841E1"/>
    <w:rsid w:val="0028549D"/>
    <w:rsid w:val="002854AF"/>
    <w:rsid w:val="0028554F"/>
    <w:rsid w:val="00285965"/>
    <w:rsid w:val="0028596B"/>
    <w:rsid w:val="002859DC"/>
    <w:rsid w:val="00285B1A"/>
    <w:rsid w:val="00285B89"/>
    <w:rsid w:val="00285FF5"/>
    <w:rsid w:val="002860D4"/>
    <w:rsid w:val="00286138"/>
    <w:rsid w:val="0028637A"/>
    <w:rsid w:val="00286415"/>
    <w:rsid w:val="0028658A"/>
    <w:rsid w:val="002865F5"/>
    <w:rsid w:val="002867BD"/>
    <w:rsid w:val="00286902"/>
    <w:rsid w:val="00286B5A"/>
    <w:rsid w:val="00286E59"/>
    <w:rsid w:val="00286E77"/>
    <w:rsid w:val="00286EBE"/>
    <w:rsid w:val="002900DA"/>
    <w:rsid w:val="00290153"/>
    <w:rsid w:val="002903F8"/>
    <w:rsid w:val="0029074F"/>
    <w:rsid w:val="00290CCF"/>
    <w:rsid w:val="00290EF1"/>
    <w:rsid w:val="00291189"/>
    <w:rsid w:val="002913FA"/>
    <w:rsid w:val="002917B2"/>
    <w:rsid w:val="002917CC"/>
    <w:rsid w:val="00291FCF"/>
    <w:rsid w:val="00292B22"/>
    <w:rsid w:val="00292BF0"/>
    <w:rsid w:val="00292D95"/>
    <w:rsid w:val="00293039"/>
    <w:rsid w:val="00293091"/>
    <w:rsid w:val="002932A3"/>
    <w:rsid w:val="0029350C"/>
    <w:rsid w:val="00293C4D"/>
    <w:rsid w:val="00293D49"/>
    <w:rsid w:val="00293E22"/>
    <w:rsid w:val="0029414C"/>
    <w:rsid w:val="0029450C"/>
    <w:rsid w:val="00294581"/>
    <w:rsid w:val="002945C4"/>
    <w:rsid w:val="00294F14"/>
    <w:rsid w:val="00294F55"/>
    <w:rsid w:val="002950A1"/>
    <w:rsid w:val="00295323"/>
    <w:rsid w:val="002953BA"/>
    <w:rsid w:val="00295579"/>
    <w:rsid w:val="002956A6"/>
    <w:rsid w:val="00295E27"/>
    <w:rsid w:val="00295F33"/>
    <w:rsid w:val="0029628A"/>
    <w:rsid w:val="0029659C"/>
    <w:rsid w:val="00296914"/>
    <w:rsid w:val="00296CE4"/>
    <w:rsid w:val="00296CF8"/>
    <w:rsid w:val="00296FC7"/>
    <w:rsid w:val="0029715E"/>
    <w:rsid w:val="00297202"/>
    <w:rsid w:val="00297275"/>
    <w:rsid w:val="002972A4"/>
    <w:rsid w:val="002973B4"/>
    <w:rsid w:val="002973BA"/>
    <w:rsid w:val="002979B6"/>
    <w:rsid w:val="00297D99"/>
    <w:rsid w:val="002A04BD"/>
    <w:rsid w:val="002A0711"/>
    <w:rsid w:val="002A0CAD"/>
    <w:rsid w:val="002A0E06"/>
    <w:rsid w:val="002A0F95"/>
    <w:rsid w:val="002A105C"/>
    <w:rsid w:val="002A14A8"/>
    <w:rsid w:val="002A1588"/>
    <w:rsid w:val="002A2116"/>
    <w:rsid w:val="002A2740"/>
    <w:rsid w:val="002A296A"/>
    <w:rsid w:val="002A2E6A"/>
    <w:rsid w:val="002A2FD3"/>
    <w:rsid w:val="002A3194"/>
    <w:rsid w:val="002A32FB"/>
    <w:rsid w:val="002A3699"/>
    <w:rsid w:val="002A38DA"/>
    <w:rsid w:val="002A390E"/>
    <w:rsid w:val="002A3D3B"/>
    <w:rsid w:val="002A3E5F"/>
    <w:rsid w:val="002A400C"/>
    <w:rsid w:val="002A4F93"/>
    <w:rsid w:val="002A4FC2"/>
    <w:rsid w:val="002A54FE"/>
    <w:rsid w:val="002A5D91"/>
    <w:rsid w:val="002A60CF"/>
    <w:rsid w:val="002A6327"/>
    <w:rsid w:val="002A6452"/>
    <w:rsid w:val="002A6853"/>
    <w:rsid w:val="002A6B05"/>
    <w:rsid w:val="002A6C30"/>
    <w:rsid w:val="002A705F"/>
    <w:rsid w:val="002A77B7"/>
    <w:rsid w:val="002A7EE8"/>
    <w:rsid w:val="002B002A"/>
    <w:rsid w:val="002B00A1"/>
    <w:rsid w:val="002B09BE"/>
    <w:rsid w:val="002B0B1E"/>
    <w:rsid w:val="002B0D59"/>
    <w:rsid w:val="002B1167"/>
    <w:rsid w:val="002B17E8"/>
    <w:rsid w:val="002B210D"/>
    <w:rsid w:val="002B230F"/>
    <w:rsid w:val="002B2431"/>
    <w:rsid w:val="002B256F"/>
    <w:rsid w:val="002B273A"/>
    <w:rsid w:val="002B2D64"/>
    <w:rsid w:val="002B2EB7"/>
    <w:rsid w:val="002B2FA4"/>
    <w:rsid w:val="002B309F"/>
    <w:rsid w:val="002B372F"/>
    <w:rsid w:val="002B3ED5"/>
    <w:rsid w:val="002B3F70"/>
    <w:rsid w:val="002B4053"/>
    <w:rsid w:val="002B4129"/>
    <w:rsid w:val="002B4290"/>
    <w:rsid w:val="002B4664"/>
    <w:rsid w:val="002B47A6"/>
    <w:rsid w:val="002B4B80"/>
    <w:rsid w:val="002B4CAC"/>
    <w:rsid w:val="002B4D16"/>
    <w:rsid w:val="002B53E3"/>
    <w:rsid w:val="002B56F3"/>
    <w:rsid w:val="002B5886"/>
    <w:rsid w:val="002B59B2"/>
    <w:rsid w:val="002B5A95"/>
    <w:rsid w:val="002B5EC2"/>
    <w:rsid w:val="002B614F"/>
    <w:rsid w:val="002B6170"/>
    <w:rsid w:val="002B62CC"/>
    <w:rsid w:val="002B6B3C"/>
    <w:rsid w:val="002B6CE4"/>
    <w:rsid w:val="002B6FA2"/>
    <w:rsid w:val="002B7240"/>
    <w:rsid w:val="002B7484"/>
    <w:rsid w:val="002B74C6"/>
    <w:rsid w:val="002B74ED"/>
    <w:rsid w:val="002B7D91"/>
    <w:rsid w:val="002C0143"/>
    <w:rsid w:val="002C0514"/>
    <w:rsid w:val="002C0550"/>
    <w:rsid w:val="002C085D"/>
    <w:rsid w:val="002C0B95"/>
    <w:rsid w:val="002C0D9A"/>
    <w:rsid w:val="002C0ECD"/>
    <w:rsid w:val="002C0ED5"/>
    <w:rsid w:val="002C18D5"/>
    <w:rsid w:val="002C1D09"/>
    <w:rsid w:val="002C1E49"/>
    <w:rsid w:val="002C1F68"/>
    <w:rsid w:val="002C2848"/>
    <w:rsid w:val="002C29FF"/>
    <w:rsid w:val="002C2AC5"/>
    <w:rsid w:val="002C305D"/>
    <w:rsid w:val="002C32B5"/>
    <w:rsid w:val="002C3738"/>
    <w:rsid w:val="002C3EB1"/>
    <w:rsid w:val="002C4A59"/>
    <w:rsid w:val="002C4A9C"/>
    <w:rsid w:val="002C4BAF"/>
    <w:rsid w:val="002C4F1A"/>
    <w:rsid w:val="002C4FED"/>
    <w:rsid w:val="002C50C2"/>
    <w:rsid w:val="002C512B"/>
    <w:rsid w:val="002C52C1"/>
    <w:rsid w:val="002C5313"/>
    <w:rsid w:val="002C533B"/>
    <w:rsid w:val="002C54B3"/>
    <w:rsid w:val="002C5991"/>
    <w:rsid w:val="002C5EBF"/>
    <w:rsid w:val="002C5FB1"/>
    <w:rsid w:val="002C602A"/>
    <w:rsid w:val="002C66C4"/>
    <w:rsid w:val="002C6A47"/>
    <w:rsid w:val="002C6CAA"/>
    <w:rsid w:val="002C6EEF"/>
    <w:rsid w:val="002C700E"/>
    <w:rsid w:val="002C7475"/>
    <w:rsid w:val="002C759B"/>
    <w:rsid w:val="002C7C22"/>
    <w:rsid w:val="002C7FF5"/>
    <w:rsid w:val="002D0ABD"/>
    <w:rsid w:val="002D0FA5"/>
    <w:rsid w:val="002D0FE1"/>
    <w:rsid w:val="002D115C"/>
    <w:rsid w:val="002D1838"/>
    <w:rsid w:val="002D1C14"/>
    <w:rsid w:val="002D2243"/>
    <w:rsid w:val="002D2277"/>
    <w:rsid w:val="002D2DE8"/>
    <w:rsid w:val="002D339B"/>
    <w:rsid w:val="002D37EC"/>
    <w:rsid w:val="002D38F9"/>
    <w:rsid w:val="002D3900"/>
    <w:rsid w:val="002D3C48"/>
    <w:rsid w:val="002D3DC5"/>
    <w:rsid w:val="002D4036"/>
    <w:rsid w:val="002D4B91"/>
    <w:rsid w:val="002D4F2D"/>
    <w:rsid w:val="002D55C3"/>
    <w:rsid w:val="002D5CD6"/>
    <w:rsid w:val="002D627D"/>
    <w:rsid w:val="002D63BC"/>
    <w:rsid w:val="002D64B0"/>
    <w:rsid w:val="002D65C4"/>
    <w:rsid w:val="002D66EB"/>
    <w:rsid w:val="002D6A9C"/>
    <w:rsid w:val="002D7255"/>
    <w:rsid w:val="002D7577"/>
    <w:rsid w:val="002D7A91"/>
    <w:rsid w:val="002D7BCF"/>
    <w:rsid w:val="002D7C49"/>
    <w:rsid w:val="002DE054"/>
    <w:rsid w:val="002E0003"/>
    <w:rsid w:val="002E00EE"/>
    <w:rsid w:val="002E0385"/>
    <w:rsid w:val="002E06BF"/>
    <w:rsid w:val="002E0E53"/>
    <w:rsid w:val="002E10FD"/>
    <w:rsid w:val="002E11A0"/>
    <w:rsid w:val="002E11A2"/>
    <w:rsid w:val="002E1AED"/>
    <w:rsid w:val="002E1C58"/>
    <w:rsid w:val="002E1CE1"/>
    <w:rsid w:val="002E1DC1"/>
    <w:rsid w:val="002E21E5"/>
    <w:rsid w:val="002E22B5"/>
    <w:rsid w:val="002E265E"/>
    <w:rsid w:val="002E282E"/>
    <w:rsid w:val="002E28BA"/>
    <w:rsid w:val="002E2B27"/>
    <w:rsid w:val="002E2CE0"/>
    <w:rsid w:val="002E2D58"/>
    <w:rsid w:val="002E31C1"/>
    <w:rsid w:val="002E3496"/>
    <w:rsid w:val="002E38BA"/>
    <w:rsid w:val="002E3A97"/>
    <w:rsid w:val="002E3ABA"/>
    <w:rsid w:val="002E3B44"/>
    <w:rsid w:val="002E3DA0"/>
    <w:rsid w:val="002E3F7F"/>
    <w:rsid w:val="002E40F8"/>
    <w:rsid w:val="002E4106"/>
    <w:rsid w:val="002E42CB"/>
    <w:rsid w:val="002E448D"/>
    <w:rsid w:val="002E4558"/>
    <w:rsid w:val="002E46F5"/>
    <w:rsid w:val="002E49DC"/>
    <w:rsid w:val="002E4A1B"/>
    <w:rsid w:val="002E4C09"/>
    <w:rsid w:val="002E4C47"/>
    <w:rsid w:val="002E4D46"/>
    <w:rsid w:val="002E53D1"/>
    <w:rsid w:val="002E5622"/>
    <w:rsid w:val="002E5643"/>
    <w:rsid w:val="002E5F59"/>
    <w:rsid w:val="002E6A7A"/>
    <w:rsid w:val="002E6E76"/>
    <w:rsid w:val="002E6FA6"/>
    <w:rsid w:val="002E701B"/>
    <w:rsid w:val="002E7107"/>
    <w:rsid w:val="002E71C6"/>
    <w:rsid w:val="002E742D"/>
    <w:rsid w:val="002E798C"/>
    <w:rsid w:val="002E7BEE"/>
    <w:rsid w:val="002F0184"/>
    <w:rsid w:val="002F03B5"/>
    <w:rsid w:val="002F043C"/>
    <w:rsid w:val="002F0873"/>
    <w:rsid w:val="002F0D76"/>
    <w:rsid w:val="002F0DE1"/>
    <w:rsid w:val="002F0E95"/>
    <w:rsid w:val="002F1450"/>
    <w:rsid w:val="002F1556"/>
    <w:rsid w:val="002F1AB7"/>
    <w:rsid w:val="002F2214"/>
    <w:rsid w:val="002F223F"/>
    <w:rsid w:val="002F233A"/>
    <w:rsid w:val="002F2ABE"/>
    <w:rsid w:val="002F339B"/>
    <w:rsid w:val="002F3C12"/>
    <w:rsid w:val="002F3D3B"/>
    <w:rsid w:val="002F4DE9"/>
    <w:rsid w:val="002F5071"/>
    <w:rsid w:val="002F52B7"/>
    <w:rsid w:val="002F5527"/>
    <w:rsid w:val="002F56CB"/>
    <w:rsid w:val="002F5C44"/>
    <w:rsid w:val="002F5C66"/>
    <w:rsid w:val="002F5FEA"/>
    <w:rsid w:val="002F63DF"/>
    <w:rsid w:val="002F6601"/>
    <w:rsid w:val="002F6646"/>
    <w:rsid w:val="002F66B2"/>
    <w:rsid w:val="002F6D21"/>
    <w:rsid w:val="002F70DF"/>
    <w:rsid w:val="002F72DC"/>
    <w:rsid w:val="002F7453"/>
    <w:rsid w:val="002F7999"/>
    <w:rsid w:val="002F7BEA"/>
    <w:rsid w:val="003002E2"/>
    <w:rsid w:val="003002F0"/>
    <w:rsid w:val="003007FA"/>
    <w:rsid w:val="00300BF5"/>
    <w:rsid w:val="00300FF4"/>
    <w:rsid w:val="003015BB"/>
    <w:rsid w:val="0030181A"/>
    <w:rsid w:val="00301A94"/>
    <w:rsid w:val="00301CD8"/>
    <w:rsid w:val="00301D7C"/>
    <w:rsid w:val="003022AE"/>
    <w:rsid w:val="00302815"/>
    <w:rsid w:val="00302BBF"/>
    <w:rsid w:val="00302CAA"/>
    <w:rsid w:val="003032D5"/>
    <w:rsid w:val="00303341"/>
    <w:rsid w:val="00304274"/>
    <w:rsid w:val="003047AD"/>
    <w:rsid w:val="00304D20"/>
    <w:rsid w:val="00304F3E"/>
    <w:rsid w:val="00305479"/>
    <w:rsid w:val="00305B25"/>
    <w:rsid w:val="00305B76"/>
    <w:rsid w:val="00305BAB"/>
    <w:rsid w:val="00305D77"/>
    <w:rsid w:val="00305F71"/>
    <w:rsid w:val="003062A2"/>
    <w:rsid w:val="00306403"/>
    <w:rsid w:val="00306834"/>
    <w:rsid w:val="00306BB9"/>
    <w:rsid w:val="0030710F"/>
    <w:rsid w:val="003071F6"/>
    <w:rsid w:val="0030756E"/>
    <w:rsid w:val="00307B64"/>
    <w:rsid w:val="00307C97"/>
    <w:rsid w:val="00307FCA"/>
    <w:rsid w:val="00310761"/>
    <w:rsid w:val="00310BCF"/>
    <w:rsid w:val="00310EF4"/>
    <w:rsid w:val="0031199F"/>
    <w:rsid w:val="00312A43"/>
    <w:rsid w:val="00313424"/>
    <w:rsid w:val="003134BB"/>
    <w:rsid w:val="0031371D"/>
    <w:rsid w:val="0031373B"/>
    <w:rsid w:val="00313876"/>
    <w:rsid w:val="0031395F"/>
    <w:rsid w:val="00313D99"/>
    <w:rsid w:val="00313E9E"/>
    <w:rsid w:val="00313F16"/>
    <w:rsid w:val="0031411D"/>
    <w:rsid w:val="0031426C"/>
    <w:rsid w:val="003143EF"/>
    <w:rsid w:val="003144A1"/>
    <w:rsid w:val="003144C1"/>
    <w:rsid w:val="00314863"/>
    <w:rsid w:val="00314DC1"/>
    <w:rsid w:val="003155CB"/>
    <w:rsid w:val="00315949"/>
    <w:rsid w:val="0031596B"/>
    <w:rsid w:val="00315D74"/>
    <w:rsid w:val="003160B2"/>
    <w:rsid w:val="003162CF"/>
    <w:rsid w:val="00316557"/>
    <w:rsid w:val="003168FC"/>
    <w:rsid w:val="00316908"/>
    <w:rsid w:val="003177A9"/>
    <w:rsid w:val="003177BB"/>
    <w:rsid w:val="00317B1B"/>
    <w:rsid w:val="00317E4C"/>
    <w:rsid w:val="003201CC"/>
    <w:rsid w:val="00320320"/>
    <w:rsid w:val="00320350"/>
    <w:rsid w:val="003203F6"/>
    <w:rsid w:val="0032043F"/>
    <w:rsid w:val="00320C3C"/>
    <w:rsid w:val="00321213"/>
    <w:rsid w:val="003212C1"/>
    <w:rsid w:val="00321864"/>
    <w:rsid w:val="003219BC"/>
    <w:rsid w:val="00321ACD"/>
    <w:rsid w:val="00321EBD"/>
    <w:rsid w:val="00321F9F"/>
    <w:rsid w:val="0032223B"/>
    <w:rsid w:val="0032229D"/>
    <w:rsid w:val="00322300"/>
    <w:rsid w:val="00323695"/>
    <w:rsid w:val="00323710"/>
    <w:rsid w:val="003237B5"/>
    <w:rsid w:val="00323A08"/>
    <w:rsid w:val="00323F25"/>
    <w:rsid w:val="00324383"/>
    <w:rsid w:val="00324401"/>
    <w:rsid w:val="003246A3"/>
    <w:rsid w:val="00324BC7"/>
    <w:rsid w:val="00324D82"/>
    <w:rsid w:val="00325C9C"/>
    <w:rsid w:val="00325D19"/>
    <w:rsid w:val="0032610D"/>
    <w:rsid w:val="00326284"/>
    <w:rsid w:val="003262D5"/>
    <w:rsid w:val="00326616"/>
    <w:rsid w:val="00326B14"/>
    <w:rsid w:val="00326E8D"/>
    <w:rsid w:val="00326EBA"/>
    <w:rsid w:val="00327081"/>
    <w:rsid w:val="0032722C"/>
    <w:rsid w:val="003274FC"/>
    <w:rsid w:val="00327999"/>
    <w:rsid w:val="00327AC1"/>
    <w:rsid w:val="00327C6B"/>
    <w:rsid w:val="003302D8"/>
    <w:rsid w:val="003303AF"/>
    <w:rsid w:val="003306A9"/>
    <w:rsid w:val="00330830"/>
    <w:rsid w:val="00330894"/>
    <w:rsid w:val="00330BBE"/>
    <w:rsid w:val="00330C68"/>
    <w:rsid w:val="00331076"/>
    <w:rsid w:val="00331420"/>
    <w:rsid w:val="003317EA"/>
    <w:rsid w:val="00331DF6"/>
    <w:rsid w:val="00332347"/>
    <w:rsid w:val="00332569"/>
    <w:rsid w:val="003327AD"/>
    <w:rsid w:val="00332DC9"/>
    <w:rsid w:val="003337FE"/>
    <w:rsid w:val="00333AD9"/>
    <w:rsid w:val="00333E7C"/>
    <w:rsid w:val="00333F31"/>
    <w:rsid w:val="00334151"/>
    <w:rsid w:val="0033491C"/>
    <w:rsid w:val="00334CEB"/>
    <w:rsid w:val="00334DA1"/>
    <w:rsid w:val="00335095"/>
    <w:rsid w:val="003365E5"/>
    <w:rsid w:val="003377FA"/>
    <w:rsid w:val="00337BB4"/>
    <w:rsid w:val="00337BF0"/>
    <w:rsid w:val="00340250"/>
    <w:rsid w:val="003402B5"/>
    <w:rsid w:val="003409A1"/>
    <w:rsid w:val="00340A36"/>
    <w:rsid w:val="00340D83"/>
    <w:rsid w:val="0034112C"/>
    <w:rsid w:val="003419A1"/>
    <w:rsid w:val="00341BAF"/>
    <w:rsid w:val="00341C34"/>
    <w:rsid w:val="003422F3"/>
    <w:rsid w:val="003428CD"/>
    <w:rsid w:val="00342DE1"/>
    <w:rsid w:val="00342F46"/>
    <w:rsid w:val="00343356"/>
    <w:rsid w:val="003434EF"/>
    <w:rsid w:val="00343792"/>
    <w:rsid w:val="003439E5"/>
    <w:rsid w:val="0034408F"/>
    <w:rsid w:val="00344DB6"/>
    <w:rsid w:val="003452AF"/>
    <w:rsid w:val="00345BC0"/>
    <w:rsid w:val="00345BE3"/>
    <w:rsid w:val="00345C79"/>
    <w:rsid w:val="00345E01"/>
    <w:rsid w:val="00346045"/>
    <w:rsid w:val="00346234"/>
    <w:rsid w:val="003466CD"/>
    <w:rsid w:val="00346B6B"/>
    <w:rsid w:val="00346C59"/>
    <w:rsid w:val="003471F5"/>
    <w:rsid w:val="003473DC"/>
    <w:rsid w:val="00347C54"/>
    <w:rsid w:val="00347EC4"/>
    <w:rsid w:val="00350084"/>
    <w:rsid w:val="00350672"/>
    <w:rsid w:val="003509E9"/>
    <w:rsid w:val="00350A81"/>
    <w:rsid w:val="0035178F"/>
    <w:rsid w:val="0035219A"/>
    <w:rsid w:val="0035221C"/>
    <w:rsid w:val="003533EA"/>
    <w:rsid w:val="00353582"/>
    <w:rsid w:val="00353A04"/>
    <w:rsid w:val="00353D2E"/>
    <w:rsid w:val="00353F03"/>
    <w:rsid w:val="00354337"/>
    <w:rsid w:val="00354B80"/>
    <w:rsid w:val="00354DC1"/>
    <w:rsid w:val="0035529C"/>
    <w:rsid w:val="003552AD"/>
    <w:rsid w:val="0035575A"/>
    <w:rsid w:val="00355CA3"/>
    <w:rsid w:val="00356641"/>
    <w:rsid w:val="00356CB9"/>
    <w:rsid w:val="0035723B"/>
    <w:rsid w:val="00357763"/>
    <w:rsid w:val="00357DBA"/>
    <w:rsid w:val="00360625"/>
    <w:rsid w:val="00360A2D"/>
    <w:rsid w:val="00361378"/>
    <w:rsid w:val="0036176B"/>
    <w:rsid w:val="00361CE5"/>
    <w:rsid w:val="00361DAD"/>
    <w:rsid w:val="00361EAA"/>
    <w:rsid w:val="00361EB6"/>
    <w:rsid w:val="00361FD9"/>
    <w:rsid w:val="00362648"/>
    <w:rsid w:val="00363799"/>
    <w:rsid w:val="00363937"/>
    <w:rsid w:val="00363B93"/>
    <w:rsid w:val="00364160"/>
    <w:rsid w:val="00364481"/>
    <w:rsid w:val="00365161"/>
    <w:rsid w:val="00365401"/>
    <w:rsid w:val="00365689"/>
    <w:rsid w:val="003656BD"/>
    <w:rsid w:val="0036580D"/>
    <w:rsid w:val="00365A9A"/>
    <w:rsid w:val="00365DB9"/>
    <w:rsid w:val="00365EF9"/>
    <w:rsid w:val="00366209"/>
    <w:rsid w:val="00366213"/>
    <w:rsid w:val="00366497"/>
    <w:rsid w:val="0036676C"/>
    <w:rsid w:val="00366E6B"/>
    <w:rsid w:val="00366F8B"/>
    <w:rsid w:val="00367301"/>
    <w:rsid w:val="00367483"/>
    <w:rsid w:val="003677E0"/>
    <w:rsid w:val="0036788A"/>
    <w:rsid w:val="003679F1"/>
    <w:rsid w:val="00367BF5"/>
    <w:rsid w:val="00367C62"/>
    <w:rsid w:val="00367D0A"/>
    <w:rsid w:val="00370244"/>
    <w:rsid w:val="003706AB"/>
    <w:rsid w:val="003707DA"/>
    <w:rsid w:val="00370BAF"/>
    <w:rsid w:val="00371035"/>
    <w:rsid w:val="003713A0"/>
    <w:rsid w:val="0037149B"/>
    <w:rsid w:val="00371529"/>
    <w:rsid w:val="00371530"/>
    <w:rsid w:val="00371C1D"/>
    <w:rsid w:val="00371DF6"/>
    <w:rsid w:val="00371E1B"/>
    <w:rsid w:val="00371EB0"/>
    <w:rsid w:val="00371F80"/>
    <w:rsid w:val="00372574"/>
    <w:rsid w:val="003729EF"/>
    <w:rsid w:val="00373426"/>
    <w:rsid w:val="003738E6"/>
    <w:rsid w:val="00373966"/>
    <w:rsid w:val="00373985"/>
    <w:rsid w:val="003744E0"/>
    <w:rsid w:val="0037465D"/>
    <w:rsid w:val="00374875"/>
    <w:rsid w:val="00374D6C"/>
    <w:rsid w:val="0037524D"/>
    <w:rsid w:val="00375326"/>
    <w:rsid w:val="0037545F"/>
    <w:rsid w:val="00375F8C"/>
    <w:rsid w:val="00375F9A"/>
    <w:rsid w:val="0037639F"/>
    <w:rsid w:val="0037694E"/>
    <w:rsid w:val="00376BFB"/>
    <w:rsid w:val="003770D4"/>
    <w:rsid w:val="00377153"/>
    <w:rsid w:val="00377334"/>
    <w:rsid w:val="0037759B"/>
    <w:rsid w:val="0037784F"/>
    <w:rsid w:val="003778D9"/>
    <w:rsid w:val="003778F7"/>
    <w:rsid w:val="00377AA7"/>
    <w:rsid w:val="00377BC9"/>
    <w:rsid w:val="00380063"/>
    <w:rsid w:val="00380325"/>
    <w:rsid w:val="00380480"/>
    <w:rsid w:val="0038082A"/>
    <w:rsid w:val="00380AB3"/>
    <w:rsid w:val="00380E72"/>
    <w:rsid w:val="00381035"/>
    <w:rsid w:val="00381475"/>
    <w:rsid w:val="00382242"/>
    <w:rsid w:val="003826E8"/>
    <w:rsid w:val="003828DB"/>
    <w:rsid w:val="00382BF1"/>
    <w:rsid w:val="00382D0B"/>
    <w:rsid w:val="00383341"/>
    <w:rsid w:val="0038356E"/>
    <w:rsid w:val="0038393F"/>
    <w:rsid w:val="00383AFC"/>
    <w:rsid w:val="00383D84"/>
    <w:rsid w:val="00383DEE"/>
    <w:rsid w:val="0038462A"/>
    <w:rsid w:val="0038470A"/>
    <w:rsid w:val="00384E47"/>
    <w:rsid w:val="00384FAE"/>
    <w:rsid w:val="00384FE6"/>
    <w:rsid w:val="00385086"/>
    <w:rsid w:val="0038527D"/>
    <w:rsid w:val="0038536F"/>
    <w:rsid w:val="003857FD"/>
    <w:rsid w:val="00385C35"/>
    <w:rsid w:val="00385D41"/>
    <w:rsid w:val="00385E7B"/>
    <w:rsid w:val="003860F2"/>
    <w:rsid w:val="003861EE"/>
    <w:rsid w:val="00386C58"/>
    <w:rsid w:val="00387267"/>
    <w:rsid w:val="003879E7"/>
    <w:rsid w:val="00387A61"/>
    <w:rsid w:val="00387C35"/>
    <w:rsid w:val="00387EC5"/>
    <w:rsid w:val="003905C4"/>
    <w:rsid w:val="00390A08"/>
    <w:rsid w:val="00391914"/>
    <w:rsid w:val="003919A3"/>
    <w:rsid w:val="00391CB8"/>
    <w:rsid w:val="00392415"/>
    <w:rsid w:val="0039249A"/>
    <w:rsid w:val="00392779"/>
    <w:rsid w:val="00392A4D"/>
    <w:rsid w:val="00392DB4"/>
    <w:rsid w:val="003930E4"/>
    <w:rsid w:val="00393140"/>
    <w:rsid w:val="00393512"/>
    <w:rsid w:val="003935C8"/>
    <w:rsid w:val="003945D6"/>
    <w:rsid w:val="00394BC8"/>
    <w:rsid w:val="00394BCB"/>
    <w:rsid w:val="0039553E"/>
    <w:rsid w:val="00395615"/>
    <w:rsid w:val="00395E85"/>
    <w:rsid w:val="0039602B"/>
    <w:rsid w:val="00396247"/>
    <w:rsid w:val="003963F6"/>
    <w:rsid w:val="00396465"/>
    <w:rsid w:val="0039660D"/>
    <w:rsid w:val="0039690B"/>
    <w:rsid w:val="00396E7F"/>
    <w:rsid w:val="0039736A"/>
    <w:rsid w:val="00397777"/>
    <w:rsid w:val="0039777D"/>
    <w:rsid w:val="003979B8"/>
    <w:rsid w:val="00397DA1"/>
    <w:rsid w:val="00397E41"/>
    <w:rsid w:val="003A001F"/>
    <w:rsid w:val="003A045C"/>
    <w:rsid w:val="003A04F5"/>
    <w:rsid w:val="003A0651"/>
    <w:rsid w:val="003A0AD2"/>
    <w:rsid w:val="003A0C66"/>
    <w:rsid w:val="003A0C8A"/>
    <w:rsid w:val="003A1010"/>
    <w:rsid w:val="003A1B24"/>
    <w:rsid w:val="003A1D87"/>
    <w:rsid w:val="003A2401"/>
    <w:rsid w:val="003A2BD0"/>
    <w:rsid w:val="003A3173"/>
    <w:rsid w:val="003A393A"/>
    <w:rsid w:val="003A3997"/>
    <w:rsid w:val="003A3C88"/>
    <w:rsid w:val="003A3EFA"/>
    <w:rsid w:val="003A42D4"/>
    <w:rsid w:val="003A4BAA"/>
    <w:rsid w:val="003A4DF0"/>
    <w:rsid w:val="003A502F"/>
    <w:rsid w:val="003A50B4"/>
    <w:rsid w:val="003A5238"/>
    <w:rsid w:val="003A5850"/>
    <w:rsid w:val="003A6372"/>
    <w:rsid w:val="003A6E87"/>
    <w:rsid w:val="003A6FBE"/>
    <w:rsid w:val="003A70C9"/>
    <w:rsid w:val="003A711F"/>
    <w:rsid w:val="003A7274"/>
    <w:rsid w:val="003A7354"/>
    <w:rsid w:val="003A78CF"/>
    <w:rsid w:val="003A79F6"/>
    <w:rsid w:val="003A7AB8"/>
    <w:rsid w:val="003A7C4F"/>
    <w:rsid w:val="003A7CC9"/>
    <w:rsid w:val="003B02A4"/>
    <w:rsid w:val="003B0504"/>
    <w:rsid w:val="003B07EB"/>
    <w:rsid w:val="003B12B9"/>
    <w:rsid w:val="003B1332"/>
    <w:rsid w:val="003B1611"/>
    <w:rsid w:val="003B19D4"/>
    <w:rsid w:val="003B1F2E"/>
    <w:rsid w:val="003B2028"/>
    <w:rsid w:val="003B2A4B"/>
    <w:rsid w:val="003B2C86"/>
    <w:rsid w:val="003B2C88"/>
    <w:rsid w:val="003B2D31"/>
    <w:rsid w:val="003B2EA6"/>
    <w:rsid w:val="003B2EF8"/>
    <w:rsid w:val="003B3739"/>
    <w:rsid w:val="003B39A9"/>
    <w:rsid w:val="003B3A98"/>
    <w:rsid w:val="003B3EE4"/>
    <w:rsid w:val="003B4388"/>
    <w:rsid w:val="003B4D9F"/>
    <w:rsid w:val="003B4E28"/>
    <w:rsid w:val="003B4F17"/>
    <w:rsid w:val="003B5273"/>
    <w:rsid w:val="003B5609"/>
    <w:rsid w:val="003B567B"/>
    <w:rsid w:val="003B6BF1"/>
    <w:rsid w:val="003B7028"/>
    <w:rsid w:val="003B72A3"/>
    <w:rsid w:val="003B74F7"/>
    <w:rsid w:val="003B79C4"/>
    <w:rsid w:val="003C0441"/>
    <w:rsid w:val="003C08D6"/>
    <w:rsid w:val="003C12B1"/>
    <w:rsid w:val="003C1938"/>
    <w:rsid w:val="003C1A4D"/>
    <w:rsid w:val="003C1C34"/>
    <w:rsid w:val="003C1D02"/>
    <w:rsid w:val="003C1E5D"/>
    <w:rsid w:val="003C1F3C"/>
    <w:rsid w:val="003C26AC"/>
    <w:rsid w:val="003C2FD9"/>
    <w:rsid w:val="003C3056"/>
    <w:rsid w:val="003C337C"/>
    <w:rsid w:val="003C34D9"/>
    <w:rsid w:val="003C3A1E"/>
    <w:rsid w:val="003C3B81"/>
    <w:rsid w:val="003C3E4A"/>
    <w:rsid w:val="003C3EBB"/>
    <w:rsid w:val="003C4576"/>
    <w:rsid w:val="003C45F0"/>
    <w:rsid w:val="003C4851"/>
    <w:rsid w:val="003C4951"/>
    <w:rsid w:val="003C4D76"/>
    <w:rsid w:val="003C4E13"/>
    <w:rsid w:val="003C4F2E"/>
    <w:rsid w:val="003C517E"/>
    <w:rsid w:val="003C5410"/>
    <w:rsid w:val="003C56F7"/>
    <w:rsid w:val="003C5A06"/>
    <w:rsid w:val="003C5C0A"/>
    <w:rsid w:val="003C64B0"/>
    <w:rsid w:val="003C6708"/>
    <w:rsid w:val="003C6E48"/>
    <w:rsid w:val="003C6EC6"/>
    <w:rsid w:val="003C74BE"/>
    <w:rsid w:val="003D003E"/>
    <w:rsid w:val="003D0250"/>
    <w:rsid w:val="003D09DC"/>
    <w:rsid w:val="003D0D46"/>
    <w:rsid w:val="003D14F5"/>
    <w:rsid w:val="003D1EE6"/>
    <w:rsid w:val="003D24A4"/>
    <w:rsid w:val="003D2755"/>
    <w:rsid w:val="003D2D45"/>
    <w:rsid w:val="003D2EB0"/>
    <w:rsid w:val="003D2FFC"/>
    <w:rsid w:val="003D3074"/>
    <w:rsid w:val="003D3199"/>
    <w:rsid w:val="003D343C"/>
    <w:rsid w:val="003D3447"/>
    <w:rsid w:val="003D3A71"/>
    <w:rsid w:val="003D3DF1"/>
    <w:rsid w:val="003D3F25"/>
    <w:rsid w:val="003D423E"/>
    <w:rsid w:val="003D4472"/>
    <w:rsid w:val="003D453D"/>
    <w:rsid w:val="003D46DC"/>
    <w:rsid w:val="003D4BFE"/>
    <w:rsid w:val="003D4DF5"/>
    <w:rsid w:val="003D4E16"/>
    <w:rsid w:val="003D51C8"/>
    <w:rsid w:val="003D51DD"/>
    <w:rsid w:val="003D529D"/>
    <w:rsid w:val="003D573F"/>
    <w:rsid w:val="003D57C0"/>
    <w:rsid w:val="003D59EB"/>
    <w:rsid w:val="003D5BA7"/>
    <w:rsid w:val="003D5F13"/>
    <w:rsid w:val="003D60C2"/>
    <w:rsid w:val="003D6188"/>
    <w:rsid w:val="003D61F1"/>
    <w:rsid w:val="003D6B7D"/>
    <w:rsid w:val="003D6BC8"/>
    <w:rsid w:val="003D6F32"/>
    <w:rsid w:val="003D6FE8"/>
    <w:rsid w:val="003D71EF"/>
    <w:rsid w:val="003D72FE"/>
    <w:rsid w:val="003D7BFD"/>
    <w:rsid w:val="003E0682"/>
    <w:rsid w:val="003E075C"/>
    <w:rsid w:val="003E0BFF"/>
    <w:rsid w:val="003E117D"/>
    <w:rsid w:val="003E1338"/>
    <w:rsid w:val="003E156C"/>
    <w:rsid w:val="003E16F7"/>
    <w:rsid w:val="003E1BA2"/>
    <w:rsid w:val="003E2065"/>
    <w:rsid w:val="003E2200"/>
    <w:rsid w:val="003E26FB"/>
    <w:rsid w:val="003E2A93"/>
    <w:rsid w:val="003E2CF6"/>
    <w:rsid w:val="003E32DA"/>
    <w:rsid w:val="003E34F6"/>
    <w:rsid w:val="003E37E2"/>
    <w:rsid w:val="003E38B4"/>
    <w:rsid w:val="003E3A6E"/>
    <w:rsid w:val="003E3BE9"/>
    <w:rsid w:val="003E3C9C"/>
    <w:rsid w:val="003E3CC1"/>
    <w:rsid w:val="003E3D6B"/>
    <w:rsid w:val="003E3DCD"/>
    <w:rsid w:val="003E444B"/>
    <w:rsid w:val="003E45CA"/>
    <w:rsid w:val="003E4A2D"/>
    <w:rsid w:val="003E4AAB"/>
    <w:rsid w:val="003E52AF"/>
    <w:rsid w:val="003E54AD"/>
    <w:rsid w:val="003E5514"/>
    <w:rsid w:val="003E59FD"/>
    <w:rsid w:val="003E6036"/>
    <w:rsid w:val="003E61DB"/>
    <w:rsid w:val="003E62B4"/>
    <w:rsid w:val="003E65F7"/>
    <w:rsid w:val="003E6722"/>
    <w:rsid w:val="003E68E2"/>
    <w:rsid w:val="003E6988"/>
    <w:rsid w:val="003E6A16"/>
    <w:rsid w:val="003E6DA5"/>
    <w:rsid w:val="003E6FC9"/>
    <w:rsid w:val="003E7376"/>
    <w:rsid w:val="003E75A6"/>
    <w:rsid w:val="003E774F"/>
    <w:rsid w:val="003E7C4B"/>
    <w:rsid w:val="003F0152"/>
    <w:rsid w:val="003F01DF"/>
    <w:rsid w:val="003F0235"/>
    <w:rsid w:val="003F0B5A"/>
    <w:rsid w:val="003F0F11"/>
    <w:rsid w:val="003F0F49"/>
    <w:rsid w:val="003F1590"/>
    <w:rsid w:val="003F1674"/>
    <w:rsid w:val="003F1A39"/>
    <w:rsid w:val="003F233B"/>
    <w:rsid w:val="003F240F"/>
    <w:rsid w:val="003F2430"/>
    <w:rsid w:val="003F25C6"/>
    <w:rsid w:val="003F2BE2"/>
    <w:rsid w:val="003F31AB"/>
    <w:rsid w:val="003F3963"/>
    <w:rsid w:val="003F4234"/>
    <w:rsid w:val="003F438C"/>
    <w:rsid w:val="003F5312"/>
    <w:rsid w:val="003F5653"/>
    <w:rsid w:val="003F572A"/>
    <w:rsid w:val="003F57FF"/>
    <w:rsid w:val="003F5B07"/>
    <w:rsid w:val="003F5C26"/>
    <w:rsid w:val="003F6323"/>
    <w:rsid w:val="003F63EF"/>
    <w:rsid w:val="003F68FD"/>
    <w:rsid w:val="003F7779"/>
    <w:rsid w:val="003F7DB5"/>
    <w:rsid w:val="0040041B"/>
    <w:rsid w:val="004007CE"/>
    <w:rsid w:val="00400832"/>
    <w:rsid w:val="004009FF"/>
    <w:rsid w:val="00400ADB"/>
    <w:rsid w:val="00400D3A"/>
    <w:rsid w:val="00400FBD"/>
    <w:rsid w:val="004010FE"/>
    <w:rsid w:val="00401118"/>
    <w:rsid w:val="004017DD"/>
    <w:rsid w:val="00401F90"/>
    <w:rsid w:val="00402185"/>
    <w:rsid w:val="00402BC5"/>
    <w:rsid w:val="00403105"/>
    <w:rsid w:val="004031EF"/>
    <w:rsid w:val="0040332E"/>
    <w:rsid w:val="00403ACE"/>
    <w:rsid w:val="00403B8A"/>
    <w:rsid w:val="00403C1D"/>
    <w:rsid w:val="00403D7B"/>
    <w:rsid w:val="0040400F"/>
    <w:rsid w:val="00404734"/>
    <w:rsid w:val="004048AD"/>
    <w:rsid w:val="00404A71"/>
    <w:rsid w:val="00404BFC"/>
    <w:rsid w:val="0040522A"/>
    <w:rsid w:val="00405512"/>
    <w:rsid w:val="00405541"/>
    <w:rsid w:val="00405AAC"/>
    <w:rsid w:val="00405B75"/>
    <w:rsid w:val="00405D03"/>
    <w:rsid w:val="00405E6E"/>
    <w:rsid w:val="00406716"/>
    <w:rsid w:val="00406C95"/>
    <w:rsid w:val="00406E71"/>
    <w:rsid w:val="0040727A"/>
    <w:rsid w:val="00407941"/>
    <w:rsid w:val="0040E554"/>
    <w:rsid w:val="004100E3"/>
    <w:rsid w:val="004109D7"/>
    <w:rsid w:val="0041106C"/>
    <w:rsid w:val="0041133E"/>
    <w:rsid w:val="00411616"/>
    <w:rsid w:val="00411ADA"/>
    <w:rsid w:val="00411FFC"/>
    <w:rsid w:val="00412160"/>
    <w:rsid w:val="004126D3"/>
    <w:rsid w:val="00412F0C"/>
    <w:rsid w:val="004130F7"/>
    <w:rsid w:val="004131D8"/>
    <w:rsid w:val="004135CE"/>
    <w:rsid w:val="004136AF"/>
    <w:rsid w:val="004137C9"/>
    <w:rsid w:val="00413EE2"/>
    <w:rsid w:val="00413F49"/>
    <w:rsid w:val="00414B26"/>
    <w:rsid w:val="00414BA4"/>
    <w:rsid w:val="00414D22"/>
    <w:rsid w:val="00414DF4"/>
    <w:rsid w:val="00414E48"/>
    <w:rsid w:val="00415245"/>
    <w:rsid w:val="004152C1"/>
    <w:rsid w:val="0041550C"/>
    <w:rsid w:val="004157AE"/>
    <w:rsid w:val="00415988"/>
    <w:rsid w:val="00415B61"/>
    <w:rsid w:val="0041602D"/>
    <w:rsid w:val="004163FD"/>
    <w:rsid w:val="00416D7B"/>
    <w:rsid w:val="004170F2"/>
    <w:rsid w:val="004172F9"/>
    <w:rsid w:val="00417767"/>
    <w:rsid w:val="00417AA4"/>
    <w:rsid w:val="00417F2F"/>
    <w:rsid w:val="0042033E"/>
    <w:rsid w:val="004207A1"/>
    <w:rsid w:val="00420B26"/>
    <w:rsid w:val="0042126A"/>
    <w:rsid w:val="0042207D"/>
    <w:rsid w:val="0042224B"/>
    <w:rsid w:val="0042224F"/>
    <w:rsid w:val="00422488"/>
    <w:rsid w:val="00422823"/>
    <w:rsid w:val="00422AAE"/>
    <w:rsid w:val="00422B2A"/>
    <w:rsid w:val="00422F1E"/>
    <w:rsid w:val="004232F1"/>
    <w:rsid w:val="004236A9"/>
    <w:rsid w:val="00423B2D"/>
    <w:rsid w:val="00423C34"/>
    <w:rsid w:val="00425322"/>
    <w:rsid w:val="00425342"/>
    <w:rsid w:val="00425549"/>
    <w:rsid w:val="004259EE"/>
    <w:rsid w:val="00425D84"/>
    <w:rsid w:val="00425D92"/>
    <w:rsid w:val="00426547"/>
    <w:rsid w:val="004268CB"/>
    <w:rsid w:val="00426A68"/>
    <w:rsid w:val="00426AC3"/>
    <w:rsid w:val="00426B33"/>
    <w:rsid w:val="00426F19"/>
    <w:rsid w:val="00427363"/>
    <w:rsid w:val="00427586"/>
    <w:rsid w:val="004278EA"/>
    <w:rsid w:val="00427A69"/>
    <w:rsid w:val="004302C1"/>
    <w:rsid w:val="00431066"/>
    <w:rsid w:val="00431A4E"/>
    <w:rsid w:val="00431F8A"/>
    <w:rsid w:val="004324C0"/>
    <w:rsid w:val="00432617"/>
    <w:rsid w:val="004333D4"/>
    <w:rsid w:val="00433904"/>
    <w:rsid w:val="00433B2F"/>
    <w:rsid w:val="00433D84"/>
    <w:rsid w:val="0043411C"/>
    <w:rsid w:val="00434595"/>
    <w:rsid w:val="0043464E"/>
    <w:rsid w:val="00434A1B"/>
    <w:rsid w:val="004354B2"/>
    <w:rsid w:val="004356BE"/>
    <w:rsid w:val="00435941"/>
    <w:rsid w:val="00435AA4"/>
    <w:rsid w:val="00435D2F"/>
    <w:rsid w:val="00436395"/>
    <w:rsid w:val="00436848"/>
    <w:rsid w:val="00436D0D"/>
    <w:rsid w:val="00437331"/>
    <w:rsid w:val="004378BD"/>
    <w:rsid w:val="00437BB6"/>
    <w:rsid w:val="00440075"/>
    <w:rsid w:val="00440817"/>
    <w:rsid w:val="00440A1F"/>
    <w:rsid w:val="00440BC2"/>
    <w:rsid w:val="00440BD5"/>
    <w:rsid w:val="00440D3A"/>
    <w:rsid w:val="00440EDB"/>
    <w:rsid w:val="00441726"/>
    <w:rsid w:val="00441798"/>
    <w:rsid w:val="00441870"/>
    <w:rsid w:val="00442023"/>
    <w:rsid w:val="00442191"/>
    <w:rsid w:val="0044238B"/>
    <w:rsid w:val="00442749"/>
    <w:rsid w:val="00443159"/>
    <w:rsid w:val="0044325F"/>
    <w:rsid w:val="004433B4"/>
    <w:rsid w:val="00443483"/>
    <w:rsid w:val="00443B77"/>
    <w:rsid w:val="00443BA2"/>
    <w:rsid w:val="00443CFB"/>
    <w:rsid w:val="00444B12"/>
    <w:rsid w:val="00444C99"/>
    <w:rsid w:val="0044501F"/>
    <w:rsid w:val="00445362"/>
    <w:rsid w:val="00445A37"/>
    <w:rsid w:val="00445C11"/>
    <w:rsid w:val="0044620C"/>
    <w:rsid w:val="0044648B"/>
    <w:rsid w:val="00446710"/>
    <w:rsid w:val="00446AAB"/>
    <w:rsid w:val="00446F52"/>
    <w:rsid w:val="0044717D"/>
    <w:rsid w:val="004472FB"/>
    <w:rsid w:val="0044739D"/>
    <w:rsid w:val="00447458"/>
    <w:rsid w:val="00447E50"/>
    <w:rsid w:val="00447E98"/>
    <w:rsid w:val="00447FB7"/>
    <w:rsid w:val="00450397"/>
    <w:rsid w:val="00450674"/>
    <w:rsid w:val="00450C40"/>
    <w:rsid w:val="00450CB8"/>
    <w:rsid w:val="00451775"/>
    <w:rsid w:val="00451BCD"/>
    <w:rsid w:val="00451EB8"/>
    <w:rsid w:val="0045224F"/>
    <w:rsid w:val="00452C19"/>
    <w:rsid w:val="00452F3A"/>
    <w:rsid w:val="004530B6"/>
    <w:rsid w:val="004531B1"/>
    <w:rsid w:val="0045350F"/>
    <w:rsid w:val="0045351A"/>
    <w:rsid w:val="00453A3E"/>
    <w:rsid w:val="00453AB8"/>
    <w:rsid w:val="004548CE"/>
    <w:rsid w:val="00454A25"/>
    <w:rsid w:val="00454B3B"/>
    <w:rsid w:val="00454C46"/>
    <w:rsid w:val="00454E2A"/>
    <w:rsid w:val="004551E0"/>
    <w:rsid w:val="00455F1A"/>
    <w:rsid w:val="00455F68"/>
    <w:rsid w:val="00456089"/>
    <w:rsid w:val="00456484"/>
    <w:rsid w:val="004569E6"/>
    <w:rsid w:val="004576F4"/>
    <w:rsid w:val="0045780D"/>
    <w:rsid w:val="00457EC4"/>
    <w:rsid w:val="00457F78"/>
    <w:rsid w:val="00457F9B"/>
    <w:rsid w:val="004604EC"/>
    <w:rsid w:val="004607FD"/>
    <w:rsid w:val="00460866"/>
    <w:rsid w:val="00460E89"/>
    <w:rsid w:val="00461452"/>
    <w:rsid w:val="00461732"/>
    <w:rsid w:val="0046175E"/>
    <w:rsid w:val="004617C5"/>
    <w:rsid w:val="00461A81"/>
    <w:rsid w:val="00461AE0"/>
    <w:rsid w:val="00461D20"/>
    <w:rsid w:val="004624A9"/>
    <w:rsid w:val="004625D1"/>
    <w:rsid w:val="00462F37"/>
    <w:rsid w:val="00463136"/>
    <w:rsid w:val="004631ED"/>
    <w:rsid w:val="00463310"/>
    <w:rsid w:val="004634C3"/>
    <w:rsid w:val="00463731"/>
    <w:rsid w:val="0046377C"/>
    <w:rsid w:val="00463AB2"/>
    <w:rsid w:val="00463AE9"/>
    <w:rsid w:val="00463FC7"/>
    <w:rsid w:val="004642D6"/>
    <w:rsid w:val="00464633"/>
    <w:rsid w:val="00464650"/>
    <w:rsid w:val="00464D10"/>
    <w:rsid w:val="00465199"/>
    <w:rsid w:val="0046522E"/>
    <w:rsid w:val="00465825"/>
    <w:rsid w:val="00465F38"/>
    <w:rsid w:val="004665BB"/>
    <w:rsid w:val="00466885"/>
    <w:rsid w:val="00466B10"/>
    <w:rsid w:val="00466B7A"/>
    <w:rsid w:val="00466D53"/>
    <w:rsid w:val="0046727D"/>
    <w:rsid w:val="0047005B"/>
    <w:rsid w:val="004700D6"/>
    <w:rsid w:val="004704A8"/>
    <w:rsid w:val="00470A6B"/>
    <w:rsid w:val="00470CB4"/>
    <w:rsid w:val="00471B6B"/>
    <w:rsid w:val="00471FE5"/>
    <w:rsid w:val="0047261E"/>
    <w:rsid w:val="004726C1"/>
    <w:rsid w:val="00472C17"/>
    <w:rsid w:val="0047357C"/>
    <w:rsid w:val="004735A8"/>
    <w:rsid w:val="00473B2E"/>
    <w:rsid w:val="004740D4"/>
    <w:rsid w:val="00474118"/>
    <w:rsid w:val="0047452E"/>
    <w:rsid w:val="004748C8"/>
    <w:rsid w:val="00474A61"/>
    <w:rsid w:val="00474A6D"/>
    <w:rsid w:val="00474B83"/>
    <w:rsid w:val="00474E18"/>
    <w:rsid w:val="00474F5D"/>
    <w:rsid w:val="00475A8D"/>
    <w:rsid w:val="0047616C"/>
    <w:rsid w:val="00476F81"/>
    <w:rsid w:val="00477094"/>
    <w:rsid w:val="004771D5"/>
    <w:rsid w:val="00477488"/>
    <w:rsid w:val="0047773E"/>
    <w:rsid w:val="00477D49"/>
    <w:rsid w:val="004804DD"/>
    <w:rsid w:val="004807B1"/>
    <w:rsid w:val="00480DFB"/>
    <w:rsid w:val="004810C5"/>
    <w:rsid w:val="004812DF"/>
    <w:rsid w:val="004813A0"/>
    <w:rsid w:val="00481716"/>
    <w:rsid w:val="00481745"/>
    <w:rsid w:val="00481896"/>
    <w:rsid w:val="00481938"/>
    <w:rsid w:val="004822CC"/>
    <w:rsid w:val="0048232F"/>
    <w:rsid w:val="004825A9"/>
    <w:rsid w:val="00482781"/>
    <w:rsid w:val="0048340D"/>
    <w:rsid w:val="00483599"/>
    <w:rsid w:val="004837A3"/>
    <w:rsid w:val="004838E0"/>
    <w:rsid w:val="00483940"/>
    <w:rsid w:val="00483AD2"/>
    <w:rsid w:val="00483D39"/>
    <w:rsid w:val="00484656"/>
    <w:rsid w:val="0048496B"/>
    <w:rsid w:val="00484A2F"/>
    <w:rsid w:val="00484B20"/>
    <w:rsid w:val="00484D72"/>
    <w:rsid w:val="0048522C"/>
    <w:rsid w:val="00485318"/>
    <w:rsid w:val="004855B3"/>
    <w:rsid w:val="004859F5"/>
    <w:rsid w:val="00485A04"/>
    <w:rsid w:val="00485B14"/>
    <w:rsid w:val="00485DA4"/>
    <w:rsid w:val="00486070"/>
    <w:rsid w:val="004861F0"/>
    <w:rsid w:val="004867B8"/>
    <w:rsid w:val="00486B68"/>
    <w:rsid w:val="00487291"/>
    <w:rsid w:val="00487535"/>
    <w:rsid w:val="00487B88"/>
    <w:rsid w:val="00487F50"/>
    <w:rsid w:val="00487FF0"/>
    <w:rsid w:val="004902E2"/>
    <w:rsid w:val="004908AD"/>
    <w:rsid w:val="004908D1"/>
    <w:rsid w:val="00490A43"/>
    <w:rsid w:val="00490C98"/>
    <w:rsid w:val="00490D54"/>
    <w:rsid w:val="00490ED8"/>
    <w:rsid w:val="0049155D"/>
    <w:rsid w:val="0049190C"/>
    <w:rsid w:val="00491C14"/>
    <w:rsid w:val="00491C37"/>
    <w:rsid w:val="00491DF2"/>
    <w:rsid w:val="00491E23"/>
    <w:rsid w:val="00492183"/>
    <w:rsid w:val="00492255"/>
    <w:rsid w:val="0049225D"/>
    <w:rsid w:val="0049235D"/>
    <w:rsid w:val="00492AAC"/>
    <w:rsid w:val="00492B64"/>
    <w:rsid w:val="00492E29"/>
    <w:rsid w:val="00492E36"/>
    <w:rsid w:val="00492E57"/>
    <w:rsid w:val="004930C3"/>
    <w:rsid w:val="004930D5"/>
    <w:rsid w:val="004933B5"/>
    <w:rsid w:val="00493951"/>
    <w:rsid w:val="00493B95"/>
    <w:rsid w:val="00493D61"/>
    <w:rsid w:val="00494066"/>
    <w:rsid w:val="00495587"/>
    <w:rsid w:val="004955BE"/>
    <w:rsid w:val="004955C2"/>
    <w:rsid w:val="0049594E"/>
    <w:rsid w:val="00495B8A"/>
    <w:rsid w:val="004961EA"/>
    <w:rsid w:val="004965DA"/>
    <w:rsid w:val="00496863"/>
    <w:rsid w:val="00496A2B"/>
    <w:rsid w:val="00496B87"/>
    <w:rsid w:val="00496CF5"/>
    <w:rsid w:val="004970F8"/>
    <w:rsid w:val="0049739F"/>
    <w:rsid w:val="0049753B"/>
    <w:rsid w:val="004979F7"/>
    <w:rsid w:val="00497AFF"/>
    <w:rsid w:val="0049A388"/>
    <w:rsid w:val="004A0025"/>
    <w:rsid w:val="004A01AB"/>
    <w:rsid w:val="004A02AF"/>
    <w:rsid w:val="004A0499"/>
    <w:rsid w:val="004A05A6"/>
    <w:rsid w:val="004A0775"/>
    <w:rsid w:val="004A0805"/>
    <w:rsid w:val="004A0850"/>
    <w:rsid w:val="004A08D9"/>
    <w:rsid w:val="004A12E5"/>
    <w:rsid w:val="004A1472"/>
    <w:rsid w:val="004A156E"/>
    <w:rsid w:val="004A1B51"/>
    <w:rsid w:val="004A1BE9"/>
    <w:rsid w:val="004A1EEA"/>
    <w:rsid w:val="004A200C"/>
    <w:rsid w:val="004A275E"/>
    <w:rsid w:val="004A29E2"/>
    <w:rsid w:val="004A2D87"/>
    <w:rsid w:val="004A2E0F"/>
    <w:rsid w:val="004A2FA1"/>
    <w:rsid w:val="004A30AD"/>
    <w:rsid w:val="004A3565"/>
    <w:rsid w:val="004A383A"/>
    <w:rsid w:val="004A3AE5"/>
    <w:rsid w:val="004A431E"/>
    <w:rsid w:val="004A477F"/>
    <w:rsid w:val="004A4C64"/>
    <w:rsid w:val="004A4CEE"/>
    <w:rsid w:val="004A4D3F"/>
    <w:rsid w:val="004A5251"/>
    <w:rsid w:val="004A538D"/>
    <w:rsid w:val="004A5CBA"/>
    <w:rsid w:val="004A5DB8"/>
    <w:rsid w:val="004A5FED"/>
    <w:rsid w:val="004A6547"/>
    <w:rsid w:val="004A670F"/>
    <w:rsid w:val="004A6AC7"/>
    <w:rsid w:val="004A6CC4"/>
    <w:rsid w:val="004A6DAC"/>
    <w:rsid w:val="004A75EE"/>
    <w:rsid w:val="004A7D8B"/>
    <w:rsid w:val="004B0089"/>
    <w:rsid w:val="004B0363"/>
    <w:rsid w:val="004B098F"/>
    <w:rsid w:val="004B0C71"/>
    <w:rsid w:val="004B0EA2"/>
    <w:rsid w:val="004B12EC"/>
    <w:rsid w:val="004B183C"/>
    <w:rsid w:val="004B1C1A"/>
    <w:rsid w:val="004B2071"/>
    <w:rsid w:val="004B2126"/>
    <w:rsid w:val="004B2173"/>
    <w:rsid w:val="004B22F7"/>
    <w:rsid w:val="004B24E5"/>
    <w:rsid w:val="004B320B"/>
    <w:rsid w:val="004B339D"/>
    <w:rsid w:val="004B460F"/>
    <w:rsid w:val="004B46E1"/>
    <w:rsid w:val="004B475F"/>
    <w:rsid w:val="004B4C2E"/>
    <w:rsid w:val="004B4CCF"/>
    <w:rsid w:val="004B4EEB"/>
    <w:rsid w:val="004B503A"/>
    <w:rsid w:val="004B52C5"/>
    <w:rsid w:val="004B5AA1"/>
    <w:rsid w:val="004B5AF6"/>
    <w:rsid w:val="004B659C"/>
    <w:rsid w:val="004B6952"/>
    <w:rsid w:val="004B6D84"/>
    <w:rsid w:val="004B71DE"/>
    <w:rsid w:val="004B72F9"/>
    <w:rsid w:val="004B7C03"/>
    <w:rsid w:val="004C024F"/>
    <w:rsid w:val="004C0310"/>
    <w:rsid w:val="004C06DE"/>
    <w:rsid w:val="004C0AC4"/>
    <w:rsid w:val="004C0CA3"/>
    <w:rsid w:val="004C1A5F"/>
    <w:rsid w:val="004C1FF5"/>
    <w:rsid w:val="004C2A16"/>
    <w:rsid w:val="004C2E6C"/>
    <w:rsid w:val="004C301E"/>
    <w:rsid w:val="004C3192"/>
    <w:rsid w:val="004C3384"/>
    <w:rsid w:val="004C38FB"/>
    <w:rsid w:val="004C3A26"/>
    <w:rsid w:val="004C3F3F"/>
    <w:rsid w:val="004C44AC"/>
    <w:rsid w:val="004C4535"/>
    <w:rsid w:val="004C4727"/>
    <w:rsid w:val="004C47C3"/>
    <w:rsid w:val="004C52D6"/>
    <w:rsid w:val="004C53A6"/>
    <w:rsid w:val="004C53DA"/>
    <w:rsid w:val="004C56B9"/>
    <w:rsid w:val="004C571A"/>
    <w:rsid w:val="004C5F17"/>
    <w:rsid w:val="004C5FFF"/>
    <w:rsid w:val="004C6219"/>
    <w:rsid w:val="004C6876"/>
    <w:rsid w:val="004C6ECB"/>
    <w:rsid w:val="004C7247"/>
    <w:rsid w:val="004C72BD"/>
    <w:rsid w:val="004C743F"/>
    <w:rsid w:val="004C788F"/>
    <w:rsid w:val="004C796C"/>
    <w:rsid w:val="004C7BBF"/>
    <w:rsid w:val="004C7BC8"/>
    <w:rsid w:val="004C7DA8"/>
    <w:rsid w:val="004D0134"/>
    <w:rsid w:val="004D01A9"/>
    <w:rsid w:val="004D1948"/>
    <w:rsid w:val="004D1FF2"/>
    <w:rsid w:val="004D2058"/>
    <w:rsid w:val="004D2636"/>
    <w:rsid w:val="004D2AC9"/>
    <w:rsid w:val="004D2C57"/>
    <w:rsid w:val="004D2ECB"/>
    <w:rsid w:val="004D2F58"/>
    <w:rsid w:val="004D32C3"/>
    <w:rsid w:val="004D3410"/>
    <w:rsid w:val="004D4082"/>
    <w:rsid w:val="004D40E9"/>
    <w:rsid w:val="004D48F3"/>
    <w:rsid w:val="004D4D82"/>
    <w:rsid w:val="004D4EFD"/>
    <w:rsid w:val="004D54C9"/>
    <w:rsid w:val="004D57CB"/>
    <w:rsid w:val="004D584E"/>
    <w:rsid w:val="004D5BFA"/>
    <w:rsid w:val="004D5C7A"/>
    <w:rsid w:val="004D5D28"/>
    <w:rsid w:val="004D5DA5"/>
    <w:rsid w:val="004D601F"/>
    <w:rsid w:val="004D6300"/>
    <w:rsid w:val="004D6B60"/>
    <w:rsid w:val="004D6BEF"/>
    <w:rsid w:val="004D6E22"/>
    <w:rsid w:val="004D6ECA"/>
    <w:rsid w:val="004D757C"/>
    <w:rsid w:val="004D7825"/>
    <w:rsid w:val="004D79A6"/>
    <w:rsid w:val="004D7EB9"/>
    <w:rsid w:val="004D7FD0"/>
    <w:rsid w:val="004E000B"/>
    <w:rsid w:val="004E01EB"/>
    <w:rsid w:val="004E06EB"/>
    <w:rsid w:val="004E089B"/>
    <w:rsid w:val="004E08E7"/>
    <w:rsid w:val="004E0C90"/>
    <w:rsid w:val="004E11D6"/>
    <w:rsid w:val="004E11E7"/>
    <w:rsid w:val="004E1240"/>
    <w:rsid w:val="004E1473"/>
    <w:rsid w:val="004E176E"/>
    <w:rsid w:val="004E1B36"/>
    <w:rsid w:val="004E1EC7"/>
    <w:rsid w:val="004E22DB"/>
    <w:rsid w:val="004E2368"/>
    <w:rsid w:val="004E27B2"/>
    <w:rsid w:val="004E2800"/>
    <w:rsid w:val="004E28BF"/>
    <w:rsid w:val="004E2CA3"/>
    <w:rsid w:val="004E2CB0"/>
    <w:rsid w:val="004E33DD"/>
    <w:rsid w:val="004E361E"/>
    <w:rsid w:val="004E3B20"/>
    <w:rsid w:val="004E3B44"/>
    <w:rsid w:val="004E3DC5"/>
    <w:rsid w:val="004E4189"/>
    <w:rsid w:val="004E46E8"/>
    <w:rsid w:val="004E4B59"/>
    <w:rsid w:val="004E501C"/>
    <w:rsid w:val="004E529E"/>
    <w:rsid w:val="004E5828"/>
    <w:rsid w:val="004E5A21"/>
    <w:rsid w:val="004E5B87"/>
    <w:rsid w:val="004E64CD"/>
    <w:rsid w:val="004E659A"/>
    <w:rsid w:val="004E6BB2"/>
    <w:rsid w:val="004E77AE"/>
    <w:rsid w:val="004E7C1B"/>
    <w:rsid w:val="004E7C80"/>
    <w:rsid w:val="004E7F31"/>
    <w:rsid w:val="004F0022"/>
    <w:rsid w:val="004F05DF"/>
    <w:rsid w:val="004F06E5"/>
    <w:rsid w:val="004F0729"/>
    <w:rsid w:val="004F0896"/>
    <w:rsid w:val="004F08B4"/>
    <w:rsid w:val="004F0E12"/>
    <w:rsid w:val="004F162B"/>
    <w:rsid w:val="004F16D0"/>
    <w:rsid w:val="004F1758"/>
    <w:rsid w:val="004F19BD"/>
    <w:rsid w:val="004F204E"/>
    <w:rsid w:val="004F28A3"/>
    <w:rsid w:val="004F2E6E"/>
    <w:rsid w:val="004F318F"/>
    <w:rsid w:val="004F3762"/>
    <w:rsid w:val="004F3C65"/>
    <w:rsid w:val="004F3E49"/>
    <w:rsid w:val="004F3EBE"/>
    <w:rsid w:val="004F3FAA"/>
    <w:rsid w:val="004F46A6"/>
    <w:rsid w:val="004F4B90"/>
    <w:rsid w:val="004F4CD2"/>
    <w:rsid w:val="004F4E7B"/>
    <w:rsid w:val="004F518F"/>
    <w:rsid w:val="004F550F"/>
    <w:rsid w:val="004F58A9"/>
    <w:rsid w:val="004F5FA8"/>
    <w:rsid w:val="004F61C8"/>
    <w:rsid w:val="004F67EF"/>
    <w:rsid w:val="004F6AD4"/>
    <w:rsid w:val="004F6B7F"/>
    <w:rsid w:val="004F6DE2"/>
    <w:rsid w:val="004F7310"/>
    <w:rsid w:val="004F7763"/>
    <w:rsid w:val="004F78FC"/>
    <w:rsid w:val="004F7934"/>
    <w:rsid w:val="004F7CED"/>
    <w:rsid w:val="004F7D3A"/>
    <w:rsid w:val="004F7E35"/>
    <w:rsid w:val="004F7F6D"/>
    <w:rsid w:val="0050040F"/>
    <w:rsid w:val="00500499"/>
    <w:rsid w:val="005005A2"/>
    <w:rsid w:val="005008FE"/>
    <w:rsid w:val="00500AC3"/>
    <w:rsid w:val="005010E9"/>
    <w:rsid w:val="0050204F"/>
    <w:rsid w:val="005020B5"/>
    <w:rsid w:val="00502223"/>
    <w:rsid w:val="005024B3"/>
    <w:rsid w:val="0050255D"/>
    <w:rsid w:val="005025B8"/>
    <w:rsid w:val="00502A11"/>
    <w:rsid w:val="00502BD5"/>
    <w:rsid w:val="00502BF9"/>
    <w:rsid w:val="00502E81"/>
    <w:rsid w:val="00502F0E"/>
    <w:rsid w:val="00502FB9"/>
    <w:rsid w:val="0050311B"/>
    <w:rsid w:val="00503169"/>
    <w:rsid w:val="005032D7"/>
    <w:rsid w:val="0050351F"/>
    <w:rsid w:val="005035B6"/>
    <w:rsid w:val="005035F0"/>
    <w:rsid w:val="00503664"/>
    <w:rsid w:val="00503693"/>
    <w:rsid w:val="005049AE"/>
    <w:rsid w:val="005050DD"/>
    <w:rsid w:val="00505195"/>
    <w:rsid w:val="00505599"/>
    <w:rsid w:val="005058A3"/>
    <w:rsid w:val="00505B0A"/>
    <w:rsid w:val="005060A3"/>
    <w:rsid w:val="00506465"/>
    <w:rsid w:val="005065DD"/>
    <w:rsid w:val="005069C8"/>
    <w:rsid w:val="00506BAF"/>
    <w:rsid w:val="00506EF1"/>
    <w:rsid w:val="005073AE"/>
    <w:rsid w:val="00507459"/>
    <w:rsid w:val="00507475"/>
    <w:rsid w:val="00507547"/>
    <w:rsid w:val="005078E3"/>
    <w:rsid w:val="00507FC3"/>
    <w:rsid w:val="0051025D"/>
    <w:rsid w:val="005102C8"/>
    <w:rsid w:val="005105E6"/>
    <w:rsid w:val="00510980"/>
    <w:rsid w:val="00510E74"/>
    <w:rsid w:val="0051107C"/>
    <w:rsid w:val="0051158F"/>
    <w:rsid w:val="00511627"/>
    <w:rsid w:val="005117C2"/>
    <w:rsid w:val="00511AA6"/>
    <w:rsid w:val="005124BD"/>
    <w:rsid w:val="00512622"/>
    <w:rsid w:val="00512811"/>
    <w:rsid w:val="00512905"/>
    <w:rsid w:val="00512FB7"/>
    <w:rsid w:val="00512FE8"/>
    <w:rsid w:val="0051322C"/>
    <w:rsid w:val="005137FC"/>
    <w:rsid w:val="00513850"/>
    <w:rsid w:val="005139D2"/>
    <w:rsid w:val="00513E5F"/>
    <w:rsid w:val="005148E4"/>
    <w:rsid w:val="00514A3A"/>
    <w:rsid w:val="00514BC1"/>
    <w:rsid w:val="00515572"/>
    <w:rsid w:val="005157B6"/>
    <w:rsid w:val="00515946"/>
    <w:rsid w:val="0051658F"/>
    <w:rsid w:val="00516C63"/>
    <w:rsid w:val="00516D17"/>
    <w:rsid w:val="00517395"/>
    <w:rsid w:val="005178E7"/>
    <w:rsid w:val="0051799F"/>
    <w:rsid w:val="00520162"/>
    <w:rsid w:val="00520282"/>
    <w:rsid w:val="00520BDB"/>
    <w:rsid w:val="00520D62"/>
    <w:rsid w:val="00520DEC"/>
    <w:rsid w:val="00520F44"/>
    <w:rsid w:val="00520FFD"/>
    <w:rsid w:val="005212A6"/>
    <w:rsid w:val="0052166B"/>
    <w:rsid w:val="005218CE"/>
    <w:rsid w:val="00521C22"/>
    <w:rsid w:val="0052218F"/>
    <w:rsid w:val="0052249F"/>
    <w:rsid w:val="00522606"/>
    <w:rsid w:val="005226E6"/>
    <w:rsid w:val="00522856"/>
    <w:rsid w:val="00522ACD"/>
    <w:rsid w:val="00522F18"/>
    <w:rsid w:val="005235D1"/>
    <w:rsid w:val="0052392B"/>
    <w:rsid w:val="00523A5B"/>
    <w:rsid w:val="00523CF1"/>
    <w:rsid w:val="00523E23"/>
    <w:rsid w:val="00523F6F"/>
    <w:rsid w:val="005240CB"/>
    <w:rsid w:val="00524298"/>
    <w:rsid w:val="005242E1"/>
    <w:rsid w:val="005246CC"/>
    <w:rsid w:val="00524A9B"/>
    <w:rsid w:val="00524BDA"/>
    <w:rsid w:val="00524D16"/>
    <w:rsid w:val="00525066"/>
    <w:rsid w:val="00525441"/>
    <w:rsid w:val="0052585E"/>
    <w:rsid w:val="00525CDA"/>
    <w:rsid w:val="00525DF4"/>
    <w:rsid w:val="00526019"/>
    <w:rsid w:val="005261EA"/>
    <w:rsid w:val="005264A1"/>
    <w:rsid w:val="00526671"/>
    <w:rsid w:val="00526DD1"/>
    <w:rsid w:val="005274CA"/>
    <w:rsid w:val="0052772C"/>
    <w:rsid w:val="00527AA4"/>
    <w:rsid w:val="0053003B"/>
    <w:rsid w:val="00530442"/>
    <w:rsid w:val="00530574"/>
    <w:rsid w:val="0053075F"/>
    <w:rsid w:val="00530C19"/>
    <w:rsid w:val="00530CF4"/>
    <w:rsid w:val="0053100C"/>
    <w:rsid w:val="005312BE"/>
    <w:rsid w:val="005313F6"/>
    <w:rsid w:val="005315A4"/>
    <w:rsid w:val="00531680"/>
    <w:rsid w:val="00531974"/>
    <w:rsid w:val="00531D20"/>
    <w:rsid w:val="005321B6"/>
    <w:rsid w:val="005323D6"/>
    <w:rsid w:val="00532974"/>
    <w:rsid w:val="00532DFE"/>
    <w:rsid w:val="005330EC"/>
    <w:rsid w:val="005338B3"/>
    <w:rsid w:val="0053425D"/>
    <w:rsid w:val="005344E9"/>
    <w:rsid w:val="005349A1"/>
    <w:rsid w:val="005349E8"/>
    <w:rsid w:val="00534B6D"/>
    <w:rsid w:val="00534D8C"/>
    <w:rsid w:val="005352BD"/>
    <w:rsid w:val="00535850"/>
    <w:rsid w:val="0053587E"/>
    <w:rsid w:val="00536394"/>
    <w:rsid w:val="00536728"/>
    <w:rsid w:val="00536AF4"/>
    <w:rsid w:val="00536DE8"/>
    <w:rsid w:val="005373ED"/>
    <w:rsid w:val="005375B4"/>
    <w:rsid w:val="005375C8"/>
    <w:rsid w:val="005377AB"/>
    <w:rsid w:val="00537C46"/>
    <w:rsid w:val="00537EFA"/>
    <w:rsid w:val="005404F9"/>
    <w:rsid w:val="00540A04"/>
    <w:rsid w:val="00540AAA"/>
    <w:rsid w:val="0054131C"/>
    <w:rsid w:val="00541380"/>
    <w:rsid w:val="005417B3"/>
    <w:rsid w:val="00541A0B"/>
    <w:rsid w:val="00542035"/>
    <w:rsid w:val="005420E9"/>
    <w:rsid w:val="005426ED"/>
    <w:rsid w:val="00542AA4"/>
    <w:rsid w:val="00542D40"/>
    <w:rsid w:val="00542DE7"/>
    <w:rsid w:val="0054315E"/>
    <w:rsid w:val="0054335D"/>
    <w:rsid w:val="005436FF"/>
    <w:rsid w:val="005438CF"/>
    <w:rsid w:val="00543990"/>
    <w:rsid w:val="00543D71"/>
    <w:rsid w:val="00543F19"/>
    <w:rsid w:val="00544B0B"/>
    <w:rsid w:val="00545142"/>
    <w:rsid w:val="00545571"/>
    <w:rsid w:val="0054571B"/>
    <w:rsid w:val="00545A39"/>
    <w:rsid w:val="00545EED"/>
    <w:rsid w:val="00545F72"/>
    <w:rsid w:val="00546245"/>
    <w:rsid w:val="005463C4"/>
    <w:rsid w:val="005464AB"/>
    <w:rsid w:val="00546D1D"/>
    <w:rsid w:val="00547019"/>
    <w:rsid w:val="00547218"/>
    <w:rsid w:val="00547620"/>
    <w:rsid w:val="005478EB"/>
    <w:rsid w:val="00547CE6"/>
    <w:rsid w:val="005500B1"/>
    <w:rsid w:val="00550111"/>
    <w:rsid w:val="00550512"/>
    <w:rsid w:val="005505AB"/>
    <w:rsid w:val="00550B4B"/>
    <w:rsid w:val="00550E02"/>
    <w:rsid w:val="00551415"/>
    <w:rsid w:val="00551C9C"/>
    <w:rsid w:val="00551E0F"/>
    <w:rsid w:val="00552092"/>
    <w:rsid w:val="005522E9"/>
    <w:rsid w:val="005523AF"/>
    <w:rsid w:val="00552645"/>
    <w:rsid w:val="00552E67"/>
    <w:rsid w:val="00552ECC"/>
    <w:rsid w:val="00552F1B"/>
    <w:rsid w:val="00552F69"/>
    <w:rsid w:val="00554008"/>
    <w:rsid w:val="005544FF"/>
    <w:rsid w:val="005549A9"/>
    <w:rsid w:val="00554C35"/>
    <w:rsid w:val="00554FC2"/>
    <w:rsid w:val="00554FEF"/>
    <w:rsid w:val="00555373"/>
    <w:rsid w:val="00555404"/>
    <w:rsid w:val="005558F6"/>
    <w:rsid w:val="00556583"/>
    <w:rsid w:val="00556864"/>
    <w:rsid w:val="0055686A"/>
    <w:rsid w:val="005569F1"/>
    <w:rsid w:val="00556A55"/>
    <w:rsid w:val="00556B55"/>
    <w:rsid w:val="00556B61"/>
    <w:rsid w:val="00556BC0"/>
    <w:rsid w:val="00556E4A"/>
    <w:rsid w:val="00557196"/>
    <w:rsid w:val="005578EC"/>
    <w:rsid w:val="00557D36"/>
    <w:rsid w:val="00557E64"/>
    <w:rsid w:val="00560196"/>
    <w:rsid w:val="005609D9"/>
    <w:rsid w:val="005609DB"/>
    <w:rsid w:val="00560B7C"/>
    <w:rsid w:val="00560C0D"/>
    <w:rsid w:val="00560FB1"/>
    <w:rsid w:val="0056114C"/>
    <w:rsid w:val="0056117C"/>
    <w:rsid w:val="00561874"/>
    <w:rsid w:val="00562269"/>
    <w:rsid w:val="0056243D"/>
    <w:rsid w:val="005625F5"/>
    <w:rsid w:val="005626D0"/>
    <w:rsid w:val="00562766"/>
    <w:rsid w:val="00562A57"/>
    <w:rsid w:val="00562B47"/>
    <w:rsid w:val="0056322C"/>
    <w:rsid w:val="00563430"/>
    <w:rsid w:val="00563445"/>
    <w:rsid w:val="0056365F"/>
    <w:rsid w:val="0056374E"/>
    <w:rsid w:val="0056380F"/>
    <w:rsid w:val="00563B50"/>
    <w:rsid w:val="00563B71"/>
    <w:rsid w:val="005642F8"/>
    <w:rsid w:val="0056438B"/>
    <w:rsid w:val="00564790"/>
    <w:rsid w:val="00564AFE"/>
    <w:rsid w:val="00564CBA"/>
    <w:rsid w:val="00564F78"/>
    <w:rsid w:val="005652E4"/>
    <w:rsid w:val="0056583F"/>
    <w:rsid w:val="00565913"/>
    <w:rsid w:val="00565CBD"/>
    <w:rsid w:val="00565DA8"/>
    <w:rsid w:val="00566A76"/>
    <w:rsid w:val="00566DA7"/>
    <w:rsid w:val="00566EA6"/>
    <w:rsid w:val="00566F5D"/>
    <w:rsid w:val="005677DC"/>
    <w:rsid w:val="00567A50"/>
    <w:rsid w:val="00567E1A"/>
    <w:rsid w:val="00570619"/>
    <w:rsid w:val="0057078B"/>
    <w:rsid w:val="00570F58"/>
    <w:rsid w:val="005713CB"/>
    <w:rsid w:val="00571420"/>
    <w:rsid w:val="00571504"/>
    <w:rsid w:val="0057154C"/>
    <w:rsid w:val="00571FCA"/>
    <w:rsid w:val="0057212D"/>
    <w:rsid w:val="00572619"/>
    <w:rsid w:val="00572791"/>
    <w:rsid w:val="0057284A"/>
    <w:rsid w:val="0057357E"/>
    <w:rsid w:val="00573BE5"/>
    <w:rsid w:val="00573E9D"/>
    <w:rsid w:val="00573F08"/>
    <w:rsid w:val="00573FB4"/>
    <w:rsid w:val="00574C93"/>
    <w:rsid w:val="00575078"/>
    <w:rsid w:val="00576047"/>
    <w:rsid w:val="005765FC"/>
    <w:rsid w:val="005769CC"/>
    <w:rsid w:val="00576BF0"/>
    <w:rsid w:val="00576C2C"/>
    <w:rsid w:val="005774C8"/>
    <w:rsid w:val="005777D0"/>
    <w:rsid w:val="00577D1F"/>
    <w:rsid w:val="00580137"/>
    <w:rsid w:val="00580DE1"/>
    <w:rsid w:val="00580FFA"/>
    <w:rsid w:val="00581629"/>
    <w:rsid w:val="00581989"/>
    <w:rsid w:val="005819A4"/>
    <w:rsid w:val="00582640"/>
    <w:rsid w:val="0058281C"/>
    <w:rsid w:val="00582C2A"/>
    <w:rsid w:val="00582C8F"/>
    <w:rsid w:val="00583317"/>
    <w:rsid w:val="0058357C"/>
    <w:rsid w:val="00583A97"/>
    <w:rsid w:val="0058434C"/>
    <w:rsid w:val="005849AC"/>
    <w:rsid w:val="00584A99"/>
    <w:rsid w:val="0058530C"/>
    <w:rsid w:val="005855DB"/>
    <w:rsid w:val="00586641"/>
    <w:rsid w:val="0058684D"/>
    <w:rsid w:val="00586C3C"/>
    <w:rsid w:val="00586F48"/>
    <w:rsid w:val="00587090"/>
    <w:rsid w:val="005871FF"/>
    <w:rsid w:val="005876A3"/>
    <w:rsid w:val="00587855"/>
    <w:rsid w:val="005878C2"/>
    <w:rsid w:val="00587F00"/>
    <w:rsid w:val="00590402"/>
    <w:rsid w:val="00590819"/>
    <w:rsid w:val="005909DB"/>
    <w:rsid w:val="00590A08"/>
    <w:rsid w:val="00590AA4"/>
    <w:rsid w:val="0059174D"/>
    <w:rsid w:val="005917B4"/>
    <w:rsid w:val="00591C48"/>
    <w:rsid w:val="00591FF8"/>
    <w:rsid w:val="0059242A"/>
    <w:rsid w:val="00592453"/>
    <w:rsid w:val="00592478"/>
    <w:rsid w:val="00592774"/>
    <w:rsid w:val="005927B9"/>
    <w:rsid w:val="005929D4"/>
    <w:rsid w:val="00592B41"/>
    <w:rsid w:val="00592C2F"/>
    <w:rsid w:val="00592D79"/>
    <w:rsid w:val="00592EB3"/>
    <w:rsid w:val="00592F8F"/>
    <w:rsid w:val="00593933"/>
    <w:rsid w:val="00593BAC"/>
    <w:rsid w:val="00593E2F"/>
    <w:rsid w:val="00593E88"/>
    <w:rsid w:val="0059421C"/>
    <w:rsid w:val="0059457B"/>
    <w:rsid w:val="00594751"/>
    <w:rsid w:val="00594CD2"/>
    <w:rsid w:val="00595066"/>
    <w:rsid w:val="00595C19"/>
    <w:rsid w:val="00595C4B"/>
    <w:rsid w:val="00595D24"/>
    <w:rsid w:val="00595F67"/>
    <w:rsid w:val="0059600D"/>
    <w:rsid w:val="00596044"/>
    <w:rsid w:val="005960FB"/>
    <w:rsid w:val="00596103"/>
    <w:rsid w:val="0059644A"/>
    <w:rsid w:val="005965CC"/>
    <w:rsid w:val="00596960"/>
    <w:rsid w:val="00596AFD"/>
    <w:rsid w:val="00596CDC"/>
    <w:rsid w:val="0059703D"/>
    <w:rsid w:val="00597328"/>
    <w:rsid w:val="00597619"/>
    <w:rsid w:val="005A00D5"/>
    <w:rsid w:val="005A00EA"/>
    <w:rsid w:val="005A089C"/>
    <w:rsid w:val="005A0B83"/>
    <w:rsid w:val="005A0C3A"/>
    <w:rsid w:val="005A0D43"/>
    <w:rsid w:val="005A0E54"/>
    <w:rsid w:val="005A0E84"/>
    <w:rsid w:val="005A1354"/>
    <w:rsid w:val="005A1403"/>
    <w:rsid w:val="005A16EA"/>
    <w:rsid w:val="005A1A54"/>
    <w:rsid w:val="005A1B0D"/>
    <w:rsid w:val="005A27A4"/>
    <w:rsid w:val="005A27BC"/>
    <w:rsid w:val="005A2C0D"/>
    <w:rsid w:val="005A300D"/>
    <w:rsid w:val="005A3218"/>
    <w:rsid w:val="005A3270"/>
    <w:rsid w:val="005A32A5"/>
    <w:rsid w:val="005A3475"/>
    <w:rsid w:val="005A36AE"/>
    <w:rsid w:val="005A3768"/>
    <w:rsid w:val="005A3973"/>
    <w:rsid w:val="005A3EE2"/>
    <w:rsid w:val="005A46EA"/>
    <w:rsid w:val="005A4756"/>
    <w:rsid w:val="005A4E94"/>
    <w:rsid w:val="005A4F94"/>
    <w:rsid w:val="005A540A"/>
    <w:rsid w:val="005A5494"/>
    <w:rsid w:val="005A5639"/>
    <w:rsid w:val="005A5910"/>
    <w:rsid w:val="005A5967"/>
    <w:rsid w:val="005A5A64"/>
    <w:rsid w:val="005A5D00"/>
    <w:rsid w:val="005A5D63"/>
    <w:rsid w:val="005A5D72"/>
    <w:rsid w:val="005A5EC6"/>
    <w:rsid w:val="005A6457"/>
    <w:rsid w:val="005A658B"/>
    <w:rsid w:val="005A65CB"/>
    <w:rsid w:val="005A66A9"/>
    <w:rsid w:val="005A6C1D"/>
    <w:rsid w:val="005A6CB9"/>
    <w:rsid w:val="005A70BF"/>
    <w:rsid w:val="005A724D"/>
    <w:rsid w:val="005A7457"/>
    <w:rsid w:val="005A7618"/>
    <w:rsid w:val="005A768F"/>
    <w:rsid w:val="005A7B8B"/>
    <w:rsid w:val="005A7D9A"/>
    <w:rsid w:val="005B02E5"/>
    <w:rsid w:val="005B05C2"/>
    <w:rsid w:val="005B071C"/>
    <w:rsid w:val="005B092F"/>
    <w:rsid w:val="005B09B0"/>
    <w:rsid w:val="005B0A07"/>
    <w:rsid w:val="005B0B56"/>
    <w:rsid w:val="005B0E18"/>
    <w:rsid w:val="005B0E38"/>
    <w:rsid w:val="005B1970"/>
    <w:rsid w:val="005B1978"/>
    <w:rsid w:val="005B211F"/>
    <w:rsid w:val="005B2151"/>
    <w:rsid w:val="005B244D"/>
    <w:rsid w:val="005B2620"/>
    <w:rsid w:val="005B2C99"/>
    <w:rsid w:val="005B2FB7"/>
    <w:rsid w:val="005B3486"/>
    <w:rsid w:val="005B3B74"/>
    <w:rsid w:val="005B3D52"/>
    <w:rsid w:val="005B4113"/>
    <w:rsid w:val="005B435D"/>
    <w:rsid w:val="005B453E"/>
    <w:rsid w:val="005B46E4"/>
    <w:rsid w:val="005B50A1"/>
    <w:rsid w:val="005B5282"/>
    <w:rsid w:val="005B5543"/>
    <w:rsid w:val="005B5617"/>
    <w:rsid w:val="005B5749"/>
    <w:rsid w:val="005B57C4"/>
    <w:rsid w:val="005B59E9"/>
    <w:rsid w:val="005B65F6"/>
    <w:rsid w:val="005B6B10"/>
    <w:rsid w:val="005B6B61"/>
    <w:rsid w:val="005B6D1A"/>
    <w:rsid w:val="005B6D2A"/>
    <w:rsid w:val="005B7447"/>
    <w:rsid w:val="005B7BE2"/>
    <w:rsid w:val="005C0006"/>
    <w:rsid w:val="005C01BB"/>
    <w:rsid w:val="005C02C4"/>
    <w:rsid w:val="005C0440"/>
    <w:rsid w:val="005C0642"/>
    <w:rsid w:val="005C073B"/>
    <w:rsid w:val="005C074A"/>
    <w:rsid w:val="005C079C"/>
    <w:rsid w:val="005C11C2"/>
    <w:rsid w:val="005C1A73"/>
    <w:rsid w:val="005C1BC0"/>
    <w:rsid w:val="005C1C2C"/>
    <w:rsid w:val="005C216B"/>
    <w:rsid w:val="005C236F"/>
    <w:rsid w:val="005C2443"/>
    <w:rsid w:val="005C3420"/>
    <w:rsid w:val="005C382D"/>
    <w:rsid w:val="005C3965"/>
    <w:rsid w:val="005C3DCA"/>
    <w:rsid w:val="005C3E21"/>
    <w:rsid w:val="005C3E7F"/>
    <w:rsid w:val="005C3F1A"/>
    <w:rsid w:val="005C3FA4"/>
    <w:rsid w:val="005C4211"/>
    <w:rsid w:val="005C4245"/>
    <w:rsid w:val="005C4488"/>
    <w:rsid w:val="005C4A71"/>
    <w:rsid w:val="005C4DE1"/>
    <w:rsid w:val="005C51AA"/>
    <w:rsid w:val="005C58B6"/>
    <w:rsid w:val="005C5920"/>
    <w:rsid w:val="005C5A78"/>
    <w:rsid w:val="005C5F93"/>
    <w:rsid w:val="005C6323"/>
    <w:rsid w:val="005C675F"/>
    <w:rsid w:val="005C6E1A"/>
    <w:rsid w:val="005C7178"/>
    <w:rsid w:val="005C7525"/>
    <w:rsid w:val="005C7550"/>
    <w:rsid w:val="005C7BE9"/>
    <w:rsid w:val="005C7CC4"/>
    <w:rsid w:val="005C7E87"/>
    <w:rsid w:val="005C7FB4"/>
    <w:rsid w:val="005C7FD4"/>
    <w:rsid w:val="005D049B"/>
    <w:rsid w:val="005D0621"/>
    <w:rsid w:val="005D0B5F"/>
    <w:rsid w:val="005D1390"/>
    <w:rsid w:val="005D13F4"/>
    <w:rsid w:val="005D15A8"/>
    <w:rsid w:val="005D222F"/>
    <w:rsid w:val="005D234D"/>
    <w:rsid w:val="005D23B4"/>
    <w:rsid w:val="005D2553"/>
    <w:rsid w:val="005D2632"/>
    <w:rsid w:val="005D2860"/>
    <w:rsid w:val="005D2DFB"/>
    <w:rsid w:val="005D2EEA"/>
    <w:rsid w:val="005D2F44"/>
    <w:rsid w:val="005D3011"/>
    <w:rsid w:val="005D3249"/>
    <w:rsid w:val="005D3E3B"/>
    <w:rsid w:val="005D4673"/>
    <w:rsid w:val="005D473F"/>
    <w:rsid w:val="005D474E"/>
    <w:rsid w:val="005D47AB"/>
    <w:rsid w:val="005D497B"/>
    <w:rsid w:val="005D56D9"/>
    <w:rsid w:val="005D56EF"/>
    <w:rsid w:val="005D5A26"/>
    <w:rsid w:val="005D5F5B"/>
    <w:rsid w:val="005D6B6E"/>
    <w:rsid w:val="005D6D1A"/>
    <w:rsid w:val="005D753A"/>
    <w:rsid w:val="005D79CE"/>
    <w:rsid w:val="005D7CDF"/>
    <w:rsid w:val="005D7E80"/>
    <w:rsid w:val="005D7F7F"/>
    <w:rsid w:val="005E029B"/>
    <w:rsid w:val="005E0548"/>
    <w:rsid w:val="005E0BFF"/>
    <w:rsid w:val="005E0F03"/>
    <w:rsid w:val="005E1587"/>
    <w:rsid w:val="005E1610"/>
    <w:rsid w:val="005E169F"/>
    <w:rsid w:val="005E1D5B"/>
    <w:rsid w:val="005E1FB6"/>
    <w:rsid w:val="005E22E6"/>
    <w:rsid w:val="005E2308"/>
    <w:rsid w:val="005E2451"/>
    <w:rsid w:val="005E2F29"/>
    <w:rsid w:val="005E2F32"/>
    <w:rsid w:val="005E312A"/>
    <w:rsid w:val="005E319F"/>
    <w:rsid w:val="005E39B4"/>
    <w:rsid w:val="005E3BE4"/>
    <w:rsid w:val="005E3F2E"/>
    <w:rsid w:val="005E41DE"/>
    <w:rsid w:val="005E45CD"/>
    <w:rsid w:val="005E48A2"/>
    <w:rsid w:val="005E4D57"/>
    <w:rsid w:val="005E4F4A"/>
    <w:rsid w:val="005E5AAF"/>
    <w:rsid w:val="005E5B67"/>
    <w:rsid w:val="005E5BF1"/>
    <w:rsid w:val="005E5DFE"/>
    <w:rsid w:val="005E5E87"/>
    <w:rsid w:val="005E6530"/>
    <w:rsid w:val="005E6741"/>
    <w:rsid w:val="005E68EA"/>
    <w:rsid w:val="005E6C0B"/>
    <w:rsid w:val="005E6E22"/>
    <w:rsid w:val="005E70FF"/>
    <w:rsid w:val="005E72BC"/>
    <w:rsid w:val="005E75D5"/>
    <w:rsid w:val="005E771A"/>
    <w:rsid w:val="005E7E72"/>
    <w:rsid w:val="005F0662"/>
    <w:rsid w:val="005F09A9"/>
    <w:rsid w:val="005F0C73"/>
    <w:rsid w:val="005F151A"/>
    <w:rsid w:val="005F15E9"/>
    <w:rsid w:val="005F16A8"/>
    <w:rsid w:val="005F174E"/>
    <w:rsid w:val="005F18CD"/>
    <w:rsid w:val="005F1AC1"/>
    <w:rsid w:val="005F1B65"/>
    <w:rsid w:val="005F1F16"/>
    <w:rsid w:val="005F1F9E"/>
    <w:rsid w:val="005F23C2"/>
    <w:rsid w:val="005F2E5D"/>
    <w:rsid w:val="005F3353"/>
    <w:rsid w:val="005F366B"/>
    <w:rsid w:val="005F3AA7"/>
    <w:rsid w:val="005F3D75"/>
    <w:rsid w:val="005F4179"/>
    <w:rsid w:val="005F4748"/>
    <w:rsid w:val="005F4E36"/>
    <w:rsid w:val="005F5ABA"/>
    <w:rsid w:val="005F5E31"/>
    <w:rsid w:val="005F60FA"/>
    <w:rsid w:val="005F6161"/>
    <w:rsid w:val="005F677B"/>
    <w:rsid w:val="005F70C5"/>
    <w:rsid w:val="005F7815"/>
    <w:rsid w:val="005F7E97"/>
    <w:rsid w:val="005F7F4D"/>
    <w:rsid w:val="006004CC"/>
    <w:rsid w:val="0060094B"/>
    <w:rsid w:val="00600ED6"/>
    <w:rsid w:val="00601F77"/>
    <w:rsid w:val="006023BA"/>
    <w:rsid w:val="006029D7"/>
    <w:rsid w:val="00602E19"/>
    <w:rsid w:val="00603254"/>
    <w:rsid w:val="006032A8"/>
    <w:rsid w:val="00603444"/>
    <w:rsid w:val="0060352B"/>
    <w:rsid w:val="006036FA"/>
    <w:rsid w:val="00603B2A"/>
    <w:rsid w:val="00603E13"/>
    <w:rsid w:val="00604469"/>
    <w:rsid w:val="00604BCF"/>
    <w:rsid w:val="00604DA0"/>
    <w:rsid w:val="00604E7D"/>
    <w:rsid w:val="0060511C"/>
    <w:rsid w:val="00605356"/>
    <w:rsid w:val="006056DE"/>
    <w:rsid w:val="00605A8E"/>
    <w:rsid w:val="00605C4D"/>
    <w:rsid w:val="0060677B"/>
    <w:rsid w:val="006067FE"/>
    <w:rsid w:val="00606CD0"/>
    <w:rsid w:val="00607087"/>
    <w:rsid w:val="0060715F"/>
    <w:rsid w:val="006072E3"/>
    <w:rsid w:val="006075C9"/>
    <w:rsid w:val="00607D3F"/>
    <w:rsid w:val="006100D2"/>
    <w:rsid w:val="0061050C"/>
    <w:rsid w:val="00610DEB"/>
    <w:rsid w:val="00610E0D"/>
    <w:rsid w:val="00611189"/>
    <w:rsid w:val="006114AE"/>
    <w:rsid w:val="0061197F"/>
    <w:rsid w:val="00611D83"/>
    <w:rsid w:val="00611D9A"/>
    <w:rsid w:val="00611DE3"/>
    <w:rsid w:val="006124E7"/>
    <w:rsid w:val="0061277B"/>
    <w:rsid w:val="006127E8"/>
    <w:rsid w:val="006128E5"/>
    <w:rsid w:val="00612AF4"/>
    <w:rsid w:val="00612BD1"/>
    <w:rsid w:val="00612C6C"/>
    <w:rsid w:val="00612D83"/>
    <w:rsid w:val="006135A5"/>
    <w:rsid w:val="0061360A"/>
    <w:rsid w:val="00613928"/>
    <w:rsid w:val="00613939"/>
    <w:rsid w:val="00613AC2"/>
    <w:rsid w:val="00613E59"/>
    <w:rsid w:val="0061413F"/>
    <w:rsid w:val="00614784"/>
    <w:rsid w:val="00614A8E"/>
    <w:rsid w:val="00614EF3"/>
    <w:rsid w:val="00615505"/>
    <w:rsid w:val="00615583"/>
    <w:rsid w:val="00615773"/>
    <w:rsid w:val="0061595C"/>
    <w:rsid w:val="00615A1B"/>
    <w:rsid w:val="00615AC8"/>
    <w:rsid w:val="00615D88"/>
    <w:rsid w:val="00615ED5"/>
    <w:rsid w:val="00615FB9"/>
    <w:rsid w:val="00616242"/>
    <w:rsid w:val="006164B1"/>
    <w:rsid w:val="006165EC"/>
    <w:rsid w:val="00616875"/>
    <w:rsid w:val="00616F7F"/>
    <w:rsid w:val="00617288"/>
    <w:rsid w:val="00617462"/>
    <w:rsid w:val="0061771F"/>
    <w:rsid w:val="006177E3"/>
    <w:rsid w:val="0062037F"/>
    <w:rsid w:val="00620612"/>
    <w:rsid w:val="00620771"/>
    <w:rsid w:val="006208EE"/>
    <w:rsid w:val="00620E14"/>
    <w:rsid w:val="00621A46"/>
    <w:rsid w:val="00621AE0"/>
    <w:rsid w:val="00621B42"/>
    <w:rsid w:val="00621C82"/>
    <w:rsid w:val="00621DB4"/>
    <w:rsid w:val="00622241"/>
    <w:rsid w:val="0062280B"/>
    <w:rsid w:val="006229E3"/>
    <w:rsid w:val="0062301B"/>
    <w:rsid w:val="00623271"/>
    <w:rsid w:val="00623292"/>
    <w:rsid w:val="006237FE"/>
    <w:rsid w:val="00623881"/>
    <w:rsid w:val="0062394B"/>
    <w:rsid w:val="00623D13"/>
    <w:rsid w:val="00623D56"/>
    <w:rsid w:val="00623FE3"/>
    <w:rsid w:val="00624040"/>
    <w:rsid w:val="0062408F"/>
    <w:rsid w:val="006241F3"/>
    <w:rsid w:val="00624298"/>
    <w:rsid w:val="00624329"/>
    <w:rsid w:val="00624AA5"/>
    <w:rsid w:val="00624B43"/>
    <w:rsid w:val="00624DF4"/>
    <w:rsid w:val="0062518B"/>
    <w:rsid w:val="00625316"/>
    <w:rsid w:val="00625D1E"/>
    <w:rsid w:val="00625E5C"/>
    <w:rsid w:val="00625EE8"/>
    <w:rsid w:val="006261C8"/>
    <w:rsid w:val="00626471"/>
    <w:rsid w:val="00626DED"/>
    <w:rsid w:val="0062741F"/>
    <w:rsid w:val="006274C4"/>
    <w:rsid w:val="006276DF"/>
    <w:rsid w:val="006276F8"/>
    <w:rsid w:val="00627701"/>
    <w:rsid w:val="00627AD6"/>
    <w:rsid w:val="006305B9"/>
    <w:rsid w:val="00631127"/>
    <w:rsid w:val="00631559"/>
    <w:rsid w:val="006319D2"/>
    <w:rsid w:val="00631EFC"/>
    <w:rsid w:val="0063200D"/>
    <w:rsid w:val="0063239B"/>
    <w:rsid w:val="00632812"/>
    <w:rsid w:val="006329B4"/>
    <w:rsid w:val="00632B9B"/>
    <w:rsid w:val="00632F10"/>
    <w:rsid w:val="00633208"/>
    <w:rsid w:val="00633701"/>
    <w:rsid w:val="00633A17"/>
    <w:rsid w:val="00633C92"/>
    <w:rsid w:val="0063403A"/>
    <w:rsid w:val="00634339"/>
    <w:rsid w:val="00634EBF"/>
    <w:rsid w:val="006353F9"/>
    <w:rsid w:val="00635487"/>
    <w:rsid w:val="00635948"/>
    <w:rsid w:val="00636545"/>
    <w:rsid w:val="00636731"/>
    <w:rsid w:val="0063676B"/>
    <w:rsid w:val="006369D2"/>
    <w:rsid w:val="00637065"/>
    <w:rsid w:val="00637894"/>
    <w:rsid w:val="006378BC"/>
    <w:rsid w:val="006379C2"/>
    <w:rsid w:val="00637BB4"/>
    <w:rsid w:val="00637BE1"/>
    <w:rsid w:val="00637C3E"/>
    <w:rsid w:val="00637E2B"/>
    <w:rsid w:val="006404DA"/>
    <w:rsid w:val="0064064E"/>
    <w:rsid w:val="00640A4D"/>
    <w:rsid w:val="00640C6D"/>
    <w:rsid w:val="006411D6"/>
    <w:rsid w:val="00641B91"/>
    <w:rsid w:val="00641D9A"/>
    <w:rsid w:val="006420B4"/>
    <w:rsid w:val="006421CB"/>
    <w:rsid w:val="00642935"/>
    <w:rsid w:val="00643372"/>
    <w:rsid w:val="00643A4B"/>
    <w:rsid w:val="00643FC1"/>
    <w:rsid w:val="0064427D"/>
    <w:rsid w:val="006443FC"/>
    <w:rsid w:val="006444C2"/>
    <w:rsid w:val="00644BC8"/>
    <w:rsid w:val="00644CE4"/>
    <w:rsid w:val="00644E16"/>
    <w:rsid w:val="00644F42"/>
    <w:rsid w:val="00645350"/>
    <w:rsid w:val="00645432"/>
    <w:rsid w:val="006454DE"/>
    <w:rsid w:val="006456AB"/>
    <w:rsid w:val="00645D52"/>
    <w:rsid w:val="00646715"/>
    <w:rsid w:val="0064683B"/>
    <w:rsid w:val="00646CC8"/>
    <w:rsid w:val="006471C4"/>
    <w:rsid w:val="0064736C"/>
    <w:rsid w:val="006473F7"/>
    <w:rsid w:val="00647486"/>
    <w:rsid w:val="00647D24"/>
    <w:rsid w:val="006501F4"/>
    <w:rsid w:val="00650A1C"/>
    <w:rsid w:val="00650B73"/>
    <w:rsid w:val="00650B9D"/>
    <w:rsid w:val="00650C09"/>
    <w:rsid w:val="006512A4"/>
    <w:rsid w:val="0065158C"/>
    <w:rsid w:val="00652129"/>
    <w:rsid w:val="00652162"/>
    <w:rsid w:val="006521F1"/>
    <w:rsid w:val="00652B54"/>
    <w:rsid w:val="00652C73"/>
    <w:rsid w:val="00652F52"/>
    <w:rsid w:val="00653282"/>
    <w:rsid w:val="006533A7"/>
    <w:rsid w:val="00654055"/>
    <w:rsid w:val="006550D3"/>
    <w:rsid w:val="00655460"/>
    <w:rsid w:val="00655719"/>
    <w:rsid w:val="00655B35"/>
    <w:rsid w:val="00655BF5"/>
    <w:rsid w:val="00655C0D"/>
    <w:rsid w:val="00655DA0"/>
    <w:rsid w:val="00655E82"/>
    <w:rsid w:val="00656189"/>
    <w:rsid w:val="00656629"/>
    <w:rsid w:val="006569C6"/>
    <w:rsid w:val="00657129"/>
    <w:rsid w:val="0065764C"/>
    <w:rsid w:val="006578AF"/>
    <w:rsid w:val="00657BC6"/>
    <w:rsid w:val="00657E02"/>
    <w:rsid w:val="006601A5"/>
    <w:rsid w:val="006603EF"/>
    <w:rsid w:val="006604B1"/>
    <w:rsid w:val="00660641"/>
    <w:rsid w:val="006607D4"/>
    <w:rsid w:val="00660A0D"/>
    <w:rsid w:val="00660A3F"/>
    <w:rsid w:val="00660C05"/>
    <w:rsid w:val="0066166C"/>
    <w:rsid w:val="006619F8"/>
    <w:rsid w:val="00661AF7"/>
    <w:rsid w:val="00661EA7"/>
    <w:rsid w:val="0066203B"/>
    <w:rsid w:val="00662816"/>
    <w:rsid w:val="0066294B"/>
    <w:rsid w:val="00662FC6"/>
    <w:rsid w:val="0066304B"/>
    <w:rsid w:val="006633DD"/>
    <w:rsid w:val="006637AD"/>
    <w:rsid w:val="006642F1"/>
    <w:rsid w:val="006649F5"/>
    <w:rsid w:val="00665556"/>
    <w:rsid w:val="0066563D"/>
    <w:rsid w:val="006657D3"/>
    <w:rsid w:val="00665965"/>
    <w:rsid w:val="00665A61"/>
    <w:rsid w:val="00666205"/>
    <w:rsid w:val="0066691F"/>
    <w:rsid w:val="00666BBB"/>
    <w:rsid w:val="00667250"/>
    <w:rsid w:val="00667986"/>
    <w:rsid w:val="00667D5A"/>
    <w:rsid w:val="00667F11"/>
    <w:rsid w:val="00667FF3"/>
    <w:rsid w:val="006704D3"/>
    <w:rsid w:val="00671290"/>
    <w:rsid w:val="0067147F"/>
    <w:rsid w:val="006715E2"/>
    <w:rsid w:val="00672120"/>
    <w:rsid w:val="006726A6"/>
    <w:rsid w:val="00672946"/>
    <w:rsid w:val="0067298E"/>
    <w:rsid w:val="00672BBF"/>
    <w:rsid w:val="0067336F"/>
    <w:rsid w:val="006737D5"/>
    <w:rsid w:val="006738DC"/>
    <w:rsid w:val="00673B53"/>
    <w:rsid w:val="00673C20"/>
    <w:rsid w:val="00673C68"/>
    <w:rsid w:val="00673F23"/>
    <w:rsid w:val="0067401C"/>
    <w:rsid w:val="0067425C"/>
    <w:rsid w:val="00674625"/>
    <w:rsid w:val="006746DA"/>
    <w:rsid w:val="006749CB"/>
    <w:rsid w:val="00674DD2"/>
    <w:rsid w:val="00674E9B"/>
    <w:rsid w:val="00674EC7"/>
    <w:rsid w:val="00675519"/>
    <w:rsid w:val="00675579"/>
    <w:rsid w:val="00675616"/>
    <w:rsid w:val="006757A5"/>
    <w:rsid w:val="00675A80"/>
    <w:rsid w:val="00675E56"/>
    <w:rsid w:val="0067619C"/>
    <w:rsid w:val="006761BF"/>
    <w:rsid w:val="006762A5"/>
    <w:rsid w:val="00676572"/>
    <w:rsid w:val="00676A68"/>
    <w:rsid w:val="00676B77"/>
    <w:rsid w:val="00676D8B"/>
    <w:rsid w:val="006770A5"/>
    <w:rsid w:val="00677EE1"/>
    <w:rsid w:val="00680142"/>
    <w:rsid w:val="00680274"/>
    <w:rsid w:val="00680B4B"/>
    <w:rsid w:val="00680C13"/>
    <w:rsid w:val="00681DB6"/>
    <w:rsid w:val="00682265"/>
    <w:rsid w:val="00682A17"/>
    <w:rsid w:val="00682A8B"/>
    <w:rsid w:val="00683171"/>
    <w:rsid w:val="0068359E"/>
    <w:rsid w:val="00683A6E"/>
    <w:rsid w:val="00683ED0"/>
    <w:rsid w:val="00684013"/>
    <w:rsid w:val="00684195"/>
    <w:rsid w:val="00684202"/>
    <w:rsid w:val="0068473D"/>
    <w:rsid w:val="00684AB4"/>
    <w:rsid w:val="00684F85"/>
    <w:rsid w:val="00685121"/>
    <w:rsid w:val="00685680"/>
    <w:rsid w:val="006859E5"/>
    <w:rsid w:val="00685D21"/>
    <w:rsid w:val="00685FB4"/>
    <w:rsid w:val="00686050"/>
    <w:rsid w:val="0068626F"/>
    <w:rsid w:val="0068654C"/>
    <w:rsid w:val="00686618"/>
    <w:rsid w:val="00686911"/>
    <w:rsid w:val="00686941"/>
    <w:rsid w:val="00686ED6"/>
    <w:rsid w:val="00687166"/>
    <w:rsid w:val="00687573"/>
    <w:rsid w:val="006876E7"/>
    <w:rsid w:val="0068797C"/>
    <w:rsid w:val="00687A6E"/>
    <w:rsid w:val="00687B9A"/>
    <w:rsid w:val="00687E39"/>
    <w:rsid w:val="00690100"/>
    <w:rsid w:val="0069017D"/>
    <w:rsid w:val="006907D9"/>
    <w:rsid w:val="00690B59"/>
    <w:rsid w:val="00690D12"/>
    <w:rsid w:val="00690F4F"/>
    <w:rsid w:val="00691588"/>
    <w:rsid w:val="0069163F"/>
    <w:rsid w:val="00691750"/>
    <w:rsid w:val="00691BB6"/>
    <w:rsid w:val="006925FE"/>
    <w:rsid w:val="00692867"/>
    <w:rsid w:val="00692ACA"/>
    <w:rsid w:val="00692CDD"/>
    <w:rsid w:val="006930F4"/>
    <w:rsid w:val="00693271"/>
    <w:rsid w:val="0069402D"/>
    <w:rsid w:val="00694302"/>
    <w:rsid w:val="00694755"/>
    <w:rsid w:val="00694790"/>
    <w:rsid w:val="00694B8A"/>
    <w:rsid w:val="00695065"/>
    <w:rsid w:val="00695287"/>
    <w:rsid w:val="00695325"/>
    <w:rsid w:val="00695573"/>
    <w:rsid w:val="00695EBB"/>
    <w:rsid w:val="0069648F"/>
    <w:rsid w:val="00696B69"/>
    <w:rsid w:val="00696D26"/>
    <w:rsid w:val="00696DDD"/>
    <w:rsid w:val="006978DB"/>
    <w:rsid w:val="0069796B"/>
    <w:rsid w:val="00697A05"/>
    <w:rsid w:val="00697C78"/>
    <w:rsid w:val="00697CEB"/>
    <w:rsid w:val="006A0437"/>
    <w:rsid w:val="006A0704"/>
    <w:rsid w:val="006A08D4"/>
    <w:rsid w:val="006A08D8"/>
    <w:rsid w:val="006A0B6D"/>
    <w:rsid w:val="006A1246"/>
    <w:rsid w:val="006A16A4"/>
    <w:rsid w:val="006A1AE0"/>
    <w:rsid w:val="006A202E"/>
    <w:rsid w:val="006A215D"/>
    <w:rsid w:val="006A27A1"/>
    <w:rsid w:val="006A28CF"/>
    <w:rsid w:val="006A2C4F"/>
    <w:rsid w:val="006A2C87"/>
    <w:rsid w:val="006A2CD1"/>
    <w:rsid w:val="006A3516"/>
    <w:rsid w:val="006A388A"/>
    <w:rsid w:val="006A3DB8"/>
    <w:rsid w:val="006A3DEA"/>
    <w:rsid w:val="006A3F63"/>
    <w:rsid w:val="006A44BB"/>
    <w:rsid w:val="006A4748"/>
    <w:rsid w:val="006A4F45"/>
    <w:rsid w:val="006A4FB5"/>
    <w:rsid w:val="006A53AC"/>
    <w:rsid w:val="006A56A8"/>
    <w:rsid w:val="006A5755"/>
    <w:rsid w:val="006A57B2"/>
    <w:rsid w:val="006A5AA5"/>
    <w:rsid w:val="006A5CF5"/>
    <w:rsid w:val="006A5D43"/>
    <w:rsid w:val="006A5D48"/>
    <w:rsid w:val="006A6B27"/>
    <w:rsid w:val="006A7018"/>
    <w:rsid w:val="006A7144"/>
    <w:rsid w:val="006A7499"/>
    <w:rsid w:val="006A7809"/>
    <w:rsid w:val="006A78E6"/>
    <w:rsid w:val="006B0106"/>
    <w:rsid w:val="006B038F"/>
    <w:rsid w:val="006B0656"/>
    <w:rsid w:val="006B0772"/>
    <w:rsid w:val="006B0816"/>
    <w:rsid w:val="006B0B30"/>
    <w:rsid w:val="006B0D43"/>
    <w:rsid w:val="006B1106"/>
    <w:rsid w:val="006B1450"/>
    <w:rsid w:val="006B1600"/>
    <w:rsid w:val="006B1B9E"/>
    <w:rsid w:val="006B1C36"/>
    <w:rsid w:val="006B1F1C"/>
    <w:rsid w:val="006B2098"/>
    <w:rsid w:val="006B2622"/>
    <w:rsid w:val="006B2ABA"/>
    <w:rsid w:val="006B2D84"/>
    <w:rsid w:val="006B2E7B"/>
    <w:rsid w:val="006B3257"/>
    <w:rsid w:val="006B3354"/>
    <w:rsid w:val="006B37F8"/>
    <w:rsid w:val="006B3B6B"/>
    <w:rsid w:val="006B4006"/>
    <w:rsid w:val="006B4441"/>
    <w:rsid w:val="006B455D"/>
    <w:rsid w:val="006B4844"/>
    <w:rsid w:val="006B4E2A"/>
    <w:rsid w:val="006B4EAA"/>
    <w:rsid w:val="006B4FAE"/>
    <w:rsid w:val="006B504B"/>
    <w:rsid w:val="006B50D5"/>
    <w:rsid w:val="006B53C1"/>
    <w:rsid w:val="006B5E06"/>
    <w:rsid w:val="006B6021"/>
    <w:rsid w:val="006B63DD"/>
    <w:rsid w:val="006B735C"/>
    <w:rsid w:val="006B7413"/>
    <w:rsid w:val="006B7DCD"/>
    <w:rsid w:val="006C01A4"/>
    <w:rsid w:val="006C02DE"/>
    <w:rsid w:val="006C034F"/>
    <w:rsid w:val="006C0752"/>
    <w:rsid w:val="006C090C"/>
    <w:rsid w:val="006C0B96"/>
    <w:rsid w:val="006C0E4F"/>
    <w:rsid w:val="006C0F37"/>
    <w:rsid w:val="006C11DB"/>
    <w:rsid w:val="006C123E"/>
    <w:rsid w:val="006C14E8"/>
    <w:rsid w:val="006C17DC"/>
    <w:rsid w:val="006C19F8"/>
    <w:rsid w:val="006C2A23"/>
    <w:rsid w:val="006C2D6C"/>
    <w:rsid w:val="006C3007"/>
    <w:rsid w:val="006C32D7"/>
    <w:rsid w:val="006C337D"/>
    <w:rsid w:val="006C35FB"/>
    <w:rsid w:val="006C387C"/>
    <w:rsid w:val="006C3983"/>
    <w:rsid w:val="006C39CD"/>
    <w:rsid w:val="006C4149"/>
    <w:rsid w:val="006C4B1D"/>
    <w:rsid w:val="006C4BC1"/>
    <w:rsid w:val="006C4EEE"/>
    <w:rsid w:val="006C5260"/>
    <w:rsid w:val="006C5734"/>
    <w:rsid w:val="006C5C3D"/>
    <w:rsid w:val="006C5D59"/>
    <w:rsid w:val="006C5DCF"/>
    <w:rsid w:val="006C6383"/>
    <w:rsid w:val="006C6CDB"/>
    <w:rsid w:val="006C6EF1"/>
    <w:rsid w:val="006C71CB"/>
    <w:rsid w:val="006C7502"/>
    <w:rsid w:val="006C7C0E"/>
    <w:rsid w:val="006C7E90"/>
    <w:rsid w:val="006D014B"/>
    <w:rsid w:val="006D099B"/>
    <w:rsid w:val="006D0BC8"/>
    <w:rsid w:val="006D12D1"/>
    <w:rsid w:val="006D20AE"/>
    <w:rsid w:val="006D221C"/>
    <w:rsid w:val="006D2243"/>
    <w:rsid w:val="006D2296"/>
    <w:rsid w:val="006D2A5E"/>
    <w:rsid w:val="006D2E37"/>
    <w:rsid w:val="006D2EF1"/>
    <w:rsid w:val="006D3067"/>
    <w:rsid w:val="006D364B"/>
    <w:rsid w:val="006D3EDC"/>
    <w:rsid w:val="006D3F9F"/>
    <w:rsid w:val="006D4517"/>
    <w:rsid w:val="006D45E8"/>
    <w:rsid w:val="006D4AA1"/>
    <w:rsid w:val="006D4B8A"/>
    <w:rsid w:val="006D4E6A"/>
    <w:rsid w:val="006D4ECF"/>
    <w:rsid w:val="006D5311"/>
    <w:rsid w:val="006D55E5"/>
    <w:rsid w:val="006D59DE"/>
    <w:rsid w:val="006D60CE"/>
    <w:rsid w:val="006D708C"/>
    <w:rsid w:val="006D70E4"/>
    <w:rsid w:val="006D71FA"/>
    <w:rsid w:val="006D7203"/>
    <w:rsid w:val="006D743F"/>
    <w:rsid w:val="006D74DE"/>
    <w:rsid w:val="006D74F4"/>
    <w:rsid w:val="006D7832"/>
    <w:rsid w:val="006D7ADC"/>
    <w:rsid w:val="006E052B"/>
    <w:rsid w:val="006E098C"/>
    <w:rsid w:val="006E0AB8"/>
    <w:rsid w:val="006E0B91"/>
    <w:rsid w:val="006E1132"/>
    <w:rsid w:val="006E1227"/>
    <w:rsid w:val="006E14E3"/>
    <w:rsid w:val="006E1BD6"/>
    <w:rsid w:val="006E1C3D"/>
    <w:rsid w:val="006E1E8C"/>
    <w:rsid w:val="006E2024"/>
    <w:rsid w:val="006E204B"/>
    <w:rsid w:val="006E22EC"/>
    <w:rsid w:val="006E2975"/>
    <w:rsid w:val="006E2D14"/>
    <w:rsid w:val="006E303A"/>
    <w:rsid w:val="006E319A"/>
    <w:rsid w:val="006E328F"/>
    <w:rsid w:val="006E34DF"/>
    <w:rsid w:val="006E3608"/>
    <w:rsid w:val="006E3976"/>
    <w:rsid w:val="006E397D"/>
    <w:rsid w:val="006E3E76"/>
    <w:rsid w:val="006E44E5"/>
    <w:rsid w:val="006E47EC"/>
    <w:rsid w:val="006E4B20"/>
    <w:rsid w:val="006E4D89"/>
    <w:rsid w:val="006E4DBA"/>
    <w:rsid w:val="006E50DB"/>
    <w:rsid w:val="006E5CDE"/>
    <w:rsid w:val="006E642A"/>
    <w:rsid w:val="006E683B"/>
    <w:rsid w:val="006E7160"/>
    <w:rsid w:val="006E735F"/>
    <w:rsid w:val="006E7763"/>
    <w:rsid w:val="006F0022"/>
    <w:rsid w:val="006F0383"/>
    <w:rsid w:val="006F03F7"/>
    <w:rsid w:val="006F05F9"/>
    <w:rsid w:val="006F06D7"/>
    <w:rsid w:val="006F1714"/>
    <w:rsid w:val="006F17A2"/>
    <w:rsid w:val="006F1F98"/>
    <w:rsid w:val="006F22A0"/>
    <w:rsid w:val="006F2384"/>
    <w:rsid w:val="006F305B"/>
    <w:rsid w:val="006F3193"/>
    <w:rsid w:val="006F3A61"/>
    <w:rsid w:val="006F3D41"/>
    <w:rsid w:val="006F4069"/>
    <w:rsid w:val="006F4209"/>
    <w:rsid w:val="006F4734"/>
    <w:rsid w:val="006F47CE"/>
    <w:rsid w:val="006F5116"/>
    <w:rsid w:val="006F5A35"/>
    <w:rsid w:val="006F5AA3"/>
    <w:rsid w:val="006F5E22"/>
    <w:rsid w:val="006F5FF7"/>
    <w:rsid w:val="006F6555"/>
    <w:rsid w:val="006F6B8C"/>
    <w:rsid w:val="006F6CA3"/>
    <w:rsid w:val="006F707F"/>
    <w:rsid w:val="006F78D5"/>
    <w:rsid w:val="007000F9"/>
    <w:rsid w:val="0070047D"/>
    <w:rsid w:val="007004A0"/>
    <w:rsid w:val="007006F6"/>
    <w:rsid w:val="00701833"/>
    <w:rsid w:val="00701995"/>
    <w:rsid w:val="00701FCB"/>
    <w:rsid w:val="0070200F"/>
    <w:rsid w:val="0070204F"/>
    <w:rsid w:val="007020CB"/>
    <w:rsid w:val="007024BD"/>
    <w:rsid w:val="007025C5"/>
    <w:rsid w:val="007026B3"/>
    <w:rsid w:val="00702767"/>
    <w:rsid w:val="00702A18"/>
    <w:rsid w:val="007030C4"/>
    <w:rsid w:val="007031C4"/>
    <w:rsid w:val="0070323F"/>
    <w:rsid w:val="00703327"/>
    <w:rsid w:val="00703856"/>
    <w:rsid w:val="007042DB"/>
    <w:rsid w:val="007043BC"/>
    <w:rsid w:val="007044B6"/>
    <w:rsid w:val="0070488A"/>
    <w:rsid w:val="00704C7B"/>
    <w:rsid w:val="00704D61"/>
    <w:rsid w:val="00704E8F"/>
    <w:rsid w:val="00705277"/>
    <w:rsid w:val="00705630"/>
    <w:rsid w:val="00705743"/>
    <w:rsid w:val="00705992"/>
    <w:rsid w:val="007059F9"/>
    <w:rsid w:val="00706657"/>
    <w:rsid w:val="0070695A"/>
    <w:rsid w:val="0070706A"/>
    <w:rsid w:val="0070727A"/>
    <w:rsid w:val="0071013B"/>
    <w:rsid w:val="0071015E"/>
    <w:rsid w:val="00710185"/>
    <w:rsid w:val="00710278"/>
    <w:rsid w:val="007102D5"/>
    <w:rsid w:val="007103B0"/>
    <w:rsid w:val="00710913"/>
    <w:rsid w:val="00710AE2"/>
    <w:rsid w:val="00710C76"/>
    <w:rsid w:val="00710E64"/>
    <w:rsid w:val="00710E99"/>
    <w:rsid w:val="00710FD4"/>
    <w:rsid w:val="007117D1"/>
    <w:rsid w:val="00712054"/>
    <w:rsid w:val="00712437"/>
    <w:rsid w:val="007127BD"/>
    <w:rsid w:val="00712BE6"/>
    <w:rsid w:val="00712E6D"/>
    <w:rsid w:val="00712F21"/>
    <w:rsid w:val="00713DA2"/>
    <w:rsid w:val="007146DB"/>
    <w:rsid w:val="00714A20"/>
    <w:rsid w:val="00714EEA"/>
    <w:rsid w:val="00715106"/>
    <w:rsid w:val="0071545A"/>
    <w:rsid w:val="00715D2D"/>
    <w:rsid w:val="00715D91"/>
    <w:rsid w:val="00715DF6"/>
    <w:rsid w:val="00715F0A"/>
    <w:rsid w:val="00716165"/>
    <w:rsid w:val="0071619F"/>
    <w:rsid w:val="00716227"/>
    <w:rsid w:val="00716480"/>
    <w:rsid w:val="007164B0"/>
    <w:rsid w:val="007166C6"/>
    <w:rsid w:val="0071695E"/>
    <w:rsid w:val="00716B33"/>
    <w:rsid w:val="00716D47"/>
    <w:rsid w:val="0071704A"/>
    <w:rsid w:val="00717C68"/>
    <w:rsid w:val="00717D8F"/>
    <w:rsid w:val="007200EE"/>
    <w:rsid w:val="007204CE"/>
    <w:rsid w:val="007204E0"/>
    <w:rsid w:val="0072053D"/>
    <w:rsid w:val="007205CD"/>
    <w:rsid w:val="0072082D"/>
    <w:rsid w:val="00720C9E"/>
    <w:rsid w:val="0072126E"/>
    <w:rsid w:val="00721290"/>
    <w:rsid w:val="0072164B"/>
    <w:rsid w:val="00721846"/>
    <w:rsid w:val="0072188D"/>
    <w:rsid w:val="00722021"/>
    <w:rsid w:val="0072202B"/>
    <w:rsid w:val="00722173"/>
    <w:rsid w:val="00722A26"/>
    <w:rsid w:val="00722AB6"/>
    <w:rsid w:val="00722CA1"/>
    <w:rsid w:val="00722D58"/>
    <w:rsid w:val="0072341B"/>
    <w:rsid w:val="00723B30"/>
    <w:rsid w:val="00723DD3"/>
    <w:rsid w:val="007242FF"/>
    <w:rsid w:val="00725615"/>
    <w:rsid w:val="00725840"/>
    <w:rsid w:val="007258DB"/>
    <w:rsid w:val="00725AE9"/>
    <w:rsid w:val="00725C62"/>
    <w:rsid w:val="00726292"/>
    <w:rsid w:val="00726403"/>
    <w:rsid w:val="00726943"/>
    <w:rsid w:val="00726C50"/>
    <w:rsid w:val="00726D59"/>
    <w:rsid w:val="00726E75"/>
    <w:rsid w:val="00726EAA"/>
    <w:rsid w:val="0072708A"/>
    <w:rsid w:val="007273AC"/>
    <w:rsid w:val="0072765D"/>
    <w:rsid w:val="00727B7A"/>
    <w:rsid w:val="0073022F"/>
    <w:rsid w:val="00730E8A"/>
    <w:rsid w:val="0073120A"/>
    <w:rsid w:val="007319A9"/>
    <w:rsid w:val="00731D56"/>
    <w:rsid w:val="00731FAD"/>
    <w:rsid w:val="007325F5"/>
    <w:rsid w:val="00732748"/>
    <w:rsid w:val="007329F9"/>
    <w:rsid w:val="00732F21"/>
    <w:rsid w:val="007330E6"/>
    <w:rsid w:val="007334F5"/>
    <w:rsid w:val="00733854"/>
    <w:rsid w:val="00733A42"/>
    <w:rsid w:val="00733C83"/>
    <w:rsid w:val="00734385"/>
    <w:rsid w:val="007343B1"/>
    <w:rsid w:val="00734A21"/>
    <w:rsid w:val="00734B24"/>
    <w:rsid w:val="00734BDF"/>
    <w:rsid w:val="00735D28"/>
    <w:rsid w:val="00735DF3"/>
    <w:rsid w:val="007361CD"/>
    <w:rsid w:val="00736249"/>
    <w:rsid w:val="00736716"/>
    <w:rsid w:val="00736830"/>
    <w:rsid w:val="00736859"/>
    <w:rsid w:val="00736AE2"/>
    <w:rsid w:val="00737703"/>
    <w:rsid w:val="0073780C"/>
    <w:rsid w:val="00737A13"/>
    <w:rsid w:val="00737BB2"/>
    <w:rsid w:val="007406F9"/>
    <w:rsid w:val="00740993"/>
    <w:rsid w:val="0074100C"/>
    <w:rsid w:val="00741395"/>
    <w:rsid w:val="00741721"/>
    <w:rsid w:val="00742424"/>
    <w:rsid w:val="00742486"/>
    <w:rsid w:val="0074275E"/>
    <w:rsid w:val="00742EFB"/>
    <w:rsid w:val="00742F7A"/>
    <w:rsid w:val="00742F8B"/>
    <w:rsid w:val="0074306C"/>
    <w:rsid w:val="0074326D"/>
    <w:rsid w:val="007434E2"/>
    <w:rsid w:val="00743A76"/>
    <w:rsid w:val="00743CF9"/>
    <w:rsid w:val="0074419A"/>
    <w:rsid w:val="00744324"/>
    <w:rsid w:val="00744512"/>
    <w:rsid w:val="00744A50"/>
    <w:rsid w:val="00744BBA"/>
    <w:rsid w:val="00745A61"/>
    <w:rsid w:val="00745DC7"/>
    <w:rsid w:val="00745ED3"/>
    <w:rsid w:val="00745F1F"/>
    <w:rsid w:val="00745F7E"/>
    <w:rsid w:val="00745FF3"/>
    <w:rsid w:val="00746279"/>
    <w:rsid w:val="00746965"/>
    <w:rsid w:val="007469FC"/>
    <w:rsid w:val="00746B17"/>
    <w:rsid w:val="00746BFF"/>
    <w:rsid w:val="00746CA6"/>
    <w:rsid w:val="00746DC1"/>
    <w:rsid w:val="00746DDA"/>
    <w:rsid w:val="00746F29"/>
    <w:rsid w:val="00746F99"/>
    <w:rsid w:val="00746FB7"/>
    <w:rsid w:val="007477D2"/>
    <w:rsid w:val="00747D8B"/>
    <w:rsid w:val="00747E14"/>
    <w:rsid w:val="00750114"/>
    <w:rsid w:val="007501A6"/>
    <w:rsid w:val="007506D0"/>
    <w:rsid w:val="00750BFE"/>
    <w:rsid w:val="00750E37"/>
    <w:rsid w:val="00751203"/>
    <w:rsid w:val="00751650"/>
    <w:rsid w:val="00751914"/>
    <w:rsid w:val="00751D18"/>
    <w:rsid w:val="00751F68"/>
    <w:rsid w:val="00752025"/>
    <w:rsid w:val="00752643"/>
    <w:rsid w:val="00752880"/>
    <w:rsid w:val="007528B5"/>
    <w:rsid w:val="00752B41"/>
    <w:rsid w:val="007534BF"/>
    <w:rsid w:val="00753653"/>
    <w:rsid w:val="00753AE2"/>
    <w:rsid w:val="00753BFE"/>
    <w:rsid w:val="00753D49"/>
    <w:rsid w:val="007547D5"/>
    <w:rsid w:val="00754867"/>
    <w:rsid w:val="007548A2"/>
    <w:rsid w:val="007548E8"/>
    <w:rsid w:val="00754A16"/>
    <w:rsid w:val="00754B6D"/>
    <w:rsid w:val="00754CFC"/>
    <w:rsid w:val="00755263"/>
    <w:rsid w:val="00755681"/>
    <w:rsid w:val="00755B01"/>
    <w:rsid w:val="00756135"/>
    <w:rsid w:val="0075614D"/>
    <w:rsid w:val="007564FE"/>
    <w:rsid w:val="00756749"/>
    <w:rsid w:val="00756802"/>
    <w:rsid w:val="00756907"/>
    <w:rsid w:val="00756BD5"/>
    <w:rsid w:val="00756E0A"/>
    <w:rsid w:val="0075770A"/>
    <w:rsid w:val="007600E3"/>
    <w:rsid w:val="00760187"/>
    <w:rsid w:val="00760855"/>
    <w:rsid w:val="00760B7C"/>
    <w:rsid w:val="00760F3A"/>
    <w:rsid w:val="00761380"/>
    <w:rsid w:val="00761BB3"/>
    <w:rsid w:val="00761E80"/>
    <w:rsid w:val="00761F46"/>
    <w:rsid w:val="00762026"/>
    <w:rsid w:val="00762188"/>
    <w:rsid w:val="007621F5"/>
    <w:rsid w:val="00762819"/>
    <w:rsid w:val="00762DBC"/>
    <w:rsid w:val="007630AD"/>
    <w:rsid w:val="007630C5"/>
    <w:rsid w:val="00763816"/>
    <w:rsid w:val="0076415D"/>
    <w:rsid w:val="00764AFB"/>
    <w:rsid w:val="007651D9"/>
    <w:rsid w:val="0076595B"/>
    <w:rsid w:val="00765CA1"/>
    <w:rsid w:val="00765CE0"/>
    <w:rsid w:val="00765D0E"/>
    <w:rsid w:val="00766027"/>
    <w:rsid w:val="007665DD"/>
    <w:rsid w:val="00766882"/>
    <w:rsid w:val="00766FD7"/>
    <w:rsid w:val="00767141"/>
    <w:rsid w:val="00767277"/>
    <w:rsid w:val="007679EA"/>
    <w:rsid w:val="00767D8C"/>
    <w:rsid w:val="00767EC5"/>
    <w:rsid w:val="007700F0"/>
    <w:rsid w:val="0077032D"/>
    <w:rsid w:val="00770977"/>
    <w:rsid w:val="00770FA6"/>
    <w:rsid w:val="007710B5"/>
    <w:rsid w:val="007710BF"/>
    <w:rsid w:val="0077185C"/>
    <w:rsid w:val="0077187B"/>
    <w:rsid w:val="00771A00"/>
    <w:rsid w:val="00772D8D"/>
    <w:rsid w:val="007736E1"/>
    <w:rsid w:val="0077380D"/>
    <w:rsid w:val="007738D1"/>
    <w:rsid w:val="00773A6A"/>
    <w:rsid w:val="00774F2B"/>
    <w:rsid w:val="00775122"/>
    <w:rsid w:val="00775455"/>
    <w:rsid w:val="00775F45"/>
    <w:rsid w:val="00776019"/>
    <w:rsid w:val="00776888"/>
    <w:rsid w:val="007768DC"/>
    <w:rsid w:val="0077690F"/>
    <w:rsid w:val="00777196"/>
    <w:rsid w:val="007771D3"/>
    <w:rsid w:val="00777AF0"/>
    <w:rsid w:val="00777CDA"/>
    <w:rsid w:val="00777E14"/>
    <w:rsid w:val="00777FD6"/>
    <w:rsid w:val="0078001F"/>
    <w:rsid w:val="007801A7"/>
    <w:rsid w:val="0078028B"/>
    <w:rsid w:val="00780C76"/>
    <w:rsid w:val="00780DA2"/>
    <w:rsid w:val="0078103D"/>
    <w:rsid w:val="007817F5"/>
    <w:rsid w:val="00781812"/>
    <w:rsid w:val="0078239F"/>
    <w:rsid w:val="00782879"/>
    <w:rsid w:val="00782CC9"/>
    <w:rsid w:val="00782DD8"/>
    <w:rsid w:val="00782F59"/>
    <w:rsid w:val="00782F67"/>
    <w:rsid w:val="00782FE3"/>
    <w:rsid w:val="0078300D"/>
    <w:rsid w:val="007835EE"/>
    <w:rsid w:val="00783656"/>
    <w:rsid w:val="00783B12"/>
    <w:rsid w:val="00783F20"/>
    <w:rsid w:val="00784029"/>
    <w:rsid w:val="0078497F"/>
    <w:rsid w:val="007849B5"/>
    <w:rsid w:val="00784BCD"/>
    <w:rsid w:val="00784C39"/>
    <w:rsid w:val="00784F16"/>
    <w:rsid w:val="00785132"/>
    <w:rsid w:val="00785A0D"/>
    <w:rsid w:val="00785EFF"/>
    <w:rsid w:val="007861DA"/>
    <w:rsid w:val="00786DFE"/>
    <w:rsid w:val="00786E04"/>
    <w:rsid w:val="00786ED4"/>
    <w:rsid w:val="00786F5E"/>
    <w:rsid w:val="007870C1"/>
    <w:rsid w:val="007871AE"/>
    <w:rsid w:val="00787476"/>
    <w:rsid w:val="0078754E"/>
    <w:rsid w:val="00787590"/>
    <w:rsid w:val="0078770A"/>
    <w:rsid w:val="007877A0"/>
    <w:rsid w:val="0078782B"/>
    <w:rsid w:val="00787A2B"/>
    <w:rsid w:val="00787C8F"/>
    <w:rsid w:val="00787D58"/>
    <w:rsid w:val="00787D89"/>
    <w:rsid w:val="007902CB"/>
    <w:rsid w:val="007902EE"/>
    <w:rsid w:val="00790A9E"/>
    <w:rsid w:val="00790BF1"/>
    <w:rsid w:val="00791B25"/>
    <w:rsid w:val="00792256"/>
    <w:rsid w:val="007922A2"/>
    <w:rsid w:val="007923ED"/>
    <w:rsid w:val="007925CD"/>
    <w:rsid w:val="007928B0"/>
    <w:rsid w:val="00792BC6"/>
    <w:rsid w:val="00793037"/>
    <w:rsid w:val="0079428C"/>
    <w:rsid w:val="007948D8"/>
    <w:rsid w:val="0079499F"/>
    <w:rsid w:val="00794C18"/>
    <w:rsid w:val="0079560C"/>
    <w:rsid w:val="00795CBE"/>
    <w:rsid w:val="00795CCA"/>
    <w:rsid w:val="00795FEA"/>
    <w:rsid w:val="00796CEE"/>
    <w:rsid w:val="00796DC8"/>
    <w:rsid w:val="00796F32"/>
    <w:rsid w:val="007975B3"/>
    <w:rsid w:val="00797637"/>
    <w:rsid w:val="00797B82"/>
    <w:rsid w:val="00797BC9"/>
    <w:rsid w:val="007A01C5"/>
    <w:rsid w:val="007A03E3"/>
    <w:rsid w:val="007A085F"/>
    <w:rsid w:val="007A0901"/>
    <w:rsid w:val="007A0961"/>
    <w:rsid w:val="007A0B64"/>
    <w:rsid w:val="007A1476"/>
    <w:rsid w:val="007A14F0"/>
    <w:rsid w:val="007A1628"/>
    <w:rsid w:val="007A17A3"/>
    <w:rsid w:val="007A1820"/>
    <w:rsid w:val="007A19E7"/>
    <w:rsid w:val="007A1AE0"/>
    <w:rsid w:val="007A1CA6"/>
    <w:rsid w:val="007A2197"/>
    <w:rsid w:val="007A286F"/>
    <w:rsid w:val="007A2884"/>
    <w:rsid w:val="007A2DCC"/>
    <w:rsid w:val="007A2FE6"/>
    <w:rsid w:val="007A38FA"/>
    <w:rsid w:val="007A3F95"/>
    <w:rsid w:val="007A4026"/>
    <w:rsid w:val="007A41DA"/>
    <w:rsid w:val="007A4292"/>
    <w:rsid w:val="007A434C"/>
    <w:rsid w:val="007A449E"/>
    <w:rsid w:val="007A44A4"/>
    <w:rsid w:val="007A451E"/>
    <w:rsid w:val="007A47C3"/>
    <w:rsid w:val="007A48AD"/>
    <w:rsid w:val="007A4D46"/>
    <w:rsid w:val="007A5131"/>
    <w:rsid w:val="007A5A36"/>
    <w:rsid w:val="007A5AA0"/>
    <w:rsid w:val="007A5BC4"/>
    <w:rsid w:val="007A5CE8"/>
    <w:rsid w:val="007A5E28"/>
    <w:rsid w:val="007A5F92"/>
    <w:rsid w:val="007A62F0"/>
    <w:rsid w:val="007A63A6"/>
    <w:rsid w:val="007A66C8"/>
    <w:rsid w:val="007A67C1"/>
    <w:rsid w:val="007A7268"/>
    <w:rsid w:val="007A7A38"/>
    <w:rsid w:val="007A7C32"/>
    <w:rsid w:val="007A7F25"/>
    <w:rsid w:val="007B01E4"/>
    <w:rsid w:val="007B026E"/>
    <w:rsid w:val="007B02B6"/>
    <w:rsid w:val="007B0508"/>
    <w:rsid w:val="007B053F"/>
    <w:rsid w:val="007B06A4"/>
    <w:rsid w:val="007B0751"/>
    <w:rsid w:val="007B0CFF"/>
    <w:rsid w:val="007B0F2A"/>
    <w:rsid w:val="007B127B"/>
    <w:rsid w:val="007B142E"/>
    <w:rsid w:val="007B1476"/>
    <w:rsid w:val="007B2052"/>
    <w:rsid w:val="007B211B"/>
    <w:rsid w:val="007B2134"/>
    <w:rsid w:val="007B250D"/>
    <w:rsid w:val="007B2E2D"/>
    <w:rsid w:val="007B3018"/>
    <w:rsid w:val="007B304F"/>
    <w:rsid w:val="007B331E"/>
    <w:rsid w:val="007B3B1E"/>
    <w:rsid w:val="007B4177"/>
    <w:rsid w:val="007B458E"/>
    <w:rsid w:val="007B4A7C"/>
    <w:rsid w:val="007B4EF8"/>
    <w:rsid w:val="007B521D"/>
    <w:rsid w:val="007B5600"/>
    <w:rsid w:val="007B56F4"/>
    <w:rsid w:val="007B5915"/>
    <w:rsid w:val="007B5D1B"/>
    <w:rsid w:val="007B5EC2"/>
    <w:rsid w:val="007B6485"/>
    <w:rsid w:val="007B65E8"/>
    <w:rsid w:val="007B6C72"/>
    <w:rsid w:val="007B6F45"/>
    <w:rsid w:val="007B757B"/>
    <w:rsid w:val="007B792D"/>
    <w:rsid w:val="007B7A34"/>
    <w:rsid w:val="007B7D37"/>
    <w:rsid w:val="007B7D58"/>
    <w:rsid w:val="007C04DA"/>
    <w:rsid w:val="007C07B2"/>
    <w:rsid w:val="007C0AA9"/>
    <w:rsid w:val="007C176C"/>
    <w:rsid w:val="007C1A79"/>
    <w:rsid w:val="007C1B77"/>
    <w:rsid w:val="007C1D0E"/>
    <w:rsid w:val="007C1DB9"/>
    <w:rsid w:val="007C2278"/>
    <w:rsid w:val="007C2886"/>
    <w:rsid w:val="007C2EF9"/>
    <w:rsid w:val="007C34D9"/>
    <w:rsid w:val="007C36F7"/>
    <w:rsid w:val="007C385F"/>
    <w:rsid w:val="007C3B69"/>
    <w:rsid w:val="007C3FE5"/>
    <w:rsid w:val="007C4411"/>
    <w:rsid w:val="007C4521"/>
    <w:rsid w:val="007C4890"/>
    <w:rsid w:val="007C4E0B"/>
    <w:rsid w:val="007C4E62"/>
    <w:rsid w:val="007C5023"/>
    <w:rsid w:val="007C514D"/>
    <w:rsid w:val="007C5482"/>
    <w:rsid w:val="007C6345"/>
    <w:rsid w:val="007C64D6"/>
    <w:rsid w:val="007C6A1C"/>
    <w:rsid w:val="007C6D4F"/>
    <w:rsid w:val="007C6D6A"/>
    <w:rsid w:val="007C706C"/>
    <w:rsid w:val="007C74B7"/>
    <w:rsid w:val="007C76EC"/>
    <w:rsid w:val="007C79BB"/>
    <w:rsid w:val="007C7D5A"/>
    <w:rsid w:val="007D002E"/>
    <w:rsid w:val="007D0170"/>
    <w:rsid w:val="007D01F7"/>
    <w:rsid w:val="007D03ED"/>
    <w:rsid w:val="007D0643"/>
    <w:rsid w:val="007D071D"/>
    <w:rsid w:val="007D0864"/>
    <w:rsid w:val="007D0AE8"/>
    <w:rsid w:val="007D0B91"/>
    <w:rsid w:val="007D10B4"/>
    <w:rsid w:val="007D165A"/>
    <w:rsid w:val="007D1903"/>
    <w:rsid w:val="007D195E"/>
    <w:rsid w:val="007D1B4B"/>
    <w:rsid w:val="007D1D6E"/>
    <w:rsid w:val="007D226D"/>
    <w:rsid w:val="007D29A2"/>
    <w:rsid w:val="007D2B6B"/>
    <w:rsid w:val="007D2FA8"/>
    <w:rsid w:val="007D2FC2"/>
    <w:rsid w:val="007D31A6"/>
    <w:rsid w:val="007D328E"/>
    <w:rsid w:val="007D3488"/>
    <w:rsid w:val="007D45A4"/>
    <w:rsid w:val="007D4989"/>
    <w:rsid w:val="007D523D"/>
    <w:rsid w:val="007D54DA"/>
    <w:rsid w:val="007D55CB"/>
    <w:rsid w:val="007D56DF"/>
    <w:rsid w:val="007D5891"/>
    <w:rsid w:val="007D59F5"/>
    <w:rsid w:val="007D5D0B"/>
    <w:rsid w:val="007D5DB2"/>
    <w:rsid w:val="007D6209"/>
    <w:rsid w:val="007D64E2"/>
    <w:rsid w:val="007D6B4A"/>
    <w:rsid w:val="007D6E6E"/>
    <w:rsid w:val="007D79CA"/>
    <w:rsid w:val="007D79F0"/>
    <w:rsid w:val="007D7A11"/>
    <w:rsid w:val="007D7D3E"/>
    <w:rsid w:val="007D7E16"/>
    <w:rsid w:val="007D7E5A"/>
    <w:rsid w:val="007D7FC3"/>
    <w:rsid w:val="007E0157"/>
    <w:rsid w:val="007E02AD"/>
    <w:rsid w:val="007E0466"/>
    <w:rsid w:val="007E0B75"/>
    <w:rsid w:val="007E0DFC"/>
    <w:rsid w:val="007E104D"/>
    <w:rsid w:val="007E211F"/>
    <w:rsid w:val="007E26C5"/>
    <w:rsid w:val="007E277D"/>
    <w:rsid w:val="007E2F21"/>
    <w:rsid w:val="007E3016"/>
    <w:rsid w:val="007E3269"/>
    <w:rsid w:val="007E32AD"/>
    <w:rsid w:val="007E33CE"/>
    <w:rsid w:val="007E34EC"/>
    <w:rsid w:val="007E35A1"/>
    <w:rsid w:val="007E3682"/>
    <w:rsid w:val="007E3D57"/>
    <w:rsid w:val="007E46CA"/>
    <w:rsid w:val="007E4791"/>
    <w:rsid w:val="007E4827"/>
    <w:rsid w:val="007E4974"/>
    <w:rsid w:val="007E50EC"/>
    <w:rsid w:val="007E5401"/>
    <w:rsid w:val="007E5408"/>
    <w:rsid w:val="007E554C"/>
    <w:rsid w:val="007E5AA0"/>
    <w:rsid w:val="007E5B3D"/>
    <w:rsid w:val="007E5F4C"/>
    <w:rsid w:val="007E5F63"/>
    <w:rsid w:val="007E6B2F"/>
    <w:rsid w:val="007E6E3C"/>
    <w:rsid w:val="007E76AE"/>
    <w:rsid w:val="007F0138"/>
    <w:rsid w:val="007F01BC"/>
    <w:rsid w:val="007F0334"/>
    <w:rsid w:val="007F03F3"/>
    <w:rsid w:val="007F0677"/>
    <w:rsid w:val="007F07A0"/>
    <w:rsid w:val="007F177D"/>
    <w:rsid w:val="007F1961"/>
    <w:rsid w:val="007F19EF"/>
    <w:rsid w:val="007F1AF4"/>
    <w:rsid w:val="007F2428"/>
    <w:rsid w:val="007F2501"/>
    <w:rsid w:val="007F2C41"/>
    <w:rsid w:val="007F2D0F"/>
    <w:rsid w:val="007F2D9A"/>
    <w:rsid w:val="007F2EB9"/>
    <w:rsid w:val="007F3072"/>
    <w:rsid w:val="007F3235"/>
    <w:rsid w:val="007F39C1"/>
    <w:rsid w:val="007F43A2"/>
    <w:rsid w:val="007F4B1A"/>
    <w:rsid w:val="007F4F32"/>
    <w:rsid w:val="007F520A"/>
    <w:rsid w:val="007F5535"/>
    <w:rsid w:val="007F5556"/>
    <w:rsid w:val="007F61B5"/>
    <w:rsid w:val="007F656B"/>
    <w:rsid w:val="007F665B"/>
    <w:rsid w:val="007F6A4C"/>
    <w:rsid w:val="007F7B49"/>
    <w:rsid w:val="007F7DA6"/>
    <w:rsid w:val="00800596"/>
    <w:rsid w:val="008009BC"/>
    <w:rsid w:val="0080133E"/>
    <w:rsid w:val="0080141C"/>
    <w:rsid w:val="00801684"/>
    <w:rsid w:val="0080180C"/>
    <w:rsid w:val="00801B25"/>
    <w:rsid w:val="00801C37"/>
    <w:rsid w:val="00801FD3"/>
    <w:rsid w:val="00802A0D"/>
    <w:rsid w:val="00802A94"/>
    <w:rsid w:val="00802F93"/>
    <w:rsid w:val="00803395"/>
    <w:rsid w:val="008034FB"/>
    <w:rsid w:val="00803604"/>
    <w:rsid w:val="00803E18"/>
    <w:rsid w:val="008041D6"/>
    <w:rsid w:val="00804558"/>
    <w:rsid w:val="008046AC"/>
    <w:rsid w:val="00804A96"/>
    <w:rsid w:val="00804B84"/>
    <w:rsid w:val="00804BF7"/>
    <w:rsid w:val="00804D0F"/>
    <w:rsid w:val="008050F9"/>
    <w:rsid w:val="0080573A"/>
    <w:rsid w:val="008057E5"/>
    <w:rsid w:val="0080623E"/>
    <w:rsid w:val="0080685B"/>
    <w:rsid w:val="00806F70"/>
    <w:rsid w:val="00807092"/>
    <w:rsid w:val="008070B2"/>
    <w:rsid w:val="00807557"/>
    <w:rsid w:val="00810004"/>
    <w:rsid w:val="00810D98"/>
    <w:rsid w:val="00811133"/>
    <w:rsid w:val="0081141C"/>
    <w:rsid w:val="00811638"/>
    <w:rsid w:val="008116ED"/>
    <w:rsid w:val="00812011"/>
    <w:rsid w:val="0081217F"/>
    <w:rsid w:val="0081231C"/>
    <w:rsid w:val="00812B27"/>
    <w:rsid w:val="00812B56"/>
    <w:rsid w:val="008132BE"/>
    <w:rsid w:val="008133CD"/>
    <w:rsid w:val="008136A6"/>
    <w:rsid w:val="0081376C"/>
    <w:rsid w:val="00814002"/>
    <w:rsid w:val="008144AD"/>
    <w:rsid w:val="008148AB"/>
    <w:rsid w:val="00814B23"/>
    <w:rsid w:val="00814D20"/>
    <w:rsid w:val="00814F80"/>
    <w:rsid w:val="008151E7"/>
    <w:rsid w:val="0081528E"/>
    <w:rsid w:val="00815406"/>
    <w:rsid w:val="008162F1"/>
    <w:rsid w:val="00816899"/>
    <w:rsid w:val="008172F2"/>
    <w:rsid w:val="00817372"/>
    <w:rsid w:val="00817588"/>
    <w:rsid w:val="008176A8"/>
    <w:rsid w:val="00817877"/>
    <w:rsid w:val="008179CE"/>
    <w:rsid w:val="008179DA"/>
    <w:rsid w:val="008200AC"/>
    <w:rsid w:val="00820267"/>
    <w:rsid w:val="0082061D"/>
    <w:rsid w:val="00821311"/>
    <w:rsid w:val="00821804"/>
    <w:rsid w:val="00821952"/>
    <w:rsid w:val="00821B00"/>
    <w:rsid w:val="00821B9E"/>
    <w:rsid w:val="00821CDB"/>
    <w:rsid w:val="00821F41"/>
    <w:rsid w:val="0082219A"/>
    <w:rsid w:val="0082245A"/>
    <w:rsid w:val="00822695"/>
    <w:rsid w:val="00822753"/>
    <w:rsid w:val="00822791"/>
    <w:rsid w:val="008228BE"/>
    <w:rsid w:val="00823035"/>
    <w:rsid w:val="00823CEF"/>
    <w:rsid w:val="0082436A"/>
    <w:rsid w:val="008245D6"/>
    <w:rsid w:val="0082461B"/>
    <w:rsid w:val="0082491C"/>
    <w:rsid w:val="00824A31"/>
    <w:rsid w:val="0082512D"/>
    <w:rsid w:val="0082522B"/>
    <w:rsid w:val="00825446"/>
    <w:rsid w:val="008258DC"/>
    <w:rsid w:val="00825C02"/>
    <w:rsid w:val="00825FD8"/>
    <w:rsid w:val="00826084"/>
    <w:rsid w:val="008261C0"/>
    <w:rsid w:val="00827860"/>
    <w:rsid w:val="00827934"/>
    <w:rsid w:val="008279D2"/>
    <w:rsid w:val="00830EFC"/>
    <w:rsid w:val="00831344"/>
    <w:rsid w:val="0083165F"/>
    <w:rsid w:val="008317D9"/>
    <w:rsid w:val="008318D7"/>
    <w:rsid w:val="00831D78"/>
    <w:rsid w:val="00831DAB"/>
    <w:rsid w:val="00831DD4"/>
    <w:rsid w:val="00831EDF"/>
    <w:rsid w:val="0083207A"/>
    <w:rsid w:val="008320A1"/>
    <w:rsid w:val="0083265E"/>
    <w:rsid w:val="00832B93"/>
    <w:rsid w:val="00832CB8"/>
    <w:rsid w:val="00832CE1"/>
    <w:rsid w:val="00832DF2"/>
    <w:rsid w:val="0083334C"/>
    <w:rsid w:val="0083353F"/>
    <w:rsid w:val="00833D28"/>
    <w:rsid w:val="00833D61"/>
    <w:rsid w:val="0083439A"/>
    <w:rsid w:val="008344C5"/>
    <w:rsid w:val="0083464E"/>
    <w:rsid w:val="008346FE"/>
    <w:rsid w:val="008349DF"/>
    <w:rsid w:val="00834F9A"/>
    <w:rsid w:val="0083533B"/>
    <w:rsid w:val="008355EC"/>
    <w:rsid w:val="00835D21"/>
    <w:rsid w:val="00835D6D"/>
    <w:rsid w:val="008364C0"/>
    <w:rsid w:val="00836611"/>
    <w:rsid w:val="0083689B"/>
    <w:rsid w:val="00836A0A"/>
    <w:rsid w:val="00836A34"/>
    <w:rsid w:val="0083793B"/>
    <w:rsid w:val="00837D24"/>
    <w:rsid w:val="00837FF9"/>
    <w:rsid w:val="008402E8"/>
    <w:rsid w:val="008405BB"/>
    <w:rsid w:val="00840698"/>
    <w:rsid w:val="00840AB0"/>
    <w:rsid w:val="00840B85"/>
    <w:rsid w:val="00840C95"/>
    <w:rsid w:val="00840E11"/>
    <w:rsid w:val="00840E30"/>
    <w:rsid w:val="00841315"/>
    <w:rsid w:val="0084146E"/>
    <w:rsid w:val="008417B8"/>
    <w:rsid w:val="00841934"/>
    <w:rsid w:val="008420C0"/>
    <w:rsid w:val="00842AC1"/>
    <w:rsid w:val="00843BE9"/>
    <w:rsid w:val="00843C61"/>
    <w:rsid w:val="00843EB4"/>
    <w:rsid w:val="00844580"/>
    <w:rsid w:val="00844859"/>
    <w:rsid w:val="00844863"/>
    <w:rsid w:val="008450AB"/>
    <w:rsid w:val="00845A13"/>
    <w:rsid w:val="00845A54"/>
    <w:rsid w:val="00846197"/>
    <w:rsid w:val="008462D6"/>
    <w:rsid w:val="00846D89"/>
    <w:rsid w:val="00847427"/>
    <w:rsid w:val="008476E7"/>
    <w:rsid w:val="00847A38"/>
    <w:rsid w:val="00850463"/>
    <w:rsid w:val="00850492"/>
    <w:rsid w:val="00850728"/>
    <w:rsid w:val="00850966"/>
    <w:rsid w:val="00850A6D"/>
    <w:rsid w:val="0085161E"/>
    <w:rsid w:val="0085166A"/>
    <w:rsid w:val="00851785"/>
    <w:rsid w:val="0085191A"/>
    <w:rsid w:val="00851B3D"/>
    <w:rsid w:val="0085236A"/>
    <w:rsid w:val="00852774"/>
    <w:rsid w:val="00853134"/>
    <w:rsid w:val="0085323A"/>
    <w:rsid w:val="0085374B"/>
    <w:rsid w:val="00853773"/>
    <w:rsid w:val="00853D09"/>
    <w:rsid w:val="00853D96"/>
    <w:rsid w:val="00853E46"/>
    <w:rsid w:val="0085426C"/>
    <w:rsid w:val="0085479A"/>
    <w:rsid w:val="00854B1C"/>
    <w:rsid w:val="00854C17"/>
    <w:rsid w:val="00854DDA"/>
    <w:rsid w:val="00854E87"/>
    <w:rsid w:val="00854F93"/>
    <w:rsid w:val="00855574"/>
    <w:rsid w:val="00855594"/>
    <w:rsid w:val="008558D5"/>
    <w:rsid w:val="00855FD6"/>
    <w:rsid w:val="00855FF2"/>
    <w:rsid w:val="00856122"/>
    <w:rsid w:val="0085639B"/>
    <w:rsid w:val="00856C35"/>
    <w:rsid w:val="00857250"/>
    <w:rsid w:val="008576EB"/>
    <w:rsid w:val="008578B1"/>
    <w:rsid w:val="00857AC1"/>
    <w:rsid w:val="00857B56"/>
    <w:rsid w:val="00860CF4"/>
    <w:rsid w:val="00860D34"/>
    <w:rsid w:val="00860F40"/>
    <w:rsid w:val="0086126A"/>
    <w:rsid w:val="008613C9"/>
    <w:rsid w:val="00861758"/>
    <w:rsid w:val="008620D7"/>
    <w:rsid w:val="00862452"/>
    <w:rsid w:val="0086249D"/>
    <w:rsid w:val="00862CA2"/>
    <w:rsid w:val="00862F53"/>
    <w:rsid w:val="00862F8F"/>
    <w:rsid w:val="00863299"/>
    <w:rsid w:val="0086344E"/>
    <w:rsid w:val="0086350D"/>
    <w:rsid w:val="0086378E"/>
    <w:rsid w:val="008638E4"/>
    <w:rsid w:val="00863B6A"/>
    <w:rsid w:val="00863D0D"/>
    <w:rsid w:val="008643BD"/>
    <w:rsid w:val="0086457A"/>
    <w:rsid w:val="008645ED"/>
    <w:rsid w:val="008647EF"/>
    <w:rsid w:val="00864846"/>
    <w:rsid w:val="00865661"/>
    <w:rsid w:val="0086593C"/>
    <w:rsid w:val="00865BF8"/>
    <w:rsid w:val="00865DD3"/>
    <w:rsid w:val="00865E85"/>
    <w:rsid w:val="008662E1"/>
    <w:rsid w:val="0086671F"/>
    <w:rsid w:val="00866FFE"/>
    <w:rsid w:val="00867350"/>
    <w:rsid w:val="00867462"/>
    <w:rsid w:val="00867617"/>
    <w:rsid w:val="008679E7"/>
    <w:rsid w:val="008700C2"/>
    <w:rsid w:val="008700F8"/>
    <w:rsid w:val="008703C9"/>
    <w:rsid w:val="008704BF"/>
    <w:rsid w:val="008705C9"/>
    <w:rsid w:val="00870706"/>
    <w:rsid w:val="00870D91"/>
    <w:rsid w:val="00870DBC"/>
    <w:rsid w:val="00870E39"/>
    <w:rsid w:val="00870E8E"/>
    <w:rsid w:val="00871250"/>
    <w:rsid w:val="008715A8"/>
    <w:rsid w:val="00871A7E"/>
    <w:rsid w:val="00871B6C"/>
    <w:rsid w:val="00871CA7"/>
    <w:rsid w:val="0087213A"/>
    <w:rsid w:val="008722D5"/>
    <w:rsid w:val="00872538"/>
    <w:rsid w:val="008729E5"/>
    <w:rsid w:val="00872A9E"/>
    <w:rsid w:val="00872B2B"/>
    <w:rsid w:val="00872BF4"/>
    <w:rsid w:val="00872F99"/>
    <w:rsid w:val="00872FE5"/>
    <w:rsid w:val="0087308D"/>
    <w:rsid w:val="00873294"/>
    <w:rsid w:val="00873814"/>
    <w:rsid w:val="00873C54"/>
    <w:rsid w:val="00873D28"/>
    <w:rsid w:val="00873DA3"/>
    <w:rsid w:val="00873EB9"/>
    <w:rsid w:val="008740F6"/>
    <w:rsid w:val="0087431B"/>
    <w:rsid w:val="0087447F"/>
    <w:rsid w:val="008747F3"/>
    <w:rsid w:val="00874859"/>
    <w:rsid w:val="00875148"/>
    <w:rsid w:val="0087537F"/>
    <w:rsid w:val="00875478"/>
    <w:rsid w:val="00875883"/>
    <w:rsid w:val="00875A89"/>
    <w:rsid w:val="00875A9E"/>
    <w:rsid w:val="00875F5A"/>
    <w:rsid w:val="008764DF"/>
    <w:rsid w:val="008765DE"/>
    <w:rsid w:val="0087675D"/>
    <w:rsid w:val="0087756D"/>
    <w:rsid w:val="008776A7"/>
    <w:rsid w:val="00877B5C"/>
    <w:rsid w:val="00877DC8"/>
    <w:rsid w:val="0088001E"/>
    <w:rsid w:val="0088026F"/>
    <w:rsid w:val="008802A4"/>
    <w:rsid w:val="00880518"/>
    <w:rsid w:val="008807B7"/>
    <w:rsid w:val="00880856"/>
    <w:rsid w:val="00880B1A"/>
    <w:rsid w:val="00881271"/>
    <w:rsid w:val="008812C4"/>
    <w:rsid w:val="00881369"/>
    <w:rsid w:val="008814C9"/>
    <w:rsid w:val="00881EC4"/>
    <w:rsid w:val="00882061"/>
    <w:rsid w:val="0088226F"/>
    <w:rsid w:val="0088284D"/>
    <w:rsid w:val="008829EE"/>
    <w:rsid w:val="00882A87"/>
    <w:rsid w:val="00882BC1"/>
    <w:rsid w:val="00884668"/>
    <w:rsid w:val="008848B7"/>
    <w:rsid w:val="00884D0F"/>
    <w:rsid w:val="00884E90"/>
    <w:rsid w:val="008859B0"/>
    <w:rsid w:val="00885E19"/>
    <w:rsid w:val="008860EC"/>
    <w:rsid w:val="00886539"/>
    <w:rsid w:val="0088677D"/>
    <w:rsid w:val="00886A82"/>
    <w:rsid w:val="00886F4F"/>
    <w:rsid w:val="00887965"/>
    <w:rsid w:val="008879E8"/>
    <w:rsid w:val="00887AD7"/>
    <w:rsid w:val="0089020F"/>
    <w:rsid w:val="00890781"/>
    <w:rsid w:val="008908F3"/>
    <w:rsid w:val="00890949"/>
    <w:rsid w:val="008910DB"/>
    <w:rsid w:val="0089128F"/>
    <w:rsid w:val="0089129E"/>
    <w:rsid w:val="00891ACA"/>
    <w:rsid w:val="00892023"/>
    <w:rsid w:val="0089224A"/>
    <w:rsid w:val="00892904"/>
    <w:rsid w:val="00892A5E"/>
    <w:rsid w:val="00892A90"/>
    <w:rsid w:val="00892AF9"/>
    <w:rsid w:val="00892D6C"/>
    <w:rsid w:val="00892F60"/>
    <w:rsid w:val="00893010"/>
    <w:rsid w:val="008937B3"/>
    <w:rsid w:val="008938D4"/>
    <w:rsid w:val="00893C6D"/>
    <w:rsid w:val="00893E24"/>
    <w:rsid w:val="0089495B"/>
    <w:rsid w:val="00894A40"/>
    <w:rsid w:val="00894F12"/>
    <w:rsid w:val="008951FE"/>
    <w:rsid w:val="0089561A"/>
    <w:rsid w:val="00895875"/>
    <w:rsid w:val="008958DF"/>
    <w:rsid w:val="0089590D"/>
    <w:rsid w:val="00895B19"/>
    <w:rsid w:val="00896435"/>
    <w:rsid w:val="008966B0"/>
    <w:rsid w:val="00896833"/>
    <w:rsid w:val="00896ECD"/>
    <w:rsid w:val="00896FDD"/>
    <w:rsid w:val="00897407"/>
    <w:rsid w:val="00897712"/>
    <w:rsid w:val="008978EA"/>
    <w:rsid w:val="00897D32"/>
    <w:rsid w:val="00897D6E"/>
    <w:rsid w:val="00897EBA"/>
    <w:rsid w:val="008A04FF"/>
    <w:rsid w:val="008A1114"/>
    <w:rsid w:val="008A1251"/>
    <w:rsid w:val="008A1367"/>
    <w:rsid w:val="008A196A"/>
    <w:rsid w:val="008A265A"/>
    <w:rsid w:val="008A291B"/>
    <w:rsid w:val="008A2BE6"/>
    <w:rsid w:val="008A2FCF"/>
    <w:rsid w:val="008A323F"/>
    <w:rsid w:val="008A39F8"/>
    <w:rsid w:val="008A3B26"/>
    <w:rsid w:val="008A3BD9"/>
    <w:rsid w:val="008A3C4C"/>
    <w:rsid w:val="008A3FDE"/>
    <w:rsid w:val="008A40F9"/>
    <w:rsid w:val="008A4171"/>
    <w:rsid w:val="008A448E"/>
    <w:rsid w:val="008A44B9"/>
    <w:rsid w:val="008A44CA"/>
    <w:rsid w:val="008A4733"/>
    <w:rsid w:val="008A4AB5"/>
    <w:rsid w:val="008A4C72"/>
    <w:rsid w:val="008A4EE8"/>
    <w:rsid w:val="008A553D"/>
    <w:rsid w:val="008A582D"/>
    <w:rsid w:val="008A59C1"/>
    <w:rsid w:val="008A5FBF"/>
    <w:rsid w:val="008A608F"/>
    <w:rsid w:val="008A65D3"/>
    <w:rsid w:val="008A66C7"/>
    <w:rsid w:val="008A6F6C"/>
    <w:rsid w:val="008A7027"/>
    <w:rsid w:val="008A712A"/>
    <w:rsid w:val="008A7475"/>
    <w:rsid w:val="008A75DD"/>
    <w:rsid w:val="008A7726"/>
    <w:rsid w:val="008A7797"/>
    <w:rsid w:val="008A7959"/>
    <w:rsid w:val="008A7E9C"/>
    <w:rsid w:val="008B01EB"/>
    <w:rsid w:val="008B03DB"/>
    <w:rsid w:val="008B050D"/>
    <w:rsid w:val="008B0AC7"/>
    <w:rsid w:val="008B0CF7"/>
    <w:rsid w:val="008B0EDD"/>
    <w:rsid w:val="008B13A7"/>
    <w:rsid w:val="008B1607"/>
    <w:rsid w:val="008B2728"/>
    <w:rsid w:val="008B2DD0"/>
    <w:rsid w:val="008B3327"/>
    <w:rsid w:val="008B33E9"/>
    <w:rsid w:val="008B371B"/>
    <w:rsid w:val="008B3D48"/>
    <w:rsid w:val="008B3E01"/>
    <w:rsid w:val="008B4665"/>
    <w:rsid w:val="008B4998"/>
    <w:rsid w:val="008B49A1"/>
    <w:rsid w:val="008B50B8"/>
    <w:rsid w:val="008B52A3"/>
    <w:rsid w:val="008B55DE"/>
    <w:rsid w:val="008B5C7C"/>
    <w:rsid w:val="008B5F9C"/>
    <w:rsid w:val="008B618E"/>
    <w:rsid w:val="008B6557"/>
    <w:rsid w:val="008B6854"/>
    <w:rsid w:val="008B71E9"/>
    <w:rsid w:val="008B7779"/>
    <w:rsid w:val="008B7865"/>
    <w:rsid w:val="008C02F9"/>
    <w:rsid w:val="008C04B1"/>
    <w:rsid w:val="008C1848"/>
    <w:rsid w:val="008C188D"/>
    <w:rsid w:val="008C189B"/>
    <w:rsid w:val="008C1B15"/>
    <w:rsid w:val="008C1DBD"/>
    <w:rsid w:val="008C2A78"/>
    <w:rsid w:val="008C2D65"/>
    <w:rsid w:val="008C33DC"/>
    <w:rsid w:val="008C3659"/>
    <w:rsid w:val="008C3AE4"/>
    <w:rsid w:val="008C3BCD"/>
    <w:rsid w:val="008C4277"/>
    <w:rsid w:val="008C42D9"/>
    <w:rsid w:val="008C43E6"/>
    <w:rsid w:val="008C4486"/>
    <w:rsid w:val="008C44C9"/>
    <w:rsid w:val="008C452A"/>
    <w:rsid w:val="008C4BF1"/>
    <w:rsid w:val="008C4FCB"/>
    <w:rsid w:val="008C516A"/>
    <w:rsid w:val="008C54A6"/>
    <w:rsid w:val="008C59C4"/>
    <w:rsid w:val="008C60CC"/>
    <w:rsid w:val="008C62A9"/>
    <w:rsid w:val="008C6345"/>
    <w:rsid w:val="008C64BD"/>
    <w:rsid w:val="008C6937"/>
    <w:rsid w:val="008C6994"/>
    <w:rsid w:val="008C6FED"/>
    <w:rsid w:val="008C77D0"/>
    <w:rsid w:val="008C7AB3"/>
    <w:rsid w:val="008D05CB"/>
    <w:rsid w:val="008D0639"/>
    <w:rsid w:val="008D095C"/>
    <w:rsid w:val="008D0B25"/>
    <w:rsid w:val="008D0C84"/>
    <w:rsid w:val="008D1123"/>
    <w:rsid w:val="008D12E4"/>
    <w:rsid w:val="008D191B"/>
    <w:rsid w:val="008D1BA3"/>
    <w:rsid w:val="008D1DE4"/>
    <w:rsid w:val="008D2082"/>
    <w:rsid w:val="008D236C"/>
    <w:rsid w:val="008D254C"/>
    <w:rsid w:val="008D2924"/>
    <w:rsid w:val="008D2AEC"/>
    <w:rsid w:val="008D3A63"/>
    <w:rsid w:val="008D4636"/>
    <w:rsid w:val="008D4C09"/>
    <w:rsid w:val="008D4D14"/>
    <w:rsid w:val="008D5490"/>
    <w:rsid w:val="008D6534"/>
    <w:rsid w:val="008D6720"/>
    <w:rsid w:val="008D6751"/>
    <w:rsid w:val="008D6E5D"/>
    <w:rsid w:val="008D7018"/>
    <w:rsid w:val="008D729E"/>
    <w:rsid w:val="008D73D2"/>
    <w:rsid w:val="008D7420"/>
    <w:rsid w:val="008D7451"/>
    <w:rsid w:val="008E02DD"/>
    <w:rsid w:val="008E053A"/>
    <w:rsid w:val="008E0C23"/>
    <w:rsid w:val="008E0C76"/>
    <w:rsid w:val="008E0DF5"/>
    <w:rsid w:val="008E0E1A"/>
    <w:rsid w:val="008E0F6E"/>
    <w:rsid w:val="008E1567"/>
    <w:rsid w:val="008E1E2D"/>
    <w:rsid w:val="008E2340"/>
    <w:rsid w:val="008E235A"/>
    <w:rsid w:val="008E255B"/>
    <w:rsid w:val="008E273C"/>
    <w:rsid w:val="008E2878"/>
    <w:rsid w:val="008E2918"/>
    <w:rsid w:val="008E2D11"/>
    <w:rsid w:val="008E306B"/>
    <w:rsid w:val="008E30A0"/>
    <w:rsid w:val="008E3F58"/>
    <w:rsid w:val="008E3FC1"/>
    <w:rsid w:val="008E4086"/>
    <w:rsid w:val="008E4293"/>
    <w:rsid w:val="008E4296"/>
    <w:rsid w:val="008E4694"/>
    <w:rsid w:val="008E4CC5"/>
    <w:rsid w:val="008E5133"/>
    <w:rsid w:val="008E53F0"/>
    <w:rsid w:val="008E5466"/>
    <w:rsid w:val="008E552C"/>
    <w:rsid w:val="008E5DB7"/>
    <w:rsid w:val="008E5DEB"/>
    <w:rsid w:val="008E5E1A"/>
    <w:rsid w:val="008E5E25"/>
    <w:rsid w:val="008E5F5A"/>
    <w:rsid w:val="008E6581"/>
    <w:rsid w:val="008E66D6"/>
    <w:rsid w:val="008E6B3E"/>
    <w:rsid w:val="008E761A"/>
    <w:rsid w:val="008E79CF"/>
    <w:rsid w:val="008E7C37"/>
    <w:rsid w:val="008E7C5F"/>
    <w:rsid w:val="008E7C99"/>
    <w:rsid w:val="008E7EB3"/>
    <w:rsid w:val="008E7FD2"/>
    <w:rsid w:val="008F04AB"/>
    <w:rsid w:val="008F04BB"/>
    <w:rsid w:val="008F05A3"/>
    <w:rsid w:val="008F05EE"/>
    <w:rsid w:val="008F075F"/>
    <w:rsid w:val="008F0B61"/>
    <w:rsid w:val="008F0D19"/>
    <w:rsid w:val="008F0F68"/>
    <w:rsid w:val="008F1026"/>
    <w:rsid w:val="008F1120"/>
    <w:rsid w:val="008F1815"/>
    <w:rsid w:val="008F192C"/>
    <w:rsid w:val="008F19B9"/>
    <w:rsid w:val="008F2922"/>
    <w:rsid w:val="008F2DCB"/>
    <w:rsid w:val="008F2FC3"/>
    <w:rsid w:val="008F310C"/>
    <w:rsid w:val="008F37D4"/>
    <w:rsid w:val="008F3C59"/>
    <w:rsid w:val="008F3CBC"/>
    <w:rsid w:val="008F3E1C"/>
    <w:rsid w:val="008F4842"/>
    <w:rsid w:val="008F4C98"/>
    <w:rsid w:val="008F4DF1"/>
    <w:rsid w:val="008F56A0"/>
    <w:rsid w:val="008F5834"/>
    <w:rsid w:val="008F5842"/>
    <w:rsid w:val="008F58AB"/>
    <w:rsid w:val="008F60C6"/>
    <w:rsid w:val="008F6813"/>
    <w:rsid w:val="008F68B4"/>
    <w:rsid w:val="008F7006"/>
    <w:rsid w:val="008F7202"/>
    <w:rsid w:val="008F72B7"/>
    <w:rsid w:val="008F74FA"/>
    <w:rsid w:val="008F7789"/>
    <w:rsid w:val="008F7E0E"/>
    <w:rsid w:val="008F7F09"/>
    <w:rsid w:val="008F7FED"/>
    <w:rsid w:val="0090018B"/>
    <w:rsid w:val="009008DD"/>
    <w:rsid w:val="00900CC6"/>
    <w:rsid w:val="00901BA1"/>
    <w:rsid w:val="00901E82"/>
    <w:rsid w:val="00901FD4"/>
    <w:rsid w:val="00902655"/>
    <w:rsid w:val="00902946"/>
    <w:rsid w:val="00902999"/>
    <w:rsid w:val="00902DC4"/>
    <w:rsid w:val="00903934"/>
    <w:rsid w:val="0090409E"/>
    <w:rsid w:val="009041E0"/>
    <w:rsid w:val="009045BC"/>
    <w:rsid w:val="00904F87"/>
    <w:rsid w:val="0090502D"/>
    <w:rsid w:val="00905530"/>
    <w:rsid w:val="00905532"/>
    <w:rsid w:val="00905677"/>
    <w:rsid w:val="00905856"/>
    <w:rsid w:val="00905E9E"/>
    <w:rsid w:val="00905F81"/>
    <w:rsid w:val="00905FB2"/>
    <w:rsid w:val="009061D9"/>
    <w:rsid w:val="0090628C"/>
    <w:rsid w:val="009067B8"/>
    <w:rsid w:val="00906908"/>
    <w:rsid w:val="00906B34"/>
    <w:rsid w:val="00906DF8"/>
    <w:rsid w:val="00906F35"/>
    <w:rsid w:val="009077B5"/>
    <w:rsid w:val="00907A56"/>
    <w:rsid w:val="00907B78"/>
    <w:rsid w:val="00907C24"/>
    <w:rsid w:val="00910083"/>
    <w:rsid w:val="009104B5"/>
    <w:rsid w:val="009107B7"/>
    <w:rsid w:val="00910E6D"/>
    <w:rsid w:val="0091103E"/>
    <w:rsid w:val="0091152E"/>
    <w:rsid w:val="00911AFE"/>
    <w:rsid w:val="009129D1"/>
    <w:rsid w:val="00912DE7"/>
    <w:rsid w:val="009134E8"/>
    <w:rsid w:val="00913673"/>
    <w:rsid w:val="00913685"/>
    <w:rsid w:val="0091374A"/>
    <w:rsid w:val="00913834"/>
    <w:rsid w:val="0091395D"/>
    <w:rsid w:val="00913C43"/>
    <w:rsid w:val="00913C45"/>
    <w:rsid w:val="009142AD"/>
    <w:rsid w:val="0091438F"/>
    <w:rsid w:val="009143D9"/>
    <w:rsid w:val="009145C1"/>
    <w:rsid w:val="00914C65"/>
    <w:rsid w:val="00915082"/>
    <w:rsid w:val="00915258"/>
    <w:rsid w:val="0091525A"/>
    <w:rsid w:val="009153BB"/>
    <w:rsid w:val="00915501"/>
    <w:rsid w:val="0091581A"/>
    <w:rsid w:val="00915A7A"/>
    <w:rsid w:val="00915DC1"/>
    <w:rsid w:val="00916249"/>
    <w:rsid w:val="009166D7"/>
    <w:rsid w:val="0091698D"/>
    <w:rsid w:val="00916EF3"/>
    <w:rsid w:val="00916FB2"/>
    <w:rsid w:val="00917026"/>
    <w:rsid w:val="00917035"/>
    <w:rsid w:val="00917446"/>
    <w:rsid w:val="009174A4"/>
    <w:rsid w:val="009175B6"/>
    <w:rsid w:val="009178AF"/>
    <w:rsid w:val="00917B25"/>
    <w:rsid w:val="00920029"/>
    <w:rsid w:val="0092053E"/>
    <w:rsid w:val="00920635"/>
    <w:rsid w:val="0092071A"/>
    <w:rsid w:val="0092094D"/>
    <w:rsid w:val="009211D6"/>
    <w:rsid w:val="00921366"/>
    <w:rsid w:val="0092167E"/>
    <w:rsid w:val="0092176C"/>
    <w:rsid w:val="009217B3"/>
    <w:rsid w:val="009219B5"/>
    <w:rsid w:val="00921E1C"/>
    <w:rsid w:val="00921E3D"/>
    <w:rsid w:val="00922359"/>
    <w:rsid w:val="0092246A"/>
    <w:rsid w:val="009224BF"/>
    <w:rsid w:val="009229F6"/>
    <w:rsid w:val="00922A2C"/>
    <w:rsid w:val="00922D29"/>
    <w:rsid w:val="00923180"/>
    <w:rsid w:val="00923282"/>
    <w:rsid w:val="00923E61"/>
    <w:rsid w:val="00923EB4"/>
    <w:rsid w:val="00923F71"/>
    <w:rsid w:val="0092400B"/>
    <w:rsid w:val="009241F0"/>
    <w:rsid w:val="00924569"/>
    <w:rsid w:val="0092481E"/>
    <w:rsid w:val="00924D42"/>
    <w:rsid w:val="0092539A"/>
    <w:rsid w:val="00925600"/>
    <w:rsid w:val="00925964"/>
    <w:rsid w:val="00926B29"/>
    <w:rsid w:val="00926BB0"/>
    <w:rsid w:val="00926C22"/>
    <w:rsid w:val="0092796E"/>
    <w:rsid w:val="00927B7B"/>
    <w:rsid w:val="009301C3"/>
    <w:rsid w:val="00930237"/>
    <w:rsid w:val="009305C0"/>
    <w:rsid w:val="0093117B"/>
    <w:rsid w:val="009313D7"/>
    <w:rsid w:val="00932194"/>
    <w:rsid w:val="009323DA"/>
    <w:rsid w:val="00932675"/>
    <w:rsid w:val="00932A97"/>
    <w:rsid w:val="00932B08"/>
    <w:rsid w:val="00932F38"/>
    <w:rsid w:val="009335AC"/>
    <w:rsid w:val="0093398A"/>
    <w:rsid w:val="00933D46"/>
    <w:rsid w:val="00933E4A"/>
    <w:rsid w:val="00933F0A"/>
    <w:rsid w:val="0093405A"/>
    <w:rsid w:val="00934242"/>
    <w:rsid w:val="00934246"/>
    <w:rsid w:val="00934748"/>
    <w:rsid w:val="00934793"/>
    <w:rsid w:val="00934828"/>
    <w:rsid w:val="00934CFD"/>
    <w:rsid w:val="00934D59"/>
    <w:rsid w:val="0093506C"/>
    <w:rsid w:val="0093535F"/>
    <w:rsid w:val="00935605"/>
    <w:rsid w:val="0093588E"/>
    <w:rsid w:val="00935A7C"/>
    <w:rsid w:val="00935DCB"/>
    <w:rsid w:val="009361AB"/>
    <w:rsid w:val="00936855"/>
    <w:rsid w:val="0093689C"/>
    <w:rsid w:val="0093697E"/>
    <w:rsid w:val="00936A8B"/>
    <w:rsid w:val="00936F60"/>
    <w:rsid w:val="009372D1"/>
    <w:rsid w:val="009379A9"/>
    <w:rsid w:val="00937B69"/>
    <w:rsid w:val="00937BAE"/>
    <w:rsid w:val="009404D8"/>
    <w:rsid w:val="00940B4B"/>
    <w:rsid w:val="00940B65"/>
    <w:rsid w:val="00940C9F"/>
    <w:rsid w:val="00941226"/>
    <w:rsid w:val="009414A2"/>
    <w:rsid w:val="009415E9"/>
    <w:rsid w:val="0094163A"/>
    <w:rsid w:val="009419E2"/>
    <w:rsid w:val="00941CC5"/>
    <w:rsid w:val="00941EC0"/>
    <w:rsid w:val="00942143"/>
    <w:rsid w:val="009421B3"/>
    <w:rsid w:val="009423CF"/>
    <w:rsid w:val="009426B9"/>
    <w:rsid w:val="009438F7"/>
    <w:rsid w:val="009439F7"/>
    <w:rsid w:val="00943E06"/>
    <w:rsid w:val="00943EC1"/>
    <w:rsid w:val="009441B1"/>
    <w:rsid w:val="009447B2"/>
    <w:rsid w:val="00944ED5"/>
    <w:rsid w:val="00944F79"/>
    <w:rsid w:val="009455D0"/>
    <w:rsid w:val="00945B18"/>
    <w:rsid w:val="00945D8E"/>
    <w:rsid w:val="0094635A"/>
    <w:rsid w:val="009468FA"/>
    <w:rsid w:val="009469FF"/>
    <w:rsid w:val="00946C0D"/>
    <w:rsid w:val="00946F39"/>
    <w:rsid w:val="009474D5"/>
    <w:rsid w:val="009475A2"/>
    <w:rsid w:val="00947785"/>
    <w:rsid w:val="00947835"/>
    <w:rsid w:val="0094C697"/>
    <w:rsid w:val="009502C0"/>
    <w:rsid w:val="0095099B"/>
    <w:rsid w:val="00950B47"/>
    <w:rsid w:val="00950EF9"/>
    <w:rsid w:val="009511A0"/>
    <w:rsid w:val="00951925"/>
    <w:rsid w:val="00951A3B"/>
    <w:rsid w:val="00951AB2"/>
    <w:rsid w:val="00951EFC"/>
    <w:rsid w:val="0095250E"/>
    <w:rsid w:val="00952560"/>
    <w:rsid w:val="00953A36"/>
    <w:rsid w:val="00953C9F"/>
    <w:rsid w:val="00954200"/>
    <w:rsid w:val="00954337"/>
    <w:rsid w:val="00954494"/>
    <w:rsid w:val="009544C9"/>
    <w:rsid w:val="009544D3"/>
    <w:rsid w:val="00954692"/>
    <w:rsid w:val="009549C3"/>
    <w:rsid w:val="009549EE"/>
    <w:rsid w:val="00954BF6"/>
    <w:rsid w:val="00955569"/>
    <w:rsid w:val="00956513"/>
    <w:rsid w:val="00956823"/>
    <w:rsid w:val="00956B8B"/>
    <w:rsid w:val="009572E6"/>
    <w:rsid w:val="00957C1A"/>
    <w:rsid w:val="00957DE1"/>
    <w:rsid w:val="00960458"/>
    <w:rsid w:val="009605F9"/>
    <w:rsid w:val="00960804"/>
    <w:rsid w:val="00960A78"/>
    <w:rsid w:val="00960AFD"/>
    <w:rsid w:val="00960E02"/>
    <w:rsid w:val="00961537"/>
    <w:rsid w:val="00962112"/>
    <w:rsid w:val="00962546"/>
    <w:rsid w:val="009627BF"/>
    <w:rsid w:val="00962CCE"/>
    <w:rsid w:val="009636E1"/>
    <w:rsid w:val="00963856"/>
    <w:rsid w:val="00963913"/>
    <w:rsid w:val="00963B05"/>
    <w:rsid w:val="00963C66"/>
    <w:rsid w:val="00964029"/>
    <w:rsid w:val="00964429"/>
    <w:rsid w:val="009644CB"/>
    <w:rsid w:val="00964A5C"/>
    <w:rsid w:val="00965ADB"/>
    <w:rsid w:val="00965F5E"/>
    <w:rsid w:val="009660F1"/>
    <w:rsid w:val="00966264"/>
    <w:rsid w:val="00966412"/>
    <w:rsid w:val="00966563"/>
    <w:rsid w:val="009666BF"/>
    <w:rsid w:val="00967157"/>
    <w:rsid w:val="009672A6"/>
    <w:rsid w:val="00967B67"/>
    <w:rsid w:val="00967C31"/>
    <w:rsid w:val="009701F0"/>
    <w:rsid w:val="00970361"/>
    <w:rsid w:val="00970579"/>
    <w:rsid w:val="0097079C"/>
    <w:rsid w:val="00970D03"/>
    <w:rsid w:val="00970F48"/>
    <w:rsid w:val="009710C4"/>
    <w:rsid w:val="009717C0"/>
    <w:rsid w:val="00971EB4"/>
    <w:rsid w:val="00972846"/>
    <w:rsid w:val="009729B5"/>
    <w:rsid w:val="00972F4D"/>
    <w:rsid w:val="0097313C"/>
    <w:rsid w:val="00973237"/>
    <w:rsid w:val="00973455"/>
    <w:rsid w:val="009736DD"/>
    <w:rsid w:val="00973821"/>
    <w:rsid w:val="00973946"/>
    <w:rsid w:val="00973948"/>
    <w:rsid w:val="00973C67"/>
    <w:rsid w:val="00973F1D"/>
    <w:rsid w:val="00974457"/>
    <w:rsid w:val="00974682"/>
    <w:rsid w:val="00974BC6"/>
    <w:rsid w:val="009752F5"/>
    <w:rsid w:val="009754BE"/>
    <w:rsid w:val="00975733"/>
    <w:rsid w:val="00975AFC"/>
    <w:rsid w:val="009760EA"/>
    <w:rsid w:val="00976411"/>
    <w:rsid w:val="00976533"/>
    <w:rsid w:val="009766A8"/>
    <w:rsid w:val="0097699C"/>
    <w:rsid w:val="00976C56"/>
    <w:rsid w:val="009773FC"/>
    <w:rsid w:val="009777DA"/>
    <w:rsid w:val="00977890"/>
    <w:rsid w:val="00977C73"/>
    <w:rsid w:val="00977E6C"/>
    <w:rsid w:val="0098032C"/>
    <w:rsid w:val="00980958"/>
    <w:rsid w:val="0098106B"/>
    <w:rsid w:val="009811BC"/>
    <w:rsid w:val="009812A5"/>
    <w:rsid w:val="00982273"/>
    <w:rsid w:val="009822CD"/>
    <w:rsid w:val="00982530"/>
    <w:rsid w:val="009825A9"/>
    <w:rsid w:val="00982931"/>
    <w:rsid w:val="0098294F"/>
    <w:rsid w:val="009832A2"/>
    <w:rsid w:val="009833E3"/>
    <w:rsid w:val="009834D6"/>
    <w:rsid w:val="00983E58"/>
    <w:rsid w:val="009852C5"/>
    <w:rsid w:val="009855EA"/>
    <w:rsid w:val="00985795"/>
    <w:rsid w:val="00985868"/>
    <w:rsid w:val="009858D2"/>
    <w:rsid w:val="00985971"/>
    <w:rsid w:val="00985C38"/>
    <w:rsid w:val="00985DF7"/>
    <w:rsid w:val="00986015"/>
    <w:rsid w:val="009861F4"/>
    <w:rsid w:val="0098627C"/>
    <w:rsid w:val="009862CC"/>
    <w:rsid w:val="00986389"/>
    <w:rsid w:val="00986692"/>
    <w:rsid w:val="00986B83"/>
    <w:rsid w:val="00986F41"/>
    <w:rsid w:val="009871B9"/>
    <w:rsid w:val="009872BE"/>
    <w:rsid w:val="009874EF"/>
    <w:rsid w:val="0098796D"/>
    <w:rsid w:val="00990165"/>
    <w:rsid w:val="009901B7"/>
    <w:rsid w:val="0099066C"/>
    <w:rsid w:val="00990737"/>
    <w:rsid w:val="00990C51"/>
    <w:rsid w:val="0099111D"/>
    <w:rsid w:val="009913BD"/>
    <w:rsid w:val="009914CA"/>
    <w:rsid w:val="00991B0E"/>
    <w:rsid w:val="00991F7D"/>
    <w:rsid w:val="0099203E"/>
    <w:rsid w:val="00992171"/>
    <w:rsid w:val="00992629"/>
    <w:rsid w:val="00992805"/>
    <w:rsid w:val="00993546"/>
    <w:rsid w:val="00993643"/>
    <w:rsid w:val="009936A6"/>
    <w:rsid w:val="00993D5D"/>
    <w:rsid w:val="00994626"/>
    <w:rsid w:val="00994FF2"/>
    <w:rsid w:val="0099529D"/>
    <w:rsid w:val="00995AA6"/>
    <w:rsid w:val="009960AB"/>
    <w:rsid w:val="009961B3"/>
    <w:rsid w:val="00996319"/>
    <w:rsid w:val="00996654"/>
    <w:rsid w:val="00996806"/>
    <w:rsid w:val="009968BE"/>
    <w:rsid w:val="0099746C"/>
    <w:rsid w:val="0099755C"/>
    <w:rsid w:val="00997878"/>
    <w:rsid w:val="00997921"/>
    <w:rsid w:val="00997C32"/>
    <w:rsid w:val="00997F6C"/>
    <w:rsid w:val="009A09DB"/>
    <w:rsid w:val="009A0AD4"/>
    <w:rsid w:val="009A0E5E"/>
    <w:rsid w:val="009A0FEF"/>
    <w:rsid w:val="009A108B"/>
    <w:rsid w:val="009A12A3"/>
    <w:rsid w:val="009A18A0"/>
    <w:rsid w:val="009A1A21"/>
    <w:rsid w:val="009A1B36"/>
    <w:rsid w:val="009A1D0F"/>
    <w:rsid w:val="009A2196"/>
    <w:rsid w:val="009A23B2"/>
    <w:rsid w:val="009A2408"/>
    <w:rsid w:val="009A2AD0"/>
    <w:rsid w:val="009A2D3F"/>
    <w:rsid w:val="009A2D5A"/>
    <w:rsid w:val="009A3303"/>
    <w:rsid w:val="009A36E7"/>
    <w:rsid w:val="009A3D34"/>
    <w:rsid w:val="009A40A7"/>
    <w:rsid w:val="009A40E9"/>
    <w:rsid w:val="009A53DA"/>
    <w:rsid w:val="009A5631"/>
    <w:rsid w:val="009A5711"/>
    <w:rsid w:val="009A5B3E"/>
    <w:rsid w:val="009A6230"/>
    <w:rsid w:val="009A6665"/>
    <w:rsid w:val="009A6E61"/>
    <w:rsid w:val="009A7242"/>
    <w:rsid w:val="009A746D"/>
    <w:rsid w:val="009A754F"/>
    <w:rsid w:val="009A772C"/>
    <w:rsid w:val="009A79A8"/>
    <w:rsid w:val="009A7F75"/>
    <w:rsid w:val="009A7F97"/>
    <w:rsid w:val="009B0074"/>
    <w:rsid w:val="009B00BE"/>
    <w:rsid w:val="009B019D"/>
    <w:rsid w:val="009B05F5"/>
    <w:rsid w:val="009B0726"/>
    <w:rsid w:val="009B09D2"/>
    <w:rsid w:val="009B0E11"/>
    <w:rsid w:val="009B103F"/>
    <w:rsid w:val="009B1BCD"/>
    <w:rsid w:val="009B1EC7"/>
    <w:rsid w:val="009B2775"/>
    <w:rsid w:val="009B27F8"/>
    <w:rsid w:val="009B29C6"/>
    <w:rsid w:val="009B2A1D"/>
    <w:rsid w:val="009B2B2B"/>
    <w:rsid w:val="009B2B79"/>
    <w:rsid w:val="009B3CD4"/>
    <w:rsid w:val="009B4021"/>
    <w:rsid w:val="009B4151"/>
    <w:rsid w:val="009B4F95"/>
    <w:rsid w:val="009B5385"/>
    <w:rsid w:val="009B53AC"/>
    <w:rsid w:val="009B548F"/>
    <w:rsid w:val="009B562F"/>
    <w:rsid w:val="009B5949"/>
    <w:rsid w:val="009B5E64"/>
    <w:rsid w:val="009B6223"/>
    <w:rsid w:val="009B6672"/>
    <w:rsid w:val="009B6900"/>
    <w:rsid w:val="009B716F"/>
    <w:rsid w:val="009B7351"/>
    <w:rsid w:val="009B73DA"/>
    <w:rsid w:val="009B7948"/>
    <w:rsid w:val="009B7B7F"/>
    <w:rsid w:val="009B7CE1"/>
    <w:rsid w:val="009B7E45"/>
    <w:rsid w:val="009B7F3B"/>
    <w:rsid w:val="009C01F1"/>
    <w:rsid w:val="009C01F6"/>
    <w:rsid w:val="009C021A"/>
    <w:rsid w:val="009C0A2F"/>
    <w:rsid w:val="009C0A83"/>
    <w:rsid w:val="009C0CAD"/>
    <w:rsid w:val="009C1328"/>
    <w:rsid w:val="009C1544"/>
    <w:rsid w:val="009C1E21"/>
    <w:rsid w:val="009C1EBA"/>
    <w:rsid w:val="009C1FD7"/>
    <w:rsid w:val="009C24F4"/>
    <w:rsid w:val="009C2591"/>
    <w:rsid w:val="009C27B7"/>
    <w:rsid w:val="009C2A3D"/>
    <w:rsid w:val="009C2D8A"/>
    <w:rsid w:val="009C3300"/>
    <w:rsid w:val="009C3586"/>
    <w:rsid w:val="009C36D2"/>
    <w:rsid w:val="009C3B14"/>
    <w:rsid w:val="009C3F51"/>
    <w:rsid w:val="009C40F4"/>
    <w:rsid w:val="009C43EF"/>
    <w:rsid w:val="009C456F"/>
    <w:rsid w:val="009C486F"/>
    <w:rsid w:val="009C4870"/>
    <w:rsid w:val="009C4915"/>
    <w:rsid w:val="009C4A0F"/>
    <w:rsid w:val="009C4DCF"/>
    <w:rsid w:val="009C4F84"/>
    <w:rsid w:val="009C5043"/>
    <w:rsid w:val="009C533A"/>
    <w:rsid w:val="009C5673"/>
    <w:rsid w:val="009C5813"/>
    <w:rsid w:val="009C5A7B"/>
    <w:rsid w:val="009C5AEE"/>
    <w:rsid w:val="009C5BD0"/>
    <w:rsid w:val="009C5E39"/>
    <w:rsid w:val="009C64C7"/>
    <w:rsid w:val="009C672D"/>
    <w:rsid w:val="009C677B"/>
    <w:rsid w:val="009C6A44"/>
    <w:rsid w:val="009C6E92"/>
    <w:rsid w:val="009C73BD"/>
    <w:rsid w:val="009C75F2"/>
    <w:rsid w:val="009C7F4A"/>
    <w:rsid w:val="009D008B"/>
    <w:rsid w:val="009D0124"/>
    <w:rsid w:val="009D0B70"/>
    <w:rsid w:val="009D1151"/>
    <w:rsid w:val="009D13EC"/>
    <w:rsid w:val="009D1F79"/>
    <w:rsid w:val="009D2175"/>
    <w:rsid w:val="009D23EA"/>
    <w:rsid w:val="009D23F2"/>
    <w:rsid w:val="009D2807"/>
    <w:rsid w:val="009D2985"/>
    <w:rsid w:val="009D2E77"/>
    <w:rsid w:val="009D3007"/>
    <w:rsid w:val="009D3203"/>
    <w:rsid w:val="009D33CB"/>
    <w:rsid w:val="009D3545"/>
    <w:rsid w:val="009D41B3"/>
    <w:rsid w:val="009D4408"/>
    <w:rsid w:val="009D45D7"/>
    <w:rsid w:val="009D49C6"/>
    <w:rsid w:val="009D4C0A"/>
    <w:rsid w:val="009D4F6F"/>
    <w:rsid w:val="009D50CF"/>
    <w:rsid w:val="009D51DD"/>
    <w:rsid w:val="009D531B"/>
    <w:rsid w:val="009D5BD5"/>
    <w:rsid w:val="009D623F"/>
    <w:rsid w:val="009D6269"/>
    <w:rsid w:val="009D6363"/>
    <w:rsid w:val="009D72DB"/>
    <w:rsid w:val="009D75C5"/>
    <w:rsid w:val="009D763C"/>
    <w:rsid w:val="009D7830"/>
    <w:rsid w:val="009D7A52"/>
    <w:rsid w:val="009D7ABB"/>
    <w:rsid w:val="009E0A05"/>
    <w:rsid w:val="009E0B5B"/>
    <w:rsid w:val="009E0B9F"/>
    <w:rsid w:val="009E0D6D"/>
    <w:rsid w:val="009E1143"/>
    <w:rsid w:val="009E23E2"/>
    <w:rsid w:val="009E240D"/>
    <w:rsid w:val="009E24F7"/>
    <w:rsid w:val="009E250E"/>
    <w:rsid w:val="009E296F"/>
    <w:rsid w:val="009E2AA0"/>
    <w:rsid w:val="009E2DFE"/>
    <w:rsid w:val="009E312C"/>
    <w:rsid w:val="009E3132"/>
    <w:rsid w:val="009E39F6"/>
    <w:rsid w:val="009E4E7D"/>
    <w:rsid w:val="009E4FCD"/>
    <w:rsid w:val="009E5422"/>
    <w:rsid w:val="009E5600"/>
    <w:rsid w:val="009E56E2"/>
    <w:rsid w:val="009E5740"/>
    <w:rsid w:val="009E5E95"/>
    <w:rsid w:val="009E5EA0"/>
    <w:rsid w:val="009E6436"/>
    <w:rsid w:val="009E6651"/>
    <w:rsid w:val="009E6751"/>
    <w:rsid w:val="009E67EC"/>
    <w:rsid w:val="009E6C3A"/>
    <w:rsid w:val="009E76F7"/>
    <w:rsid w:val="009E7C00"/>
    <w:rsid w:val="009F00C7"/>
    <w:rsid w:val="009F02EE"/>
    <w:rsid w:val="009F0456"/>
    <w:rsid w:val="009F051C"/>
    <w:rsid w:val="009F0CA2"/>
    <w:rsid w:val="009F0D9F"/>
    <w:rsid w:val="009F10B0"/>
    <w:rsid w:val="009F2605"/>
    <w:rsid w:val="009F2857"/>
    <w:rsid w:val="009F295C"/>
    <w:rsid w:val="009F2B40"/>
    <w:rsid w:val="009F2CDB"/>
    <w:rsid w:val="009F31A7"/>
    <w:rsid w:val="009F3577"/>
    <w:rsid w:val="009F3D13"/>
    <w:rsid w:val="009F4436"/>
    <w:rsid w:val="009F4A5F"/>
    <w:rsid w:val="009F52A5"/>
    <w:rsid w:val="009F54D6"/>
    <w:rsid w:val="009F5CD0"/>
    <w:rsid w:val="009F5F9B"/>
    <w:rsid w:val="009F609D"/>
    <w:rsid w:val="009F60E0"/>
    <w:rsid w:val="009F6735"/>
    <w:rsid w:val="009F6883"/>
    <w:rsid w:val="009F68E9"/>
    <w:rsid w:val="009F6C35"/>
    <w:rsid w:val="009F6C65"/>
    <w:rsid w:val="009F72CB"/>
    <w:rsid w:val="009F754B"/>
    <w:rsid w:val="009F757E"/>
    <w:rsid w:val="009F77F6"/>
    <w:rsid w:val="009F7955"/>
    <w:rsid w:val="00A002B1"/>
    <w:rsid w:val="00A00789"/>
    <w:rsid w:val="00A007AF"/>
    <w:rsid w:val="00A00936"/>
    <w:rsid w:val="00A0093C"/>
    <w:rsid w:val="00A00C53"/>
    <w:rsid w:val="00A00C8B"/>
    <w:rsid w:val="00A01047"/>
    <w:rsid w:val="00A01202"/>
    <w:rsid w:val="00A01834"/>
    <w:rsid w:val="00A01B71"/>
    <w:rsid w:val="00A01F92"/>
    <w:rsid w:val="00A02010"/>
    <w:rsid w:val="00A020F4"/>
    <w:rsid w:val="00A027EE"/>
    <w:rsid w:val="00A029D3"/>
    <w:rsid w:val="00A02DFD"/>
    <w:rsid w:val="00A03368"/>
    <w:rsid w:val="00A0349E"/>
    <w:rsid w:val="00A036B6"/>
    <w:rsid w:val="00A0378D"/>
    <w:rsid w:val="00A03BBF"/>
    <w:rsid w:val="00A03EC2"/>
    <w:rsid w:val="00A043B6"/>
    <w:rsid w:val="00A050E9"/>
    <w:rsid w:val="00A0515B"/>
    <w:rsid w:val="00A052E2"/>
    <w:rsid w:val="00A0535E"/>
    <w:rsid w:val="00A0591C"/>
    <w:rsid w:val="00A05A7F"/>
    <w:rsid w:val="00A06136"/>
    <w:rsid w:val="00A06416"/>
    <w:rsid w:val="00A06488"/>
    <w:rsid w:val="00A0676E"/>
    <w:rsid w:val="00A07359"/>
    <w:rsid w:val="00A0753F"/>
    <w:rsid w:val="00A07895"/>
    <w:rsid w:val="00A07AB0"/>
    <w:rsid w:val="00A10A14"/>
    <w:rsid w:val="00A110DD"/>
    <w:rsid w:val="00A11286"/>
    <w:rsid w:val="00A11D27"/>
    <w:rsid w:val="00A11F3C"/>
    <w:rsid w:val="00A12211"/>
    <w:rsid w:val="00A12442"/>
    <w:rsid w:val="00A125EA"/>
    <w:rsid w:val="00A12802"/>
    <w:rsid w:val="00A12C78"/>
    <w:rsid w:val="00A13205"/>
    <w:rsid w:val="00A1335C"/>
    <w:rsid w:val="00A137A5"/>
    <w:rsid w:val="00A13EB7"/>
    <w:rsid w:val="00A15169"/>
    <w:rsid w:val="00A15CFA"/>
    <w:rsid w:val="00A16A4C"/>
    <w:rsid w:val="00A16F80"/>
    <w:rsid w:val="00A17114"/>
    <w:rsid w:val="00A17179"/>
    <w:rsid w:val="00A177BC"/>
    <w:rsid w:val="00A17F86"/>
    <w:rsid w:val="00A17FDC"/>
    <w:rsid w:val="00A200E1"/>
    <w:rsid w:val="00A203D8"/>
    <w:rsid w:val="00A20973"/>
    <w:rsid w:val="00A20C9E"/>
    <w:rsid w:val="00A214C4"/>
    <w:rsid w:val="00A214E0"/>
    <w:rsid w:val="00A217DD"/>
    <w:rsid w:val="00A21A32"/>
    <w:rsid w:val="00A21ABE"/>
    <w:rsid w:val="00A21C4C"/>
    <w:rsid w:val="00A21EE5"/>
    <w:rsid w:val="00A21F9E"/>
    <w:rsid w:val="00A22271"/>
    <w:rsid w:val="00A2243E"/>
    <w:rsid w:val="00A22583"/>
    <w:rsid w:val="00A22E5E"/>
    <w:rsid w:val="00A23197"/>
    <w:rsid w:val="00A23510"/>
    <w:rsid w:val="00A23A87"/>
    <w:rsid w:val="00A23D07"/>
    <w:rsid w:val="00A23DFD"/>
    <w:rsid w:val="00A23F66"/>
    <w:rsid w:val="00A24078"/>
    <w:rsid w:val="00A24FF7"/>
    <w:rsid w:val="00A2588B"/>
    <w:rsid w:val="00A258AD"/>
    <w:rsid w:val="00A26131"/>
    <w:rsid w:val="00A2616B"/>
    <w:rsid w:val="00A26361"/>
    <w:rsid w:val="00A2665E"/>
    <w:rsid w:val="00A26C34"/>
    <w:rsid w:val="00A26C69"/>
    <w:rsid w:val="00A26D87"/>
    <w:rsid w:val="00A26E71"/>
    <w:rsid w:val="00A26F7B"/>
    <w:rsid w:val="00A26FCF"/>
    <w:rsid w:val="00A27141"/>
    <w:rsid w:val="00A27EC2"/>
    <w:rsid w:val="00A30220"/>
    <w:rsid w:val="00A30568"/>
    <w:rsid w:val="00A308F0"/>
    <w:rsid w:val="00A30B30"/>
    <w:rsid w:val="00A30B8D"/>
    <w:rsid w:val="00A3143F"/>
    <w:rsid w:val="00A31DD4"/>
    <w:rsid w:val="00A31E08"/>
    <w:rsid w:val="00A32314"/>
    <w:rsid w:val="00A325C5"/>
    <w:rsid w:val="00A32672"/>
    <w:rsid w:val="00A327EF"/>
    <w:rsid w:val="00A32960"/>
    <w:rsid w:val="00A32A85"/>
    <w:rsid w:val="00A32FE6"/>
    <w:rsid w:val="00A332F7"/>
    <w:rsid w:val="00A336CF"/>
    <w:rsid w:val="00A33793"/>
    <w:rsid w:val="00A338B0"/>
    <w:rsid w:val="00A340A5"/>
    <w:rsid w:val="00A3413A"/>
    <w:rsid w:val="00A342AC"/>
    <w:rsid w:val="00A343F1"/>
    <w:rsid w:val="00A34452"/>
    <w:rsid w:val="00A34470"/>
    <w:rsid w:val="00A3466C"/>
    <w:rsid w:val="00A347C9"/>
    <w:rsid w:val="00A349F0"/>
    <w:rsid w:val="00A34CD3"/>
    <w:rsid w:val="00A350F7"/>
    <w:rsid w:val="00A35465"/>
    <w:rsid w:val="00A356FA"/>
    <w:rsid w:val="00A3570F"/>
    <w:rsid w:val="00A3598D"/>
    <w:rsid w:val="00A359D0"/>
    <w:rsid w:val="00A35C63"/>
    <w:rsid w:val="00A3649A"/>
    <w:rsid w:val="00A3665E"/>
    <w:rsid w:val="00A37429"/>
    <w:rsid w:val="00A3791A"/>
    <w:rsid w:val="00A37A2D"/>
    <w:rsid w:val="00A37B0C"/>
    <w:rsid w:val="00A37DE8"/>
    <w:rsid w:val="00A40803"/>
    <w:rsid w:val="00A40963"/>
    <w:rsid w:val="00A40A80"/>
    <w:rsid w:val="00A40EC4"/>
    <w:rsid w:val="00A4177A"/>
    <w:rsid w:val="00A422ED"/>
    <w:rsid w:val="00A43169"/>
    <w:rsid w:val="00A4328C"/>
    <w:rsid w:val="00A432DA"/>
    <w:rsid w:val="00A432EC"/>
    <w:rsid w:val="00A4348F"/>
    <w:rsid w:val="00A439EC"/>
    <w:rsid w:val="00A43B5C"/>
    <w:rsid w:val="00A43CFA"/>
    <w:rsid w:val="00A44183"/>
    <w:rsid w:val="00A44273"/>
    <w:rsid w:val="00A44F0A"/>
    <w:rsid w:val="00A45051"/>
    <w:rsid w:val="00A4520F"/>
    <w:rsid w:val="00A454FD"/>
    <w:rsid w:val="00A4552E"/>
    <w:rsid w:val="00A45C07"/>
    <w:rsid w:val="00A45FFD"/>
    <w:rsid w:val="00A463A8"/>
    <w:rsid w:val="00A466FF"/>
    <w:rsid w:val="00A46B02"/>
    <w:rsid w:val="00A47422"/>
    <w:rsid w:val="00A47440"/>
    <w:rsid w:val="00A474ED"/>
    <w:rsid w:val="00A477A6"/>
    <w:rsid w:val="00A47950"/>
    <w:rsid w:val="00A47CDC"/>
    <w:rsid w:val="00A50120"/>
    <w:rsid w:val="00A508F3"/>
    <w:rsid w:val="00A50B07"/>
    <w:rsid w:val="00A50BD2"/>
    <w:rsid w:val="00A51B1E"/>
    <w:rsid w:val="00A51D22"/>
    <w:rsid w:val="00A51F00"/>
    <w:rsid w:val="00A52B9A"/>
    <w:rsid w:val="00A52C3E"/>
    <w:rsid w:val="00A52DF3"/>
    <w:rsid w:val="00A530C6"/>
    <w:rsid w:val="00A5324C"/>
    <w:rsid w:val="00A533BA"/>
    <w:rsid w:val="00A5363D"/>
    <w:rsid w:val="00A53B99"/>
    <w:rsid w:val="00A53BB3"/>
    <w:rsid w:val="00A54561"/>
    <w:rsid w:val="00A5498A"/>
    <w:rsid w:val="00A54A5B"/>
    <w:rsid w:val="00A54D9D"/>
    <w:rsid w:val="00A550BB"/>
    <w:rsid w:val="00A55257"/>
    <w:rsid w:val="00A55390"/>
    <w:rsid w:val="00A556F5"/>
    <w:rsid w:val="00A561F2"/>
    <w:rsid w:val="00A56394"/>
    <w:rsid w:val="00A563ED"/>
    <w:rsid w:val="00A5678A"/>
    <w:rsid w:val="00A56790"/>
    <w:rsid w:val="00A56BE9"/>
    <w:rsid w:val="00A56C4A"/>
    <w:rsid w:val="00A56CF4"/>
    <w:rsid w:val="00A5742B"/>
    <w:rsid w:val="00A575E0"/>
    <w:rsid w:val="00A5765B"/>
    <w:rsid w:val="00A57D89"/>
    <w:rsid w:val="00A600D8"/>
    <w:rsid w:val="00A604A8"/>
    <w:rsid w:val="00A6096C"/>
    <w:rsid w:val="00A60B78"/>
    <w:rsid w:val="00A61736"/>
    <w:rsid w:val="00A617F8"/>
    <w:rsid w:val="00A618D1"/>
    <w:rsid w:val="00A619DA"/>
    <w:rsid w:val="00A61A66"/>
    <w:rsid w:val="00A61FF4"/>
    <w:rsid w:val="00A620B2"/>
    <w:rsid w:val="00A62198"/>
    <w:rsid w:val="00A62795"/>
    <w:rsid w:val="00A62D36"/>
    <w:rsid w:val="00A634E4"/>
    <w:rsid w:val="00A63B9A"/>
    <w:rsid w:val="00A6441D"/>
    <w:rsid w:val="00A65022"/>
    <w:rsid w:val="00A6548F"/>
    <w:rsid w:val="00A6558B"/>
    <w:rsid w:val="00A65F4F"/>
    <w:rsid w:val="00A66648"/>
    <w:rsid w:val="00A66668"/>
    <w:rsid w:val="00A6681A"/>
    <w:rsid w:val="00A66A6C"/>
    <w:rsid w:val="00A66CBE"/>
    <w:rsid w:val="00A66EF9"/>
    <w:rsid w:val="00A66F85"/>
    <w:rsid w:val="00A67757"/>
    <w:rsid w:val="00A67808"/>
    <w:rsid w:val="00A70AC9"/>
    <w:rsid w:val="00A70EB2"/>
    <w:rsid w:val="00A716C0"/>
    <w:rsid w:val="00A71E38"/>
    <w:rsid w:val="00A725E5"/>
    <w:rsid w:val="00A729DA"/>
    <w:rsid w:val="00A72DF5"/>
    <w:rsid w:val="00A7328D"/>
    <w:rsid w:val="00A7341D"/>
    <w:rsid w:val="00A737B6"/>
    <w:rsid w:val="00A73811"/>
    <w:rsid w:val="00A741E4"/>
    <w:rsid w:val="00A74306"/>
    <w:rsid w:val="00A74578"/>
    <w:rsid w:val="00A745E7"/>
    <w:rsid w:val="00A74618"/>
    <w:rsid w:val="00A7471C"/>
    <w:rsid w:val="00A74A35"/>
    <w:rsid w:val="00A74B93"/>
    <w:rsid w:val="00A74F18"/>
    <w:rsid w:val="00A751C9"/>
    <w:rsid w:val="00A75452"/>
    <w:rsid w:val="00A754D7"/>
    <w:rsid w:val="00A754F6"/>
    <w:rsid w:val="00A76014"/>
    <w:rsid w:val="00A7605D"/>
    <w:rsid w:val="00A760BD"/>
    <w:rsid w:val="00A764EA"/>
    <w:rsid w:val="00A767A2"/>
    <w:rsid w:val="00A76ABE"/>
    <w:rsid w:val="00A7705A"/>
    <w:rsid w:val="00A77234"/>
    <w:rsid w:val="00A77342"/>
    <w:rsid w:val="00A77919"/>
    <w:rsid w:val="00A77A53"/>
    <w:rsid w:val="00A77E25"/>
    <w:rsid w:val="00A80148"/>
    <w:rsid w:val="00A80500"/>
    <w:rsid w:val="00A8081D"/>
    <w:rsid w:val="00A808C0"/>
    <w:rsid w:val="00A8095B"/>
    <w:rsid w:val="00A80A2A"/>
    <w:rsid w:val="00A80B86"/>
    <w:rsid w:val="00A80BEB"/>
    <w:rsid w:val="00A8146A"/>
    <w:rsid w:val="00A814B0"/>
    <w:rsid w:val="00A81584"/>
    <w:rsid w:val="00A817CA"/>
    <w:rsid w:val="00A8196D"/>
    <w:rsid w:val="00A81A9E"/>
    <w:rsid w:val="00A81ADC"/>
    <w:rsid w:val="00A82087"/>
    <w:rsid w:val="00A821EE"/>
    <w:rsid w:val="00A824E5"/>
    <w:rsid w:val="00A825D4"/>
    <w:rsid w:val="00A82883"/>
    <w:rsid w:val="00A82B47"/>
    <w:rsid w:val="00A83089"/>
    <w:rsid w:val="00A831A2"/>
    <w:rsid w:val="00A833C4"/>
    <w:rsid w:val="00A83D60"/>
    <w:rsid w:val="00A83F16"/>
    <w:rsid w:val="00A83F21"/>
    <w:rsid w:val="00A84002"/>
    <w:rsid w:val="00A848FF"/>
    <w:rsid w:val="00A84A24"/>
    <w:rsid w:val="00A84C86"/>
    <w:rsid w:val="00A85180"/>
    <w:rsid w:val="00A852F4"/>
    <w:rsid w:val="00A853E2"/>
    <w:rsid w:val="00A858A1"/>
    <w:rsid w:val="00A85D61"/>
    <w:rsid w:val="00A8651B"/>
    <w:rsid w:val="00A86A24"/>
    <w:rsid w:val="00A87150"/>
    <w:rsid w:val="00A87AF0"/>
    <w:rsid w:val="00A87AF3"/>
    <w:rsid w:val="00A87DA8"/>
    <w:rsid w:val="00A90512"/>
    <w:rsid w:val="00A90564"/>
    <w:rsid w:val="00A90699"/>
    <w:rsid w:val="00A907CE"/>
    <w:rsid w:val="00A907F0"/>
    <w:rsid w:val="00A90E0D"/>
    <w:rsid w:val="00A90ECA"/>
    <w:rsid w:val="00A91113"/>
    <w:rsid w:val="00A91117"/>
    <w:rsid w:val="00A91159"/>
    <w:rsid w:val="00A913F0"/>
    <w:rsid w:val="00A91728"/>
    <w:rsid w:val="00A91B49"/>
    <w:rsid w:val="00A91BC1"/>
    <w:rsid w:val="00A91F8B"/>
    <w:rsid w:val="00A9208E"/>
    <w:rsid w:val="00A9211F"/>
    <w:rsid w:val="00A9236A"/>
    <w:rsid w:val="00A92476"/>
    <w:rsid w:val="00A92983"/>
    <w:rsid w:val="00A92D62"/>
    <w:rsid w:val="00A931FB"/>
    <w:rsid w:val="00A93323"/>
    <w:rsid w:val="00A9346C"/>
    <w:rsid w:val="00A934F0"/>
    <w:rsid w:val="00A935A2"/>
    <w:rsid w:val="00A93865"/>
    <w:rsid w:val="00A93A77"/>
    <w:rsid w:val="00A93B90"/>
    <w:rsid w:val="00A93CDC"/>
    <w:rsid w:val="00A94193"/>
    <w:rsid w:val="00A94647"/>
    <w:rsid w:val="00A95894"/>
    <w:rsid w:val="00A95973"/>
    <w:rsid w:val="00A95C83"/>
    <w:rsid w:val="00A95FB7"/>
    <w:rsid w:val="00A96088"/>
    <w:rsid w:val="00A96B0C"/>
    <w:rsid w:val="00A974F9"/>
    <w:rsid w:val="00A9776A"/>
    <w:rsid w:val="00A97DC5"/>
    <w:rsid w:val="00AA0142"/>
    <w:rsid w:val="00AA029F"/>
    <w:rsid w:val="00AA042B"/>
    <w:rsid w:val="00AA0EB6"/>
    <w:rsid w:val="00AA1066"/>
    <w:rsid w:val="00AA1499"/>
    <w:rsid w:val="00AA15DC"/>
    <w:rsid w:val="00AA1694"/>
    <w:rsid w:val="00AA16EE"/>
    <w:rsid w:val="00AA1955"/>
    <w:rsid w:val="00AA1B13"/>
    <w:rsid w:val="00AA1CE1"/>
    <w:rsid w:val="00AA2481"/>
    <w:rsid w:val="00AA2C95"/>
    <w:rsid w:val="00AA2EDD"/>
    <w:rsid w:val="00AA3332"/>
    <w:rsid w:val="00AA34CB"/>
    <w:rsid w:val="00AA3656"/>
    <w:rsid w:val="00AA36D2"/>
    <w:rsid w:val="00AA3702"/>
    <w:rsid w:val="00AA4243"/>
    <w:rsid w:val="00AA4604"/>
    <w:rsid w:val="00AA4C1B"/>
    <w:rsid w:val="00AA4DE7"/>
    <w:rsid w:val="00AA5171"/>
    <w:rsid w:val="00AA5716"/>
    <w:rsid w:val="00AA58F4"/>
    <w:rsid w:val="00AA5ABD"/>
    <w:rsid w:val="00AA5C6B"/>
    <w:rsid w:val="00AA5EB9"/>
    <w:rsid w:val="00AA60A9"/>
    <w:rsid w:val="00AA61D1"/>
    <w:rsid w:val="00AA63BF"/>
    <w:rsid w:val="00AA64E7"/>
    <w:rsid w:val="00AA6848"/>
    <w:rsid w:val="00AA6FE4"/>
    <w:rsid w:val="00AA7036"/>
    <w:rsid w:val="00AA70D9"/>
    <w:rsid w:val="00AA73BC"/>
    <w:rsid w:val="00AA7BC3"/>
    <w:rsid w:val="00AA7CB2"/>
    <w:rsid w:val="00AA7CDB"/>
    <w:rsid w:val="00AB0061"/>
    <w:rsid w:val="00AB0C11"/>
    <w:rsid w:val="00AB0E09"/>
    <w:rsid w:val="00AB1146"/>
    <w:rsid w:val="00AB157B"/>
    <w:rsid w:val="00AB187E"/>
    <w:rsid w:val="00AB1ACE"/>
    <w:rsid w:val="00AB231E"/>
    <w:rsid w:val="00AB24F8"/>
    <w:rsid w:val="00AB2513"/>
    <w:rsid w:val="00AB25AE"/>
    <w:rsid w:val="00AB2901"/>
    <w:rsid w:val="00AB3836"/>
    <w:rsid w:val="00AB391A"/>
    <w:rsid w:val="00AB3B6C"/>
    <w:rsid w:val="00AB45EF"/>
    <w:rsid w:val="00AB46E9"/>
    <w:rsid w:val="00AB4819"/>
    <w:rsid w:val="00AB49A9"/>
    <w:rsid w:val="00AB4CA6"/>
    <w:rsid w:val="00AB63BD"/>
    <w:rsid w:val="00AB653F"/>
    <w:rsid w:val="00AB65B5"/>
    <w:rsid w:val="00AB65F9"/>
    <w:rsid w:val="00AB6670"/>
    <w:rsid w:val="00AB67BB"/>
    <w:rsid w:val="00AB6AB0"/>
    <w:rsid w:val="00AB6B07"/>
    <w:rsid w:val="00AB6B5F"/>
    <w:rsid w:val="00AB6E9C"/>
    <w:rsid w:val="00AB7284"/>
    <w:rsid w:val="00AB728A"/>
    <w:rsid w:val="00AB75F7"/>
    <w:rsid w:val="00AB7718"/>
    <w:rsid w:val="00AB7C35"/>
    <w:rsid w:val="00AC0075"/>
    <w:rsid w:val="00AC040B"/>
    <w:rsid w:val="00AC07D8"/>
    <w:rsid w:val="00AC0BA2"/>
    <w:rsid w:val="00AC0FF3"/>
    <w:rsid w:val="00AC1411"/>
    <w:rsid w:val="00AC1B95"/>
    <w:rsid w:val="00AC1D4C"/>
    <w:rsid w:val="00AC1EE7"/>
    <w:rsid w:val="00AC24A3"/>
    <w:rsid w:val="00AC25D4"/>
    <w:rsid w:val="00AC2A26"/>
    <w:rsid w:val="00AC2C03"/>
    <w:rsid w:val="00AC328A"/>
    <w:rsid w:val="00AC334F"/>
    <w:rsid w:val="00AC3383"/>
    <w:rsid w:val="00AC3556"/>
    <w:rsid w:val="00AC3AC9"/>
    <w:rsid w:val="00AC42A4"/>
    <w:rsid w:val="00AC4322"/>
    <w:rsid w:val="00AC43FC"/>
    <w:rsid w:val="00AC45D0"/>
    <w:rsid w:val="00AC4C65"/>
    <w:rsid w:val="00AC549F"/>
    <w:rsid w:val="00AC57EF"/>
    <w:rsid w:val="00AC5D82"/>
    <w:rsid w:val="00AC6144"/>
    <w:rsid w:val="00AC6361"/>
    <w:rsid w:val="00AC672C"/>
    <w:rsid w:val="00AC6855"/>
    <w:rsid w:val="00AC6CA9"/>
    <w:rsid w:val="00AC6D48"/>
    <w:rsid w:val="00AC6E1D"/>
    <w:rsid w:val="00AC6E22"/>
    <w:rsid w:val="00AC717E"/>
    <w:rsid w:val="00AC73D7"/>
    <w:rsid w:val="00AC76D3"/>
    <w:rsid w:val="00AC7907"/>
    <w:rsid w:val="00AD007B"/>
    <w:rsid w:val="00AD023D"/>
    <w:rsid w:val="00AD024D"/>
    <w:rsid w:val="00AD096B"/>
    <w:rsid w:val="00AD0C05"/>
    <w:rsid w:val="00AD0F3A"/>
    <w:rsid w:val="00AD107F"/>
    <w:rsid w:val="00AD112F"/>
    <w:rsid w:val="00AD12E4"/>
    <w:rsid w:val="00AD146B"/>
    <w:rsid w:val="00AD1A2A"/>
    <w:rsid w:val="00AD1DB3"/>
    <w:rsid w:val="00AD2BED"/>
    <w:rsid w:val="00AD2E6F"/>
    <w:rsid w:val="00AD3171"/>
    <w:rsid w:val="00AD37D9"/>
    <w:rsid w:val="00AD39F0"/>
    <w:rsid w:val="00AD4380"/>
    <w:rsid w:val="00AD49B8"/>
    <w:rsid w:val="00AD4B36"/>
    <w:rsid w:val="00AD4DCD"/>
    <w:rsid w:val="00AD4FDD"/>
    <w:rsid w:val="00AD50B0"/>
    <w:rsid w:val="00AD55BD"/>
    <w:rsid w:val="00AD5638"/>
    <w:rsid w:val="00AD5697"/>
    <w:rsid w:val="00AD66B1"/>
    <w:rsid w:val="00AD6D82"/>
    <w:rsid w:val="00AD6E9E"/>
    <w:rsid w:val="00AD6EB0"/>
    <w:rsid w:val="00AD710F"/>
    <w:rsid w:val="00AD71C7"/>
    <w:rsid w:val="00AD7397"/>
    <w:rsid w:val="00AD7554"/>
    <w:rsid w:val="00AD7FD7"/>
    <w:rsid w:val="00AE0126"/>
    <w:rsid w:val="00AE018D"/>
    <w:rsid w:val="00AE06CC"/>
    <w:rsid w:val="00AE09C2"/>
    <w:rsid w:val="00AE0C12"/>
    <w:rsid w:val="00AE0C7E"/>
    <w:rsid w:val="00AE1514"/>
    <w:rsid w:val="00AE176F"/>
    <w:rsid w:val="00AE1D67"/>
    <w:rsid w:val="00AE23DE"/>
    <w:rsid w:val="00AE2400"/>
    <w:rsid w:val="00AE2AC8"/>
    <w:rsid w:val="00AE2EBB"/>
    <w:rsid w:val="00AE3388"/>
    <w:rsid w:val="00AE374D"/>
    <w:rsid w:val="00AE37B2"/>
    <w:rsid w:val="00AE381B"/>
    <w:rsid w:val="00AE38A6"/>
    <w:rsid w:val="00AE3BB8"/>
    <w:rsid w:val="00AE3BBC"/>
    <w:rsid w:val="00AE3C20"/>
    <w:rsid w:val="00AE3D8B"/>
    <w:rsid w:val="00AE3F21"/>
    <w:rsid w:val="00AE47E5"/>
    <w:rsid w:val="00AE4C91"/>
    <w:rsid w:val="00AE4D93"/>
    <w:rsid w:val="00AE5738"/>
    <w:rsid w:val="00AE5C05"/>
    <w:rsid w:val="00AE5CAB"/>
    <w:rsid w:val="00AE5F93"/>
    <w:rsid w:val="00AE60A4"/>
    <w:rsid w:val="00AE6E3E"/>
    <w:rsid w:val="00AE6E75"/>
    <w:rsid w:val="00AE6F93"/>
    <w:rsid w:val="00AE7160"/>
    <w:rsid w:val="00AE751F"/>
    <w:rsid w:val="00AE7693"/>
    <w:rsid w:val="00AE782A"/>
    <w:rsid w:val="00AE7A4B"/>
    <w:rsid w:val="00AE7B3E"/>
    <w:rsid w:val="00AE7D1B"/>
    <w:rsid w:val="00AE7DB1"/>
    <w:rsid w:val="00AF018B"/>
    <w:rsid w:val="00AF1360"/>
    <w:rsid w:val="00AF183E"/>
    <w:rsid w:val="00AF1CD2"/>
    <w:rsid w:val="00AF231E"/>
    <w:rsid w:val="00AF262C"/>
    <w:rsid w:val="00AF2887"/>
    <w:rsid w:val="00AF2BFC"/>
    <w:rsid w:val="00AF3069"/>
    <w:rsid w:val="00AF37D0"/>
    <w:rsid w:val="00AF3848"/>
    <w:rsid w:val="00AF3A90"/>
    <w:rsid w:val="00AF3C72"/>
    <w:rsid w:val="00AF4077"/>
    <w:rsid w:val="00AF40CD"/>
    <w:rsid w:val="00AF4528"/>
    <w:rsid w:val="00AF452C"/>
    <w:rsid w:val="00AF4989"/>
    <w:rsid w:val="00AF4AFB"/>
    <w:rsid w:val="00AF4C4C"/>
    <w:rsid w:val="00AF4E48"/>
    <w:rsid w:val="00AF5037"/>
    <w:rsid w:val="00AF52FD"/>
    <w:rsid w:val="00AF5834"/>
    <w:rsid w:val="00AF592C"/>
    <w:rsid w:val="00AF5C6A"/>
    <w:rsid w:val="00AF5C91"/>
    <w:rsid w:val="00AF5FD8"/>
    <w:rsid w:val="00AF62D1"/>
    <w:rsid w:val="00AF69C2"/>
    <w:rsid w:val="00AF754F"/>
    <w:rsid w:val="00AF784C"/>
    <w:rsid w:val="00AF7A4B"/>
    <w:rsid w:val="00AF7D2E"/>
    <w:rsid w:val="00AF7E72"/>
    <w:rsid w:val="00B00494"/>
    <w:rsid w:val="00B0081E"/>
    <w:rsid w:val="00B0099F"/>
    <w:rsid w:val="00B00B72"/>
    <w:rsid w:val="00B01370"/>
    <w:rsid w:val="00B013B8"/>
    <w:rsid w:val="00B019FD"/>
    <w:rsid w:val="00B01C2B"/>
    <w:rsid w:val="00B02538"/>
    <w:rsid w:val="00B028AD"/>
    <w:rsid w:val="00B031BF"/>
    <w:rsid w:val="00B03273"/>
    <w:rsid w:val="00B032DC"/>
    <w:rsid w:val="00B0366B"/>
    <w:rsid w:val="00B037DA"/>
    <w:rsid w:val="00B037F5"/>
    <w:rsid w:val="00B03B17"/>
    <w:rsid w:val="00B03F72"/>
    <w:rsid w:val="00B049FF"/>
    <w:rsid w:val="00B04D58"/>
    <w:rsid w:val="00B04D9E"/>
    <w:rsid w:val="00B0503B"/>
    <w:rsid w:val="00B051AA"/>
    <w:rsid w:val="00B052C1"/>
    <w:rsid w:val="00B057F3"/>
    <w:rsid w:val="00B060B2"/>
    <w:rsid w:val="00B0623E"/>
    <w:rsid w:val="00B065B4"/>
    <w:rsid w:val="00B067DD"/>
    <w:rsid w:val="00B06CF3"/>
    <w:rsid w:val="00B06E04"/>
    <w:rsid w:val="00B06E50"/>
    <w:rsid w:val="00B0702C"/>
    <w:rsid w:val="00B07341"/>
    <w:rsid w:val="00B0775F"/>
    <w:rsid w:val="00B07EC6"/>
    <w:rsid w:val="00B10217"/>
    <w:rsid w:val="00B1042A"/>
    <w:rsid w:val="00B11032"/>
    <w:rsid w:val="00B11112"/>
    <w:rsid w:val="00B119D1"/>
    <w:rsid w:val="00B11A15"/>
    <w:rsid w:val="00B11F22"/>
    <w:rsid w:val="00B12577"/>
    <w:rsid w:val="00B12C6E"/>
    <w:rsid w:val="00B132C0"/>
    <w:rsid w:val="00B13944"/>
    <w:rsid w:val="00B13CBF"/>
    <w:rsid w:val="00B13DC2"/>
    <w:rsid w:val="00B140CB"/>
    <w:rsid w:val="00B1422D"/>
    <w:rsid w:val="00B1454C"/>
    <w:rsid w:val="00B14778"/>
    <w:rsid w:val="00B147FA"/>
    <w:rsid w:val="00B15225"/>
    <w:rsid w:val="00B1526D"/>
    <w:rsid w:val="00B165A8"/>
    <w:rsid w:val="00B16C81"/>
    <w:rsid w:val="00B1716D"/>
    <w:rsid w:val="00B1758C"/>
    <w:rsid w:val="00B176F8"/>
    <w:rsid w:val="00B1780E"/>
    <w:rsid w:val="00B17ADE"/>
    <w:rsid w:val="00B17CE9"/>
    <w:rsid w:val="00B20349"/>
    <w:rsid w:val="00B20546"/>
    <w:rsid w:val="00B20658"/>
    <w:rsid w:val="00B20F6E"/>
    <w:rsid w:val="00B21021"/>
    <w:rsid w:val="00B21123"/>
    <w:rsid w:val="00B211A3"/>
    <w:rsid w:val="00B21541"/>
    <w:rsid w:val="00B21708"/>
    <w:rsid w:val="00B21741"/>
    <w:rsid w:val="00B21866"/>
    <w:rsid w:val="00B21B89"/>
    <w:rsid w:val="00B21BA9"/>
    <w:rsid w:val="00B222C7"/>
    <w:rsid w:val="00B2231B"/>
    <w:rsid w:val="00B2264E"/>
    <w:rsid w:val="00B22742"/>
    <w:rsid w:val="00B2288D"/>
    <w:rsid w:val="00B22B46"/>
    <w:rsid w:val="00B2308E"/>
    <w:rsid w:val="00B234B0"/>
    <w:rsid w:val="00B23648"/>
    <w:rsid w:val="00B238D5"/>
    <w:rsid w:val="00B23DAB"/>
    <w:rsid w:val="00B2487E"/>
    <w:rsid w:val="00B24C6B"/>
    <w:rsid w:val="00B258DB"/>
    <w:rsid w:val="00B25A02"/>
    <w:rsid w:val="00B2621E"/>
    <w:rsid w:val="00B263E2"/>
    <w:rsid w:val="00B263F2"/>
    <w:rsid w:val="00B26B20"/>
    <w:rsid w:val="00B26C2E"/>
    <w:rsid w:val="00B27277"/>
    <w:rsid w:val="00B2743F"/>
    <w:rsid w:val="00B27725"/>
    <w:rsid w:val="00B2777F"/>
    <w:rsid w:val="00B3027E"/>
    <w:rsid w:val="00B31B4C"/>
    <w:rsid w:val="00B31EA3"/>
    <w:rsid w:val="00B31F09"/>
    <w:rsid w:val="00B32757"/>
    <w:rsid w:val="00B32A3A"/>
    <w:rsid w:val="00B32ADE"/>
    <w:rsid w:val="00B32C5D"/>
    <w:rsid w:val="00B32D3E"/>
    <w:rsid w:val="00B33178"/>
    <w:rsid w:val="00B33292"/>
    <w:rsid w:val="00B335A6"/>
    <w:rsid w:val="00B339F2"/>
    <w:rsid w:val="00B33E8D"/>
    <w:rsid w:val="00B33FBD"/>
    <w:rsid w:val="00B342B7"/>
    <w:rsid w:val="00B345FC"/>
    <w:rsid w:val="00B34740"/>
    <w:rsid w:val="00B34C3E"/>
    <w:rsid w:val="00B34DEF"/>
    <w:rsid w:val="00B34FE0"/>
    <w:rsid w:val="00B35281"/>
    <w:rsid w:val="00B352F9"/>
    <w:rsid w:val="00B3534C"/>
    <w:rsid w:val="00B35388"/>
    <w:rsid w:val="00B35749"/>
    <w:rsid w:val="00B3581D"/>
    <w:rsid w:val="00B35873"/>
    <w:rsid w:val="00B35BCC"/>
    <w:rsid w:val="00B3687E"/>
    <w:rsid w:val="00B36C4F"/>
    <w:rsid w:val="00B36E36"/>
    <w:rsid w:val="00B36EBB"/>
    <w:rsid w:val="00B370D3"/>
    <w:rsid w:val="00B374A5"/>
    <w:rsid w:val="00B377F8"/>
    <w:rsid w:val="00B37917"/>
    <w:rsid w:val="00B3795E"/>
    <w:rsid w:val="00B37CD1"/>
    <w:rsid w:val="00B400E1"/>
    <w:rsid w:val="00B405F1"/>
    <w:rsid w:val="00B40759"/>
    <w:rsid w:val="00B4094D"/>
    <w:rsid w:val="00B40E59"/>
    <w:rsid w:val="00B40F0E"/>
    <w:rsid w:val="00B40F1A"/>
    <w:rsid w:val="00B40F4D"/>
    <w:rsid w:val="00B41566"/>
    <w:rsid w:val="00B4163F"/>
    <w:rsid w:val="00B416A7"/>
    <w:rsid w:val="00B4193D"/>
    <w:rsid w:val="00B41FEE"/>
    <w:rsid w:val="00B42200"/>
    <w:rsid w:val="00B42A77"/>
    <w:rsid w:val="00B42E32"/>
    <w:rsid w:val="00B42E6D"/>
    <w:rsid w:val="00B43423"/>
    <w:rsid w:val="00B435DF"/>
    <w:rsid w:val="00B4371C"/>
    <w:rsid w:val="00B4389C"/>
    <w:rsid w:val="00B43AB7"/>
    <w:rsid w:val="00B43C3D"/>
    <w:rsid w:val="00B43DA8"/>
    <w:rsid w:val="00B43EC8"/>
    <w:rsid w:val="00B4423F"/>
    <w:rsid w:val="00B443E9"/>
    <w:rsid w:val="00B44723"/>
    <w:rsid w:val="00B44788"/>
    <w:rsid w:val="00B451F9"/>
    <w:rsid w:val="00B4545E"/>
    <w:rsid w:val="00B456C9"/>
    <w:rsid w:val="00B457AF"/>
    <w:rsid w:val="00B45B6D"/>
    <w:rsid w:val="00B45F4D"/>
    <w:rsid w:val="00B46117"/>
    <w:rsid w:val="00B4648C"/>
    <w:rsid w:val="00B46619"/>
    <w:rsid w:val="00B4672C"/>
    <w:rsid w:val="00B46B18"/>
    <w:rsid w:val="00B46B4B"/>
    <w:rsid w:val="00B4770C"/>
    <w:rsid w:val="00B47985"/>
    <w:rsid w:val="00B50529"/>
    <w:rsid w:val="00B51221"/>
    <w:rsid w:val="00B51715"/>
    <w:rsid w:val="00B51B8C"/>
    <w:rsid w:val="00B51D2D"/>
    <w:rsid w:val="00B51F55"/>
    <w:rsid w:val="00B52569"/>
    <w:rsid w:val="00B526A9"/>
    <w:rsid w:val="00B526F9"/>
    <w:rsid w:val="00B528AE"/>
    <w:rsid w:val="00B536C4"/>
    <w:rsid w:val="00B54F3D"/>
    <w:rsid w:val="00B554ED"/>
    <w:rsid w:val="00B55AB1"/>
    <w:rsid w:val="00B55F96"/>
    <w:rsid w:val="00B56146"/>
    <w:rsid w:val="00B56527"/>
    <w:rsid w:val="00B56844"/>
    <w:rsid w:val="00B56D40"/>
    <w:rsid w:val="00B56D4E"/>
    <w:rsid w:val="00B56F9C"/>
    <w:rsid w:val="00B57048"/>
    <w:rsid w:val="00B57466"/>
    <w:rsid w:val="00B57789"/>
    <w:rsid w:val="00B57D23"/>
    <w:rsid w:val="00B602EC"/>
    <w:rsid w:val="00B60377"/>
    <w:rsid w:val="00B61362"/>
    <w:rsid w:val="00B61748"/>
    <w:rsid w:val="00B61854"/>
    <w:rsid w:val="00B6194E"/>
    <w:rsid w:val="00B61D7C"/>
    <w:rsid w:val="00B61E54"/>
    <w:rsid w:val="00B62010"/>
    <w:rsid w:val="00B62046"/>
    <w:rsid w:val="00B6222B"/>
    <w:rsid w:val="00B62596"/>
    <w:rsid w:val="00B6269D"/>
    <w:rsid w:val="00B62925"/>
    <w:rsid w:val="00B62A7F"/>
    <w:rsid w:val="00B62BC1"/>
    <w:rsid w:val="00B63335"/>
    <w:rsid w:val="00B6347A"/>
    <w:rsid w:val="00B637B8"/>
    <w:rsid w:val="00B6385D"/>
    <w:rsid w:val="00B6458B"/>
    <w:rsid w:val="00B648F4"/>
    <w:rsid w:val="00B64FDD"/>
    <w:rsid w:val="00B64FEB"/>
    <w:rsid w:val="00B65D1D"/>
    <w:rsid w:val="00B6632F"/>
    <w:rsid w:val="00B665A5"/>
    <w:rsid w:val="00B667C0"/>
    <w:rsid w:val="00B66CA7"/>
    <w:rsid w:val="00B66FDD"/>
    <w:rsid w:val="00B67399"/>
    <w:rsid w:val="00B67E57"/>
    <w:rsid w:val="00B7028E"/>
    <w:rsid w:val="00B7090C"/>
    <w:rsid w:val="00B70B59"/>
    <w:rsid w:val="00B70B7A"/>
    <w:rsid w:val="00B70D84"/>
    <w:rsid w:val="00B70F07"/>
    <w:rsid w:val="00B713F2"/>
    <w:rsid w:val="00B71568"/>
    <w:rsid w:val="00B71666"/>
    <w:rsid w:val="00B71932"/>
    <w:rsid w:val="00B71CC4"/>
    <w:rsid w:val="00B7201A"/>
    <w:rsid w:val="00B72480"/>
    <w:rsid w:val="00B7298F"/>
    <w:rsid w:val="00B729E0"/>
    <w:rsid w:val="00B72B2D"/>
    <w:rsid w:val="00B735DC"/>
    <w:rsid w:val="00B738B4"/>
    <w:rsid w:val="00B73B54"/>
    <w:rsid w:val="00B73BC6"/>
    <w:rsid w:val="00B74015"/>
    <w:rsid w:val="00B7434A"/>
    <w:rsid w:val="00B74596"/>
    <w:rsid w:val="00B74692"/>
    <w:rsid w:val="00B74A82"/>
    <w:rsid w:val="00B74C1C"/>
    <w:rsid w:val="00B759EA"/>
    <w:rsid w:val="00B75A2D"/>
    <w:rsid w:val="00B7603E"/>
    <w:rsid w:val="00B762BB"/>
    <w:rsid w:val="00B76336"/>
    <w:rsid w:val="00B76354"/>
    <w:rsid w:val="00B76461"/>
    <w:rsid w:val="00B76A70"/>
    <w:rsid w:val="00B76AC8"/>
    <w:rsid w:val="00B76C20"/>
    <w:rsid w:val="00B773F8"/>
    <w:rsid w:val="00B774EF"/>
    <w:rsid w:val="00B776EB"/>
    <w:rsid w:val="00B77824"/>
    <w:rsid w:val="00B77915"/>
    <w:rsid w:val="00B77FD7"/>
    <w:rsid w:val="00B80073"/>
    <w:rsid w:val="00B80525"/>
    <w:rsid w:val="00B80701"/>
    <w:rsid w:val="00B808F1"/>
    <w:rsid w:val="00B80C63"/>
    <w:rsid w:val="00B81567"/>
    <w:rsid w:val="00B81ABE"/>
    <w:rsid w:val="00B82650"/>
    <w:rsid w:val="00B827BB"/>
    <w:rsid w:val="00B8287E"/>
    <w:rsid w:val="00B83345"/>
    <w:rsid w:val="00B834CC"/>
    <w:rsid w:val="00B83C09"/>
    <w:rsid w:val="00B83E9C"/>
    <w:rsid w:val="00B84393"/>
    <w:rsid w:val="00B843FF"/>
    <w:rsid w:val="00B846FC"/>
    <w:rsid w:val="00B84A15"/>
    <w:rsid w:val="00B84CFD"/>
    <w:rsid w:val="00B8529C"/>
    <w:rsid w:val="00B85B12"/>
    <w:rsid w:val="00B85FEC"/>
    <w:rsid w:val="00B86375"/>
    <w:rsid w:val="00B8639C"/>
    <w:rsid w:val="00B865C8"/>
    <w:rsid w:val="00B86622"/>
    <w:rsid w:val="00B86E7B"/>
    <w:rsid w:val="00B86F1C"/>
    <w:rsid w:val="00B8732F"/>
    <w:rsid w:val="00B874F7"/>
    <w:rsid w:val="00B87889"/>
    <w:rsid w:val="00B90738"/>
    <w:rsid w:val="00B9079D"/>
    <w:rsid w:val="00B90834"/>
    <w:rsid w:val="00B90E31"/>
    <w:rsid w:val="00B91450"/>
    <w:rsid w:val="00B915FE"/>
    <w:rsid w:val="00B917EA"/>
    <w:rsid w:val="00B91FA5"/>
    <w:rsid w:val="00B92111"/>
    <w:rsid w:val="00B9223F"/>
    <w:rsid w:val="00B924CA"/>
    <w:rsid w:val="00B92630"/>
    <w:rsid w:val="00B92AF4"/>
    <w:rsid w:val="00B92DBC"/>
    <w:rsid w:val="00B92FCB"/>
    <w:rsid w:val="00B93079"/>
    <w:rsid w:val="00B93A9F"/>
    <w:rsid w:val="00B93BE1"/>
    <w:rsid w:val="00B9413B"/>
    <w:rsid w:val="00B94292"/>
    <w:rsid w:val="00B9476B"/>
    <w:rsid w:val="00B94792"/>
    <w:rsid w:val="00B949B1"/>
    <w:rsid w:val="00B94A4F"/>
    <w:rsid w:val="00B94D04"/>
    <w:rsid w:val="00B94FB5"/>
    <w:rsid w:val="00B95182"/>
    <w:rsid w:val="00B951A8"/>
    <w:rsid w:val="00B9529A"/>
    <w:rsid w:val="00B96B5B"/>
    <w:rsid w:val="00B96B9B"/>
    <w:rsid w:val="00B9717D"/>
    <w:rsid w:val="00B9760C"/>
    <w:rsid w:val="00B9780C"/>
    <w:rsid w:val="00B97A00"/>
    <w:rsid w:val="00B97A6F"/>
    <w:rsid w:val="00BA017A"/>
    <w:rsid w:val="00BA0218"/>
    <w:rsid w:val="00BA043A"/>
    <w:rsid w:val="00BA0547"/>
    <w:rsid w:val="00BA0606"/>
    <w:rsid w:val="00BA0637"/>
    <w:rsid w:val="00BA0657"/>
    <w:rsid w:val="00BA06FE"/>
    <w:rsid w:val="00BA0700"/>
    <w:rsid w:val="00BA08BD"/>
    <w:rsid w:val="00BA0C82"/>
    <w:rsid w:val="00BA0FD0"/>
    <w:rsid w:val="00BA110F"/>
    <w:rsid w:val="00BA1754"/>
    <w:rsid w:val="00BA1921"/>
    <w:rsid w:val="00BA1D68"/>
    <w:rsid w:val="00BA2042"/>
    <w:rsid w:val="00BA229C"/>
    <w:rsid w:val="00BA254A"/>
    <w:rsid w:val="00BA2BE9"/>
    <w:rsid w:val="00BA2EDD"/>
    <w:rsid w:val="00BA2FD3"/>
    <w:rsid w:val="00BA35D2"/>
    <w:rsid w:val="00BA3694"/>
    <w:rsid w:val="00BA37B2"/>
    <w:rsid w:val="00BA37CF"/>
    <w:rsid w:val="00BA38AA"/>
    <w:rsid w:val="00BA3D41"/>
    <w:rsid w:val="00BA434A"/>
    <w:rsid w:val="00BA468B"/>
    <w:rsid w:val="00BA474D"/>
    <w:rsid w:val="00BA4C5B"/>
    <w:rsid w:val="00BA4CF1"/>
    <w:rsid w:val="00BA4E13"/>
    <w:rsid w:val="00BA4ED5"/>
    <w:rsid w:val="00BA5189"/>
    <w:rsid w:val="00BA51AD"/>
    <w:rsid w:val="00BA52B3"/>
    <w:rsid w:val="00BA5318"/>
    <w:rsid w:val="00BA5584"/>
    <w:rsid w:val="00BA5AAC"/>
    <w:rsid w:val="00BA5E3A"/>
    <w:rsid w:val="00BA630D"/>
    <w:rsid w:val="00BA6390"/>
    <w:rsid w:val="00BA6580"/>
    <w:rsid w:val="00BA6633"/>
    <w:rsid w:val="00BA691E"/>
    <w:rsid w:val="00BA6AFA"/>
    <w:rsid w:val="00BA6C13"/>
    <w:rsid w:val="00BA6CD1"/>
    <w:rsid w:val="00BA71BE"/>
    <w:rsid w:val="00BA74FE"/>
    <w:rsid w:val="00BA7729"/>
    <w:rsid w:val="00BA79A3"/>
    <w:rsid w:val="00BA79F9"/>
    <w:rsid w:val="00BA7C26"/>
    <w:rsid w:val="00BA7E55"/>
    <w:rsid w:val="00BA7F24"/>
    <w:rsid w:val="00BB001D"/>
    <w:rsid w:val="00BB029E"/>
    <w:rsid w:val="00BB0FF6"/>
    <w:rsid w:val="00BB134F"/>
    <w:rsid w:val="00BB143B"/>
    <w:rsid w:val="00BB1707"/>
    <w:rsid w:val="00BB1830"/>
    <w:rsid w:val="00BB25D4"/>
    <w:rsid w:val="00BB2630"/>
    <w:rsid w:val="00BB273B"/>
    <w:rsid w:val="00BB2C07"/>
    <w:rsid w:val="00BB309E"/>
    <w:rsid w:val="00BB347C"/>
    <w:rsid w:val="00BB353D"/>
    <w:rsid w:val="00BB361D"/>
    <w:rsid w:val="00BB3A38"/>
    <w:rsid w:val="00BB3C5B"/>
    <w:rsid w:val="00BB4121"/>
    <w:rsid w:val="00BB4455"/>
    <w:rsid w:val="00BB44FD"/>
    <w:rsid w:val="00BB4594"/>
    <w:rsid w:val="00BB46CD"/>
    <w:rsid w:val="00BB492D"/>
    <w:rsid w:val="00BB4957"/>
    <w:rsid w:val="00BB4BD2"/>
    <w:rsid w:val="00BB4E02"/>
    <w:rsid w:val="00BB503C"/>
    <w:rsid w:val="00BB554C"/>
    <w:rsid w:val="00BB571C"/>
    <w:rsid w:val="00BB5CDB"/>
    <w:rsid w:val="00BB6453"/>
    <w:rsid w:val="00BB69B3"/>
    <w:rsid w:val="00BB69CD"/>
    <w:rsid w:val="00BB6E34"/>
    <w:rsid w:val="00BB78D8"/>
    <w:rsid w:val="00BB7FB9"/>
    <w:rsid w:val="00BB7FE4"/>
    <w:rsid w:val="00BC00F0"/>
    <w:rsid w:val="00BC0D42"/>
    <w:rsid w:val="00BC0F80"/>
    <w:rsid w:val="00BC1062"/>
    <w:rsid w:val="00BC21F9"/>
    <w:rsid w:val="00BC284B"/>
    <w:rsid w:val="00BC2894"/>
    <w:rsid w:val="00BC2968"/>
    <w:rsid w:val="00BC2C6E"/>
    <w:rsid w:val="00BC3836"/>
    <w:rsid w:val="00BC39A8"/>
    <w:rsid w:val="00BC3A47"/>
    <w:rsid w:val="00BC3C5F"/>
    <w:rsid w:val="00BC3CBE"/>
    <w:rsid w:val="00BC401D"/>
    <w:rsid w:val="00BC410B"/>
    <w:rsid w:val="00BC414F"/>
    <w:rsid w:val="00BC41DB"/>
    <w:rsid w:val="00BC43DB"/>
    <w:rsid w:val="00BC4475"/>
    <w:rsid w:val="00BC46DF"/>
    <w:rsid w:val="00BC501A"/>
    <w:rsid w:val="00BC59E2"/>
    <w:rsid w:val="00BC5ACC"/>
    <w:rsid w:val="00BC69CC"/>
    <w:rsid w:val="00BC6B3B"/>
    <w:rsid w:val="00BC6B99"/>
    <w:rsid w:val="00BC6D5C"/>
    <w:rsid w:val="00BC6FD1"/>
    <w:rsid w:val="00BC76AD"/>
    <w:rsid w:val="00BC7DC7"/>
    <w:rsid w:val="00BC7DDB"/>
    <w:rsid w:val="00BD0300"/>
    <w:rsid w:val="00BD07E4"/>
    <w:rsid w:val="00BD1272"/>
    <w:rsid w:val="00BD1CA5"/>
    <w:rsid w:val="00BD21A0"/>
    <w:rsid w:val="00BD2495"/>
    <w:rsid w:val="00BD295E"/>
    <w:rsid w:val="00BD29CD"/>
    <w:rsid w:val="00BD2BEE"/>
    <w:rsid w:val="00BD2C1C"/>
    <w:rsid w:val="00BD2D09"/>
    <w:rsid w:val="00BD2D6D"/>
    <w:rsid w:val="00BD2EF7"/>
    <w:rsid w:val="00BD30A4"/>
    <w:rsid w:val="00BD3317"/>
    <w:rsid w:val="00BD33D8"/>
    <w:rsid w:val="00BD392B"/>
    <w:rsid w:val="00BD3F80"/>
    <w:rsid w:val="00BD40ED"/>
    <w:rsid w:val="00BD41B3"/>
    <w:rsid w:val="00BD4202"/>
    <w:rsid w:val="00BD469A"/>
    <w:rsid w:val="00BD4D13"/>
    <w:rsid w:val="00BD4F0F"/>
    <w:rsid w:val="00BD5407"/>
    <w:rsid w:val="00BD55D4"/>
    <w:rsid w:val="00BD5AD3"/>
    <w:rsid w:val="00BD5D65"/>
    <w:rsid w:val="00BD640A"/>
    <w:rsid w:val="00BD642C"/>
    <w:rsid w:val="00BD68A7"/>
    <w:rsid w:val="00BD6D7A"/>
    <w:rsid w:val="00BD6F57"/>
    <w:rsid w:val="00BD75FD"/>
    <w:rsid w:val="00BD76B2"/>
    <w:rsid w:val="00BD7991"/>
    <w:rsid w:val="00BD7C70"/>
    <w:rsid w:val="00BD7E80"/>
    <w:rsid w:val="00BD7ECC"/>
    <w:rsid w:val="00BE04E8"/>
    <w:rsid w:val="00BE0522"/>
    <w:rsid w:val="00BE058A"/>
    <w:rsid w:val="00BE08BC"/>
    <w:rsid w:val="00BE091D"/>
    <w:rsid w:val="00BE0B55"/>
    <w:rsid w:val="00BE0E77"/>
    <w:rsid w:val="00BE0E7C"/>
    <w:rsid w:val="00BE1392"/>
    <w:rsid w:val="00BE1411"/>
    <w:rsid w:val="00BE1B33"/>
    <w:rsid w:val="00BE1D82"/>
    <w:rsid w:val="00BE2191"/>
    <w:rsid w:val="00BE2463"/>
    <w:rsid w:val="00BE254A"/>
    <w:rsid w:val="00BE3378"/>
    <w:rsid w:val="00BE35D1"/>
    <w:rsid w:val="00BE377D"/>
    <w:rsid w:val="00BE3D70"/>
    <w:rsid w:val="00BE4081"/>
    <w:rsid w:val="00BE40ED"/>
    <w:rsid w:val="00BE4401"/>
    <w:rsid w:val="00BE44D8"/>
    <w:rsid w:val="00BE4EE2"/>
    <w:rsid w:val="00BE5192"/>
    <w:rsid w:val="00BE527D"/>
    <w:rsid w:val="00BE5A15"/>
    <w:rsid w:val="00BE5F05"/>
    <w:rsid w:val="00BE625B"/>
    <w:rsid w:val="00BE66A1"/>
    <w:rsid w:val="00BE69A3"/>
    <w:rsid w:val="00BE7141"/>
    <w:rsid w:val="00BE7433"/>
    <w:rsid w:val="00BE769A"/>
    <w:rsid w:val="00BE7929"/>
    <w:rsid w:val="00BE7C62"/>
    <w:rsid w:val="00BF001E"/>
    <w:rsid w:val="00BF09A5"/>
    <w:rsid w:val="00BF0AA0"/>
    <w:rsid w:val="00BF0DC9"/>
    <w:rsid w:val="00BF0E0E"/>
    <w:rsid w:val="00BF0E6D"/>
    <w:rsid w:val="00BF1765"/>
    <w:rsid w:val="00BF19B1"/>
    <w:rsid w:val="00BF1A21"/>
    <w:rsid w:val="00BF1C49"/>
    <w:rsid w:val="00BF1D0A"/>
    <w:rsid w:val="00BF20EE"/>
    <w:rsid w:val="00BF2892"/>
    <w:rsid w:val="00BF289B"/>
    <w:rsid w:val="00BF2BB4"/>
    <w:rsid w:val="00BF2C35"/>
    <w:rsid w:val="00BF2C69"/>
    <w:rsid w:val="00BF2F4F"/>
    <w:rsid w:val="00BF3A20"/>
    <w:rsid w:val="00BF4271"/>
    <w:rsid w:val="00BF44C9"/>
    <w:rsid w:val="00BF44E2"/>
    <w:rsid w:val="00BF4A98"/>
    <w:rsid w:val="00BF4E81"/>
    <w:rsid w:val="00BF5065"/>
    <w:rsid w:val="00BF5119"/>
    <w:rsid w:val="00BF52F0"/>
    <w:rsid w:val="00BF531B"/>
    <w:rsid w:val="00BF53D8"/>
    <w:rsid w:val="00BF5414"/>
    <w:rsid w:val="00BF554A"/>
    <w:rsid w:val="00BF5727"/>
    <w:rsid w:val="00BF5958"/>
    <w:rsid w:val="00BF5BD9"/>
    <w:rsid w:val="00BF615B"/>
    <w:rsid w:val="00BF619C"/>
    <w:rsid w:val="00BF65A8"/>
    <w:rsid w:val="00BF66A3"/>
    <w:rsid w:val="00BF6978"/>
    <w:rsid w:val="00BF6A2A"/>
    <w:rsid w:val="00BF6BFF"/>
    <w:rsid w:val="00BF6D53"/>
    <w:rsid w:val="00BF7115"/>
    <w:rsid w:val="00BF745A"/>
    <w:rsid w:val="00BF7AD9"/>
    <w:rsid w:val="00C00489"/>
    <w:rsid w:val="00C00DAC"/>
    <w:rsid w:val="00C02186"/>
    <w:rsid w:val="00C023C6"/>
    <w:rsid w:val="00C02C7F"/>
    <w:rsid w:val="00C02EE7"/>
    <w:rsid w:val="00C02FDB"/>
    <w:rsid w:val="00C03C2E"/>
    <w:rsid w:val="00C03D12"/>
    <w:rsid w:val="00C04206"/>
    <w:rsid w:val="00C0441E"/>
    <w:rsid w:val="00C045DA"/>
    <w:rsid w:val="00C049E4"/>
    <w:rsid w:val="00C04A79"/>
    <w:rsid w:val="00C04D72"/>
    <w:rsid w:val="00C05806"/>
    <w:rsid w:val="00C05C50"/>
    <w:rsid w:val="00C05D73"/>
    <w:rsid w:val="00C065DE"/>
    <w:rsid w:val="00C0661C"/>
    <w:rsid w:val="00C0687A"/>
    <w:rsid w:val="00C06DA9"/>
    <w:rsid w:val="00C0702E"/>
    <w:rsid w:val="00C07560"/>
    <w:rsid w:val="00C07B4D"/>
    <w:rsid w:val="00C07BE7"/>
    <w:rsid w:val="00C07E5D"/>
    <w:rsid w:val="00C105C1"/>
    <w:rsid w:val="00C10740"/>
    <w:rsid w:val="00C108F2"/>
    <w:rsid w:val="00C10BF5"/>
    <w:rsid w:val="00C10CAA"/>
    <w:rsid w:val="00C110A9"/>
    <w:rsid w:val="00C11511"/>
    <w:rsid w:val="00C116EA"/>
    <w:rsid w:val="00C118F8"/>
    <w:rsid w:val="00C11CE6"/>
    <w:rsid w:val="00C11DA0"/>
    <w:rsid w:val="00C12205"/>
    <w:rsid w:val="00C128B6"/>
    <w:rsid w:val="00C12A7F"/>
    <w:rsid w:val="00C131DA"/>
    <w:rsid w:val="00C13B34"/>
    <w:rsid w:val="00C13C10"/>
    <w:rsid w:val="00C13C55"/>
    <w:rsid w:val="00C14243"/>
    <w:rsid w:val="00C14565"/>
    <w:rsid w:val="00C14609"/>
    <w:rsid w:val="00C1462E"/>
    <w:rsid w:val="00C14643"/>
    <w:rsid w:val="00C14733"/>
    <w:rsid w:val="00C14B8B"/>
    <w:rsid w:val="00C14BF9"/>
    <w:rsid w:val="00C15354"/>
    <w:rsid w:val="00C15359"/>
    <w:rsid w:val="00C1571E"/>
    <w:rsid w:val="00C1578A"/>
    <w:rsid w:val="00C15845"/>
    <w:rsid w:val="00C15C2E"/>
    <w:rsid w:val="00C166B7"/>
    <w:rsid w:val="00C1683A"/>
    <w:rsid w:val="00C16CBC"/>
    <w:rsid w:val="00C16DB2"/>
    <w:rsid w:val="00C174E5"/>
    <w:rsid w:val="00C1776E"/>
    <w:rsid w:val="00C1784E"/>
    <w:rsid w:val="00C17A6A"/>
    <w:rsid w:val="00C200EB"/>
    <w:rsid w:val="00C202E7"/>
    <w:rsid w:val="00C20B8B"/>
    <w:rsid w:val="00C20CF0"/>
    <w:rsid w:val="00C20DB4"/>
    <w:rsid w:val="00C215B0"/>
    <w:rsid w:val="00C21B00"/>
    <w:rsid w:val="00C22010"/>
    <w:rsid w:val="00C22462"/>
    <w:rsid w:val="00C229F3"/>
    <w:rsid w:val="00C22B1B"/>
    <w:rsid w:val="00C22C17"/>
    <w:rsid w:val="00C23401"/>
    <w:rsid w:val="00C2380F"/>
    <w:rsid w:val="00C2387F"/>
    <w:rsid w:val="00C23E25"/>
    <w:rsid w:val="00C23E73"/>
    <w:rsid w:val="00C24135"/>
    <w:rsid w:val="00C244D8"/>
    <w:rsid w:val="00C2460D"/>
    <w:rsid w:val="00C2486D"/>
    <w:rsid w:val="00C24C77"/>
    <w:rsid w:val="00C25038"/>
    <w:rsid w:val="00C251E9"/>
    <w:rsid w:val="00C25495"/>
    <w:rsid w:val="00C25BE3"/>
    <w:rsid w:val="00C25CC7"/>
    <w:rsid w:val="00C25CFF"/>
    <w:rsid w:val="00C26366"/>
    <w:rsid w:val="00C26657"/>
    <w:rsid w:val="00C26A62"/>
    <w:rsid w:val="00C26F47"/>
    <w:rsid w:val="00C27282"/>
    <w:rsid w:val="00C2769E"/>
    <w:rsid w:val="00C27AB5"/>
    <w:rsid w:val="00C27BFF"/>
    <w:rsid w:val="00C30079"/>
    <w:rsid w:val="00C30158"/>
    <w:rsid w:val="00C302EC"/>
    <w:rsid w:val="00C30415"/>
    <w:rsid w:val="00C30477"/>
    <w:rsid w:val="00C3064B"/>
    <w:rsid w:val="00C30A70"/>
    <w:rsid w:val="00C30DB6"/>
    <w:rsid w:val="00C31018"/>
    <w:rsid w:val="00C31869"/>
    <w:rsid w:val="00C31B50"/>
    <w:rsid w:val="00C31CCD"/>
    <w:rsid w:val="00C31DB1"/>
    <w:rsid w:val="00C31EC2"/>
    <w:rsid w:val="00C32033"/>
    <w:rsid w:val="00C32290"/>
    <w:rsid w:val="00C33289"/>
    <w:rsid w:val="00C334D8"/>
    <w:rsid w:val="00C33C65"/>
    <w:rsid w:val="00C34035"/>
    <w:rsid w:val="00C341E7"/>
    <w:rsid w:val="00C34376"/>
    <w:rsid w:val="00C34446"/>
    <w:rsid w:val="00C3462F"/>
    <w:rsid w:val="00C35022"/>
    <w:rsid w:val="00C354E0"/>
    <w:rsid w:val="00C35799"/>
    <w:rsid w:val="00C362D7"/>
    <w:rsid w:val="00C36729"/>
    <w:rsid w:val="00C3692C"/>
    <w:rsid w:val="00C36E51"/>
    <w:rsid w:val="00C37876"/>
    <w:rsid w:val="00C37B1B"/>
    <w:rsid w:val="00C37EA6"/>
    <w:rsid w:val="00C37EDC"/>
    <w:rsid w:val="00C37FEA"/>
    <w:rsid w:val="00C40493"/>
    <w:rsid w:val="00C404AD"/>
    <w:rsid w:val="00C4077C"/>
    <w:rsid w:val="00C4082D"/>
    <w:rsid w:val="00C40A6C"/>
    <w:rsid w:val="00C40E44"/>
    <w:rsid w:val="00C40F00"/>
    <w:rsid w:val="00C410C1"/>
    <w:rsid w:val="00C4125A"/>
    <w:rsid w:val="00C4172E"/>
    <w:rsid w:val="00C41C4B"/>
    <w:rsid w:val="00C41E80"/>
    <w:rsid w:val="00C41FCC"/>
    <w:rsid w:val="00C4246C"/>
    <w:rsid w:val="00C424D5"/>
    <w:rsid w:val="00C42766"/>
    <w:rsid w:val="00C42857"/>
    <w:rsid w:val="00C42927"/>
    <w:rsid w:val="00C42C54"/>
    <w:rsid w:val="00C42D9C"/>
    <w:rsid w:val="00C42EB4"/>
    <w:rsid w:val="00C42FDF"/>
    <w:rsid w:val="00C430C2"/>
    <w:rsid w:val="00C4334A"/>
    <w:rsid w:val="00C43502"/>
    <w:rsid w:val="00C4351C"/>
    <w:rsid w:val="00C43B8B"/>
    <w:rsid w:val="00C444F8"/>
    <w:rsid w:val="00C44DE0"/>
    <w:rsid w:val="00C450E3"/>
    <w:rsid w:val="00C454D9"/>
    <w:rsid w:val="00C4572B"/>
    <w:rsid w:val="00C459FC"/>
    <w:rsid w:val="00C45F42"/>
    <w:rsid w:val="00C46281"/>
    <w:rsid w:val="00C469E0"/>
    <w:rsid w:val="00C46A14"/>
    <w:rsid w:val="00C46B9C"/>
    <w:rsid w:val="00C46E37"/>
    <w:rsid w:val="00C470B5"/>
    <w:rsid w:val="00C47117"/>
    <w:rsid w:val="00C4749C"/>
    <w:rsid w:val="00C47889"/>
    <w:rsid w:val="00C47C29"/>
    <w:rsid w:val="00C47E4A"/>
    <w:rsid w:val="00C507F7"/>
    <w:rsid w:val="00C50874"/>
    <w:rsid w:val="00C5110A"/>
    <w:rsid w:val="00C513BD"/>
    <w:rsid w:val="00C51A55"/>
    <w:rsid w:val="00C526D6"/>
    <w:rsid w:val="00C52C19"/>
    <w:rsid w:val="00C52C2D"/>
    <w:rsid w:val="00C52D35"/>
    <w:rsid w:val="00C530F8"/>
    <w:rsid w:val="00C538A5"/>
    <w:rsid w:val="00C54405"/>
    <w:rsid w:val="00C54988"/>
    <w:rsid w:val="00C549F3"/>
    <w:rsid w:val="00C55087"/>
    <w:rsid w:val="00C554E1"/>
    <w:rsid w:val="00C555A0"/>
    <w:rsid w:val="00C55BD4"/>
    <w:rsid w:val="00C568BA"/>
    <w:rsid w:val="00C56D47"/>
    <w:rsid w:val="00C5747D"/>
    <w:rsid w:val="00C5756D"/>
    <w:rsid w:val="00C57657"/>
    <w:rsid w:val="00C5766A"/>
    <w:rsid w:val="00C576EE"/>
    <w:rsid w:val="00C578E0"/>
    <w:rsid w:val="00C57937"/>
    <w:rsid w:val="00C57972"/>
    <w:rsid w:val="00C57A55"/>
    <w:rsid w:val="00C57B15"/>
    <w:rsid w:val="00C57DAC"/>
    <w:rsid w:val="00C57DDD"/>
    <w:rsid w:val="00C57F07"/>
    <w:rsid w:val="00C60290"/>
    <w:rsid w:val="00C6038C"/>
    <w:rsid w:val="00C60737"/>
    <w:rsid w:val="00C61043"/>
    <w:rsid w:val="00C611AE"/>
    <w:rsid w:val="00C613C3"/>
    <w:rsid w:val="00C61643"/>
    <w:rsid w:val="00C6169C"/>
    <w:rsid w:val="00C61983"/>
    <w:rsid w:val="00C61C07"/>
    <w:rsid w:val="00C61D0A"/>
    <w:rsid w:val="00C621CA"/>
    <w:rsid w:val="00C6261E"/>
    <w:rsid w:val="00C627A1"/>
    <w:rsid w:val="00C62C7D"/>
    <w:rsid w:val="00C62DF5"/>
    <w:rsid w:val="00C632DD"/>
    <w:rsid w:val="00C632E9"/>
    <w:rsid w:val="00C63303"/>
    <w:rsid w:val="00C6352B"/>
    <w:rsid w:val="00C6399A"/>
    <w:rsid w:val="00C64137"/>
    <w:rsid w:val="00C642A1"/>
    <w:rsid w:val="00C6436B"/>
    <w:rsid w:val="00C64C79"/>
    <w:rsid w:val="00C6525D"/>
    <w:rsid w:val="00C653F9"/>
    <w:rsid w:val="00C6584A"/>
    <w:rsid w:val="00C65ADB"/>
    <w:rsid w:val="00C65FD3"/>
    <w:rsid w:val="00C660DA"/>
    <w:rsid w:val="00C66435"/>
    <w:rsid w:val="00C6657E"/>
    <w:rsid w:val="00C665CF"/>
    <w:rsid w:val="00C667B6"/>
    <w:rsid w:val="00C668C2"/>
    <w:rsid w:val="00C6742C"/>
    <w:rsid w:val="00C676A4"/>
    <w:rsid w:val="00C67D3B"/>
    <w:rsid w:val="00C70076"/>
    <w:rsid w:val="00C7052B"/>
    <w:rsid w:val="00C706B5"/>
    <w:rsid w:val="00C70B56"/>
    <w:rsid w:val="00C70E0F"/>
    <w:rsid w:val="00C71280"/>
    <w:rsid w:val="00C71308"/>
    <w:rsid w:val="00C71444"/>
    <w:rsid w:val="00C717AA"/>
    <w:rsid w:val="00C717D3"/>
    <w:rsid w:val="00C71BC9"/>
    <w:rsid w:val="00C71C25"/>
    <w:rsid w:val="00C72014"/>
    <w:rsid w:val="00C72370"/>
    <w:rsid w:val="00C72674"/>
    <w:rsid w:val="00C727DE"/>
    <w:rsid w:val="00C728B6"/>
    <w:rsid w:val="00C731DA"/>
    <w:rsid w:val="00C731DC"/>
    <w:rsid w:val="00C735A4"/>
    <w:rsid w:val="00C73674"/>
    <w:rsid w:val="00C73A52"/>
    <w:rsid w:val="00C742B2"/>
    <w:rsid w:val="00C7493E"/>
    <w:rsid w:val="00C74C9C"/>
    <w:rsid w:val="00C752E3"/>
    <w:rsid w:val="00C75557"/>
    <w:rsid w:val="00C756D5"/>
    <w:rsid w:val="00C75A63"/>
    <w:rsid w:val="00C75B59"/>
    <w:rsid w:val="00C75CA5"/>
    <w:rsid w:val="00C75F61"/>
    <w:rsid w:val="00C76617"/>
    <w:rsid w:val="00C7685B"/>
    <w:rsid w:val="00C76940"/>
    <w:rsid w:val="00C76956"/>
    <w:rsid w:val="00C7699E"/>
    <w:rsid w:val="00C76F5F"/>
    <w:rsid w:val="00C7719B"/>
    <w:rsid w:val="00C7748A"/>
    <w:rsid w:val="00C776B1"/>
    <w:rsid w:val="00C77960"/>
    <w:rsid w:val="00C77A4C"/>
    <w:rsid w:val="00C77ACB"/>
    <w:rsid w:val="00C77B4D"/>
    <w:rsid w:val="00C77BA4"/>
    <w:rsid w:val="00C8042F"/>
    <w:rsid w:val="00C8051D"/>
    <w:rsid w:val="00C8073B"/>
    <w:rsid w:val="00C817E4"/>
    <w:rsid w:val="00C81CA8"/>
    <w:rsid w:val="00C81CD8"/>
    <w:rsid w:val="00C81EDE"/>
    <w:rsid w:val="00C82220"/>
    <w:rsid w:val="00C8230F"/>
    <w:rsid w:val="00C8240C"/>
    <w:rsid w:val="00C82A21"/>
    <w:rsid w:val="00C82B28"/>
    <w:rsid w:val="00C83039"/>
    <w:rsid w:val="00C83686"/>
    <w:rsid w:val="00C8368F"/>
    <w:rsid w:val="00C837A0"/>
    <w:rsid w:val="00C83FF3"/>
    <w:rsid w:val="00C840B8"/>
    <w:rsid w:val="00C842E8"/>
    <w:rsid w:val="00C84669"/>
    <w:rsid w:val="00C84D43"/>
    <w:rsid w:val="00C84DEF"/>
    <w:rsid w:val="00C84F0C"/>
    <w:rsid w:val="00C85D0F"/>
    <w:rsid w:val="00C85D47"/>
    <w:rsid w:val="00C85F8C"/>
    <w:rsid w:val="00C86150"/>
    <w:rsid w:val="00C865F2"/>
    <w:rsid w:val="00C86700"/>
    <w:rsid w:val="00C86BEC"/>
    <w:rsid w:val="00C86C9F"/>
    <w:rsid w:val="00C86E80"/>
    <w:rsid w:val="00C874C9"/>
    <w:rsid w:val="00C878E7"/>
    <w:rsid w:val="00C87BBD"/>
    <w:rsid w:val="00C87CAE"/>
    <w:rsid w:val="00C87F6E"/>
    <w:rsid w:val="00C90054"/>
    <w:rsid w:val="00C90263"/>
    <w:rsid w:val="00C9062F"/>
    <w:rsid w:val="00C906E5"/>
    <w:rsid w:val="00C907E4"/>
    <w:rsid w:val="00C90913"/>
    <w:rsid w:val="00C90964"/>
    <w:rsid w:val="00C90979"/>
    <w:rsid w:val="00C91BF9"/>
    <w:rsid w:val="00C91C3F"/>
    <w:rsid w:val="00C92173"/>
    <w:rsid w:val="00C92263"/>
    <w:rsid w:val="00C926FC"/>
    <w:rsid w:val="00C92AA1"/>
    <w:rsid w:val="00C92B72"/>
    <w:rsid w:val="00C934E0"/>
    <w:rsid w:val="00C93BB2"/>
    <w:rsid w:val="00C93C84"/>
    <w:rsid w:val="00C93D36"/>
    <w:rsid w:val="00C93D93"/>
    <w:rsid w:val="00C94252"/>
    <w:rsid w:val="00C9447A"/>
    <w:rsid w:val="00C94AE2"/>
    <w:rsid w:val="00C94C85"/>
    <w:rsid w:val="00C94F83"/>
    <w:rsid w:val="00C94FFD"/>
    <w:rsid w:val="00C95756"/>
    <w:rsid w:val="00C96462"/>
    <w:rsid w:val="00C9664F"/>
    <w:rsid w:val="00C96906"/>
    <w:rsid w:val="00C96D88"/>
    <w:rsid w:val="00C975C7"/>
    <w:rsid w:val="00C97AC0"/>
    <w:rsid w:val="00C97D68"/>
    <w:rsid w:val="00CA1036"/>
    <w:rsid w:val="00CA11E3"/>
    <w:rsid w:val="00CA1A19"/>
    <w:rsid w:val="00CA1E1C"/>
    <w:rsid w:val="00CA234C"/>
    <w:rsid w:val="00CA28CA"/>
    <w:rsid w:val="00CA2A37"/>
    <w:rsid w:val="00CA2A52"/>
    <w:rsid w:val="00CA2C23"/>
    <w:rsid w:val="00CA2F74"/>
    <w:rsid w:val="00CA34F1"/>
    <w:rsid w:val="00CA38B6"/>
    <w:rsid w:val="00CA40B1"/>
    <w:rsid w:val="00CA41B5"/>
    <w:rsid w:val="00CA456A"/>
    <w:rsid w:val="00CA45D5"/>
    <w:rsid w:val="00CA47D1"/>
    <w:rsid w:val="00CA480E"/>
    <w:rsid w:val="00CA4C80"/>
    <w:rsid w:val="00CA4EE4"/>
    <w:rsid w:val="00CA5A55"/>
    <w:rsid w:val="00CA6BC5"/>
    <w:rsid w:val="00CA715A"/>
    <w:rsid w:val="00CA72F2"/>
    <w:rsid w:val="00CA73B7"/>
    <w:rsid w:val="00CA75AD"/>
    <w:rsid w:val="00CA7907"/>
    <w:rsid w:val="00CA7AFF"/>
    <w:rsid w:val="00CA7B55"/>
    <w:rsid w:val="00CB0150"/>
    <w:rsid w:val="00CB0753"/>
    <w:rsid w:val="00CB0830"/>
    <w:rsid w:val="00CB0942"/>
    <w:rsid w:val="00CB0BB4"/>
    <w:rsid w:val="00CB0EE3"/>
    <w:rsid w:val="00CB1680"/>
    <w:rsid w:val="00CB1909"/>
    <w:rsid w:val="00CB1ACC"/>
    <w:rsid w:val="00CB1D6B"/>
    <w:rsid w:val="00CB2465"/>
    <w:rsid w:val="00CB27B1"/>
    <w:rsid w:val="00CB2BC6"/>
    <w:rsid w:val="00CB311D"/>
    <w:rsid w:val="00CB33CB"/>
    <w:rsid w:val="00CB3E3E"/>
    <w:rsid w:val="00CB4954"/>
    <w:rsid w:val="00CB4D8A"/>
    <w:rsid w:val="00CB4DB2"/>
    <w:rsid w:val="00CB503C"/>
    <w:rsid w:val="00CB55EC"/>
    <w:rsid w:val="00CB566F"/>
    <w:rsid w:val="00CB5E23"/>
    <w:rsid w:val="00CB6242"/>
    <w:rsid w:val="00CB638B"/>
    <w:rsid w:val="00CB667B"/>
    <w:rsid w:val="00CB68C4"/>
    <w:rsid w:val="00CB6EFC"/>
    <w:rsid w:val="00CB709D"/>
    <w:rsid w:val="00CB7256"/>
    <w:rsid w:val="00CB733B"/>
    <w:rsid w:val="00CB73FD"/>
    <w:rsid w:val="00CB7FDD"/>
    <w:rsid w:val="00CC0764"/>
    <w:rsid w:val="00CC0DAD"/>
    <w:rsid w:val="00CC1312"/>
    <w:rsid w:val="00CC18C4"/>
    <w:rsid w:val="00CC1C03"/>
    <w:rsid w:val="00CC246B"/>
    <w:rsid w:val="00CC293F"/>
    <w:rsid w:val="00CC2987"/>
    <w:rsid w:val="00CC2A5B"/>
    <w:rsid w:val="00CC2DEE"/>
    <w:rsid w:val="00CC2F6B"/>
    <w:rsid w:val="00CC3273"/>
    <w:rsid w:val="00CC33E6"/>
    <w:rsid w:val="00CC3A4D"/>
    <w:rsid w:val="00CC3C37"/>
    <w:rsid w:val="00CC3EB9"/>
    <w:rsid w:val="00CC451E"/>
    <w:rsid w:val="00CC4856"/>
    <w:rsid w:val="00CC48BD"/>
    <w:rsid w:val="00CC4B41"/>
    <w:rsid w:val="00CC4B95"/>
    <w:rsid w:val="00CC4BAF"/>
    <w:rsid w:val="00CC4ECF"/>
    <w:rsid w:val="00CC536E"/>
    <w:rsid w:val="00CC5406"/>
    <w:rsid w:val="00CC5589"/>
    <w:rsid w:val="00CC58B6"/>
    <w:rsid w:val="00CC5BA2"/>
    <w:rsid w:val="00CC5DF4"/>
    <w:rsid w:val="00CC5ECE"/>
    <w:rsid w:val="00CC605B"/>
    <w:rsid w:val="00CC63D8"/>
    <w:rsid w:val="00CC6606"/>
    <w:rsid w:val="00CC6944"/>
    <w:rsid w:val="00CC697B"/>
    <w:rsid w:val="00CC69A1"/>
    <w:rsid w:val="00CC6ED4"/>
    <w:rsid w:val="00CC6FAC"/>
    <w:rsid w:val="00CC7438"/>
    <w:rsid w:val="00CC78CF"/>
    <w:rsid w:val="00CC78DA"/>
    <w:rsid w:val="00CD000F"/>
    <w:rsid w:val="00CD02DB"/>
    <w:rsid w:val="00CD0BB5"/>
    <w:rsid w:val="00CD0E1E"/>
    <w:rsid w:val="00CD128A"/>
    <w:rsid w:val="00CD134B"/>
    <w:rsid w:val="00CD18A4"/>
    <w:rsid w:val="00CD1BE8"/>
    <w:rsid w:val="00CD1FE5"/>
    <w:rsid w:val="00CD2283"/>
    <w:rsid w:val="00CD22C4"/>
    <w:rsid w:val="00CD232C"/>
    <w:rsid w:val="00CD258A"/>
    <w:rsid w:val="00CD259C"/>
    <w:rsid w:val="00CD2868"/>
    <w:rsid w:val="00CD2DBC"/>
    <w:rsid w:val="00CD2E58"/>
    <w:rsid w:val="00CD2F88"/>
    <w:rsid w:val="00CD3237"/>
    <w:rsid w:val="00CD37A1"/>
    <w:rsid w:val="00CD3BC3"/>
    <w:rsid w:val="00CD3D6C"/>
    <w:rsid w:val="00CD408B"/>
    <w:rsid w:val="00CD418D"/>
    <w:rsid w:val="00CD4268"/>
    <w:rsid w:val="00CD4959"/>
    <w:rsid w:val="00CD4A54"/>
    <w:rsid w:val="00CD4B1A"/>
    <w:rsid w:val="00CD4B25"/>
    <w:rsid w:val="00CD5076"/>
    <w:rsid w:val="00CD52F6"/>
    <w:rsid w:val="00CD54F6"/>
    <w:rsid w:val="00CD5814"/>
    <w:rsid w:val="00CD5F5A"/>
    <w:rsid w:val="00CD6933"/>
    <w:rsid w:val="00CD6D47"/>
    <w:rsid w:val="00CD6D54"/>
    <w:rsid w:val="00CD6DAD"/>
    <w:rsid w:val="00CD7153"/>
    <w:rsid w:val="00CD7315"/>
    <w:rsid w:val="00CD79D2"/>
    <w:rsid w:val="00CD7D31"/>
    <w:rsid w:val="00CD7E3B"/>
    <w:rsid w:val="00CE0773"/>
    <w:rsid w:val="00CE0887"/>
    <w:rsid w:val="00CE13E2"/>
    <w:rsid w:val="00CE15EC"/>
    <w:rsid w:val="00CE17F0"/>
    <w:rsid w:val="00CE1DDD"/>
    <w:rsid w:val="00CE1EB5"/>
    <w:rsid w:val="00CE2526"/>
    <w:rsid w:val="00CE32DA"/>
    <w:rsid w:val="00CE3471"/>
    <w:rsid w:val="00CE362E"/>
    <w:rsid w:val="00CE3B46"/>
    <w:rsid w:val="00CE3FCD"/>
    <w:rsid w:val="00CE426B"/>
    <w:rsid w:val="00CE42D7"/>
    <w:rsid w:val="00CE455F"/>
    <w:rsid w:val="00CE4E16"/>
    <w:rsid w:val="00CE5546"/>
    <w:rsid w:val="00CE579A"/>
    <w:rsid w:val="00CE57CD"/>
    <w:rsid w:val="00CE57F0"/>
    <w:rsid w:val="00CE598B"/>
    <w:rsid w:val="00CE5D3C"/>
    <w:rsid w:val="00CE5E73"/>
    <w:rsid w:val="00CE61C4"/>
    <w:rsid w:val="00CE68F1"/>
    <w:rsid w:val="00CE6A5B"/>
    <w:rsid w:val="00CE6A5D"/>
    <w:rsid w:val="00CE6CE7"/>
    <w:rsid w:val="00CE6ECA"/>
    <w:rsid w:val="00CE720D"/>
    <w:rsid w:val="00CE7306"/>
    <w:rsid w:val="00CE7870"/>
    <w:rsid w:val="00CE7C59"/>
    <w:rsid w:val="00CE7DC3"/>
    <w:rsid w:val="00CF0139"/>
    <w:rsid w:val="00CF01C5"/>
    <w:rsid w:val="00CF027B"/>
    <w:rsid w:val="00CF0381"/>
    <w:rsid w:val="00CF067D"/>
    <w:rsid w:val="00CF1AF6"/>
    <w:rsid w:val="00CF1CCD"/>
    <w:rsid w:val="00CF232A"/>
    <w:rsid w:val="00CF2746"/>
    <w:rsid w:val="00CF2C48"/>
    <w:rsid w:val="00CF387F"/>
    <w:rsid w:val="00CF38C7"/>
    <w:rsid w:val="00CF3CEE"/>
    <w:rsid w:val="00CF405D"/>
    <w:rsid w:val="00CF4299"/>
    <w:rsid w:val="00CF433E"/>
    <w:rsid w:val="00CF44ED"/>
    <w:rsid w:val="00CF485A"/>
    <w:rsid w:val="00CF4A9D"/>
    <w:rsid w:val="00CF4BCB"/>
    <w:rsid w:val="00CF50CF"/>
    <w:rsid w:val="00CF50FA"/>
    <w:rsid w:val="00CF51CF"/>
    <w:rsid w:val="00CF52EA"/>
    <w:rsid w:val="00CF5331"/>
    <w:rsid w:val="00CF55E7"/>
    <w:rsid w:val="00CF5797"/>
    <w:rsid w:val="00CF5A98"/>
    <w:rsid w:val="00CF5BEA"/>
    <w:rsid w:val="00CF5F4A"/>
    <w:rsid w:val="00CF5FBC"/>
    <w:rsid w:val="00CF65AE"/>
    <w:rsid w:val="00CF67CC"/>
    <w:rsid w:val="00CF686B"/>
    <w:rsid w:val="00CF6CEE"/>
    <w:rsid w:val="00CF726C"/>
    <w:rsid w:val="00CF7562"/>
    <w:rsid w:val="00CF76FB"/>
    <w:rsid w:val="00CF7711"/>
    <w:rsid w:val="00CF77AA"/>
    <w:rsid w:val="00CF7E40"/>
    <w:rsid w:val="00CF7E4D"/>
    <w:rsid w:val="00D00BE5"/>
    <w:rsid w:val="00D00E21"/>
    <w:rsid w:val="00D018AE"/>
    <w:rsid w:val="00D01A1B"/>
    <w:rsid w:val="00D01B52"/>
    <w:rsid w:val="00D01E75"/>
    <w:rsid w:val="00D0233E"/>
    <w:rsid w:val="00D0239F"/>
    <w:rsid w:val="00D02520"/>
    <w:rsid w:val="00D02859"/>
    <w:rsid w:val="00D02DA8"/>
    <w:rsid w:val="00D02E69"/>
    <w:rsid w:val="00D033C4"/>
    <w:rsid w:val="00D03A4F"/>
    <w:rsid w:val="00D03AB7"/>
    <w:rsid w:val="00D04263"/>
    <w:rsid w:val="00D0458C"/>
    <w:rsid w:val="00D0470F"/>
    <w:rsid w:val="00D04BA8"/>
    <w:rsid w:val="00D051AD"/>
    <w:rsid w:val="00D05767"/>
    <w:rsid w:val="00D05853"/>
    <w:rsid w:val="00D05BFD"/>
    <w:rsid w:val="00D05D8E"/>
    <w:rsid w:val="00D05E19"/>
    <w:rsid w:val="00D06381"/>
    <w:rsid w:val="00D06FDC"/>
    <w:rsid w:val="00D070D3"/>
    <w:rsid w:val="00D07302"/>
    <w:rsid w:val="00D074EF"/>
    <w:rsid w:val="00D076FF"/>
    <w:rsid w:val="00D077B1"/>
    <w:rsid w:val="00D07869"/>
    <w:rsid w:val="00D07997"/>
    <w:rsid w:val="00D105E0"/>
    <w:rsid w:val="00D10956"/>
    <w:rsid w:val="00D10B9C"/>
    <w:rsid w:val="00D10F0D"/>
    <w:rsid w:val="00D11810"/>
    <w:rsid w:val="00D11EA7"/>
    <w:rsid w:val="00D12198"/>
    <w:rsid w:val="00D12305"/>
    <w:rsid w:val="00D1283B"/>
    <w:rsid w:val="00D12BF8"/>
    <w:rsid w:val="00D12E0B"/>
    <w:rsid w:val="00D13143"/>
    <w:rsid w:val="00D13411"/>
    <w:rsid w:val="00D13515"/>
    <w:rsid w:val="00D137BF"/>
    <w:rsid w:val="00D13B1F"/>
    <w:rsid w:val="00D141C3"/>
    <w:rsid w:val="00D145F3"/>
    <w:rsid w:val="00D14769"/>
    <w:rsid w:val="00D14904"/>
    <w:rsid w:val="00D14A2C"/>
    <w:rsid w:val="00D14CD9"/>
    <w:rsid w:val="00D14ECE"/>
    <w:rsid w:val="00D158B3"/>
    <w:rsid w:val="00D15A26"/>
    <w:rsid w:val="00D15C2F"/>
    <w:rsid w:val="00D15CAA"/>
    <w:rsid w:val="00D15F32"/>
    <w:rsid w:val="00D16156"/>
    <w:rsid w:val="00D16239"/>
    <w:rsid w:val="00D1665F"/>
    <w:rsid w:val="00D168B7"/>
    <w:rsid w:val="00D16AC2"/>
    <w:rsid w:val="00D16C15"/>
    <w:rsid w:val="00D173FB"/>
    <w:rsid w:val="00D17549"/>
    <w:rsid w:val="00D176E0"/>
    <w:rsid w:val="00D17DAA"/>
    <w:rsid w:val="00D20586"/>
    <w:rsid w:val="00D20FD7"/>
    <w:rsid w:val="00D21240"/>
    <w:rsid w:val="00D2135A"/>
    <w:rsid w:val="00D21856"/>
    <w:rsid w:val="00D21EE4"/>
    <w:rsid w:val="00D2235E"/>
    <w:rsid w:val="00D22459"/>
    <w:rsid w:val="00D23213"/>
    <w:rsid w:val="00D2367A"/>
    <w:rsid w:val="00D23BA5"/>
    <w:rsid w:val="00D23D1B"/>
    <w:rsid w:val="00D244A8"/>
    <w:rsid w:val="00D244FD"/>
    <w:rsid w:val="00D245D4"/>
    <w:rsid w:val="00D24C0B"/>
    <w:rsid w:val="00D25161"/>
    <w:rsid w:val="00D25331"/>
    <w:rsid w:val="00D25863"/>
    <w:rsid w:val="00D25914"/>
    <w:rsid w:val="00D25CC1"/>
    <w:rsid w:val="00D25DA8"/>
    <w:rsid w:val="00D25E44"/>
    <w:rsid w:val="00D26055"/>
    <w:rsid w:val="00D26146"/>
    <w:rsid w:val="00D263A5"/>
    <w:rsid w:val="00D266F3"/>
    <w:rsid w:val="00D266FB"/>
    <w:rsid w:val="00D26757"/>
    <w:rsid w:val="00D268D5"/>
    <w:rsid w:val="00D27833"/>
    <w:rsid w:val="00D2793A"/>
    <w:rsid w:val="00D27BAA"/>
    <w:rsid w:val="00D27CDE"/>
    <w:rsid w:val="00D30854"/>
    <w:rsid w:val="00D30BAC"/>
    <w:rsid w:val="00D31243"/>
    <w:rsid w:val="00D31402"/>
    <w:rsid w:val="00D3165F"/>
    <w:rsid w:val="00D31FD2"/>
    <w:rsid w:val="00D322CE"/>
    <w:rsid w:val="00D324BC"/>
    <w:rsid w:val="00D32A40"/>
    <w:rsid w:val="00D32D36"/>
    <w:rsid w:val="00D34020"/>
    <w:rsid w:val="00D34579"/>
    <w:rsid w:val="00D34F8F"/>
    <w:rsid w:val="00D35951"/>
    <w:rsid w:val="00D35CF7"/>
    <w:rsid w:val="00D35E5C"/>
    <w:rsid w:val="00D3638E"/>
    <w:rsid w:val="00D365AD"/>
    <w:rsid w:val="00D365B2"/>
    <w:rsid w:val="00D36893"/>
    <w:rsid w:val="00D36FAE"/>
    <w:rsid w:val="00D370FB"/>
    <w:rsid w:val="00D37559"/>
    <w:rsid w:val="00D377A5"/>
    <w:rsid w:val="00D37A68"/>
    <w:rsid w:val="00D37D0E"/>
    <w:rsid w:val="00D40104"/>
    <w:rsid w:val="00D402C8"/>
    <w:rsid w:val="00D40583"/>
    <w:rsid w:val="00D40752"/>
    <w:rsid w:val="00D40A1C"/>
    <w:rsid w:val="00D40A85"/>
    <w:rsid w:val="00D40B48"/>
    <w:rsid w:val="00D40BAA"/>
    <w:rsid w:val="00D40D6A"/>
    <w:rsid w:val="00D41480"/>
    <w:rsid w:val="00D414FC"/>
    <w:rsid w:val="00D4161F"/>
    <w:rsid w:val="00D419EA"/>
    <w:rsid w:val="00D41BB5"/>
    <w:rsid w:val="00D41E23"/>
    <w:rsid w:val="00D420D1"/>
    <w:rsid w:val="00D4288F"/>
    <w:rsid w:val="00D4289E"/>
    <w:rsid w:val="00D42B55"/>
    <w:rsid w:val="00D43587"/>
    <w:rsid w:val="00D43AF2"/>
    <w:rsid w:val="00D43F00"/>
    <w:rsid w:val="00D44354"/>
    <w:rsid w:val="00D449DF"/>
    <w:rsid w:val="00D44A51"/>
    <w:rsid w:val="00D44CC3"/>
    <w:rsid w:val="00D44EE8"/>
    <w:rsid w:val="00D45472"/>
    <w:rsid w:val="00D455CF"/>
    <w:rsid w:val="00D4581D"/>
    <w:rsid w:val="00D46186"/>
    <w:rsid w:val="00D462C9"/>
    <w:rsid w:val="00D466D5"/>
    <w:rsid w:val="00D4680F"/>
    <w:rsid w:val="00D46D0A"/>
    <w:rsid w:val="00D47F3A"/>
    <w:rsid w:val="00D50114"/>
    <w:rsid w:val="00D505FB"/>
    <w:rsid w:val="00D50642"/>
    <w:rsid w:val="00D50826"/>
    <w:rsid w:val="00D509F1"/>
    <w:rsid w:val="00D51112"/>
    <w:rsid w:val="00D51183"/>
    <w:rsid w:val="00D513F8"/>
    <w:rsid w:val="00D51B18"/>
    <w:rsid w:val="00D51E69"/>
    <w:rsid w:val="00D51E8C"/>
    <w:rsid w:val="00D52107"/>
    <w:rsid w:val="00D52130"/>
    <w:rsid w:val="00D52136"/>
    <w:rsid w:val="00D525DA"/>
    <w:rsid w:val="00D52744"/>
    <w:rsid w:val="00D528B9"/>
    <w:rsid w:val="00D52C4A"/>
    <w:rsid w:val="00D52DF0"/>
    <w:rsid w:val="00D52E2F"/>
    <w:rsid w:val="00D533C5"/>
    <w:rsid w:val="00D53808"/>
    <w:rsid w:val="00D53DD8"/>
    <w:rsid w:val="00D544BC"/>
    <w:rsid w:val="00D548B9"/>
    <w:rsid w:val="00D548BD"/>
    <w:rsid w:val="00D54A9D"/>
    <w:rsid w:val="00D54E11"/>
    <w:rsid w:val="00D54E8C"/>
    <w:rsid w:val="00D554DF"/>
    <w:rsid w:val="00D555A3"/>
    <w:rsid w:val="00D5579E"/>
    <w:rsid w:val="00D55B5F"/>
    <w:rsid w:val="00D55EA6"/>
    <w:rsid w:val="00D55F26"/>
    <w:rsid w:val="00D569FA"/>
    <w:rsid w:val="00D56AD6"/>
    <w:rsid w:val="00D56B11"/>
    <w:rsid w:val="00D56C6B"/>
    <w:rsid w:val="00D56F6B"/>
    <w:rsid w:val="00D571C9"/>
    <w:rsid w:val="00D5745E"/>
    <w:rsid w:val="00D57FF4"/>
    <w:rsid w:val="00D600E3"/>
    <w:rsid w:val="00D603C8"/>
    <w:rsid w:val="00D60515"/>
    <w:rsid w:val="00D60543"/>
    <w:rsid w:val="00D60785"/>
    <w:rsid w:val="00D60931"/>
    <w:rsid w:val="00D609B2"/>
    <w:rsid w:val="00D61B15"/>
    <w:rsid w:val="00D61C9C"/>
    <w:rsid w:val="00D62093"/>
    <w:rsid w:val="00D6236A"/>
    <w:rsid w:val="00D62757"/>
    <w:rsid w:val="00D62CAE"/>
    <w:rsid w:val="00D632F5"/>
    <w:rsid w:val="00D63418"/>
    <w:rsid w:val="00D63550"/>
    <w:rsid w:val="00D63A4C"/>
    <w:rsid w:val="00D63FA5"/>
    <w:rsid w:val="00D640AC"/>
    <w:rsid w:val="00D64411"/>
    <w:rsid w:val="00D6481B"/>
    <w:rsid w:val="00D64BEC"/>
    <w:rsid w:val="00D64D15"/>
    <w:rsid w:val="00D6504E"/>
    <w:rsid w:val="00D65580"/>
    <w:rsid w:val="00D6569B"/>
    <w:rsid w:val="00D65AF5"/>
    <w:rsid w:val="00D66608"/>
    <w:rsid w:val="00D66736"/>
    <w:rsid w:val="00D674A9"/>
    <w:rsid w:val="00D6760B"/>
    <w:rsid w:val="00D67708"/>
    <w:rsid w:val="00D677BE"/>
    <w:rsid w:val="00D67E9B"/>
    <w:rsid w:val="00D70116"/>
    <w:rsid w:val="00D7025D"/>
    <w:rsid w:val="00D70373"/>
    <w:rsid w:val="00D704DC"/>
    <w:rsid w:val="00D7053F"/>
    <w:rsid w:val="00D710D4"/>
    <w:rsid w:val="00D710DE"/>
    <w:rsid w:val="00D71306"/>
    <w:rsid w:val="00D719EB"/>
    <w:rsid w:val="00D71A27"/>
    <w:rsid w:val="00D7216E"/>
    <w:rsid w:val="00D72655"/>
    <w:rsid w:val="00D72790"/>
    <w:rsid w:val="00D728DA"/>
    <w:rsid w:val="00D72AE9"/>
    <w:rsid w:val="00D72CD5"/>
    <w:rsid w:val="00D730F4"/>
    <w:rsid w:val="00D730FC"/>
    <w:rsid w:val="00D732FE"/>
    <w:rsid w:val="00D7382C"/>
    <w:rsid w:val="00D73831"/>
    <w:rsid w:val="00D73AD8"/>
    <w:rsid w:val="00D73B0F"/>
    <w:rsid w:val="00D743DA"/>
    <w:rsid w:val="00D74433"/>
    <w:rsid w:val="00D747B3"/>
    <w:rsid w:val="00D74AE8"/>
    <w:rsid w:val="00D75448"/>
    <w:rsid w:val="00D7551C"/>
    <w:rsid w:val="00D7574A"/>
    <w:rsid w:val="00D75E50"/>
    <w:rsid w:val="00D76845"/>
    <w:rsid w:val="00D76D48"/>
    <w:rsid w:val="00D77470"/>
    <w:rsid w:val="00D774F0"/>
    <w:rsid w:val="00D77AAC"/>
    <w:rsid w:val="00D77D83"/>
    <w:rsid w:val="00D77EF6"/>
    <w:rsid w:val="00D8023A"/>
    <w:rsid w:val="00D802DB"/>
    <w:rsid w:val="00D802F4"/>
    <w:rsid w:val="00D80492"/>
    <w:rsid w:val="00D804F9"/>
    <w:rsid w:val="00D80539"/>
    <w:rsid w:val="00D807D2"/>
    <w:rsid w:val="00D80B57"/>
    <w:rsid w:val="00D8104A"/>
    <w:rsid w:val="00D811D5"/>
    <w:rsid w:val="00D81D16"/>
    <w:rsid w:val="00D8205B"/>
    <w:rsid w:val="00D821A5"/>
    <w:rsid w:val="00D821CD"/>
    <w:rsid w:val="00D82810"/>
    <w:rsid w:val="00D82C10"/>
    <w:rsid w:val="00D82DF6"/>
    <w:rsid w:val="00D832B2"/>
    <w:rsid w:val="00D83370"/>
    <w:rsid w:val="00D83C49"/>
    <w:rsid w:val="00D83D05"/>
    <w:rsid w:val="00D8403A"/>
    <w:rsid w:val="00D84172"/>
    <w:rsid w:val="00D84567"/>
    <w:rsid w:val="00D851A7"/>
    <w:rsid w:val="00D8535E"/>
    <w:rsid w:val="00D853B9"/>
    <w:rsid w:val="00D85B9E"/>
    <w:rsid w:val="00D85FDA"/>
    <w:rsid w:val="00D8600E"/>
    <w:rsid w:val="00D8672E"/>
    <w:rsid w:val="00D86E0B"/>
    <w:rsid w:val="00D86F1B"/>
    <w:rsid w:val="00D871D9"/>
    <w:rsid w:val="00D8759C"/>
    <w:rsid w:val="00D87729"/>
    <w:rsid w:val="00D9014C"/>
    <w:rsid w:val="00D901E7"/>
    <w:rsid w:val="00D9041D"/>
    <w:rsid w:val="00D90739"/>
    <w:rsid w:val="00D90966"/>
    <w:rsid w:val="00D90D5C"/>
    <w:rsid w:val="00D90FF6"/>
    <w:rsid w:val="00D91048"/>
    <w:rsid w:val="00D914F6"/>
    <w:rsid w:val="00D91971"/>
    <w:rsid w:val="00D91B00"/>
    <w:rsid w:val="00D921E8"/>
    <w:rsid w:val="00D9233E"/>
    <w:rsid w:val="00D92B4A"/>
    <w:rsid w:val="00D92C67"/>
    <w:rsid w:val="00D93120"/>
    <w:rsid w:val="00D949F6"/>
    <w:rsid w:val="00D94F83"/>
    <w:rsid w:val="00D95622"/>
    <w:rsid w:val="00D95730"/>
    <w:rsid w:val="00D95876"/>
    <w:rsid w:val="00D95EE6"/>
    <w:rsid w:val="00D964C3"/>
    <w:rsid w:val="00D9668B"/>
    <w:rsid w:val="00D96A28"/>
    <w:rsid w:val="00D96AB6"/>
    <w:rsid w:val="00D97072"/>
    <w:rsid w:val="00D9710A"/>
    <w:rsid w:val="00D97624"/>
    <w:rsid w:val="00D9773F"/>
    <w:rsid w:val="00D97A48"/>
    <w:rsid w:val="00DA06A5"/>
    <w:rsid w:val="00DA08CB"/>
    <w:rsid w:val="00DA0CE6"/>
    <w:rsid w:val="00DA1044"/>
    <w:rsid w:val="00DA1502"/>
    <w:rsid w:val="00DA184C"/>
    <w:rsid w:val="00DA1D48"/>
    <w:rsid w:val="00DA1E9B"/>
    <w:rsid w:val="00DA2076"/>
    <w:rsid w:val="00DA27A1"/>
    <w:rsid w:val="00DA27AB"/>
    <w:rsid w:val="00DA2889"/>
    <w:rsid w:val="00DA2954"/>
    <w:rsid w:val="00DA2F4D"/>
    <w:rsid w:val="00DA311E"/>
    <w:rsid w:val="00DA32FF"/>
    <w:rsid w:val="00DA340E"/>
    <w:rsid w:val="00DA354A"/>
    <w:rsid w:val="00DA36DF"/>
    <w:rsid w:val="00DA3D94"/>
    <w:rsid w:val="00DA44E1"/>
    <w:rsid w:val="00DA454E"/>
    <w:rsid w:val="00DA471D"/>
    <w:rsid w:val="00DA4ACB"/>
    <w:rsid w:val="00DA4B55"/>
    <w:rsid w:val="00DA4FE9"/>
    <w:rsid w:val="00DA512D"/>
    <w:rsid w:val="00DA588E"/>
    <w:rsid w:val="00DA5CD3"/>
    <w:rsid w:val="00DA5DE8"/>
    <w:rsid w:val="00DA657C"/>
    <w:rsid w:val="00DA6E65"/>
    <w:rsid w:val="00DA6F1D"/>
    <w:rsid w:val="00DA7311"/>
    <w:rsid w:val="00DA7813"/>
    <w:rsid w:val="00DA7E0D"/>
    <w:rsid w:val="00DA7E6F"/>
    <w:rsid w:val="00DB006C"/>
    <w:rsid w:val="00DB0441"/>
    <w:rsid w:val="00DB1332"/>
    <w:rsid w:val="00DB144A"/>
    <w:rsid w:val="00DB168B"/>
    <w:rsid w:val="00DB1968"/>
    <w:rsid w:val="00DB19A0"/>
    <w:rsid w:val="00DB19C9"/>
    <w:rsid w:val="00DB1C2A"/>
    <w:rsid w:val="00DB1FD2"/>
    <w:rsid w:val="00DB206D"/>
    <w:rsid w:val="00DB25C4"/>
    <w:rsid w:val="00DB29F4"/>
    <w:rsid w:val="00DB2A71"/>
    <w:rsid w:val="00DB2BFD"/>
    <w:rsid w:val="00DB2C68"/>
    <w:rsid w:val="00DB371C"/>
    <w:rsid w:val="00DB4507"/>
    <w:rsid w:val="00DB4A51"/>
    <w:rsid w:val="00DB4C54"/>
    <w:rsid w:val="00DB4C9C"/>
    <w:rsid w:val="00DB4EC1"/>
    <w:rsid w:val="00DB5996"/>
    <w:rsid w:val="00DB5A52"/>
    <w:rsid w:val="00DB5AFB"/>
    <w:rsid w:val="00DB5BA9"/>
    <w:rsid w:val="00DB5D32"/>
    <w:rsid w:val="00DB5EE7"/>
    <w:rsid w:val="00DB5FE8"/>
    <w:rsid w:val="00DB6065"/>
    <w:rsid w:val="00DB6A4D"/>
    <w:rsid w:val="00DB6A90"/>
    <w:rsid w:val="00DB6C9A"/>
    <w:rsid w:val="00DB6FA6"/>
    <w:rsid w:val="00DB7124"/>
    <w:rsid w:val="00DB71CA"/>
    <w:rsid w:val="00DB767B"/>
    <w:rsid w:val="00DB770C"/>
    <w:rsid w:val="00DB77DD"/>
    <w:rsid w:val="00DB7B7F"/>
    <w:rsid w:val="00DC02E8"/>
    <w:rsid w:val="00DC03E0"/>
    <w:rsid w:val="00DC04B3"/>
    <w:rsid w:val="00DC0CAB"/>
    <w:rsid w:val="00DC15F3"/>
    <w:rsid w:val="00DC1A99"/>
    <w:rsid w:val="00DC1B59"/>
    <w:rsid w:val="00DC1E07"/>
    <w:rsid w:val="00DC1F29"/>
    <w:rsid w:val="00DC1F52"/>
    <w:rsid w:val="00DC1F64"/>
    <w:rsid w:val="00DC23C5"/>
    <w:rsid w:val="00DC23D5"/>
    <w:rsid w:val="00DC256A"/>
    <w:rsid w:val="00DC25C3"/>
    <w:rsid w:val="00DC26DE"/>
    <w:rsid w:val="00DC2CEF"/>
    <w:rsid w:val="00DC3474"/>
    <w:rsid w:val="00DC3656"/>
    <w:rsid w:val="00DC396D"/>
    <w:rsid w:val="00DC3D71"/>
    <w:rsid w:val="00DC3DF7"/>
    <w:rsid w:val="00DC4216"/>
    <w:rsid w:val="00DC4285"/>
    <w:rsid w:val="00DC45C9"/>
    <w:rsid w:val="00DC4A27"/>
    <w:rsid w:val="00DC4CAC"/>
    <w:rsid w:val="00DC51C4"/>
    <w:rsid w:val="00DC53F2"/>
    <w:rsid w:val="00DC54DF"/>
    <w:rsid w:val="00DC56D2"/>
    <w:rsid w:val="00DC56DA"/>
    <w:rsid w:val="00DC6499"/>
    <w:rsid w:val="00DC66C0"/>
    <w:rsid w:val="00DC676F"/>
    <w:rsid w:val="00DC6C92"/>
    <w:rsid w:val="00DC7242"/>
    <w:rsid w:val="00DC7486"/>
    <w:rsid w:val="00DC76B6"/>
    <w:rsid w:val="00DC79D6"/>
    <w:rsid w:val="00DC7DC8"/>
    <w:rsid w:val="00DD037D"/>
    <w:rsid w:val="00DD08D8"/>
    <w:rsid w:val="00DD0AFF"/>
    <w:rsid w:val="00DD0E85"/>
    <w:rsid w:val="00DD10B8"/>
    <w:rsid w:val="00DD1382"/>
    <w:rsid w:val="00DD13CA"/>
    <w:rsid w:val="00DD172F"/>
    <w:rsid w:val="00DD1929"/>
    <w:rsid w:val="00DD19AD"/>
    <w:rsid w:val="00DD1B0B"/>
    <w:rsid w:val="00DD265D"/>
    <w:rsid w:val="00DD2674"/>
    <w:rsid w:val="00DD26C6"/>
    <w:rsid w:val="00DD2801"/>
    <w:rsid w:val="00DD36B6"/>
    <w:rsid w:val="00DD3A98"/>
    <w:rsid w:val="00DD3CE5"/>
    <w:rsid w:val="00DD3D07"/>
    <w:rsid w:val="00DD459E"/>
    <w:rsid w:val="00DD51B6"/>
    <w:rsid w:val="00DD5469"/>
    <w:rsid w:val="00DD5488"/>
    <w:rsid w:val="00DD54A3"/>
    <w:rsid w:val="00DD5D75"/>
    <w:rsid w:val="00DD64BF"/>
    <w:rsid w:val="00DD655B"/>
    <w:rsid w:val="00DD6730"/>
    <w:rsid w:val="00DD68EC"/>
    <w:rsid w:val="00DD699D"/>
    <w:rsid w:val="00DD69AB"/>
    <w:rsid w:val="00DD6BFD"/>
    <w:rsid w:val="00DD6CCB"/>
    <w:rsid w:val="00DD7044"/>
    <w:rsid w:val="00DD735D"/>
    <w:rsid w:val="00DD756F"/>
    <w:rsid w:val="00DD7653"/>
    <w:rsid w:val="00DD76DC"/>
    <w:rsid w:val="00DE06A9"/>
    <w:rsid w:val="00DE0EAC"/>
    <w:rsid w:val="00DE0EB9"/>
    <w:rsid w:val="00DE0F66"/>
    <w:rsid w:val="00DE1132"/>
    <w:rsid w:val="00DE1234"/>
    <w:rsid w:val="00DE1311"/>
    <w:rsid w:val="00DE2257"/>
    <w:rsid w:val="00DE2271"/>
    <w:rsid w:val="00DE23AA"/>
    <w:rsid w:val="00DE23F4"/>
    <w:rsid w:val="00DE261D"/>
    <w:rsid w:val="00DE2720"/>
    <w:rsid w:val="00DE28AB"/>
    <w:rsid w:val="00DE2F55"/>
    <w:rsid w:val="00DE2F6C"/>
    <w:rsid w:val="00DE332C"/>
    <w:rsid w:val="00DE33ED"/>
    <w:rsid w:val="00DE3596"/>
    <w:rsid w:val="00DE3987"/>
    <w:rsid w:val="00DE4036"/>
    <w:rsid w:val="00DE40A5"/>
    <w:rsid w:val="00DE4B85"/>
    <w:rsid w:val="00DE4DAC"/>
    <w:rsid w:val="00DE4EE9"/>
    <w:rsid w:val="00DE4FB8"/>
    <w:rsid w:val="00DE54E8"/>
    <w:rsid w:val="00DE571F"/>
    <w:rsid w:val="00DE5852"/>
    <w:rsid w:val="00DE5DEA"/>
    <w:rsid w:val="00DE5E31"/>
    <w:rsid w:val="00DE63AA"/>
    <w:rsid w:val="00DE64DB"/>
    <w:rsid w:val="00DE670B"/>
    <w:rsid w:val="00DE67D6"/>
    <w:rsid w:val="00DE67E5"/>
    <w:rsid w:val="00DE69C5"/>
    <w:rsid w:val="00DE6A48"/>
    <w:rsid w:val="00DE6ACE"/>
    <w:rsid w:val="00DE6D34"/>
    <w:rsid w:val="00DE71C1"/>
    <w:rsid w:val="00DE75C6"/>
    <w:rsid w:val="00DE7798"/>
    <w:rsid w:val="00DE78A8"/>
    <w:rsid w:val="00DE78F0"/>
    <w:rsid w:val="00DE7916"/>
    <w:rsid w:val="00DE7AAE"/>
    <w:rsid w:val="00DF050C"/>
    <w:rsid w:val="00DF0660"/>
    <w:rsid w:val="00DF0A96"/>
    <w:rsid w:val="00DF1240"/>
    <w:rsid w:val="00DF157E"/>
    <w:rsid w:val="00DF1CE2"/>
    <w:rsid w:val="00DF1EC7"/>
    <w:rsid w:val="00DF228E"/>
    <w:rsid w:val="00DF29D7"/>
    <w:rsid w:val="00DF2BA8"/>
    <w:rsid w:val="00DF2BE8"/>
    <w:rsid w:val="00DF309D"/>
    <w:rsid w:val="00DF34B1"/>
    <w:rsid w:val="00DF3927"/>
    <w:rsid w:val="00DF4317"/>
    <w:rsid w:val="00DF44DB"/>
    <w:rsid w:val="00DF47D2"/>
    <w:rsid w:val="00DF49CB"/>
    <w:rsid w:val="00DF4DB4"/>
    <w:rsid w:val="00DF4E6B"/>
    <w:rsid w:val="00DF60EA"/>
    <w:rsid w:val="00DF6E41"/>
    <w:rsid w:val="00DF6F44"/>
    <w:rsid w:val="00DF70AF"/>
    <w:rsid w:val="00DF70D4"/>
    <w:rsid w:val="00DF72A2"/>
    <w:rsid w:val="00DF753D"/>
    <w:rsid w:val="00DF7581"/>
    <w:rsid w:val="00DF7EB3"/>
    <w:rsid w:val="00E0037D"/>
    <w:rsid w:val="00E0085C"/>
    <w:rsid w:val="00E00B4B"/>
    <w:rsid w:val="00E0141F"/>
    <w:rsid w:val="00E01C0F"/>
    <w:rsid w:val="00E01D35"/>
    <w:rsid w:val="00E01DE2"/>
    <w:rsid w:val="00E0238F"/>
    <w:rsid w:val="00E0254C"/>
    <w:rsid w:val="00E027B3"/>
    <w:rsid w:val="00E02835"/>
    <w:rsid w:val="00E028F7"/>
    <w:rsid w:val="00E029D6"/>
    <w:rsid w:val="00E0329D"/>
    <w:rsid w:val="00E0342A"/>
    <w:rsid w:val="00E035B8"/>
    <w:rsid w:val="00E03669"/>
    <w:rsid w:val="00E0369A"/>
    <w:rsid w:val="00E03B5A"/>
    <w:rsid w:val="00E03B93"/>
    <w:rsid w:val="00E03D67"/>
    <w:rsid w:val="00E03F4D"/>
    <w:rsid w:val="00E04056"/>
    <w:rsid w:val="00E0444D"/>
    <w:rsid w:val="00E04D0F"/>
    <w:rsid w:val="00E04E32"/>
    <w:rsid w:val="00E04FF4"/>
    <w:rsid w:val="00E05142"/>
    <w:rsid w:val="00E05C82"/>
    <w:rsid w:val="00E05EF6"/>
    <w:rsid w:val="00E05F91"/>
    <w:rsid w:val="00E06181"/>
    <w:rsid w:val="00E06C21"/>
    <w:rsid w:val="00E06C36"/>
    <w:rsid w:val="00E06F34"/>
    <w:rsid w:val="00E0700D"/>
    <w:rsid w:val="00E07B61"/>
    <w:rsid w:val="00E11120"/>
    <w:rsid w:val="00E11129"/>
    <w:rsid w:val="00E119EB"/>
    <w:rsid w:val="00E11D23"/>
    <w:rsid w:val="00E11FFB"/>
    <w:rsid w:val="00E12903"/>
    <w:rsid w:val="00E129AB"/>
    <w:rsid w:val="00E12D50"/>
    <w:rsid w:val="00E12D57"/>
    <w:rsid w:val="00E12EB9"/>
    <w:rsid w:val="00E13188"/>
    <w:rsid w:val="00E1327A"/>
    <w:rsid w:val="00E1355E"/>
    <w:rsid w:val="00E137FC"/>
    <w:rsid w:val="00E13F0B"/>
    <w:rsid w:val="00E14291"/>
    <w:rsid w:val="00E14AAE"/>
    <w:rsid w:val="00E14FD8"/>
    <w:rsid w:val="00E15607"/>
    <w:rsid w:val="00E16255"/>
    <w:rsid w:val="00E162E0"/>
    <w:rsid w:val="00E164B1"/>
    <w:rsid w:val="00E16614"/>
    <w:rsid w:val="00E16C8F"/>
    <w:rsid w:val="00E16DD5"/>
    <w:rsid w:val="00E16F3E"/>
    <w:rsid w:val="00E16F5C"/>
    <w:rsid w:val="00E1717E"/>
    <w:rsid w:val="00E17573"/>
    <w:rsid w:val="00E17861"/>
    <w:rsid w:val="00E178CB"/>
    <w:rsid w:val="00E17A07"/>
    <w:rsid w:val="00E17A3A"/>
    <w:rsid w:val="00E17B1B"/>
    <w:rsid w:val="00E17B4D"/>
    <w:rsid w:val="00E17D6C"/>
    <w:rsid w:val="00E20334"/>
    <w:rsid w:val="00E20A3A"/>
    <w:rsid w:val="00E20AB5"/>
    <w:rsid w:val="00E20B56"/>
    <w:rsid w:val="00E21466"/>
    <w:rsid w:val="00E218C3"/>
    <w:rsid w:val="00E21A58"/>
    <w:rsid w:val="00E21D73"/>
    <w:rsid w:val="00E21E29"/>
    <w:rsid w:val="00E21F18"/>
    <w:rsid w:val="00E2227B"/>
    <w:rsid w:val="00E224F0"/>
    <w:rsid w:val="00E22900"/>
    <w:rsid w:val="00E22EEB"/>
    <w:rsid w:val="00E22FBD"/>
    <w:rsid w:val="00E230D7"/>
    <w:rsid w:val="00E230F9"/>
    <w:rsid w:val="00E23A28"/>
    <w:rsid w:val="00E241AB"/>
    <w:rsid w:val="00E245AF"/>
    <w:rsid w:val="00E24BB1"/>
    <w:rsid w:val="00E24F02"/>
    <w:rsid w:val="00E25069"/>
    <w:rsid w:val="00E25209"/>
    <w:rsid w:val="00E2532B"/>
    <w:rsid w:val="00E253F7"/>
    <w:rsid w:val="00E25664"/>
    <w:rsid w:val="00E25808"/>
    <w:rsid w:val="00E258DF"/>
    <w:rsid w:val="00E25A0C"/>
    <w:rsid w:val="00E25A36"/>
    <w:rsid w:val="00E25CCE"/>
    <w:rsid w:val="00E25E6D"/>
    <w:rsid w:val="00E26645"/>
    <w:rsid w:val="00E26A3A"/>
    <w:rsid w:val="00E26BCE"/>
    <w:rsid w:val="00E26C73"/>
    <w:rsid w:val="00E26D3E"/>
    <w:rsid w:val="00E274E1"/>
    <w:rsid w:val="00E278E1"/>
    <w:rsid w:val="00E278E4"/>
    <w:rsid w:val="00E27B82"/>
    <w:rsid w:val="00E27DF4"/>
    <w:rsid w:val="00E300FF"/>
    <w:rsid w:val="00E30146"/>
    <w:rsid w:val="00E30892"/>
    <w:rsid w:val="00E309C0"/>
    <w:rsid w:val="00E309C2"/>
    <w:rsid w:val="00E30B59"/>
    <w:rsid w:val="00E30D3F"/>
    <w:rsid w:val="00E30F92"/>
    <w:rsid w:val="00E3138A"/>
    <w:rsid w:val="00E31486"/>
    <w:rsid w:val="00E314C5"/>
    <w:rsid w:val="00E314DB"/>
    <w:rsid w:val="00E31E9F"/>
    <w:rsid w:val="00E31EF5"/>
    <w:rsid w:val="00E32580"/>
    <w:rsid w:val="00E32CEC"/>
    <w:rsid w:val="00E32ED0"/>
    <w:rsid w:val="00E3326C"/>
    <w:rsid w:val="00E337F4"/>
    <w:rsid w:val="00E33F88"/>
    <w:rsid w:val="00E34753"/>
    <w:rsid w:val="00E34799"/>
    <w:rsid w:val="00E34A30"/>
    <w:rsid w:val="00E34E1E"/>
    <w:rsid w:val="00E35113"/>
    <w:rsid w:val="00E3515A"/>
    <w:rsid w:val="00E351FA"/>
    <w:rsid w:val="00E352FB"/>
    <w:rsid w:val="00E3579E"/>
    <w:rsid w:val="00E35BEC"/>
    <w:rsid w:val="00E3603A"/>
    <w:rsid w:val="00E36374"/>
    <w:rsid w:val="00E36393"/>
    <w:rsid w:val="00E36432"/>
    <w:rsid w:val="00E368B6"/>
    <w:rsid w:val="00E36905"/>
    <w:rsid w:val="00E36D14"/>
    <w:rsid w:val="00E36E4D"/>
    <w:rsid w:val="00E36F58"/>
    <w:rsid w:val="00E370C9"/>
    <w:rsid w:val="00E37141"/>
    <w:rsid w:val="00E37202"/>
    <w:rsid w:val="00E377F1"/>
    <w:rsid w:val="00E379C9"/>
    <w:rsid w:val="00E37D2C"/>
    <w:rsid w:val="00E37E65"/>
    <w:rsid w:val="00E401B5"/>
    <w:rsid w:val="00E403C2"/>
    <w:rsid w:val="00E40440"/>
    <w:rsid w:val="00E40E25"/>
    <w:rsid w:val="00E40E9F"/>
    <w:rsid w:val="00E40F81"/>
    <w:rsid w:val="00E40F9B"/>
    <w:rsid w:val="00E4172B"/>
    <w:rsid w:val="00E41ED3"/>
    <w:rsid w:val="00E427B6"/>
    <w:rsid w:val="00E427F8"/>
    <w:rsid w:val="00E428FC"/>
    <w:rsid w:val="00E42B3C"/>
    <w:rsid w:val="00E4317B"/>
    <w:rsid w:val="00E431B9"/>
    <w:rsid w:val="00E43230"/>
    <w:rsid w:val="00E432DB"/>
    <w:rsid w:val="00E432E4"/>
    <w:rsid w:val="00E43E43"/>
    <w:rsid w:val="00E441C6"/>
    <w:rsid w:val="00E449A2"/>
    <w:rsid w:val="00E44D1E"/>
    <w:rsid w:val="00E4520A"/>
    <w:rsid w:val="00E453EB"/>
    <w:rsid w:val="00E456C7"/>
    <w:rsid w:val="00E458E0"/>
    <w:rsid w:val="00E45BF4"/>
    <w:rsid w:val="00E45F48"/>
    <w:rsid w:val="00E45F49"/>
    <w:rsid w:val="00E462F8"/>
    <w:rsid w:val="00E4651F"/>
    <w:rsid w:val="00E46550"/>
    <w:rsid w:val="00E469E1"/>
    <w:rsid w:val="00E46A52"/>
    <w:rsid w:val="00E46D15"/>
    <w:rsid w:val="00E46F36"/>
    <w:rsid w:val="00E4756A"/>
    <w:rsid w:val="00E47915"/>
    <w:rsid w:val="00E5006A"/>
    <w:rsid w:val="00E5037B"/>
    <w:rsid w:val="00E5049A"/>
    <w:rsid w:val="00E5058E"/>
    <w:rsid w:val="00E50675"/>
    <w:rsid w:val="00E50B82"/>
    <w:rsid w:val="00E51102"/>
    <w:rsid w:val="00E512F6"/>
    <w:rsid w:val="00E5161D"/>
    <w:rsid w:val="00E51AFB"/>
    <w:rsid w:val="00E51E2C"/>
    <w:rsid w:val="00E51E94"/>
    <w:rsid w:val="00E520A6"/>
    <w:rsid w:val="00E523DA"/>
    <w:rsid w:val="00E52845"/>
    <w:rsid w:val="00E52882"/>
    <w:rsid w:val="00E52A63"/>
    <w:rsid w:val="00E531F7"/>
    <w:rsid w:val="00E53279"/>
    <w:rsid w:val="00E5351B"/>
    <w:rsid w:val="00E535AA"/>
    <w:rsid w:val="00E53637"/>
    <w:rsid w:val="00E53986"/>
    <w:rsid w:val="00E542BA"/>
    <w:rsid w:val="00E54823"/>
    <w:rsid w:val="00E548C7"/>
    <w:rsid w:val="00E54987"/>
    <w:rsid w:val="00E54D35"/>
    <w:rsid w:val="00E55077"/>
    <w:rsid w:val="00E55720"/>
    <w:rsid w:val="00E55D1F"/>
    <w:rsid w:val="00E55E48"/>
    <w:rsid w:val="00E55F97"/>
    <w:rsid w:val="00E560E7"/>
    <w:rsid w:val="00E560E9"/>
    <w:rsid w:val="00E56223"/>
    <w:rsid w:val="00E562FD"/>
    <w:rsid w:val="00E56534"/>
    <w:rsid w:val="00E5775B"/>
    <w:rsid w:val="00E57947"/>
    <w:rsid w:val="00E57A31"/>
    <w:rsid w:val="00E6007C"/>
    <w:rsid w:val="00E6046C"/>
    <w:rsid w:val="00E60E7D"/>
    <w:rsid w:val="00E60F33"/>
    <w:rsid w:val="00E60F5F"/>
    <w:rsid w:val="00E60F63"/>
    <w:rsid w:val="00E60FED"/>
    <w:rsid w:val="00E61166"/>
    <w:rsid w:val="00E6146A"/>
    <w:rsid w:val="00E61550"/>
    <w:rsid w:val="00E617F2"/>
    <w:rsid w:val="00E61E52"/>
    <w:rsid w:val="00E61EE4"/>
    <w:rsid w:val="00E6223C"/>
    <w:rsid w:val="00E622F8"/>
    <w:rsid w:val="00E624D8"/>
    <w:rsid w:val="00E635D7"/>
    <w:rsid w:val="00E63681"/>
    <w:rsid w:val="00E64339"/>
    <w:rsid w:val="00E643A7"/>
    <w:rsid w:val="00E6463A"/>
    <w:rsid w:val="00E64CFE"/>
    <w:rsid w:val="00E650D8"/>
    <w:rsid w:val="00E65112"/>
    <w:rsid w:val="00E6583E"/>
    <w:rsid w:val="00E65A29"/>
    <w:rsid w:val="00E65DBA"/>
    <w:rsid w:val="00E661ED"/>
    <w:rsid w:val="00E66211"/>
    <w:rsid w:val="00E66498"/>
    <w:rsid w:val="00E6653A"/>
    <w:rsid w:val="00E669C5"/>
    <w:rsid w:val="00E66AF4"/>
    <w:rsid w:val="00E66F93"/>
    <w:rsid w:val="00E66FED"/>
    <w:rsid w:val="00E6701E"/>
    <w:rsid w:val="00E67149"/>
    <w:rsid w:val="00E674E2"/>
    <w:rsid w:val="00E6769D"/>
    <w:rsid w:val="00E677FA"/>
    <w:rsid w:val="00E67E20"/>
    <w:rsid w:val="00E67FE9"/>
    <w:rsid w:val="00E70108"/>
    <w:rsid w:val="00E70255"/>
    <w:rsid w:val="00E70496"/>
    <w:rsid w:val="00E70F4D"/>
    <w:rsid w:val="00E71144"/>
    <w:rsid w:val="00E7142E"/>
    <w:rsid w:val="00E71468"/>
    <w:rsid w:val="00E7147F"/>
    <w:rsid w:val="00E714F4"/>
    <w:rsid w:val="00E718B8"/>
    <w:rsid w:val="00E719E5"/>
    <w:rsid w:val="00E71A66"/>
    <w:rsid w:val="00E71C6F"/>
    <w:rsid w:val="00E728B4"/>
    <w:rsid w:val="00E72AEC"/>
    <w:rsid w:val="00E72EF6"/>
    <w:rsid w:val="00E7307A"/>
    <w:rsid w:val="00E73369"/>
    <w:rsid w:val="00E73605"/>
    <w:rsid w:val="00E7378F"/>
    <w:rsid w:val="00E73B22"/>
    <w:rsid w:val="00E73FFB"/>
    <w:rsid w:val="00E745EB"/>
    <w:rsid w:val="00E74666"/>
    <w:rsid w:val="00E7481D"/>
    <w:rsid w:val="00E7484A"/>
    <w:rsid w:val="00E749B6"/>
    <w:rsid w:val="00E74DC9"/>
    <w:rsid w:val="00E74DCF"/>
    <w:rsid w:val="00E75B74"/>
    <w:rsid w:val="00E75D16"/>
    <w:rsid w:val="00E75EBC"/>
    <w:rsid w:val="00E76115"/>
    <w:rsid w:val="00E761E1"/>
    <w:rsid w:val="00E76246"/>
    <w:rsid w:val="00E76412"/>
    <w:rsid w:val="00E76589"/>
    <w:rsid w:val="00E765CA"/>
    <w:rsid w:val="00E768DF"/>
    <w:rsid w:val="00E769A1"/>
    <w:rsid w:val="00E774C8"/>
    <w:rsid w:val="00E80D9A"/>
    <w:rsid w:val="00E80E4A"/>
    <w:rsid w:val="00E8121F"/>
    <w:rsid w:val="00E813EF"/>
    <w:rsid w:val="00E8143B"/>
    <w:rsid w:val="00E814F0"/>
    <w:rsid w:val="00E81CA3"/>
    <w:rsid w:val="00E81ECF"/>
    <w:rsid w:val="00E826F4"/>
    <w:rsid w:val="00E82AA9"/>
    <w:rsid w:val="00E82D83"/>
    <w:rsid w:val="00E8318B"/>
    <w:rsid w:val="00E83279"/>
    <w:rsid w:val="00E839BE"/>
    <w:rsid w:val="00E83AE8"/>
    <w:rsid w:val="00E83B69"/>
    <w:rsid w:val="00E83DF8"/>
    <w:rsid w:val="00E8447E"/>
    <w:rsid w:val="00E84497"/>
    <w:rsid w:val="00E84DDF"/>
    <w:rsid w:val="00E84E38"/>
    <w:rsid w:val="00E84F51"/>
    <w:rsid w:val="00E84F9C"/>
    <w:rsid w:val="00E853D7"/>
    <w:rsid w:val="00E85512"/>
    <w:rsid w:val="00E856E3"/>
    <w:rsid w:val="00E85842"/>
    <w:rsid w:val="00E85CF9"/>
    <w:rsid w:val="00E862C7"/>
    <w:rsid w:val="00E86993"/>
    <w:rsid w:val="00E874D0"/>
    <w:rsid w:val="00E879A0"/>
    <w:rsid w:val="00E87B07"/>
    <w:rsid w:val="00E87E17"/>
    <w:rsid w:val="00E906A1"/>
    <w:rsid w:val="00E907AB"/>
    <w:rsid w:val="00E90D47"/>
    <w:rsid w:val="00E90E3C"/>
    <w:rsid w:val="00E912C0"/>
    <w:rsid w:val="00E91385"/>
    <w:rsid w:val="00E91498"/>
    <w:rsid w:val="00E9157A"/>
    <w:rsid w:val="00E9168F"/>
    <w:rsid w:val="00E91B3E"/>
    <w:rsid w:val="00E91C69"/>
    <w:rsid w:val="00E91D55"/>
    <w:rsid w:val="00E91E5D"/>
    <w:rsid w:val="00E92960"/>
    <w:rsid w:val="00E92B60"/>
    <w:rsid w:val="00E92DEF"/>
    <w:rsid w:val="00E92FCE"/>
    <w:rsid w:val="00E93318"/>
    <w:rsid w:val="00E936F8"/>
    <w:rsid w:val="00E9384D"/>
    <w:rsid w:val="00E93861"/>
    <w:rsid w:val="00E93B58"/>
    <w:rsid w:val="00E93C93"/>
    <w:rsid w:val="00E93CE7"/>
    <w:rsid w:val="00E93D8A"/>
    <w:rsid w:val="00E949BF"/>
    <w:rsid w:val="00E94D64"/>
    <w:rsid w:val="00E94DE1"/>
    <w:rsid w:val="00E95292"/>
    <w:rsid w:val="00E95479"/>
    <w:rsid w:val="00E95493"/>
    <w:rsid w:val="00E959F9"/>
    <w:rsid w:val="00E95F2D"/>
    <w:rsid w:val="00E95F32"/>
    <w:rsid w:val="00E95F5B"/>
    <w:rsid w:val="00E9618A"/>
    <w:rsid w:val="00E9620F"/>
    <w:rsid w:val="00E96BFD"/>
    <w:rsid w:val="00E973E4"/>
    <w:rsid w:val="00E9787F"/>
    <w:rsid w:val="00E97DB7"/>
    <w:rsid w:val="00E97E64"/>
    <w:rsid w:val="00EA0012"/>
    <w:rsid w:val="00EA0629"/>
    <w:rsid w:val="00EA07C2"/>
    <w:rsid w:val="00EA13CC"/>
    <w:rsid w:val="00EA1A89"/>
    <w:rsid w:val="00EA20EF"/>
    <w:rsid w:val="00EA21D0"/>
    <w:rsid w:val="00EA21F5"/>
    <w:rsid w:val="00EA2826"/>
    <w:rsid w:val="00EA29B6"/>
    <w:rsid w:val="00EA2B8B"/>
    <w:rsid w:val="00EA2CF9"/>
    <w:rsid w:val="00EA2E80"/>
    <w:rsid w:val="00EA3366"/>
    <w:rsid w:val="00EA34AA"/>
    <w:rsid w:val="00EA3588"/>
    <w:rsid w:val="00EA368F"/>
    <w:rsid w:val="00EA43CC"/>
    <w:rsid w:val="00EA48B6"/>
    <w:rsid w:val="00EA4B18"/>
    <w:rsid w:val="00EA521B"/>
    <w:rsid w:val="00EA535C"/>
    <w:rsid w:val="00EA5411"/>
    <w:rsid w:val="00EA660B"/>
    <w:rsid w:val="00EA66C3"/>
    <w:rsid w:val="00EA688F"/>
    <w:rsid w:val="00EA6AE9"/>
    <w:rsid w:val="00EA6FAC"/>
    <w:rsid w:val="00EA6FC6"/>
    <w:rsid w:val="00EA70EF"/>
    <w:rsid w:val="00EA73BB"/>
    <w:rsid w:val="00EA7837"/>
    <w:rsid w:val="00EA7846"/>
    <w:rsid w:val="00EA7874"/>
    <w:rsid w:val="00EA7990"/>
    <w:rsid w:val="00EA7D53"/>
    <w:rsid w:val="00EA7DFB"/>
    <w:rsid w:val="00EB0066"/>
    <w:rsid w:val="00EB0197"/>
    <w:rsid w:val="00EB02B9"/>
    <w:rsid w:val="00EB0ADA"/>
    <w:rsid w:val="00EB1160"/>
    <w:rsid w:val="00EB1530"/>
    <w:rsid w:val="00EB168C"/>
    <w:rsid w:val="00EB179C"/>
    <w:rsid w:val="00EB1B27"/>
    <w:rsid w:val="00EB1DDE"/>
    <w:rsid w:val="00EB2434"/>
    <w:rsid w:val="00EB2BAE"/>
    <w:rsid w:val="00EB2E07"/>
    <w:rsid w:val="00EB30E1"/>
    <w:rsid w:val="00EB31D6"/>
    <w:rsid w:val="00EB398C"/>
    <w:rsid w:val="00EB3999"/>
    <w:rsid w:val="00EB3A23"/>
    <w:rsid w:val="00EB4036"/>
    <w:rsid w:val="00EB420D"/>
    <w:rsid w:val="00EB476A"/>
    <w:rsid w:val="00EB4983"/>
    <w:rsid w:val="00EB4B88"/>
    <w:rsid w:val="00EB4C0C"/>
    <w:rsid w:val="00EB4CEF"/>
    <w:rsid w:val="00EB4D34"/>
    <w:rsid w:val="00EB4ED7"/>
    <w:rsid w:val="00EB5770"/>
    <w:rsid w:val="00EB5871"/>
    <w:rsid w:val="00EB64BC"/>
    <w:rsid w:val="00EB6709"/>
    <w:rsid w:val="00EB696E"/>
    <w:rsid w:val="00EB6BCA"/>
    <w:rsid w:val="00EB6C6B"/>
    <w:rsid w:val="00EB6ECE"/>
    <w:rsid w:val="00EB7212"/>
    <w:rsid w:val="00EB721F"/>
    <w:rsid w:val="00EB722C"/>
    <w:rsid w:val="00EB749B"/>
    <w:rsid w:val="00EB75AA"/>
    <w:rsid w:val="00EB7BAA"/>
    <w:rsid w:val="00EB7C92"/>
    <w:rsid w:val="00EB7F1F"/>
    <w:rsid w:val="00EC020E"/>
    <w:rsid w:val="00EC03DC"/>
    <w:rsid w:val="00EC0954"/>
    <w:rsid w:val="00EC1D15"/>
    <w:rsid w:val="00EC1D65"/>
    <w:rsid w:val="00EC280E"/>
    <w:rsid w:val="00EC2B29"/>
    <w:rsid w:val="00EC2CEA"/>
    <w:rsid w:val="00EC2D43"/>
    <w:rsid w:val="00EC2D8B"/>
    <w:rsid w:val="00EC35EA"/>
    <w:rsid w:val="00EC396A"/>
    <w:rsid w:val="00EC3C66"/>
    <w:rsid w:val="00EC3EE3"/>
    <w:rsid w:val="00EC3FD8"/>
    <w:rsid w:val="00EC414D"/>
    <w:rsid w:val="00EC44EC"/>
    <w:rsid w:val="00EC4558"/>
    <w:rsid w:val="00EC468A"/>
    <w:rsid w:val="00EC48D2"/>
    <w:rsid w:val="00EC5054"/>
    <w:rsid w:val="00EC539C"/>
    <w:rsid w:val="00EC562F"/>
    <w:rsid w:val="00EC57F0"/>
    <w:rsid w:val="00EC62C4"/>
    <w:rsid w:val="00EC6A8D"/>
    <w:rsid w:val="00EC7260"/>
    <w:rsid w:val="00EC76CA"/>
    <w:rsid w:val="00EC76FD"/>
    <w:rsid w:val="00EC7E05"/>
    <w:rsid w:val="00ED00DB"/>
    <w:rsid w:val="00ED01DE"/>
    <w:rsid w:val="00ED09B9"/>
    <w:rsid w:val="00ED0A18"/>
    <w:rsid w:val="00ED0EDA"/>
    <w:rsid w:val="00ED1026"/>
    <w:rsid w:val="00ED150E"/>
    <w:rsid w:val="00ED1610"/>
    <w:rsid w:val="00ED1764"/>
    <w:rsid w:val="00ED17A0"/>
    <w:rsid w:val="00ED19D5"/>
    <w:rsid w:val="00ED1A4F"/>
    <w:rsid w:val="00ED1F3B"/>
    <w:rsid w:val="00ED261D"/>
    <w:rsid w:val="00ED269F"/>
    <w:rsid w:val="00ED2F2F"/>
    <w:rsid w:val="00ED2F55"/>
    <w:rsid w:val="00ED32D7"/>
    <w:rsid w:val="00ED37E7"/>
    <w:rsid w:val="00ED38BF"/>
    <w:rsid w:val="00ED39CE"/>
    <w:rsid w:val="00ED3CD3"/>
    <w:rsid w:val="00ED42CD"/>
    <w:rsid w:val="00ED4317"/>
    <w:rsid w:val="00ED45C0"/>
    <w:rsid w:val="00ED4A86"/>
    <w:rsid w:val="00ED4E83"/>
    <w:rsid w:val="00ED581B"/>
    <w:rsid w:val="00ED590C"/>
    <w:rsid w:val="00ED5984"/>
    <w:rsid w:val="00ED62A7"/>
    <w:rsid w:val="00ED653A"/>
    <w:rsid w:val="00ED6882"/>
    <w:rsid w:val="00ED68CF"/>
    <w:rsid w:val="00ED709C"/>
    <w:rsid w:val="00ED77B1"/>
    <w:rsid w:val="00ED7A86"/>
    <w:rsid w:val="00EE031F"/>
    <w:rsid w:val="00EE069B"/>
    <w:rsid w:val="00EE0843"/>
    <w:rsid w:val="00EE088E"/>
    <w:rsid w:val="00EE08DF"/>
    <w:rsid w:val="00EE096C"/>
    <w:rsid w:val="00EE0C54"/>
    <w:rsid w:val="00EE0F7A"/>
    <w:rsid w:val="00EE147C"/>
    <w:rsid w:val="00EE174B"/>
    <w:rsid w:val="00EE1B74"/>
    <w:rsid w:val="00EE2172"/>
    <w:rsid w:val="00EE2793"/>
    <w:rsid w:val="00EE29A2"/>
    <w:rsid w:val="00EE2B8E"/>
    <w:rsid w:val="00EE2D33"/>
    <w:rsid w:val="00EE2D53"/>
    <w:rsid w:val="00EE30AC"/>
    <w:rsid w:val="00EE30FF"/>
    <w:rsid w:val="00EE34B4"/>
    <w:rsid w:val="00EE379C"/>
    <w:rsid w:val="00EE37A4"/>
    <w:rsid w:val="00EE3BDB"/>
    <w:rsid w:val="00EE3F18"/>
    <w:rsid w:val="00EE3FF1"/>
    <w:rsid w:val="00EE3FF9"/>
    <w:rsid w:val="00EE40B5"/>
    <w:rsid w:val="00EE4361"/>
    <w:rsid w:val="00EE439E"/>
    <w:rsid w:val="00EE45B2"/>
    <w:rsid w:val="00EE45DD"/>
    <w:rsid w:val="00EE48E1"/>
    <w:rsid w:val="00EE4A67"/>
    <w:rsid w:val="00EE4A6D"/>
    <w:rsid w:val="00EE4B36"/>
    <w:rsid w:val="00EE50C9"/>
    <w:rsid w:val="00EE539C"/>
    <w:rsid w:val="00EE58D3"/>
    <w:rsid w:val="00EE58F6"/>
    <w:rsid w:val="00EE5F8C"/>
    <w:rsid w:val="00EE6004"/>
    <w:rsid w:val="00EE61AB"/>
    <w:rsid w:val="00EE6351"/>
    <w:rsid w:val="00EE6477"/>
    <w:rsid w:val="00EE69B9"/>
    <w:rsid w:val="00EE6FBD"/>
    <w:rsid w:val="00EE75CF"/>
    <w:rsid w:val="00EE78A3"/>
    <w:rsid w:val="00EE7AE2"/>
    <w:rsid w:val="00EE7BB7"/>
    <w:rsid w:val="00EE7BD9"/>
    <w:rsid w:val="00EE7FB1"/>
    <w:rsid w:val="00EF0BFF"/>
    <w:rsid w:val="00EF16C2"/>
    <w:rsid w:val="00EF1A57"/>
    <w:rsid w:val="00EF1C11"/>
    <w:rsid w:val="00EF1E97"/>
    <w:rsid w:val="00EF1FD9"/>
    <w:rsid w:val="00EF227A"/>
    <w:rsid w:val="00EF2ECC"/>
    <w:rsid w:val="00EF30B2"/>
    <w:rsid w:val="00EF344C"/>
    <w:rsid w:val="00EF359D"/>
    <w:rsid w:val="00EF3D72"/>
    <w:rsid w:val="00EF41CA"/>
    <w:rsid w:val="00EF4615"/>
    <w:rsid w:val="00EF4AF7"/>
    <w:rsid w:val="00EF4F5A"/>
    <w:rsid w:val="00EF4FCD"/>
    <w:rsid w:val="00EF5027"/>
    <w:rsid w:val="00EF503D"/>
    <w:rsid w:val="00EF50C6"/>
    <w:rsid w:val="00EF5E03"/>
    <w:rsid w:val="00EF61D3"/>
    <w:rsid w:val="00EF61F5"/>
    <w:rsid w:val="00EF67AC"/>
    <w:rsid w:val="00EF699D"/>
    <w:rsid w:val="00EF6B31"/>
    <w:rsid w:val="00EF6B94"/>
    <w:rsid w:val="00EF70BF"/>
    <w:rsid w:val="00EF73B7"/>
    <w:rsid w:val="00EF7756"/>
    <w:rsid w:val="00EF7B3B"/>
    <w:rsid w:val="00EF7B41"/>
    <w:rsid w:val="00EFE35F"/>
    <w:rsid w:val="00F00346"/>
    <w:rsid w:val="00F00347"/>
    <w:rsid w:val="00F003F9"/>
    <w:rsid w:val="00F00897"/>
    <w:rsid w:val="00F00CFB"/>
    <w:rsid w:val="00F00EF7"/>
    <w:rsid w:val="00F01338"/>
    <w:rsid w:val="00F016DE"/>
    <w:rsid w:val="00F019EA"/>
    <w:rsid w:val="00F02138"/>
    <w:rsid w:val="00F0229E"/>
    <w:rsid w:val="00F0264B"/>
    <w:rsid w:val="00F02B2C"/>
    <w:rsid w:val="00F02BD9"/>
    <w:rsid w:val="00F03170"/>
    <w:rsid w:val="00F03A97"/>
    <w:rsid w:val="00F03ABF"/>
    <w:rsid w:val="00F03F15"/>
    <w:rsid w:val="00F04078"/>
    <w:rsid w:val="00F047FD"/>
    <w:rsid w:val="00F04875"/>
    <w:rsid w:val="00F04E5E"/>
    <w:rsid w:val="00F05055"/>
    <w:rsid w:val="00F051E8"/>
    <w:rsid w:val="00F052E8"/>
    <w:rsid w:val="00F05489"/>
    <w:rsid w:val="00F0582D"/>
    <w:rsid w:val="00F05C17"/>
    <w:rsid w:val="00F062E6"/>
    <w:rsid w:val="00F064D0"/>
    <w:rsid w:val="00F06D80"/>
    <w:rsid w:val="00F06EE8"/>
    <w:rsid w:val="00F06F49"/>
    <w:rsid w:val="00F07220"/>
    <w:rsid w:val="00F07326"/>
    <w:rsid w:val="00F073AA"/>
    <w:rsid w:val="00F07CD6"/>
    <w:rsid w:val="00F07E99"/>
    <w:rsid w:val="00F10299"/>
    <w:rsid w:val="00F10420"/>
    <w:rsid w:val="00F10549"/>
    <w:rsid w:val="00F110CA"/>
    <w:rsid w:val="00F11591"/>
    <w:rsid w:val="00F1179D"/>
    <w:rsid w:val="00F11A0B"/>
    <w:rsid w:val="00F11B65"/>
    <w:rsid w:val="00F11C4A"/>
    <w:rsid w:val="00F1206D"/>
    <w:rsid w:val="00F124B3"/>
    <w:rsid w:val="00F12800"/>
    <w:rsid w:val="00F12AF8"/>
    <w:rsid w:val="00F12B41"/>
    <w:rsid w:val="00F12B7B"/>
    <w:rsid w:val="00F12C3B"/>
    <w:rsid w:val="00F12EE3"/>
    <w:rsid w:val="00F133AF"/>
    <w:rsid w:val="00F13747"/>
    <w:rsid w:val="00F13A8E"/>
    <w:rsid w:val="00F13D15"/>
    <w:rsid w:val="00F13E16"/>
    <w:rsid w:val="00F140DF"/>
    <w:rsid w:val="00F14293"/>
    <w:rsid w:val="00F14330"/>
    <w:rsid w:val="00F14483"/>
    <w:rsid w:val="00F14AD7"/>
    <w:rsid w:val="00F14EF2"/>
    <w:rsid w:val="00F14FC2"/>
    <w:rsid w:val="00F15005"/>
    <w:rsid w:val="00F151E7"/>
    <w:rsid w:val="00F15A15"/>
    <w:rsid w:val="00F15EFB"/>
    <w:rsid w:val="00F15F65"/>
    <w:rsid w:val="00F165AF"/>
    <w:rsid w:val="00F1697D"/>
    <w:rsid w:val="00F169FB"/>
    <w:rsid w:val="00F16AEF"/>
    <w:rsid w:val="00F16C2E"/>
    <w:rsid w:val="00F16F45"/>
    <w:rsid w:val="00F17336"/>
    <w:rsid w:val="00F17584"/>
    <w:rsid w:val="00F1780B"/>
    <w:rsid w:val="00F17B62"/>
    <w:rsid w:val="00F17D0D"/>
    <w:rsid w:val="00F17E85"/>
    <w:rsid w:val="00F20021"/>
    <w:rsid w:val="00F204AB"/>
    <w:rsid w:val="00F204B1"/>
    <w:rsid w:val="00F20526"/>
    <w:rsid w:val="00F2054E"/>
    <w:rsid w:val="00F207F1"/>
    <w:rsid w:val="00F20A65"/>
    <w:rsid w:val="00F20B89"/>
    <w:rsid w:val="00F21549"/>
    <w:rsid w:val="00F21616"/>
    <w:rsid w:val="00F21817"/>
    <w:rsid w:val="00F218B5"/>
    <w:rsid w:val="00F22F55"/>
    <w:rsid w:val="00F23406"/>
    <w:rsid w:val="00F237D6"/>
    <w:rsid w:val="00F2395D"/>
    <w:rsid w:val="00F2397D"/>
    <w:rsid w:val="00F23A7A"/>
    <w:rsid w:val="00F24841"/>
    <w:rsid w:val="00F24933"/>
    <w:rsid w:val="00F24F0A"/>
    <w:rsid w:val="00F25309"/>
    <w:rsid w:val="00F25345"/>
    <w:rsid w:val="00F25382"/>
    <w:rsid w:val="00F256C1"/>
    <w:rsid w:val="00F25B88"/>
    <w:rsid w:val="00F25E9A"/>
    <w:rsid w:val="00F262BE"/>
    <w:rsid w:val="00F2637C"/>
    <w:rsid w:val="00F2698E"/>
    <w:rsid w:val="00F269C8"/>
    <w:rsid w:val="00F26C79"/>
    <w:rsid w:val="00F26CF0"/>
    <w:rsid w:val="00F2706A"/>
    <w:rsid w:val="00F2706F"/>
    <w:rsid w:val="00F2740A"/>
    <w:rsid w:val="00F27778"/>
    <w:rsid w:val="00F27C82"/>
    <w:rsid w:val="00F301BD"/>
    <w:rsid w:val="00F30350"/>
    <w:rsid w:val="00F30411"/>
    <w:rsid w:val="00F30A79"/>
    <w:rsid w:val="00F30AA8"/>
    <w:rsid w:val="00F30B82"/>
    <w:rsid w:val="00F30CEA"/>
    <w:rsid w:val="00F30D9A"/>
    <w:rsid w:val="00F312F1"/>
    <w:rsid w:val="00F317D7"/>
    <w:rsid w:val="00F320E4"/>
    <w:rsid w:val="00F322D1"/>
    <w:rsid w:val="00F326CB"/>
    <w:rsid w:val="00F32938"/>
    <w:rsid w:val="00F32E6E"/>
    <w:rsid w:val="00F32FAD"/>
    <w:rsid w:val="00F33608"/>
    <w:rsid w:val="00F337AB"/>
    <w:rsid w:val="00F33821"/>
    <w:rsid w:val="00F33847"/>
    <w:rsid w:val="00F338EC"/>
    <w:rsid w:val="00F339EB"/>
    <w:rsid w:val="00F33C5C"/>
    <w:rsid w:val="00F34174"/>
    <w:rsid w:val="00F34691"/>
    <w:rsid w:val="00F347B6"/>
    <w:rsid w:val="00F35187"/>
    <w:rsid w:val="00F35320"/>
    <w:rsid w:val="00F353D1"/>
    <w:rsid w:val="00F35935"/>
    <w:rsid w:val="00F35D18"/>
    <w:rsid w:val="00F36015"/>
    <w:rsid w:val="00F362EE"/>
    <w:rsid w:val="00F36498"/>
    <w:rsid w:val="00F368DC"/>
    <w:rsid w:val="00F36B07"/>
    <w:rsid w:val="00F370F8"/>
    <w:rsid w:val="00F37523"/>
    <w:rsid w:val="00F376BD"/>
    <w:rsid w:val="00F37752"/>
    <w:rsid w:val="00F37879"/>
    <w:rsid w:val="00F4033E"/>
    <w:rsid w:val="00F40769"/>
    <w:rsid w:val="00F4108E"/>
    <w:rsid w:val="00F41175"/>
    <w:rsid w:val="00F414B7"/>
    <w:rsid w:val="00F4154A"/>
    <w:rsid w:val="00F41641"/>
    <w:rsid w:val="00F41952"/>
    <w:rsid w:val="00F41C3F"/>
    <w:rsid w:val="00F41C96"/>
    <w:rsid w:val="00F42250"/>
    <w:rsid w:val="00F4260F"/>
    <w:rsid w:val="00F428F3"/>
    <w:rsid w:val="00F42930"/>
    <w:rsid w:val="00F42C19"/>
    <w:rsid w:val="00F42C51"/>
    <w:rsid w:val="00F42ED5"/>
    <w:rsid w:val="00F430EA"/>
    <w:rsid w:val="00F433F6"/>
    <w:rsid w:val="00F434D6"/>
    <w:rsid w:val="00F43605"/>
    <w:rsid w:val="00F43988"/>
    <w:rsid w:val="00F43B52"/>
    <w:rsid w:val="00F43B6D"/>
    <w:rsid w:val="00F44030"/>
    <w:rsid w:val="00F44533"/>
    <w:rsid w:val="00F445F3"/>
    <w:rsid w:val="00F44AAC"/>
    <w:rsid w:val="00F45263"/>
    <w:rsid w:val="00F45280"/>
    <w:rsid w:val="00F453AD"/>
    <w:rsid w:val="00F457C1"/>
    <w:rsid w:val="00F457F3"/>
    <w:rsid w:val="00F45AE5"/>
    <w:rsid w:val="00F45DD9"/>
    <w:rsid w:val="00F45E11"/>
    <w:rsid w:val="00F465B7"/>
    <w:rsid w:val="00F46AE9"/>
    <w:rsid w:val="00F46B55"/>
    <w:rsid w:val="00F46B60"/>
    <w:rsid w:val="00F46F78"/>
    <w:rsid w:val="00F47CE4"/>
    <w:rsid w:val="00F47F62"/>
    <w:rsid w:val="00F501AA"/>
    <w:rsid w:val="00F503DD"/>
    <w:rsid w:val="00F50630"/>
    <w:rsid w:val="00F50671"/>
    <w:rsid w:val="00F507EE"/>
    <w:rsid w:val="00F508F4"/>
    <w:rsid w:val="00F50E38"/>
    <w:rsid w:val="00F51123"/>
    <w:rsid w:val="00F5162F"/>
    <w:rsid w:val="00F51983"/>
    <w:rsid w:val="00F51C52"/>
    <w:rsid w:val="00F51C90"/>
    <w:rsid w:val="00F51E63"/>
    <w:rsid w:val="00F52884"/>
    <w:rsid w:val="00F5291E"/>
    <w:rsid w:val="00F529AA"/>
    <w:rsid w:val="00F52B1C"/>
    <w:rsid w:val="00F52C53"/>
    <w:rsid w:val="00F530AD"/>
    <w:rsid w:val="00F531AC"/>
    <w:rsid w:val="00F5340B"/>
    <w:rsid w:val="00F53951"/>
    <w:rsid w:val="00F53A04"/>
    <w:rsid w:val="00F53D69"/>
    <w:rsid w:val="00F53F11"/>
    <w:rsid w:val="00F540ED"/>
    <w:rsid w:val="00F5432B"/>
    <w:rsid w:val="00F54A11"/>
    <w:rsid w:val="00F54B43"/>
    <w:rsid w:val="00F54BD2"/>
    <w:rsid w:val="00F55D8D"/>
    <w:rsid w:val="00F55FBF"/>
    <w:rsid w:val="00F560D1"/>
    <w:rsid w:val="00F57215"/>
    <w:rsid w:val="00F5786F"/>
    <w:rsid w:val="00F57ABD"/>
    <w:rsid w:val="00F60334"/>
    <w:rsid w:val="00F60676"/>
    <w:rsid w:val="00F60789"/>
    <w:rsid w:val="00F60CA6"/>
    <w:rsid w:val="00F60D89"/>
    <w:rsid w:val="00F60ED6"/>
    <w:rsid w:val="00F60F14"/>
    <w:rsid w:val="00F61521"/>
    <w:rsid w:val="00F61CF8"/>
    <w:rsid w:val="00F62CA3"/>
    <w:rsid w:val="00F62CF2"/>
    <w:rsid w:val="00F62DDA"/>
    <w:rsid w:val="00F62DDD"/>
    <w:rsid w:val="00F62EC1"/>
    <w:rsid w:val="00F633FB"/>
    <w:rsid w:val="00F6352E"/>
    <w:rsid w:val="00F64534"/>
    <w:rsid w:val="00F64683"/>
    <w:rsid w:val="00F646F0"/>
    <w:rsid w:val="00F64C69"/>
    <w:rsid w:val="00F64C8E"/>
    <w:rsid w:val="00F64DA1"/>
    <w:rsid w:val="00F64F59"/>
    <w:rsid w:val="00F6528A"/>
    <w:rsid w:val="00F65404"/>
    <w:rsid w:val="00F657F3"/>
    <w:rsid w:val="00F65968"/>
    <w:rsid w:val="00F65A23"/>
    <w:rsid w:val="00F65D59"/>
    <w:rsid w:val="00F65DC4"/>
    <w:rsid w:val="00F660B2"/>
    <w:rsid w:val="00F661EE"/>
    <w:rsid w:val="00F66310"/>
    <w:rsid w:val="00F66427"/>
    <w:rsid w:val="00F66F63"/>
    <w:rsid w:val="00F6720C"/>
    <w:rsid w:val="00F673C8"/>
    <w:rsid w:val="00F674B0"/>
    <w:rsid w:val="00F67688"/>
    <w:rsid w:val="00F679F5"/>
    <w:rsid w:val="00F67E3F"/>
    <w:rsid w:val="00F70EFF"/>
    <w:rsid w:val="00F7108B"/>
    <w:rsid w:val="00F710BB"/>
    <w:rsid w:val="00F7113C"/>
    <w:rsid w:val="00F71405"/>
    <w:rsid w:val="00F7183E"/>
    <w:rsid w:val="00F7215C"/>
    <w:rsid w:val="00F72184"/>
    <w:rsid w:val="00F72317"/>
    <w:rsid w:val="00F73374"/>
    <w:rsid w:val="00F734B4"/>
    <w:rsid w:val="00F73591"/>
    <w:rsid w:val="00F738B2"/>
    <w:rsid w:val="00F738CA"/>
    <w:rsid w:val="00F739D8"/>
    <w:rsid w:val="00F73CC4"/>
    <w:rsid w:val="00F73F47"/>
    <w:rsid w:val="00F73F9B"/>
    <w:rsid w:val="00F74317"/>
    <w:rsid w:val="00F744AB"/>
    <w:rsid w:val="00F745E8"/>
    <w:rsid w:val="00F74929"/>
    <w:rsid w:val="00F74A74"/>
    <w:rsid w:val="00F74DEB"/>
    <w:rsid w:val="00F75032"/>
    <w:rsid w:val="00F7517B"/>
    <w:rsid w:val="00F75443"/>
    <w:rsid w:val="00F75845"/>
    <w:rsid w:val="00F75962"/>
    <w:rsid w:val="00F759AC"/>
    <w:rsid w:val="00F75C6F"/>
    <w:rsid w:val="00F75E49"/>
    <w:rsid w:val="00F76451"/>
    <w:rsid w:val="00F76549"/>
    <w:rsid w:val="00F7672D"/>
    <w:rsid w:val="00F76B24"/>
    <w:rsid w:val="00F76CB7"/>
    <w:rsid w:val="00F76F34"/>
    <w:rsid w:val="00F76F42"/>
    <w:rsid w:val="00F76FBA"/>
    <w:rsid w:val="00F76FE2"/>
    <w:rsid w:val="00F7751B"/>
    <w:rsid w:val="00F77A4D"/>
    <w:rsid w:val="00F77BE6"/>
    <w:rsid w:val="00F77DD0"/>
    <w:rsid w:val="00F77F5C"/>
    <w:rsid w:val="00F80125"/>
    <w:rsid w:val="00F801AB"/>
    <w:rsid w:val="00F80C56"/>
    <w:rsid w:val="00F8107E"/>
    <w:rsid w:val="00F81091"/>
    <w:rsid w:val="00F81710"/>
    <w:rsid w:val="00F81990"/>
    <w:rsid w:val="00F82946"/>
    <w:rsid w:val="00F83685"/>
    <w:rsid w:val="00F836E7"/>
    <w:rsid w:val="00F83B55"/>
    <w:rsid w:val="00F83EEF"/>
    <w:rsid w:val="00F8421F"/>
    <w:rsid w:val="00F849A3"/>
    <w:rsid w:val="00F84F90"/>
    <w:rsid w:val="00F85363"/>
    <w:rsid w:val="00F859B1"/>
    <w:rsid w:val="00F864E4"/>
    <w:rsid w:val="00F86E42"/>
    <w:rsid w:val="00F8750D"/>
    <w:rsid w:val="00F875CA"/>
    <w:rsid w:val="00F875D6"/>
    <w:rsid w:val="00F87793"/>
    <w:rsid w:val="00F87E4E"/>
    <w:rsid w:val="00F9007D"/>
    <w:rsid w:val="00F90867"/>
    <w:rsid w:val="00F90FCC"/>
    <w:rsid w:val="00F917F6"/>
    <w:rsid w:val="00F91AB3"/>
    <w:rsid w:val="00F91C8C"/>
    <w:rsid w:val="00F924A3"/>
    <w:rsid w:val="00F925B1"/>
    <w:rsid w:val="00F92690"/>
    <w:rsid w:val="00F926F0"/>
    <w:rsid w:val="00F9294A"/>
    <w:rsid w:val="00F92B47"/>
    <w:rsid w:val="00F92CC9"/>
    <w:rsid w:val="00F9376A"/>
    <w:rsid w:val="00F93ECC"/>
    <w:rsid w:val="00F942A3"/>
    <w:rsid w:val="00F944AC"/>
    <w:rsid w:val="00F94BC8"/>
    <w:rsid w:val="00F94CAD"/>
    <w:rsid w:val="00F94CF7"/>
    <w:rsid w:val="00F94EAA"/>
    <w:rsid w:val="00F950A3"/>
    <w:rsid w:val="00F9518B"/>
    <w:rsid w:val="00F959B6"/>
    <w:rsid w:val="00F95BA3"/>
    <w:rsid w:val="00F95D09"/>
    <w:rsid w:val="00F95D1C"/>
    <w:rsid w:val="00F95E12"/>
    <w:rsid w:val="00F960F4"/>
    <w:rsid w:val="00F96402"/>
    <w:rsid w:val="00F96818"/>
    <w:rsid w:val="00F9697A"/>
    <w:rsid w:val="00F96A48"/>
    <w:rsid w:val="00F96CE9"/>
    <w:rsid w:val="00F96D7D"/>
    <w:rsid w:val="00F96D9F"/>
    <w:rsid w:val="00F973B3"/>
    <w:rsid w:val="00F974E3"/>
    <w:rsid w:val="00F975F4"/>
    <w:rsid w:val="00F97A14"/>
    <w:rsid w:val="00F97ED8"/>
    <w:rsid w:val="00FA0130"/>
    <w:rsid w:val="00FA01D6"/>
    <w:rsid w:val="00FA0636"/>
    <w:rsid w:val="00FA0D33"/>
    <w:rsid w:val="00FA0EC3"/>
    <w:rsid w:val="00FA11CA"/>
    <w:rsid w:val="00FA1866"/>
    <w:rsid w:val="00FA197A"/>
    <w:rsid w:val="00FA1D1C"/>
    <w:rsid w:val="00FA204E"/>
    <w:rsid w:val="00FA2355"/>
    <w:rsid w:val="00FA245A"/>
    <w:rsid w:val="00FA252D"/>
    <w:rsid w:val="00FA2700"/>
    <w:rsid w:val="00FA2B0B"/>
    <w:rsid w:val="00FA2CAD"/>
    <w:rsid w:val="00FA2F2C"/>
    <w:rsid w:val="00FA3DC0"/>
    <w:rsid w:val="00FA40A5"/>
    <w:rsid w:val="00FA420D"/>
    <w:rsid w:val="00FA432F"/>
    <w:rsid w:val="00FA49D4"/>
    <w:rsid w:val="00FA4B53"/>
    <w:rsid w:val="00FA4EF1"/>
    <w:rsid w:val="00FA5034"/>
    <w:rsid w:val="00FA5412"/>
    <w:rsid w:val="00FA5EA1"/>
    <w:rsid w:val="00FA6439"/>
    <w:rsid w:val="00FA6751"/>
    <w:rsid w:val="00FA6B08"/>
    <w:rsid w:val="00FA6C57"/>
    <w:rsid w:val="00FA6ED4"/>
    <w:rsid w:val="00FA7829"/>
    <w:rsid w:val="00FA7877"/>
    <w:rsid w:val="00FA7CBC"/>
    <w:rsid w:val="00FB0170"/>
    <w:rsid w:val="00FB01E7"/>
    <w:rsid w:val="00FB0850"/>
    <w:rsid w:val="00FB11CE"/>
    <w:rsid w:val="00FB14C6"/>
    <w:rsid w:val="00FB244E"/>
    <w:rsid w:val="00FB2EA8"/>
    <w:rsid w:val="00FB315A"/>
    <w:rsid w:val="00FB32A2"/>
    <w:rsid w:val="00FB331D"/>
    <w:rsid w:val="00FB3426"/>
    <w:rsid w:val="00FB3F91"/>
    <w:rsid w:val="00FB40D5"/>
    <w:rsid w:val="00FB4169"/>
    <w:rsid w:val="00FB4343"/>
    <w:rsid w:val="00FB4367"/>
    <w:rsid w:val="00FB47C7"/>
    <w:rsid w:val="00FB4D9D"/>
    <w:rsid w:val="00FB4FF6"/>
    <w:rsid w:val="00FB51B1"/>
    <w:rsid w:val="00FB51E0"/>
    <w:rsid w:val="00FB5B51"/>
    <w:rsid w:val="00FB5C02"/>
    <w:rsid w:val="00FB5C45"/>
    <w:rsid w:val="00FB6285"/>
    <w:rsid w:val="00FB6343"/>
    <w:rsid w:val="00FB64F0"/>
    <w:rsid w:val="00FB6748"/>
    <w:rsid w:val="00FB68B7"/>
    <w:rsid w:val="00FB69E1"/>
    <w:rsid w:val="00FB69E6"/>
    <w:rsid w:val="00FB7440"/>
    <w:rsid w:val="00FB75ED"/>
    <w:rsid w:val="00FB7791"/>
    <w:rsid w:val="00FB7873"/>
    <w:rsid w:val="00FB7BB4"/>
    <w:rsid w:val="00FB7CD0"/>
    <w:rsid w:val="00FC0231"/>
    <w:rsid w:val="00FC0BFC"/>
    <w:rsid w:val="00FC0D5A"/>
    <w:rsid w:val="00FC0E59"/>
    <w:rsid w:val="00FC10D3"/>
    <w:rsid w:val="00FC116D"/>
    <w:rsid w:val="00FC1205"/>
    <w:rsid w:val="00FC1416"/>
    <w:rsid w:val="00FC145F"/>
    <w:rsid w:val="00FC1555"/>
    <w:rsid w:val="00FC1B42"/>
    <w:rsid w:val="00FC2137"/>
    <w:rsid w:val="00FC2325"/>
    <w:rsid w:val="00FC24E7"/>
    <w:rsid w:val="00FC25ED"/>
    <w:rsid w:val="00FC2932"/>
    <w:rsid w:val="00FC2C42"/>
    <w:rsid w:val="00FC2DAB"/>
    <w:rsid w:val="00FC3473"/>
    <w:rsid w:val="00FC364C"/>
    <w:rsid w:val="00FC36E9"/>
    <w:rsid w:val="00FC37BA"/>
    <w:rsid w:val="00FC39A2"/>
    <w:rsid w:val="00FC3E68"/>
    <w:rsid w:val="00FC40AA"/>
    <w:rsid w:val="00FC49A7"/>
    <w:rsid w:val="00FC4AB5"/>
    <w:rsid w:val="00FC4FE7"/>
    <w:rsid w:val="00FC5162"/>
    <w:rsid w:val="00FC5229"/>
    <w:rsid w:val="00FC534D"/>
    <w:rsid w:val="00FC581C"/>
    <w:rsid w:val="00FC5992"/>
    <w:rsid w:val="00FC5D5C"/>
    <w:rsid w:val="00FC62DC"/>
    <w:rsid w:val="00FC650A"/>
    <w:rsid w:val="00FC6541"/>
    <w:rsid w:val="00FC675B"/>
    <w:rsid w:val="00FC6DDA"/>
    <w:rsid w:val="00FC7069"/>
    <w:rsid w:val="00FC7342"/>
    <w:rsid w:val="00FC76E4"/>
    <w:rsid w:val="00FC7E13"/>
    <w:rsid w:val="00FC7E7A"/>
    <w:rsid w:val="00FD01F8"/>
    <w:rsid w:val="00FD024B"/>
    <w:rsid w:val="00FD038C"/>
    <w:rsid w:val="00FD03EF"/>
    <w:rsid w:val="00FD0496"/>
    <w:rsid w:val="00FD08FF"/>
    <w:rsid w:val="00FD0B16"/>
    <w:rsid w:val="00FD1069"/>
    <w:rsid w:val="00FD1087"/>
    <w:rsid w:val="00FD1098"/>
    <w:rsid w:val="00FD1119"/>
    <w:rsid w:val="00FD18F6"/>
    <w:rsid w:val="00FD1948"/>
    <w:rsid w:val="00FD1CC9"/>
    <w:rsid w:val="00FD1FE7"/>
    <w:rsid w:val="00FD221E"/>
    <w:rsid w:val="00FD25BC"/>
    <w:rsid w:val="00FD2D38"/>
    <w:rsid w:val="00FD2FBE"/>
    <w:rsid w:val="00FD31B3"/>
    <w:rsid w:val="00FD38B6"/>
    <w:rsid w:val="00FD391D"/>
    <w:rsid w:val="00FD3AED"/>
    <w:rsid w:val="00FD3B68"/>
    <w:rsid w:val="00FD3F50"/>
    <w:rsid w:val="00FD446F"/>
    <w:rsid w:val="00FD45A4"/>
    <w:rsid w:val="00FD45D6"/>
    <w:rsid w:val="00FD470A"/>
    <w:rsid w:val="00FD473A"/>
    <w:rsid w:val="00FD4A5F"/>
    <w:rsid w:val="00FD4E7A"/>
    <w:rsid w:val="00FD5106"/>
    <w:rsid w:val="00FD51BB"/>
    <w:rsid w:val="00FD5296"/>
    <w:rsid w:val="00FD599F"/>
    <w:rsid w:val="00FD6352"/>
    <w:rsid w:val="00FD6656"/>
    <w:rsid w:val="00FD69A3"/>
    <w:rsid w:val="00FD69D8"/>
    <w:rsid w:val="00FD6B16"/>
    <w:rsid w:val="00FD7248"/>
    <w:rsid w:val="00FD7E8E"/>
    <w:rsid w:val="00FE00C4"/>
    <w:rsid w:val="00FE032A"/>
    <w:rsid w:val="00FE05CA"/>
    <w:rsid w:val="00FE06C7"/>
    <w:rsid w:val="00FE0763"/>
    <w:rsid w:val="00FE0CC3"/>
    <w:rsid w:val="00FE1396"/>
    <w:rsid w:val="00FE1546"/>
    <w:rsid w:val="00FE1AE6"/>
    <w:rsid w:val="00FE1C07"/>
    <w:rsid w:val="00FE1D2F"/>
    <w:rsid w:val="00FE1D7F"/>
    <w:rsid w:val="00FE2077"/>
    <w:rsid w:val="00FE29F2"/>
    <w:rsid w:val="00FE2D68"/>
    <w:rsid w:val="00FE3C4D"/>
    <w:rsid w:val="00FE3FBF"/>
    <w:rsid w:val="00FE41F4"/>
    <w:rsid w:val="00FE481D"/>
    <w:rsid w:val="00FE4A0B"/>
    <w:rsid w:val="00FE4C91"/>
    <w:rsid w:val="00FE4C97"/>
    <w:rsid w:val="00FE4DF4"/>
    <w:rsid w:val="00FE5388"/>
    <w:rsid w:val="00FE583C"/>
    <w:rsid w:val="00FE5930"/>
    <w:rsid w:val="00FE5A82"/>
    <w:rsid w:val="00FE5BAA"/>
    <w:rsid w:val="00FE5C66"/>
    <w:rsid w:val="00FE69B4"/>
    <w:rsid w:val="00FE6B4E"/>
    <w:rsid w:val="00FE6EAA"/>
    <w:rsid w:val="00FE6F9C"/>
    <w:rsid w:val="00FE72B9"/>
    <w:rsid w:val="00FE768E"/>
    <w:rsid w:val="00FF04A2"/>
    <w:rsid w:val="00FF05D7"/>
    <w:rsid w:val="00FF06E4"/>
    <w:rsid w:val="00FF073D"/>
    <w:rsid w:val="00FF0B6D"/>
    <w:rsid w:val="00FF106A"/>
    <w:rsid w:val="00FF1396"/>
    <w:rsid w:val="00FF1709"/>
    <w:rsid w:val="00FF1E0D"/>
    <w:rsid w:val="00FF23A6"/>
    <w:rsid w:val="00FF27B6"/>
    <w:rsid w:val="00FF2BF3"/>
    <w:rsid w:val="00FF2DF6"/>
    <w:rsid w:val="00FF341A"/>
    <w:rsid w:val="00FF365E"/>
    <w:rsid w:val="00FF38A8"/>
    <w:rsid w:val="00FF496A"/>
    <w:rsid w:val="00FF4F64"/>
    <w:rsid w:val="00FF55AF"/>
    <w:rsid w:val="00FF5677"/>
    <w:rsid w:val="00FF58C2"/>
    <w:rsid w:val="00FF59F4"/>
    <w:rsid w:val="00FF5A91"/>
    <w:rsid w:val="00FF6046"/>
    <w:rsid w:val="00FF64F2"/>
    <w:rsid w:val="00FF67C5"/>
    <w:rsid w:val="00FF6802"/>
    <w:rsid w:val="00FF691C"/>
    <w:rsid w:val="00FF6A84"/>
    <w:rsid w:val="00FF6B8C"/>
    <w:rsid w:val="00FF721E"/>
    <w:rsid w:val="00FF72B5"/>
    <w:rsid w:val="0107073B"/>
    <w:rsid w:val="011AF70E"/>
    <w:rsid w:val="011E3704"/>
    <w:rsid w:val="0128C329"/>
    <w:rsid w:val="0130D945"/>
    <w:rsid w:val="01436FA7"/>
    <w:rsid w:val="014B0CBC"/>
    <w:rsid w:val="014EA59A"/>
    <w:rsid w:val="016ECD0D"/>
    <w:rsid w:val="0179DAB2"/>
    <w:rsid w:val="017EC35B"/>
    <w:rsid w:val="01838D3D"/>
    <w:rsid w:val="0193BE95"/>
    <w:rsid w:val="01943180"/>
    <w:rsid w:val="0198A8C9"/>
    <w:rsid w:val="019DD8DC"/>
    <w:rsid w:val="01A0052B"/>
    <w:rsid w:val="01EE0627"/>
    <w:rsid w:val="01FF742D"/>
    <w:rsid w:val="021BCB25"/>
    <w:rsid w:val="022AC3A9"/>
    <w:rsid w:val="023C4F51"/>
    <w:rsid w:val="023D4513"/>
    <w:rsid w:val="024A1052"/>
    <w:rsid w:val="02655ECB"/>
    <w:rsid w:val="0266C5F1"/>
    <w:rsid w:val="02794A65"/>
    <w:rsid w:val="02983F26"/>
    <w:rsid w:val="02BF9E38"/>
    <w:rsid w:val="02C607C3"/>
    <w:rsid w:val="02C936DE"/>
    <w:rsid w:val="02E8A694"/>
    <w:rsid w:val="02FC80A3"/>
    <w:rsid w:val="0301C286"/>
    <w:rsid w:val="030C655F"/>
    <w:rsid w:val="031085A2"/>
    <w:rsid w:val="033A0CAA"/>
    <w:rsid w:val="034E5238"/>
    <w:rsid w:val="036135D7"/>
    <w:rsid w:val="0372BC07"/>
    <w:rsid w:val="0374FDB6"/>
    <w:rsid w:val="037AA765"/>
    <w:rsid w:val="037BA7C1"/>
    <w:rsid w:val="037BBD2D"/>
    <w:rsid w:val="037E5A7A"/>
    <w:rsid w:val="038BC002"/>
    <w:rsid w:val="038E358E"/>
    <w:rsid w:val="03A573FD"/>
    <w:rsid w:val="03AFFBAA"/>
    <w:rsid w:val="040D7A72"/>
    <w:rsid w:val="0418B7C2"/>
    <w:rsid w:val="044466A7"/>
    <w:rsid w:val="045E9239"/>
    <w:rsid w:val="045E9979"/>
    <w:rsid w:val="049162AA"/>
    <w:rsid w:val="04991553"/>
    <w:rsid w:val="04A0C1EF"/>
    <w:rsid w:val="04BBB3D4"/>
    <w:rsid w:val="04BFA34D"/>
    <w:rsid w:val="04C5B910"/>
    <w:rsid w:val="04FAEC72"/>
    <w:rsid w:val="050264CE"/>
    <w:rsid w:val="0507B18A"/>
    <w:rsid w:val="051A8382"/>
    <w:rsid w:val="0541D73B"/>
    <w:rsid w:val="054A44AD"/>
    <w:rsid w:val="0555166F"/>
    <w:rsid w:val="056292E6"/>
    <w:rsid w:val="056471DF"/>
    <w:rsid w:val="056ECF6A"/>
    <w:rsid w:val="0570134E"/>
    <w:rsid w:val="0576A7C4"/>
    <w:rsid w:val="05832B4B"/>
    <w:rsid w:val="059D0A8C"/>
    <w:rsid w:val="05A15A13"/>
    <w:rsid w:val="05A57055"/>
    <w:rsid w:val="05AA37BE"/>
    <w:rsid w:val="060252FE"/>
    <w:rsid w:val="0613B449"/>
    <w:rsid w:val="0629868F"/>
    <w:rsid w:val="06300FE0"/>
    <w:rsid w:val="063156B6"/>
    <w:rsid w:val="06357DFC"/>
    <w:rsid w:val="063C0A1D"/>
    <w:rsid w:val="064235FB"/>
    <w:rsid w:val="065A9AF9"/>
    <w:rsid w:val="065F55E8"/>
    <w:rsid w:val="066C83D1"/>
    <w:rsid w:val="06C1D7F2"/>
    <w:rsid w:val="06C26DBB"/>
    <w:rsid w:val="06DA3989"/>
    <w:rsid w:val="06DE66F7"/>
    <w:rsid w:val="06F205CC"/>
    <w:rsid w:val="0705AEB9"/>
    <w:rsid w:val="072934BF"/>
    <w:rsid w:val="072EFB93"/>
    <w:rsid w:val="072F56E0"/>
    <w:rsid w:val="07304271"/>
    <w:rsid w:val="0742955E"/>
    <w:rsid w:val="074A3861"/>
    <w:rsid w:val="075CD11E"/>
    <w:rsid w:val="075E42BE"/>
    <w:rsid w:val="0769C44C"/>
    <w:rsid w:val="076BEFF0"/>
    <w:rsid w:val="0779E626"/>
    <w:rsid w:val="0793ADD7"/>
    <w:rsid w:val="07A57B93"/>
    <w:rsid w:val="07B15824"/>
    <w:rsid w:val="07BEB604"/>
    <w:rsid w:val="07C41A97"/>
    <w:rsid w:val="07C9BAEE"/>
    <w:rsid w:val="07D4D1A7"/>
    <w:rsid w:val="07DEFC71"/>
    <w:rsid w:val="07E1C7ED"/>
    <w:rsid w:val="07F7D129"/>
    <w:rsid w:val="08185EF1"/>
    <w:rsid w:val="081A0FA1"/>
    <w:rsid w:val="081E09D8"/>
    <w:rsid w:val="0823364F"/>
    <w:rsid w:val="0824201D"/>
    <w:rsid w:val="083C759B"/>
    <w:rsid w:val="084A2AEA"/>
    <w:rsid w:val="0850AB9B"/>
    <w:rsid w:val="0851AE9F"/>
    <w:rsid w:val="0858D79D"/>
    <w:rsid w:val="085EFD5D"/>
    <w:rsid w:val="08748ED4"/>
    <w:rsid w:val="0898E2BC"/>
    <w:rsid w:val="08A32489"/>
    <w:rsid w:val="08A8F50C"/>
    <w:rsid w:val="08B74025"/>
    <w:rsid w:val="08BBD5A3"/>
    <w:rsid w:val="08C15B65"/>
    <w:rsid w:val="08D6396C"/>
    <w:rsid w:val="08DB31D7"/>
    <w:rsid w:val="08E08606"/>
    <w:rsid w:val="0906C522"/>
    <w:rsid w:val="0909D5D6"/>
    <w:rsid w:val="091A92AD"/>
    <w:rsid w:val="092F5CC4"/>
    <w:rsid w:val="0937747A"/>
    <w:rsid w:val="0941B100"/>
    <w:rsid w:val="095363E2"/>
    <w:rsid w:val="0964B1AD"/>
    <w:rsid w:val="09722EB4"/>
    <w:rsid w:val="0975A3F0"/>
    <w:rsid w:val="097B1E6B"/>
    <w:rsid w:val="098AEF23"/>
    <w:rsid w:val="099B208A"/>
    <w:rsid w:val="09B40217"/>
    <w:rsid w:val="09C914B3"/>
    <w:rsid w:val="09CA0EE5"/>
    <w:rsid w:val="09E9D1D9"/>
    <w:rsid w:val="09EA289F"/>
    <w:rsid w:val="09EC33AF"/>
    <w:rsid w:val="0A0A3892"/>
    <w:rsid w:val="0A0EABA3"/>
    <w:rsid w:val="0A25D7A7"/>
    <w:rsid w:val="0A35A7EB"/>
    <w:rsid w:val="0A455304"/>
    <w:rsid w:val="0A5B198B"/>
    <w:rsid w:val="0A5F46E5"/>
    <w:rsid w:val="0A646C87"/>
    <w:rsid w:val="0A687618"/>
    <w:rsid w:val="0A725FB8"/>
    <w:rsid w:val="0A73A7D0"/>
    <w:rsid w:val="0A8648A8"/>
    <w:rsid w:val="0A939A40"/>
    <w:rsid w:val="0A95875F"/>
    <w:rsid w:val="0A9F1EB3"/>
    <w:rsid w:val="0AA06D04"/>
    <w:rsid w:val="0AA401A1"/>
    <w:rsid w:val="0AA74459"/>
    <w:rsid w:val="0ABE6D70"/>
    <w:rsid w:val="0AC0C688"/>
    <w:rsid w:val="0ACB7AAF"/>
    <w:rsid w:val="0AE0EED9"/>
    <w:rsid w:val="0AF14206"/>
    <w:rsid w:val="0AFDDDAE"/>
    <w:rsid w:val="0B09110F"/>
    <w:rsid w:val="0B0D7623"/>
    <w:rsid w:val="0B192AF2"/>
    <w:rsid w:val="0B20390D"/>
    <w:rsid w:val="0B2D7405"/>
    <w:rsid w:val="0B340BBD"/>
    <w:rsid w:val="0B359F53"/>
    <w:rsid w:val="0B4A8BC2"/>
    <w:rsid w:val="0B4E420F"/>
    <w:rsid w:val="0B686DD4"/>
    <w:rsid w:val="0B72B5B8"/>
    <w:rsid w:val="0B7F60FA"/>
    <w:rsid w:val="0B897467"/>
    <w:rsid w:val="0B8BB946"/>
    <w:rsid w:val="0B94CEFF"/>
    <w:rsid w:val="0B9A1E0B"/>
    <w:rsid w:val="0BA8E337"/>
    <w:rsid w:val="0BB8B826"/>
    <w:rsid w:val="0BBEBD32"/>
    <w:rsid w:val="0BC3D2DA"/>
    <w:rsid w:val="0BD9E648"/>
    <w:rsid w:val="0BDA78D6"/>
    <w:rsid w:val="0BE4C517"/>
    <w:rsid w:val="0C0C74D2"/>
    <w:rsid w:val="0C21A960"/>
    <w:rsid w:val="0C2E4568"/>
    <w:rsid w:val="0C573A21"/>
    <w:rsid w:val="0C59AC0B"/>
    <w:rsid w:val="0C638E5E"/>
    <w:rsid w:val="0C6F6572"/>
    <w:rsid w:val="0C75013E"/>
    <w:rsid w:val="0C76F521"/>
    <w:rsid w:val="0C891C23"/>
    <w:rsid w:val="0C8F6885"/>
    <w:rsid w:val="0C980A04"/>
    <w:rsid w:val="0CB2AB70"/>
    <w:rsid w:val="0CDE9F45"/>
    <w:rsid w:val="0CEA38FD"/>
    <w:rsid w:val="0CF2AB4E"/>
    <w:rsid w:val="0D08DD2D"/>
    <w:rsid w:val="0D09F067"/>
    <w:rsid w:val="0D14E2AC"/>
    <w:rsid w:val="0D2865B4"/>
    <w:rsid w:val="0D3DE053"/>
    <w:rsid w:val="0D5D099B"/>
    <w:rsid w:val="0D86F8CF"/>
    <w:rsid w:val="0D9639BD"/>
    <w:rsid w:val="0D9FFFBB"/>
    <w:rsid w:val="0DAE8C9A"/>
    <w:rsid w:val="0DE58261"/>
    <w:rsid w:val="0DEF48EF"/>
    <w:rsid w:val="0DF186D7"/>
    <w:rsid w:val="0DFE58CD"/>
    <w:rsid w:val="0E0072E4"/>
    <w:rsid w:val="0E019ACC"/>
    <w:rsid w:val="0E068ECD"/>
    <w:rsid w:val="0E2C9402"/>
    <w:rsid w:val="0E369F77"/>
    <w:rsid w:val="0E49A128"/>
    <w:rsid w:val="0E4B8399"/>
    <w:rsid w:val="0E4DE8F8"/>
    <w:rsid w:val="0E64F2B8"/>
    <w:rsid w:val="0E6A2EB8"/>
    <w:rsid w:val="0E786E87"/>
    <w:rsid w:val="0E7D9337"/>
    <w:rsid w:val="0E9D587A"/>
    <w:rsid w:val="0EAA2D00"/>
    <w:rsid w:val="0ECD5E5F"/>
    <w:rsid w:val="0EED8725"/>
    <w:rsid w:val="0EFB3038"/>
    <w:rsid w:val="0F084748"/>
    <w:rsid w:val="0F13A2BC"/>
    <w:rsid w:val="0F1B7760"/>
    <w:rsid w:val="0F1D4EAD"/>
    <w:rsid w:val="0F1E88AC"/>
    <w:rsid w:val="0F26A530"/>
    <w:rsid w:val="0F45FC75"/>
    <w:rsid w:val="0F4B6DEC"/>
    <w:rsid w:val="0F5FAFC5"/>
    <w:rsid w:val="0F7D1E4D"/>
    <w:rsid w:val="0F7DE6B6"/>
    <w:rsid w:val="0F8AC777"/>
    <w:rsid w:val="0F9F65CF"/>
    <w:rsid w:val="0FA330D5"/>
    <w:rsid w:val="0FC1954F"/>
    <w:rsid w:val="0FCE7CE2"/>
    <w:rsid w:val="0FD5966D"/>
    <w:rsid w:val="0FDB11DC"/>
    <w:rsid w:val="0FE10D6B"/>
    <w:rsid w:val="0FEDDCE0"/>
    <w:rsid w:val="0FF3370B"/>
    <w:rsid w:val="1002F1ED"/>
    <w:rsid w:val="101CB2D6"/>
    <w:rsid w:val="103869E6"/>
    <w:rsid w:val="103C88D3"/>
    <w:rsid w:val="103CDCA4"/>
    <w:rsid w:val="104D5D6F"/>
    <w:rsid w:val="10634B50"/>
    <w:rsid w:val="107D0FDB"/>
    <w:rsid w:val="10838EE3"/>
    <w:rsid w:val="108B675F"/>
    <w:rsid w:val="10A944BA"/>
    <w:rsid w:val="10B0CDE5"/>
    <w:rsid w:val="10B97602"/>
    <w:rsid w:val="10DE6BCA"/>
    <w:rsid w:val="10E5305A"/>
    <w:rsid w:val="110693C8"/>
    <w:rsid w:val="111F9723"/>
    <w:rsid w:val="112927CF"/>
    <w:rsid w:val="11353B7F"/>
    <w:rsid w:val="11427A21"/>
    <w:rsid w:val="114E5568"/>
    <w:rsid w:val="11785B28"/>
    <w:rsid w:val="117FB37E"/>
    <w:rsid w:val="118CE1DC"/>
    <w:rsid w:val="1196D986"/>
    <w:rsid w:val="119BE1BE"/>
    <w:rsid w:val="11BE3373"/>
    <w:rsid w:val="11C9873F"/>
    <w:rsid w:val="11D165DC"/>
    <w:rsid w:val="11DE1D9A"/>
    <w:rsid w:val="11F41588"/>
    <w:rsid w:val="11FC1466"/>
    <w:rsid w:val="11FC83BB"/>
    <w:rsid w:val="11FF8692"/>
    <w:rsid w:val="1212F5FD"/>
    <w:rsid w:val="12332783"/>
    <w:rsid w:val="124429ED"/>
    <w:rsid w:val="1255D035"/>
    <w:rsid w:val="125EC378"/>
    <w:rsid w:val="1262B518"/>
    <w:rsid w:val="12635076"/>
    <w:rsid w:val="127C0786"/>
    <w:rsid w:val="128D2494"/>
    <w:rsid w:val="1295F7B5"/>
    <w:rsid w:val="129AFC4F"/>
    <w:rsid w:val="12ABCD3C"/>
    <w:rsid w:val="12BD2A03"/>
    <w:rsid w:val="12CB5E43"/>
    <w:rsid w:val="12D3D752"/>
    <w:rsid w:val="12D98217"/>
    <w:rsid w:val="12F5593E"/>
    <w:rsid w:val="130A27E3"/>
    <w:rsid w:val="13152D96"/>
    <w:rsid w:val="131D528E"/>
    <w:rsid w:val="134AA105"/>
    <w:rsid w:val="134AD3FA"/>
    <w:rsid w:val="134D7C60"/>
    <w:rsid w:val="134DF312"/>
    <w:rsid w:val="13548F37"/>
    <w:rsid w:val="1354958C"/>
    <w:rsid w:val="13590798"/>
    <w:rsid w:val="135AB8F8"/>
    <w:rsid w:val="136B5E06"/>
    <w:rsid w:val="137A3732"/>
    <w:rsid w:val="13938E59"/>
    <w:rsid w:val="13B35F79"/>
    <w:rsid w:val="13BA3FC7"/>
    <w:rsid w:val="13BC85D9"/>
    <w:rsid w:val="13C09149"/>
    <w:rsid w:val="13C4E171"/>
    <w:rsid w:val="13D043A7"/>
    <w:rsid w:val="13F7CCDA"/>
    <w:rsid w:val="13FB4B08"/>
    <w:rsid w:val="140516AD"/>
    <w:rsid w:val="1421E820"/>
    <w:rsid w:val="14268D0F"/>
    <w:rsid w:val="142B125B"/>
    <w:rsid w:val="143D9A35"/>
    <w:rsid w:val="144487DD"/>
    <w:rsid w:val="14588B6A"/>
    <w:rsid w:val="146C8E65"/>
    <w:rsid w:val="14738A36"/>
    <w:rsid w:val="14764D95"/>
    <w:rsid w:val="147FB40B"/>
    <w:rsid w:val="14821ED8"/>
    <w:rsid w:val="148366EB"/>
    <w:rsid w:val="1483BC80"/>
    <w:rsid w:val="14A599ED"/>
    <w:rsid w:val="14AEC397"/>
    <w:rsid w:val="14C09647"/>
    <w:rsid w:val="14C117C5"/>
    <w:rsid w:val="1503BA9D"/>
    <w:rsid w:val="1504B94B"/>
    <w:rsid w:val="151E10AB"/>
    <w:rsid w:val="153593A1"/>
    <w:rsid w:val="15394429"/>
    <w:rsid w:val="1540058C"/>
    <w:rsid w:val="156C685F"/>
    <w:rsid w:val="1578C596"/>
    <w:rsid w:val="157A6CBF"/>
    <w:rsid w:val="159B31D5"/>
    <w:rsid w:val="15A5E44F"/>
    <w:rsid w:val="15BA106E"/>
    <w:rsid w:val="15BE33DF"/>
    <w:rsid w:val="15C46C46"/>
    <w:rsid w:val="15CB63A3"/>
    <w:rsid w:val="15DA3134"/>
    <w:rsid w:val="15DBE4B7"/>
    <w:rsid w:val="15E82096"/>
    <w:rsid w:val="15EA6EA6"/>
    <w:rsid w:val="15F00EAD"/>
    <w:rsid w:val="15F29F2D"/>
    <w:rsid w:val="15F8AE94"/>
    <w:rsid w:val="15FD9E5E"/>
    <w:rsid w:val="1613DBB4"/>
    <w:rsid w:val="161FDB99"/>
    <w:rsid w:val="164C935A"/>
    <w:rsid w:val="1651211D"/>
    <w:rsid w:val="1655ADF3"/>
    <w:rsid w:val="165AD4C2"/>
    <w:rsid w:val="165E1A33"/>
    <w:rsid w:val="16638A12"/>
    <w:rsid w:val="16728791"/>
    <w:rsid w:val="168DB605"/>
    <w:rsid w:val="168ECFCF"/>
    <w:rsid w:val="169FC74E"/>
    <w:rsid w:val="16A13E3E"/>
    <w:rsid w:val="16A419FD"/>
    <w:rsid w:val="16AF27E7"/>
    <w:rsid w:val="16B0B960"/>
    <w:rsid w:val="16BD1C19"/>
    <w:rsid w:val="16BE3DF4"/>
    <w:rsid w:val="16C7DFC6"/>
    <w:rsid w:val="16D775E1"/>
    <w:rsid w:val="16DED18B"/>
    <w:rsid w:val="16F765E1"/>
    <w:rsid w:val="1701FACF"/>
    <w:rsid w:val="171F2AE7"/>
    <w:rsid w:val="173F0D3C"/>
    <w:rsid w:val="174BDCEE"/>
    <w:rsid w:val="177327E5"/>
    <w:rsid w:val="1775B84D"/>
    <w:rsid w:val="1785BAB6"/>
    <w:rsid w:val="1787E15E"/>
    <w:rsid w:val="17898F20"/>
    <w:rsid w:val="179545D1"/>
    <w:rsid w:val="17A535E6"/>
    <w:rsid w:val="17AA0DD5"/>
    <w:rsid w:val="17CB49C3"/>
    <w:rsid w:val="17D5EF29"/>
    <w:rsid w:val="17D72D00"/>
    <w:rsid w:val="17E666C8"/>
    <w:rsid w:val="17FD9FBA"/>
    <w:rsid w:val="182755AD"/>
    <w:rsid w:val="182BE65F"/>
    <w:rsid w:val="182D3836"/>
    <w:rsid w:val="183BA3D1"/>
    <w:rsid w:val="1849EFE1"/>
    <w:rsid w:val="185070CA"/>
    <w:rsid w:val="1867BD6B"/>
    <w:rsid w:val="1867D7D6"/>
    <w:rsid w:val="186BD24E"/>
    <w:rsid w:val="187C23D8"/>
    <w:rsid w:val="1881254C"/>
    <w:rsid w:val="18A8A242"/>
    <w:rsid w:val="18B2AE32"/>
    <w:rsid w:val="18B9E4C9"/>
    <w:rsid w:val="18E633DB"/>
    <w:rsid w:val="18F18CB2"/>
    <w:rsid w:val="19123E43"/>
    <w:rsid w:val="19252D5E"/>
    <w:rsid w:val="19257E51"/>
    <w:rsid w:val="1946332E"/>
    <w:rsid w:val="19488161"/>
    <w:rsid w:val="1955DB8E"/>
    <w:rsid w:val="1956B909"/>
    <w:rsid w:val="196DA300"/>
    <w:rsid w:val="1992FFB9"/>
    <w:rsid w:val="1993A3C5"/>
    <w:rsid w:val="19968E24"/>
    <w:rsid w:val="19AB4201"/>
    <w:rsid w:val="19AD6927"/>
    <w:rsid w:val="19B370ED"/>
    <w:rsid w:val="19C9689F"/>
    <w:rsid w:val="19D42F69"/>
    <w:rsid w:val="19E6CB35"/>
    <w:rsid w:val="19EF5DBD"/>
    <w:rsid w:val="1A0AABB8"/>
    <w:rsid w:val="1A1D37C6"/>
    <w:rsid w:val="1A1D8618"/>
    <w:rsid w:val="1A2B8496"/>
    <w:rsid w:val="1A32F0E0"/>
    <w:rsid w:val="1A36CA66"/>
    <w:rsid w:val="1A401CCA"/>
    <w:rsid w:val="1A445AB1"/>
    <w:rsid w:val="1A53C8D5"/>
    <w:rsid w:val="1A600DB1"/>
    <w:rsid w:val="1A6545A2"/>
    <w:rsid w:val="1A6AE504"/>
    <w:rsid w:val="1A6E5EAD"/>
    <w:rsid w:val="1A7CBDDC"/>
    <w:rsid w:val="1A90AF9D"/>
    <w:rsid w:val="1A91E9F6"/>
    <w:rsid w:val="1A970BF1"/>
    <w:rsid w:val="1AB65C3B"/>
    <w:rsid w:val="1AD7214C"/>
    <w:rsid w:val="1ADEBB4B"/>
    <w:rsid w:val="1AE9F359"/>
    <w:rsid w:val="1B1A6265"/>
    <w:rsid w:val="1B1A829F"/>
    <w:rsid w:val="1B3FB6D3"/>
    <w:rsid w:val="1B483596"/>
    <w:rsid w:val="1B60DE2D"/>
    <w:rsid w:val="1B6C9B31"/>
    <w:rsid w:val="1B6D7A0B"/>
    <w:rsid w:val="1B80D253"/>
    <w:rsid w:val="1B9A1E61"/>
    <w:rsid w:val="1BA419AB"/>
    <w:rsid w:val="1BA4A06E"/>
    <w:rsid w:val="1BC248B0"/>
    <w:rsid w:val="1BC77CAA"/>
    <w:rsid w:val="1BCC1F3B"/>
    <w:rsid w:val="1BCDDF35"/>
    <w:rsid w:val="1BDB904B"/>
    <w:rsid w:val="1BF329C7"/>
    <w:rsid w:val="1BFAFCFA"/>
    <w:rsid w:val="1C08BA8A"/>
    <w:rsid w:val="1C0A282E"/>
    <w:rsid w:val="1C0E6077"/>
    <w:rsid w:val="1C1A1306"/>
    <w:rsid w:val="1C48642F"/>
    <w:rsid w:val="1C822EEC"/>
    <w:rsid w:val="1CAA8D87"/>
    <w:rsid w:val="1CB839B2"/>
    <w:rsid w:val="1CC29C81"/>
    <w:rsid w:val="1CCDF133"/>
    <w:rsid w:val="1CD39093"/>
    <w:rsid w:val="1CE0B292"/>
    <w:rsid w:val="1CE63981"/>
    <w:rsid w:val="1CFC7282"/>
    <w:rsid w:val="1D0A1AB1"/>
    <w:rsid w:val="1D0D0789"/>
    <w:rsid w:val="1D0FBC4B"/>
    <w:rsid w:val="1D1901F2"/>
    <w:rsid w:val="1D200FC3"/>
    <w:rsid w:val="1D23D641"/>
    <w:rsid w:val="1D2E3384"/>
    <w:rsid w:val="1D376BDA"/>
    <w:rsid w:val="1D43CBBF"/>
    <w:rsid w:val="1D4ED3E3"/>
    <w:rsid w:val="1D521A92"/>
    <w:rsid w:val="1D6129EF"/>
    <w:rsid w:val="1D6173F7"/>
    <w:rsid w:val="1D70F16C"/>
    <w:rsid w:val="1D757C28"/>
    <w:rsid w:val="1D850F4A"/>
    <w:rsid w:val="1D9726C0"/>
    <w:rsid w:val="1D9A5536"/>
    <w:rsid w:val="1DA99F62"/>
    <w:rsid w:val="1DC6B734"/>
    <w:rsid w:val="1DC80FA5"/>
    <w:rsid w:val="1DD87F61"/>
    <w:rsid w:val="1DDE1683"/>
    <w:rsid w:val="1DDEC197"/>
    <w:rsid w:val="1DF0E7BC"/>
    <w:rsid w:val="1DF560A7"/>
    <w:rsid w:val="1E0DD106"/>
    <w:rsid w:val="1E170A01"/>
    <w:rsid w:val="1E34BD9F"/>
    <w:rsid w:val="1E35418C"/>
    <w:rsid w:val="1E479A36"/>
    <w:rsid w:val="1E48BBEA"/>
    <w:rsid w:val="1E4AC5B0"/>
    <w:rsid w:val="1E63898B"/>
    <w:rsid w:val="1E6FDFC8"/>
    <w:rsid w:val="1E701791"/>
    <w:rsid w:val="1E761772"/>
    <w:rsid w:val="1E768D36"/>
    <w:rsid w:val="1E7CE06A"/>
    <w:rsid w:val="1E8050C1"/>
    <w:rsid w:val="1E8274F2"/>
    <w:rsid w:val="1E89C76C"/>
    <w:rsid w:val="1E8E8286"/>
    <w:rsid w:val="1E942C52"/>
    <w:rsid w:val="1EAED29D"/>
    <w:rsid w:val="1EB4CE88"/>
    <w:rsid w:val="1ECF409F"/>
    <w:rsid w:val="1EE6E3EE"/>
    <w:rsid w:val="1EE7093E"/>
    <w:rsid w:val="1EF70BC1"/>
    <w:rsid w:val="1F2B6942"/>
    <w:rsid w:val="1F4D9893"/>
    <w:rsid w:val="1F55A055"/>
    <w:rsid w:val="1F573E22"/>
    <w:rsid w:val="1F5F9AE1"/>
    <w:rsid w:val="1F62F3B1"/>
    <w:rsid w:val="1F6E1878"/>
    <w:rsid w:val="1F76C43A"/>
    <w:rsid w:val="1F82F69C"/>
    <w:rsid w:val="1F91D346"/>
    <w:rsid w:val="1F95B22F"/>
    <w:rsid w:val="1F967A84"/>
    <w:rsid w:val="1F9DE825"/>
    <w:rsid w:val="1FB2AA2B"/>
    <w:rsid w:val="1FB7A97F"/>
    <w:rsid w:val="1FD221FF"/>
    <w:rsid w:val="1FDD64CC"/>
    <w:rsid w:val="1FF5335B"/>
    <w:rsid w:val="20278128"/>
    <w:rsid w:val="20344414"/>
    <w:rsid w:val="203B9CCC"/>
    <w:rsid w:val="203C2C81"/>
    <w:rsid w:val="2042450D"/>
    <w:rsid w:val="204481FF"/>
    <w:rsid w:val="20504838"/>
    <w:rsid w:val="2050FE1A"/>
    <w:rsid w:val="205A39C3"/>
    <w:rsid w:val="20782EDD"/>
    <w:rsid w:val="207DE452"/>
    <w:rsid w:val="209564C5"/>
    <w:rsid w:val="2098C934"/>
    <w:rsid w:val="209CB091"/>
    <w:rsid w:val="209F885F"/>
    <w:rsid w:val="20AA8A4D"/>
    <w:rsid w:val="20CFCDE2"/>
    <w:rsid w:val="20DF90F0"/>
    <w:rsid w:val="20E4BF6F"/>
    <w:rsid w:val="20E821E6"/>
    <w:rsid w:val="20F0B042"/>
    <w:rsid w:val="20F3BF7D"/>
    <w:rsid w:val="20FA1777"/>
    <w:rsid w:val="2100E6FF"/>
    <w:rsid w:val="210F15F2"/>
    <w:rsid w:val="211012ED"/>
    <w:rsid w:val="21268E97"/>
    <w:rsid w:val="21395B6D"/>
    <w:rsid w:val="214F4591"/>
    <w:rsid w:val="215E5829"/>
    <w:rsid w:val="21607740"/>
    <w:rsid w:val="218C91C5"/>
    <w:rsid w:val="21961F4F"/>
    <w:rsid w:val="219A9369"/>
    <w:rsid w:val="219CB682"/>
    <w:rsid w:val="21BCA279"/>
    <w:rsid w:val="21C49D2C"/>
    <w:rsid w:val="21C5A07F"/>
    <w:rsid w:val="21CB12F0"/>
    <w:rsid w:val="21D1AAC1"/>
    <w:rsid w:val="21E50DB0"/>
    <w:rsid w:val="21E6859E"/>
    <w:rsid w:val="21EACD68"/>
    <w:rsid w:val="21FF900C"/>
    <w:rsid w:val="22007DFC"/>
    <w:rsid w:val="220BB497"/>
    <w:rsid w:val="22234114"/>
    <w:rsid w:val="227232FB"/>
    <w:rsid w:val="22771F69"/>
    <w:rsid w:val="2296FC07"/>
    <w:rsid w:val="22A414A6"/>
    <w:rsid w:val="22D6C4D5"/>
    <w:rsid w:val="22E7B33E"/>
    <w:rsid w:val="22F125C3"/>
    <w:rsid w:val="23062642"/>
    <w:rsid w:val="23066EC2"/>
    <w:rsid w:val="231A2D7B"/>
    <w:rsid w:val="231DD47E"/>
    <w:rsid w:val="231FED77"/>
    <w:rsid w:val="2320AA82"/>
    <w:rsid w:val="2323A7FB"/>
    <w:rsid w:val="23395E8E"/>
    <w:rsid w:val="2351DD05"/>
    <w:rsid w:val="235F2D3F"/>
    <w:rsid w:val="23737C19"/>
    <w:rsid w:val="2377E780"/>
    <w:rsid w:val="23AA344F"/>
    <w:rsid w:val="23C0EC21"/>
    <w:rsid w:val="23CBDF36"/>
    <w:rsid w:val="23CC9C65"/>
    <w:rsid w:val="23CFD4CD"/>
    <w:rsid w:val="23D22224"/>
    <w:rsid w:val="23D5D0B4"/>
    <w:rsid w:val="23E26CF3"/>
    <w:rsid w:val="24071AA5"/>
    <w:rsid w:val="2409AAB6"/>
    <w:rsid w:val="241C0744"/>
    <w:rsid w:val="242ADC9D"/>
    <w:rsid w:val="242CFCE5"/>
    <w:rsid w:val="24572324"/>
    <w:rsid w:val="245C0BC7"/>
    <w:rsid w:val="245D214F"/>
    <w:rsid w:val="248301FB"/>
    <w:rsid w:val="248BB8E5"/>
    <w:rsid w:val="249C93CA"/>
    <w:rsid w:val="24A8D0FF"/>
    <w:rsid w:val="24BBCE59"/>
    <w:rsid w:val="24BD06EE"/>
    <w:rsid w:val="24BF6295"/>
    <w:rsid w:val="24CB8F80"/>
    <w:rsid w:val="24DC321D"/>
    <w:rsid w:val="24DCE82A"/>
    <w:rsid w:val="24DF15E6"/>
    <w:rsid w:val="24F1A27B"/>
    <w:rsid w:val="24FAA29A"/>
    <w:rsid w:val="250253F7"/>
    <w:rsid w:val="250D7491"/>
    <w:rsid w:val="25181873"/>
    <w:rsid w:val="25286293"/>
    <w:rsid w:val="25310B52"/>
    <w:rsid w:val="2543E5E8"/>
    <w:rsid w:val="25452B04"/>
    <w:rsid w:val="2550BE1F"/>
    <w:rsid w:val="2574B30D"/>
    <w:rsid w:val="25759CF4"/>
    <w:rsid w:val="257D20B6"/>
    <w:rsid w:val="258F6E50"/>
    <w:rsid w:val="2592ED2A"/>
    <w:rsid w:val="25B827F7"/>
    <w:rsid w:val="25C5B833"/>
    <w:rsid w:val="25CA1A15"/>
    <w:rsid w:val="25CFC43D"/>
    <w:rsid w:val="25DA0836"/>
    <w:rsid w:val="25DD670E"/>
    <w:rsid w:val="25E131EB"/>
    <w:rsid w:val="25E4A1B4"/>
    <w:rsid w:val="25ECDB4A"/>
    <w:rsid w:val="2610161C"/>
    <w:rsid w:val="2617D4AB"/>
    <w:rsid w:val="26194F5D"/>
    <w:rsid w:val="2641B6E3"/>
    <w:rsid w:val="264BC5D8"/>
    <w:rsid w:val="265E0D45"/>
    <w:rsid w:val="2660B33C"/>
    <w:rsid w:val="2661E571"/>
    <w:rsid w:val="2674C897"/>
    <w:rsid w:val="2695AE26"/>
    <w:rsid w:val="26C18213"/>
    <w:rsid w:val="26D0E125"/>
    <w:rsid w:val="26D29F60"/>
    <w:rsid w:val="26D34190"/>
    <w:rsid w:val="26D66692"/>
    <w:rsid w:val="26DFD1A3"/>
    <w:rsid w:val="26F5FF0B"/>
    <w:rsid w:val="271844BA"/>
    <w:rsid w:val="271C3D8F"/>
    <w:rsid w:val="2725BF83"/>
    <w:rsid w:val="27319FDD"/>
    <w:rsid w:val="274A6C65"/>
    <w:rsid w:val="274D81E2"/>
    <w:rsid w:val="275DDED3"/>
    <w:rsid w:val="277A0699"/>
    <w:rsid w:val="277ABD17"/>
    <w:rsid w:val="277C9633"/>
    <w:rsid w:val="27914C51"/>
    <w:rsid w:val="279EC7BF"/>
    <w:rsid w:val="27A45F8F"/>
    <w:rsid w:val="27ABC1ED"/>
    <w:rsid w:val="27DBDC57"/>
    <w:rsid w:val="27EC0FC9"/>
    <w:rsid w:val="27F1ABF9"/>
    <w:rsid w:val="280A2E18"/>
    <w:rsid w:val="282029B3"/>
    <w:rsid w:val="28279004"/>
    <w:rsid w:val="282DA179"/>
    <w:rsid w:val="282F6CC5"/>
    <w:rsid w:val="2830F11C"/>
    <w:rsid w:val="283551E3"/>
    <w:rsid w:val="284A0500"/>
    <w:rsid w:val="284FAE11"/>
    <w:rsid w:val="28521B85"/>
    <w:rsid w:val="285D3396"/>
    <w:rsid w:val="286CA44B"/>
    <w:rsid w:val="286DF2E2"/>
    <w:rsid w:val="28793FBE"/>
    <w:rsid w:val="287BFED7"/>
    <w:rsid w:val="2884B20F"/>
    <w:rsid w:val="28A92F8B"/>
    <w:rsid w:val="28B536FA"/>
    <w:rsid w:val="28C447B0"/>
    <w:rsid w:val="28C5C471"/>
    <w:rsid w:val="28D32CD5"/>
    <w:rsid w:val="28D6A1B7"/>
    <w:rsid w:val="28E9AAE7"/>
    <w:rsid w:val="28EA6390"/>
    <w:rsid w:val="28F1F9B5"/>
    <w:rsid w:val="28F88438"/>
    <w:rsid w:val="2907BECA"/>
    <w:rsid w:val="290BB792"/>
    <w:rsid w:val="2915EDD6"/>
    <w:rsid w:val="29245826"/>
    <w:rsid w:val="293003F4"/>
    <w:rsid w:val="2933E523"/>
    <w:rsid w:val="2936DC45"/>
    <w:rsid w:val="293B4230"/>
    <w:rsid w:val="2940E093"/>
    <w:rsid w:val="2958D251"/>
    <w:rsid w:val="295BE786"/>
    <w:rsid w:val="295ED233"/>
    <w:rsid w:val="2975210E"/>
    <w:rsid w:val="297FDAD4"/>
    <w:rsid w:val="298442C5"/>
    <w:rsid w:val="298FAB68"/>
    <w:rsid w:val="299420A0"/>
    <w:rsid w:val="299A0A24"/>
    <w:rsid w:val="299D37AD"/>
    <w:rsid w:val="29A47B41"/>
    <w:rsid w:val="29AF2CE9"/>
    <w:rsid w:val="29BFAEE5"/>
    <w:rsid w:val="29CB0F4E"/>
    <w:rsid w:val="29CDCA02"/>
    <w:rsid w:val="29DBFD09"/>
    <w:rsid w:val="29EAE0CF"/>
    <w:rsid w:val="29F95422"/>
    <w:rsid w:val="29FBB6EB"/>
    <w:rsid w:val="29FDFB82"/>
    <w:rsid w:val="2A05F645"/>
    <w:rsid w:val="2A0FA48E"/>
    <w:rsid w:val="2A11C73A"/>
    <w:rsid w:val="2A13BEE9"/>
    <w:rsid w:val="2A144911"/>
    <w:rsid w:val="2A184475"/>
    <w:rsid w:val="2A323DFE"/>
    <w:rsid w:val="2A68482D"/>
    <w:rsid w:val="2A8BCE85"/>
    <w:rsid w:val="2A9AAD11"/>
    <w:rsid w:val="2AA1F493"/>
    <w:rsid w:val="2AADDB02"/>
    <w:rsid w:val="2AB0B790"/>
    <w:rsid w:val="2ABA3480"/>
    <w:rsid w:val="2AC117E3"/>
    <w:rsid w:val="2AC4B6D7"/>
    <w:rsid w:val="2AC79AAC"/>
    <w:rsid w:val="2ACD3DAA"/>
    <w:rsid w:val="2AEA217A"/>
    <w:rsid w:val="2AF95831"/>
    <w:rsid w:val="2B0D3A12"/>
    <w:rsid w:val="2B1620D8"/>
    <w:rsid w:val="2B23E323"/>
    <w:rsid w:val="2B2F46A9"/>
    <w:rsid w:val="2B3057E7"/>
    <w:rsid w:val="2B37DDD1"/>
    <w:rsid w:val="2B3C185B"/>
    <w:rsid w:val="2B3D69D5"/>
    <w:rsid w:val="2B431A55"/>
    <w:rsid w:val="2B44098B"/>
    <w:rsid w:val="2B4508AC"/>
    <w:rsid w:val="2B47CB2D"/>
    <w:rsid w:val="2B49FE38"/>
    <w:rsid w:val="2B5BDCE6"/>
    <w:rsid w:val="2B5E5ED2"/>
    <w:rsid w:val="2B686D20"/>
    <w:rsid w:val="2B8430B5"/>
    <w:rsid w:val="2B86B9E3"/>
    <w:rsid w:val="2B933A20"/>
    <w:rsid w:val="2B979C7C"/>
    <w:rsid w:val="2BB1076B"/>
    <w:rsid w:val="2BB364AE"/>
    <w:rsid w:val="2BB4721C"/>
    <w:rsid w:val="2BC8E3BD"/>
    <w:rsid w:val="2BD2D215"/>
    <w:rsid w:val="2BE4120D"/>
    <w:rsid w:val="2BF73CD2"/>
    <w:rsid w:val="2BFB7B32"/>
    <w:rsid w:val="2BFD7297"/>
    <w:rsid w:val="2C0D8F9D"/>
    <w:rsid w:val="2C115E65"/>
    <w:rsid w:val="2C1EC21E"/>
    <w:rsid w:val="2C21E44D"/>
    <w:rsid w:val="2C2595AB"/>
    <w:rsid w:val="2C395BA1"/>
    <w:rsid w:val="2C4232E0"/>
    <w:rsid w:val="2C5F4DEC"/>
    <w:rsid w:val="2C8676AC"/>
    <w:rsid w:val="2C8C4343"/>
    <w:rsid w:val="2CC15283"/>
    <w:rsid w:val="2CC41C2D"/>
    <w:rsid w:val="2CDD6324"/>
    <w:rsid w:val="2CE0560A"/>
    <w:rsid w:val="2CE0C2D5"/>
    <w:rsid w:val="2CFB2812"/>
    <w:rsid w:val="2D07F187"/>
    <w:rsid w:val="2D235322"/>
    <w:rsid w:val="2D34AAD3"/>
    <w:rsid w:val="2D48FCBA"/>
    <w:rsid w:val="2D4CE796"/>
    <w:rsid w:val="2D4D3F08"/>
    <w:rsid w:val="2D6F83FE"/>
    <w:rsid w:val="2D707544"/>
    <w:rsid w:val="2D8EAF61"/>
    <w:rsid w:val="2D9950ED"/>
    <w:rsid w:val="2DE1E9FC"/>
    <w:rsid w:val="2DED4CC3"/>
    <w:rsid w:val="2DEF5F0D"/>
    <w:rsid w:val="2DF16E0A"/>
    <w:rsid w:val="2E01284D"/>
    <w:rsid w:val="2E0AE89F"/>
    <w:rsid w:val="2E1D708C"/>
    <w:rsid w:val="2E21E64F"/>
    <w:rsid w:val="2E313D24"/>
    <w:rsid w:val="2E350571"/>
    <w:rsid w:val="2E3943CA"/>
    <w:rsid w:val="2E3F6E55"/>
    <w:rsid w:val="2E40379F"/>
    <w:rsid w:val="2E4A3658"/>
    <w:rsid w:val="2E4BE351"/>
    <w:rsid w:val="2E4C840E"/>
    <w:rsid w:val="2E66BA3E"/>
    <w:rsid w:val="2E69C335"/>
    <w:rsid w:val="2E6C648E"/>
    <w:rsid w:val="2E7AC044"/>
    <w:rsid w:val="2E7EDA3A"/>
    <w:rsid w:val="2E911370"/>
    <w:rsid w:val="2E918BA4"/>
    <w:rsid w:val="2E9DA67A"/>
    <w:rsid w:val="2EA33DBA"/>
    <w:rsid w:val="2EBA5D44"/>
    <w:rsid w:val="2EEB94EE"/>
    <w:rsid w:val="2EEF6345"/>
    <w:rsid w:val="2EF04A0B"/>
    <w:rsid w:val="2EFDAAF0"/>
    <w:rsid w:val="2F013658"/>
    <w:rsid w:val="2F1BCC6D"/>
    <w:rsid w:val="2F1FF754"/>
    <w:rsid w:val="2F2BFB20"/>
    <w:rsid w:val="2F3BBEEB"/>
    <w:rsid w:val="2F4D078C"/>
    <w:rsid w:val="2F4DF45E"/>
    <w:rsid w:val="2F601954"/>
    <w:rsid w:val="2F677A1B"/>
    <w:rsid w:val="2F6CF77E"/>
    <w:rsid w:val="2F7F238F"/>
    <w:rsid w:val="2F8059FE"/>
    <w:rsid w:val="2F89E670"/>
    <w:rsid w:val="2F91CBE9"/>
    <w:rsid w:val="2FA925F3"/>
    <w:rsid w:val="2FB09A76"/>
    <w:rsid w:val="2FE1D609"/>
    <w:rsid w:val="30039E6A"/>
    <w:rsid w:val="30059F71"/>
    <w:rsid w:val="301218C9"/>
    <w:rsid w:val="303792E7"/>
    <w:rsid w:val="3039FB21"/>
    <w:rsid w:val="30455BB2"/>
    <w:rsid w:val="3046E859"/>
    <w:rsid w:val="30490F54"/>
    <w:rsid w:val="304A9A11"/>
    <w:rsid w:val="30515AE3"/>
    <w:rsid w:val="30655269"/>
    <w:rsid w:val="3067494D"/>
    <w:rsid w:val="306DA046"/>
    <w:rsid w:val="307CE358"/>
    <w:rsid w:val="30B88A9F"/>
    <w:rsid w:val="30D234DA"/>
    <w:rsid w:val="30D3EF72"/>
    <w:rsid w:val="30D61E26"/>
    <w:rsid w:val="30DCC196"/>
    <w:rsid w:val="30E914C7"/>
    <w:rsid w:val="30EED1CD"/>
    <w:rsid w:val="30F8D2D9"/>
    <w:rsid w:val="3100B326"/>
    <w:rsid w:val="311B243F"/>
    <w:rsid w:val="31280FFB"/>
    <w:rsid w:val="31377851"/>
    <w:rsid w:val="3144A38F"/>
    <w:rsid w:val="3150E508"/>
    <w:rsid w:val="3154346D"/>
    <w:rsid w:val="31664F3B"/>
    <w:rsid w:val="317B36AD"/>
    <w:rsid w:val="3184A0EC"/>
    <w:rsid w:val="31856F79"/>
    <w:rsid w:val="318680AD"/>
    <w:rsid w:val="31A43DEF"/>
    <w:rsid w:val="31A9CC5C"/>
    <w:rsid w:val="31B06F60"/>
    <w:rsid w:val="31B1E092"/>
    <w:rsid w:val="31B9072A"/>
    <w:rsid w:val="31BE7E66"/>
    <w:rsid w:val="31C05AAD"/>
    <w:rsid w:val="31F27795"/>
    <w:rsid w:val="31F8F35B"/>
    <w:rsid w:val="31FE24D4"/>
    <w:rsid w:val="320C3D3C"/>
    <w:rsid w:val="3218A5E4"/>
    <w:rsid w:val="322BFD60"/>
    <w:rsid w:val="3235DB9A"/>
    <w:rsid w:val="323AA0AC"/>
    <w:rsid w:val="3244A7AD"/>
    <w:rsid w:val="3245561C"/>
    <w:rsid w:val="32578F70"/>
    <w:rsid w:val="325FA91D"/>
    <w:rsid w:val="3268F408"/>
    <w:rsid w:val="3277AECE"/>
    <w:rsid w:val="3282AD42"/>
    <w:rsid w:val="32B60F33"/>
    <w:rsid w:val="32C1C86B"/>
    <w:rsid w:val="32C1F070"/>
    <w:rsid w:val="32CC53E6"/>
    <w:rsid w:val="32DF4891"/>
    <w:rsid w:val="32E25288"/>
    <w:rsid w:val="32F63419"/>
    <w:rsid w:val="33056651"/>
    <w:rsid w:val="33205288"/>
    <w:rsid w:val="33278419"/>
    <w:rsid w:val="3327B76F"/>
    <w:rsid w:val="33421695"/>
    <w:rsid w:val="3344C119"/>
    <w:rsid w:val="334A4985"/>
    <w:rsid w:val="3375CC77"/>
    <w:rsid w:val="338C0EFC"/>
    <w:rsid w:val="339F7612"/>
    <w:rsid w:val="33D8DAA3"/>
    <w:rsid w:val="33E0E3CE"/>
    <w:rsid w:val="33F0006F"/>
    <w:rsid w:val="340041F7"/>
    <w:rsid w:val="3408F8AE"/>
    <w:rsid w:val="342DD4F8"/>
    <w:rsid w:val="345503C2"/>
    <w:rsid w:val="3456645C"/>
    <w:rsid w:val="34629077"/>
    <w:rsid w:val="346A6846"/>
    <w:rsid w:val="347B2CD5"/>
    <w:rsid w:val="34837337"/>
    <w:rsid w:val="3499623A"/>
    <w:rsid w:val="34A60AEA"/>
    <w:rsid w:val="34A82141"/>
    <w:rsid w:val="34B1FA3D"/>
    <w:rsid w:val="34BD083B"/>
    <w:rsid w:val="34BE856E"/>
    <w:rsid w:val="34D4EB70"/>
    <w:rsid w:val="34DDD842"/>
    <w:rsid w:val="350142BF"/>
    <w:rsid w:val="352C1924"/>
    <w:rsid w:val="353E2FB5"/>
    <w:rsid w:val="353E4B55"/>
    <w:rsid w:val="354E2D19"/>
    <w:rsid w:val="3553B5B9"/>
    <w:rsid w:val="3569E689"/>
    <w:rsid w:val="357315DF"/>
    <w:rsid w:val="35814F47"/>
    <w:rsid w:val="359DC1F8"/>
    <w:rsid w:val="35A33CBE"/>
    <w:rsid w:val="35A76942"/>
    <w:rsid w:val="35AEF9C6"/>
    <w:rsid w:val="35B279A1"/>
    <w:rsid w:val="35C702E6"/>
    <w:rsid w:val="35CEFDA6"/>
    <w:rsid w:val="35D66147"/>
    <w:rsid w:val="35E1E708"/>
    <w:rsid w:val="35E57A01"/>
    <w:rsid w:val="35F961D2"/>
    <w:rsid w:val="35FCC1DE"/>
    <w:rsid w:val="35FFC8A4"/>
    <w:rsid w:val="36051459"/>
    <w:rsid w:val="363342B9"/>
    <w:rsid w:val="363B0D87"/>
    <w:rsid w:val="363B3D86"/>
    <w:rsid w:val="36418062"/>
    <w:rsid w:val="3656A3C0"/>
    <w:rsid w:val="36707B4C"/>
    <w:rsid w:val="367D3375"/>
    <w:rsid w:val="368538A4"/>
    <w:rsid w:val="368FCDE0"/>
    <w:rsid w:val="3690E4F6"/>
    <w:rsid w:val="36A241AC"/>
    <w:rsid w:val="36A292B1"/>
    <w:rsid w:val="36A4FD62"/>
    <w:rsid w:val="36A6F307"/>
    <w:rsid w:val="36B8CAF8"/>
    <w:rsid w:val="36C634E0"/>
    <w:rsid w:val="36E09C6F"/>
    <w:rsid w:val="370361A2"/>
    <w:rsid w:val="370BC6F8"/>
    <w:rsid w:val="370D6BFD"/>
    <w:rsid w:val="371B54BD"/>
    <w:rsid w:val="371DF269"/>
    <w:rsid w:val="37204B95"/>
    <w:rsid w:val="37263E69"/>
    <w:rsid w:val="372C5AAD"/>
    <w:rsid w:val="372DFAAE"/>
    <w:rsid w:val="3730CB5B"/>
    <w:rsid w:val="37372291"/>
    <w:rsid w:val="374171E4"/>
    <w:rsid w:val="376A44F7"/>
    <w:rsid w:val="376B195C"/>
    <w:rsid w:val="37953CD3"/>
    <w:rsid w:val="379871F6"/>
    <w:rsid w:val="379FDA23"/>
    <w:rsid w:val="37ABF75B"/>
    <w:rsid w:val="37BB958C"/>
    <w:rsid w:val="37BDCDE8"/>
    <w:rsid w:val="37D2EBB5"/>
    <w:rsid w:val="37DEFB6A"/>
    <w:rsid w:val="37EC1A3D"/>
    <w:rsid w:val="380EB0AF"/>
    <w:rsid w:val="38104D50"/>
    <w:rsid w:val="3821D076"/>
    <w:rsid w:val="38287951"/>
    <w:rsid w:val="383D7616"/>
    <w:rsid w:val="3877A8B5"/>
    <w:rsid w:val="38A6C3AE"/>
    <w:rsid w:val="38B832F7"/>
    <w:rsid w:val="38B9DD97"/>
    <w:rsid w:val="38C7CC77"/>
    <w:rsid w:val="38CC5C79"/>
    <w:rsid w:val="38D7E362"/>
    <w:rsid w:val="39057F25"/>
    <w:rsid w:val="390C1420"/>
    <w:rsid w:val="391C36D1"/>
    <w:rsid w:val="39212BB3"/>
    <w:rsid w:val="3936B9B4"/>
    <w:rsid w:val="394A95DD"/>
    <w:rsid w:val="3967CCED"/>
    <w:rsid w:val="3971C17C"/>
    <w:rsid w:val="398DD3B6"/>
    <w:rsid w:val="398DF891"/>
    <w:rsid w:val="3996D356"/>
    <w:rsid w:val="39A6EECE"/>
    <w:rsid w:val="39AC3979"/>
    <w:rsid w:val="39ADDC11"/>
    <w:rsid w:val="39B471F1"/>
    <w:rsid w:val="39C5F798"/>
    <w:rsid w:val="39D27309"/>
    <w:rsid w:val="39E1CD7E"/>
    <w:rsid w:val="3A20A8CB"/>
    <w:rsid w:val="3A32A5F4"/>
    <w:rsid w:val="3A41B6AD"/>
    <w:rsid w:val="3A44861B"/>
    <w:rsid w:val="3A448A26"/>
    <w:rsid w:val="3A47D169"/>
    <w:rsid w:val="3A4ABB23"/>
    <w:rsid w:val="3A5C6B08"/>
    <w:rsid w:val="3A800846"/>
    <w:rsid w:val="3A803D16"/>
    <w:rsid w:val="3A83DFA4"/>
    <w:rsid w:val="3A84EA95"/>
    <w:rsid w:val="3A9AEEA1"/>
    <w:rsid w:val="3ADB2ECF"/>
    <w:rsid w:val="3ADCB513"/>
    <w:rsid w:val="3AE29FB5"/>
    <w:rsid w:val="3AEA30EC"/>
    <w:rsid w:val="3AEB10C0"/>
    <w:rsid w:val="3B26051D"/>
    <w:rsid w:val="3B356C1F"/>
    <w:rsid w:val="3B4F04FE"/>
    <w:rsid w:val="3B6571CA"/>
    <w:rsid w:val="3B6F01F5"/>
    <w:rsid w:val="3B784663"/>
    <w:rsid w:val="3B939012"/>
    <w:rsid w:val="3BAB089A"/>
    <w:rsid w:val="3BBBEA17"/>
    <w:rsid w:val="3BBCB1AC"/>
    <w:rsid w:val="3BBF4EC8"/>
    <w:rsid w:val="3BC21EF8"/>
    <w:rsid w:val="3BCD1C61"/>
    <w:rsid w:val="3BCE3D13"/>
    <w:rsid w:val="3BEBA25F"/>
    <w:rsid w:val="3BED151D"/>
    <w:rsid w:val="3BF4E220"/>
    <w:rsid w:val="3BFB75F1"/>
    <w:rsid w:val="3C015FB5"/>
    <w:rsid w:val="3C40A587"/>
    <w:rsid w:val="3C4A7474"/>
    <w:rsid w:val="3C52EBDE"/>
    <w:rsid w:val="3C5BE420"/>
    <w:rsid w:val="3C5ED0EA"/>
    <w:rsid w:val="3C72DFAD"/>
    <w:rsid w:val="3C83C058"/>
    <w:rsid w:val="3C89EEC7"/>
    <w:rsid w:val="3C93FF67"/>
    <w:rsid w:val="3CB34898"/>
    <w:rsid w:val="3CBCBE5B"/>
    <w:rsid w:val="3CC48987"/>
    <w:rsid w:val="3CD43F2B"/>
    <w:rsid w:val="3CE06A55"/>
    <w:rsid w:val="3CE4A3BB"/>
    <w:rsid w:val="3CEA7AF4"/>
    <w:rsid w:val="3CED4097"/>
    <w:rsid w:val="3CF46091"/>
    <w:rsid w:val="3CF7A0C3"/>
    <w:rsid w:val="3CFBB0B8"/>
    <w:rsid w:val="3D1B27C8"/>
    <w:rsid w:val="3D215D59"/>
    <w:rsid w:val="3D291080"/>
    <w:rsid w:val="3D47EFE3"/>
    <w:rsid w:val="3D53D38E"/>
    <w:rsid w:val="3D6A96DF"/>
    <w:rsid w:val="3D77AD9E"/>
    <w:rsid w:val="3D7FC6A1"/>
    <w:rsid w:val="3D875EAB"/>
    <w:rsid w:val="3D93A3E2"/>
    <w:rsid w:val="3D9BECE8"/>
    <w:rsid w:val="3DB2501C"/>
    <w:rsid w:val="3DB9AEDE"/>
    <w:rsid w:val="3DD6D3EF"/>
    <w:rsid w:val="3DD7A42D"/>
    <w:rsid w:val="3DD986AF"/>
    <w:rsid w:val="3DDF690D"/>
    <w:rsid w:val="3DE2E24B"/>
    <w:rsid w:val="3DE350B9"/>
    <w:rsid w:val="3E36658E"/>
    <w:rsid w:val="3E3FA74F"/>
    <w:rsid w:val="3E453C70"/>
    <w:rsid w:val="3E45DE20"/>
    <w:rsid w:val="3E4817A8"/>
    <w:rsid w:val="3E7FFDF9"/>
    <w:rsid w:val="3EAB81AE"/>
    <w:rsid w:val="3EB41F69"/>
    <w:rsid w:val="3EC5994B"/>
    <w:rsid w:val="3EC9B74C"/>
    <w:rsid w:val="3ED991A3"/>
    <w:rsid w:val="3EE9062A"/>
    <w:rsid w:val="3EF6DB1F"/>
    <w:rsid w:val="3EFE3DF4"/>
    <w:rsid w:val="3EFEC507"/>
    <w:rsid w:val="3F0C1A8F"/>
    <w:rsid w:val="3F0F06B0"/>
    <w:rsid w:val="3F17E7F0"/>
    <w:rsid w:val="3F1E16C6"/>
    <w:rsid w:val="3F2D395C"/>
    <w:rsid w:val="3F349681"/>
    <w:rsid w:val="3F571CA1"/>
    <w:rsid w:val="3F5AE05F"/>
    <w:rsid w:val="3F74DC1F"/>
    <w:rsid w:val="3F77C817"/>
    <w:rsid w:val="3F89BC0D"/>
    <w:rsid w:val="3FA7F83D"/>
    <w:rsid w:val="3FACB26C"/>
    <w:rsid w:val="3FCD894F"/>
    <w:rsid w:val="3FDB7453"/>
    <w:rsid w:val="3FED2A9B"/>
    <w:rsid w:val="401292E5"/>
    <w:rsid w:val="4015A1CA"/>
    <w:rsid w:val="401BBFCA"/>
    <w:rsid w:val="402B2F7D"/>
    <w:rsid w:val="403DB82D"/>
    <w:rsid w:val="404FEBD3"/>
    <w:rsid w:val="4053550D"/>
    <w:rsid w:val="406C444D"/>
    <w:rsid w:val="40701389"/>
    <w:rsid w:val="40732B4A"/>
    <w:rsid w:val="408155F8"/>
    <w:rsid w:val="4090C353"/>
    <w:rsid w:val="40B2C3F7"/>
    <w:rsid w:val="40B9D6C5"/>
    <w:rsid w:val="40BB917F"/>
    <w:rsid w:val="40D3FA9F"/>
    <w:rsid w:val="40EC60E0"/>
    <w:rsid w:val="40F03284"/>
    <w:rsid w:val="4107E1E4"/>
    <w:rsid w:val="4114C06E"/>
    <w:rsid w:val="41233D79"/>
    <w:rsid w:val="41244934"/>
    <w:rsid w:val="413026B4"/>
    <w:rsid w:val="413BD8C0"/>
    <w:rsid w:val="413EA658"/>
    <w:rsid w:val="4143FEE1"/>
    <w:rsid w:val="41592184"/>
    <w:rsid w:val="416AEBA5"/>
    <w:rsid w:val="416D8C7C"/>
    <w:rsid w:val="417033C6"/>
    <w:rsid w:val="419D70AD"/>
    <w:rsid w:val="419DDE94"/>
    <w:rsid w:val="41A0F758"/>
    <w:rsid w:val="41BBAD36"/>
    <w:rsid w:val="41C97BDE"/>
    <w:rsid w:val="41CCE2E1"/>
    <w:rsid w:val="41CEDF29"/>
    <w:rsid w:val="41D1D28D"/>
    <w:rsid w:val="41D385FC"/>
    <w:rsid w:val="41DDEFCC"/>
    <w:rsid w:val="41E6A550"/>
    <w:rsid w:val="420462F8"/>
    <w:rsid w:val="420B0325"/>
    <w:rsid w:val="420EA4C4"/>
    <w:rsid w:val="422931E9"/>
    <w:rsid w:val="42325543"/>
    <w:rsid w:val="423F6CF1"/>
    <w:rsid w:val="424D21B7"/>
    <w:rsid w:val="425E4B89"/>
    <w:rsid w:val="425FAFBD"/>
    <w:rsid w:val="42622201"/>
    <w:rsid w:val="42625EBF"/>
    <w:rsid w:val="426CE69B"/>
    <w:rsid w:val="428ADC9D"/>
    <w:rsid w:val="42A1F8BF"/>
    <w:rsid w:val="42A26B3D"/>
    <w:rsid w:val="42B603B4"/>
    <w:rsid w:val="42C687CA"/>
    <w:rsid w:val="42CCCB3D"/>
    <w:rsid w:val="42D3E638"/>
    <w:rsid w:val="42DFAA80"/>
    <w:rsid w:val="42E02B50"/>
    <w:rsid w:val="430A7E4D"/>
    <w:rsid w:val="430CA923"/>
    <w:rsid w:val="4339B626"/>
    <w:rsid w:val="4341E31E"/>
    <w:rsid w:val="4342234E"/>
    <w:rsid w:val="436CFEEB"/>
    <w:rsid w:val="43735E0E"/>
    <w:rsid w:val="43929491"/>
    <w:rsid w:val="43972C48"/>
    <w:rsid w:val="439CBFB5"/>
    <w:rsid w:val="439DC02D"/>
    <w:rsid w:val="439EB1FA"/>
    <w:rsid w:val="43A4E2CA"/>
    <w:rsid w:val="43AFA854"/>
    <w:rsid w:val="43B9B996"/>
    <w:rsid w:val="43C7004D"/>
    <w:rsid w:val="43D384E8"/>
    <w:rsid w:val="43DAD4DA"/>
    <w:rsid w:val="43E853FE"/>
    <w:rsid w:val="43FAE250"/>
    <w:rsid w:val="440B4D5E"/>
    <w:rsid w:val="4416A1B5"/>
    <w:rsid w:val="441828AD"/>
    <w:rsid w:val="441BCFF1"/>
    <w:rsid w:val="441CFA22"/>
    <w:rsid w:val="442D1AEA"/>
    <w:rsid w:val="444D8D5B"/>
    <w:rsid w:val="4464C765"/>
    <w:rsid w:val="44C0243F"/>
    <w:rsid w:val="44E00328"/>
    <w:rsid w:val="44E199E1"/>
    <w:rsid w:val="4509DE4A"/>
    <w:rsid w:val="456DFCB5"/>
    <w:rsid w:val="45734325"/>
    <w:rsid w:val="4575730B"/>
    <w:rsid w:val="45816D19"/>
    <w:rsid w:val="458C89F1"/>
    <w:rsid w:val="4595AAD0"/>
    <w:rsid w:val="45976F4C"/>
    <w:rsid w:val="459AA86F"/>
    <w:rsid w:val="459C872F"/>
    <w:rsid w:val="45CC8A82"/>
    <w:rsid w:val="45D173AC"/>
    <w:rsid w:val="45DC938E"/>
    <w:rsid w:val="45FD5CE6"/>
    <w:rsid w:val="460D4BB7"/>
    <w:rsid w:val="461014F4"/>
    <w:rsid w:val="46102BF8"/>
    <w:rsid w:val="4610F227"/>
    <w:rsid w:val="461B4CA6"/>
    <w:rsid w:val="461EEF53"/>
    <w:rsid w:val="463BC743"/>
    <w:rsid w:val="46453163"/>
    <w:rsid w:val="464E36C4"/>
    <w:rsid w:val="464F53DA"/>
    <w:rsid w:val="465951F8"/>
    <w:rsid w:val="466C493C"/>
    <w:rsid w:val="46740124"/>
    <w:rsid w:val="4691BAFE"/>
    <w:rsid w:val="46972241"/>
    <w:rsid w:val="469ADB32"/>
    <w:rsid w:val="46A46F9D"/>
    <w:rsid w:val="46A735F9"/>
    <w:rsid w:val="46AAC37E"/>
    <w:rsid w:val="46D08B5C"/>
    <w:rsid w:val="46E32000"/>
    <w:rsid w:val="46EA9A15"/>
    <w:rsid w:val="46FBBF5B"/>
    <w:rsid w:val="4701D490"/>
    <w:rsid w:val="47044F80"/>
    <w:rsid w:val="4713D490"/>
    <w:rsid w:val="471ED03C"/>
    <w:rsid w:val="472F1681"/>
    <w:rsid w:val="473EBF7E"/>
    <w:rsid w:val="4744606B"/>
    <w:rsid w:val="47539536"/>
    <w:rsid w:val="4760F626"/>
    <w:rsid w:val="476A5D06"/>
    <w:rsid w:val="476EFBEF"/>
    <w:rsid w:val="478BB509"/>
    <w:rsid w:val="47BFFCEA"/>
    <w:rsid w:val="47C7F84A"/>
    <w:rsid w:val="47D0EAE7"/>
    <w:rsid w:val="480A3AB0"/>
    <w:rsid w:val="48313BEE"/>
    <w:rsid w:val="48362E17"/>
    <w:rsid w:val="4837BDE3"/>
    <w:rsid w:val="483AF161"/>
    <w:rsid w:val="483D1278"/>
    <w:rsid w:val="48531476"/>
    <w:rsid w:val="4854CC93"/>
    <w:rsid w:val="48593C12"/>
    <w:rsid w:val="48668EF3"/>
    <w:rsid w:val="486C9CE0"/>
    <w:rsid w:val="486CC9DD"/>
    <w:rsid w:val="48748059"/>
    <w:rsid w:val="4894EFF8"/>
    <w:rsid w:val="48AB41A0"/>
    <w:rsid w:val="48B65669"/>
    <w:rsid w:val="48B85629"/>
    <w:rsid w:val="48D47D16"/>
    <w:rsid w:val="48DA877E"/>
    <w:rsid w:val="48DB0067"/>
    <w:rsid w:val="48E34E6A"/>
    <w:rsid w:val="48E4FFB8"/>
    <w:rsid w:val="48EC1413"/>
    <w:rsid w:val="48ED83C8"/>
    <w:rsid w:val="490257A9"/>
    <w:rsid w:val="4903C2BC"/>
    <w:rsid w:val="49141565"/>
    <w:rsid w:val="491AA4BC"/>
    <w:rsid w:val="491BF75A"/>
    <w:rsid w:val="4929A898"/>
    <w:rsid w:val="4952986D"/>
    <w:rsid w:val="495A891E"/>
    <w:rsid w:val="495C0F32"/>
    <w:rsid w:val="49618820"/>
    <w:rsid w:val="4985B485"/>
    <w:rsid w:val="498765E5"/>
    <w:rsid w:val="49AA2816"/>
    <w:rsid w:val="49B7A515"/>
    <w:rsid w:val="49BDF043"/>
    <w:rsid w:val="49C0B2F4"/>
    <w:rsid w:val="49CEFC55"/>
    <w:rsid w:val="49D31E22"/>
    <w:rsid w:val="49EDB235"/>
    <w:rsid w:val="49F18F6D"/>
    <w:rsid w:val="49FA080B"/>
    <w:rsid w:val="4A2B4500"/>
    <w:rsid w:val="4A3F7148"/>
    <w:rsid w:val="4A4517B9"/>
    <w:rsid w:val="4A57AE61"/>
    <w:rsid w:val="4A650BB8"/>
    <w:rsid w:val="4A763182"/>
    <w:rsid w:val="4A7CA5D1"/>
    <w:rsid w:val="4A8A971F"/>
    <w:rsid w:val="4A97CF66"/>
    <w:rsid w:val="4A9AA2A7"/>
    <w:rsid w:val="4AC94EF6"/>
    <w:rsid w:val="4AC9973D"/>
    <w:rsid w:val="4ACF6DB8"/>
    <w:rsid w:val="4AD3DBA0"/>
    <w:rsid w:val="4AD42F54"/>
    <w:rsid w:val="4AD844D2"/>
    <w:rsid w:val="4AE5C25E"/>
    <w:rsid w:val="4AFC5BA0"/>
    <w:rsid w:val="4AFCA934"/>
    <w:rsid w:val="4B0C72C9"/>
    <w:rsid w:val="4B135FAE"/>
    <w:rsid w:val="4B15C258"/>
    <w:rsid w:val="4B18B460"/>
    <w:rsid w:val="4B2525AA"/>
    <w:rsid w:val="4B2F81FB"/>
    <w:rsid w:val="4B42BC66"/>
    <w:rsid w:val="4B4947FE"/>
    <w:rsid w:val="4B557058"/>
    <w:rsid w:val="4B568686"/>
    <w:rsid w:val="4B630A43"/>
    <w:rsid w:val="4B716173"/>
    <w:rsid w:val="4B808DBD"/>
    <w:rsid w:val="4BAF59E9"/>
    <w:rsid w:val="4BB1FBD9"/>
    <w:rsid w:val="4BC770B3"/>
    <w:rsid w:val="4BC948A9"/>
    <w:rsid w:val="4BCB05F6"/>
    <w:rsid w:val="4BD65A61"/>
    <w:rsid w:val="4C0D7970"/>
    <w:rsid w:val="4C299BF1"/>
    <w:rsid w:val="4C447323"/>
    <w:rsid w:val="4C5136CC"/>
    <w:rsid w:val="4C5DE71D"/>
    <w:rsid w:val="4C5E10F9"/>
    <w:rsid w:val="4C69F827"/>
    <w:rsid w:val="4C6EA00A"/>
    <w:rsid w:val="4C84B7F9"/>
    <w:rsid w:val="4CA559DF"/>
    <w:rsid w:val="4CA89B71"/>
    <w:rsid w:val="4CAA6306"/>
    <w:rsid w:val="4CBD089E"/>
    <w:rsid w:val="4CC75CE1"/>
    <w:rsid w:val="4CDCF916"/>
    <w:rsid w:val="4CDD2C07"/>
    <w:rsid w:val="4D028775"/>
    <w:rsid w:val="4D086023"/>
    <w:rsid w:val="4D15F123"/>
    <w:rsid w:val="4D19F136"/>
    <w:rsid w:val="4D1E8191"/>
    <w:rsid w:val="4D1F64D5"/>
    <w:rsid w:val="4D22D89F"/>
    <w:rsid w:val="4D3F2C4D"/>
    <w:rsid w:val="4D45486D"/>
    <w:rsid w:val="4D64ED39"/>
    <w:rsid w:val="4D9F9CD5"/>
    <w:rsid w:val="4DA14B16"/>
    <w:rsid w:val="4DAB009C"/>
    <w:rsid w:val="4DBD8603"/>
    <w:rsid w:val="4DDC94EC"/>
    <w:rsid w:val="4DE15952"/>
    <w:rsid w:val="4DE9AC40"/>
    <w:rsid w:val="4DF59D68"/>
    <w:rsid w:val="4E05D121"/>
    <w:rsid w:val="4E199EAF"/>
    <w:rsid w:val="4E1AF308"/>
    <w:rsid w:val="4E22FD6C"/>
    <w:rsid w:val="4E30B5ED"/>
    <w:rsid w:val="4E32EC5D"/>
    <w:rsid w:val="4E3C7E51"/>
    <w:rsid w:val="4E4D1249"/>
    <w:rsid w:val="4E590783"/>
    <w:rsid w:val="4E603192"/>
    <w:rsid w:val="4E657168"/>
    <w:rsid w:val="4E798287"/>
    <w:rsid w:val="4E8F9091"/>
    <w:rsid w:val="4EAC92CB"/>
    <w:rsid w:val="4EBDB7E7"/>
    <w:rsid w:val="4EE8A9DB"/>
    <w:rsid w:val="4EEA2400"/>
    <w:rsid w:val="4EF35DE4"/>
    <w:rsid w:val="4F144729"/>
    <w:rsid w:val="4F1B8CDB"/>
    <w:rsid w:val="4F2AF576"/>
    <w:rsid w:val="4F444850"/>
    <w:rsid w:val="4F553B7C"/>
    <w:rsid w:val="4F6085CB"/>
    <w:rsid w:val="4F627713"/>
    <w:rsid w:val="4F6BF7EE"/>
    <w:rsid w:val="4F81393E"/>
    <w:rsid w:val="4F96DEFD"/>
    <w:rsid w:val="4FA2156E"/>
    <w:rsid w:val="4FA24110"/>
    <w:rsid w:val="4FA6B461"/>
    <w:rsid w:val="4FB17BBD"/>
    <w:rsid w:val="4FC36658"/>
    <w:rsid w:val="4FC8288F"/>
    <w:rsid w:val="4FDFBB5F"/>
    <w:rsid w:val="4FF01540"/>
    <w:rsid w:val="4FF6BCFD"/>
    <w:rsid w:val="4FF9AADB"/>
    <w:rsid w:val="50168BFE"/>
    <w:rsid w:val="502BA63D"/>
    <w:rsid w:val="505206D2"/>
    <w:rsid w:val="505A2566"/>
    <w:rsid w:val="508A9AC5"/>
    <w:rsid w:val="50A4704F"/>
    <w:rsid w:val="50AB3C79"/>
    <w:rsid w:val="50AC0477"/>
    <w:rsid w:val="50C07F6F"/>
    <w:rsid w:val="50C62852"/>
    <w:rsid w:val="50CC8853"/>
    <w:rsid w:val="50D7B9BB"/>
    <w:rsid w:val="50D9F080"/>
    <w:rsid w:val="50DA2213"/>
    <w:rsid w:val="50DF0B39"/>
    <w:rsid w:val="5113ED5F"/>
    <w:rsid w:val="511422DF"/>
    <w:rsid w:val="5121FB3E"/>
    <w:rsid w:val="51279213"/>
    <w:rsid w:val="513AD78A"/>
    <w:rsid w:val="513BD473"/>
    <w:rsid w:val="5158AC33"/>
    <w:rsid w:val="51684B43"/>
    <w:rsid w:val="516D8C68"/>
    <w:rsid w:val="5179120A"/>
    <w:rsid w:val="517F7F11"/>
    <w:rsid w:val="518208A3"/>
    <w:rsid w:val="518C33B9"/>
    <w:rsid w:val="51940B83"/>
    <w:rsid w:val="51955CAF"/>
    <w:rsid w:val="5198D7AE"/>
    <w:rsid w:val="51B8C13C"/>
    <w:rsid w:val="51BA101D"/>
    <w:rsid w:val="51D82167"/>
    <w:rsid w:val="51DD7D62"/>
    <w:rsid w:val="51E3F003"/>
    <w:rsid w:val="51EDEC53"/>
    <w:rsid w:val="51F7CD6C"/>
    <w:rsid w:val="51FDFF7F"/>
    <w:rsid w:val="52032BE2"/>
    <w:rsid w:val="52201646"/>
    <w:rsid w:val="5221B9D2"/>
    <w:rsid w:val="522E800A"/>
    <w:rsid w:val="52346AAC"/>
    <w:rsid w:val="523D88F4"/>
    <w:rsid w:val="523D9020"/>
    <w:rsid w:val="524F9C06"/>
    <w:rsid w:val="526A23AE"/>
    <w:rsid w:val="526FAC4D"/>
    <w:rsid w:val="52731FC5"/>
    <w:rsid w:val="52762BF8"/>
    <w:rsid w:val="5278D1FD"/>
    <w:rsid w:val="5282323C"/>
    <w:rsid w:val="5287F8C1"/>
    <w:rsid w:val="52902DC4"/>
    <w:rsid w:val="52928C8B"/>
    <w:rsid w:val="52B06591"/>
    <w:rsid w:val="52C4ED9E"/>
    <w:rsid w:val="52C8DB70"/>
    <w:rsid w:val="52D3C37E"/>
    <w:rsid w:val="52FAF451"/>
    <w:rsid w:val="52FE2657"/>
    <w:rsid w:val="53057A97"/>
    <w:rsid w:val="530B1E60"/>
    <w:rsid w:val="530DCF28"/>
    <w:rsid w:val="53107ABB"/>
    <w:rsid w:val="531521A6"/>
    <w:rsid w:val="53214E27"/>
    <w:rsid w:val="5327A726"/>
    <w:rsid w:val="5330A0AC"/>
    <w:rsid w:val="533DA038"/>
    <w:rsid w:val="5340DF36"/>
    <w:rsid w:val="5348DAD7"/>
    <w:rsid w:val="53491411"/>
    <w:rsid w:val="534F8DD6"/>
    <w:rsid w:val="5371AF5B"/>
    <w:rsid w:val="537D32E0"/>
    <w:rsid w:val="53D4DD44"/>
    <w:rsid w:val="53D5D75F"/>
    <w:rsid w:val="53DF06D2"/>
    <w:rsid w:val="53DF0E34"/>
    <w:rsid w:val="53E30858"/>
    <w:rsid w:val="53E3BA06"/>
    <w:rsid w:val="53E61FFC"/>
    <w:rsid w:val="53E82B39"/>
    <w:rsid w:val="53F98332"/>
    <w:rsid w:val="54057202"/>
    <w:rsid w:val="542E6DAA"/>
    <w:rsid w:val="542F8C2C"/>
    <w:rsid w:val="54485B47"/>
    <w:rsid w:val="544BB8D7"/>
    <w:rsid w:val="54802470"/>
    <w:rsid w:val="548D7289"/>
    <w:rsid w:val="5491BE2C"/>
    <w:rsid w:val="54A17BB1"/>
    <w:rsid w:val="54AAF0B5"/>
    <w:rsid w:val="54B4521F"/>
    <w:rsid w:val="54B6AB85"/>
    <w:rsid w:val="54D711E1"/>
    <w:rsid w:val="54E036A3"/>
    <w:rsid w:val="54ED07D2"/>
    <w:rsid w:val="54FFF38F"/>
    <w:rsid w:val="550DD122"/>
    <w:rsid w:val="551972A1"/>
    <w:rsid w:val="552DFC98"/>
    <w:rsid w:val="5535CDE8"/>
    <w:rsid w:val="553AB5E9"/>
    <w:rsid w:val="553EA9F5"/>
    <w:rsid w:val="5551D831"/>
    <w:rsid w:val="5577DF1E"/>
    <w:rsid w:val="55908633"/>
    <w:rsid w:val="5593D64C"/>
    <w:rsid w:val="559B490A"/>
    <w:rsid w:val="55A97D2F"/>
    <w:rsid w:val="55B235C6"/>
    <w:rsid w:val="55D84601"/>
    <w:rsid w:val="55DCEA6C"/>
    <w:rsid w:val="55E3A4AC"/>
    <w:rsid w:val="55EBD326"/>
    <w:rsid w:val="55F0F0F6"/>
    <w:rsid w:val="5623B694"/>
    <w:rsid w:val="56241821"/>
    <w:rsid w:val="56246F7D"/>
    <w:rsid w:val="5627673F"/>
    <w:rsid w:val="563E410E"/>
    <w:rsid w:val="5641C346"/>
    <w:rsid w:val="5642D952"/>
    <w:rsid w:val="564B74D6"/>
    <w:rsid w:val="567FE359"/>
    <w:rsid w:val="56887DBC"/>
    <w:rsid w:val="569F211F"/>
    <w:rsid w:val="56ACBFBA"/>
    <w:rsid w:val="56B3D1C9"/>
    <w:rsid w:val="56C1E441"/>
    <w:rsid w:val="56C4308C"/>
    <w:rsid w:val="56C6C2B9"/>
    <w:rsid w:val="56CE73F8"/>
    <w:rsid w:val="56DB2753"/>
    <w:rsid w:val="56DDF96B"/>
    <w:rsid w:val="56DE2A7A"/>
    <w:rsid w:val="56E7005D"/>
    <w:rsid w:val="56F567BD"/>
    <w:rsid w:val="5706FAFC"/>
    <w:rsid w:val="572D693D"/>
    <w:rsid w:val="5730B25B"/>
    <w:rsid w:val="5731E673"/>
    <w:rsid w:val="5734E3B9"/>
    <w:rsid w:val="57367EC4"/>
    <w:rsid w:val="573D6A56"/>
    <w:rsid w:val="573F5937"/>
    <w:rsid w:val="574143BD"/>
    <w:rsid w:val="57441DCB"/>
    <w:rsid w:val="574434E0"/>
    <w:rsid w:val="57558407"/>
    <w:rsid w:val="57566CE6"/>
    <w:rsid w:val="5759E125"/>
    <w:rsid w:val="575CAF10"/>
    <w:rsid w:val="577150D4"/>
    <w:rsid w:val="5779C795"/>
    <w:rsid w:val="579083F4"/>
    <w:rsid w:val="579FDA16"/>
    <w:rsid w:val="57A52FC7"/>
    <w:rsid w:val="57A61B62"/>
    <w:rsid w:val="57C2071C"/>
    <w:rsid w:val="57DABF7E"/>
    <w:rsid w:val="57DCD8C2"/>
    <w:rsid w:val="57ECC925"/>
    <w:rsid w:val="57F93FF5"/>
    <w:rsid w:val="580A3B10"/>
    <w:rsid w:val="580C90AD"/>
    <w:rsid w:val="581E5520"/>
    <w:rsid w:val="58207A2D"/>
    <w:rsid w:val="58387A55"/>
    <w:rsid w:val="5842DAB1"/>
    <w:rsid w:val="584D2777"/>
    <w:rsid w:val="58572218"/>
    <w:rsid w:val="5858DE68"/>
    <w:rsid w:val="58648900"/>
    <w:rsid w:val="5873478B"/>
    <w:rsid w:val="5873AA9C"/>
    <w:rsid w:val="58763105"/>
    <w:rsid w:val="58887796"/>
    <w:rsid w:val="588A253D"/>
    <w:rsid w:val="58A6DB68"/>
    <w:rsid w:val="58A8FCB1"/>
    <w:rsid w:val="58B5C4DA"/>
    <w:rsid w:val="58C99197"/>
    <w:rsid w:val="58DE5698"/>
    <w:rsid w:val="58DFFEFD"/>
    <w:rsid w:val="58E184C4"/>
    <w:rsid w:val="5901F0FF"/>
    <w:rsid w:val="5923DD05"/>
    <w:rsid w:val="59337F41"/>
    <w:rsid w:val="593EE82C"/>
    <w:rsid w:val="59560E3B"/>
    <w:rsid w:val="595DF5AC"/>
    <w:rsid w:val="596830AD"/>
    <w:rsid w:val="5978FFB4"/>
    <w:rsid w:val="59794DDC"/>
    <w:rsid w:val="598950E9"/>
    <w:rsid w:val="59966730"/>
    <w:rsid w:val="59BD8BA6"/>
    <w:rsid w:val="59D6F0F2"/>
    <w:rsid w:val="59DD7380"/>
    <w:rsid w:val="59DDCDDC"/>
    <w:rsid w:val="59E64C77"/>
    <w:rsid w:val="59EAFC83"/>
    <w:rsid w:val="5A08BB3D"/>
    <w:rsid w:val="5A09134A"/>
    <w:rsid w:val="5A1AE3AB"/>
    <w:rsid w:val="5A25728D"/>
    <w:rsid w:val="5A3B6009"/>
    <w:rsid w:val="5A4A0169"/>
    <w:rsid w:val="5A5D7F32"/>
    <w:rsid w:val="5A641F14"/>
    <w:rsid w:val="5A77B018"/>
    <w:rsid w:val="5A850B3E"/>
    <w:rsid w:val="5A8F4009"/>
    <w:rsid w:val="5A9159CD"/>
    <w:rsid w:val="5A9251D1"/>
    <w:rsid w:val="5A992BB9"/>
    <w:rsid w:val="5AA54E0B"/>
    <w:rsid w:val="5AA58CF5"/>
    <w:rsid w:val="5AB3FBD1"/>
    <w:rsid w:val="5AB947C6"/>
    <w:rsid w:val="5AC1EB4F"/>
    <w:rsid w:val="5AD0BE71"/>
    <w:rsid w:val="5AD42C89"/>
    <w:rsid w:val="5AD4BF6D"/>
    <w:rsid w:val="5ADD590E"/>
    <w:rsid w:val="5AE17184"/>
    <w:rsid w:val="5AE2C8FC"/>
    <w:rsid w:val="5B1AFB29"/>
    <w:rsid w:val="5B3C87FD"/>
    <w:rsid w:val="5B3E4B1C"/>
    <w:rsid w:val="5B43FC4D"/>
    <w:rsid w:val="5B469638"/>
    <w:rsid w:val="5B4E000F"/>
    <w:rsid w:val="5B557E93"/>
    <w:rsid w:val="5B7E9D00"/>
    <w:rsid w:val="5B86E2FD"/>
    <w:rsid w:val="5B9F1AE0"/>
    <w:rsid w:val="5BBE00F1"/>
    <w:rsid w:val="5BC22BF7"/>
    <w:rsid w:val="5BC286B4"/>
    <w:rsid w:val="5BD2FCF8"/>
    <w:rsid w:val="5BD5B216"/>
    <w:rsid w:val="5BE0512F"/>
    <w:rsid w:val="5C2CD575"/>
    <w:rsid w:val="5C3BA633"/>
    <w:rsid w:val="5C41C4E1"/>
    <w:rsid w:val="5C4C0E37"/>
    <w:rsid w:val="5C53771A"/>
    <w:rsid w:val="5C55F5B9"/>
    <w:rsid w:val="5C6AD55C"/>
    <w:rsid w:val="5C6EB325"/>
    <w:rsid w:val="5C70B93F"/>
    <w:rsid w:val="5C860636"/>
    <w:rsid w:val="5C8CA4CB"/>
    <w:rsid w:val="5C8FAF21"/>
    <w:rsid w:val="5C925D79"/>
    <w:rsid w:val="5C9F0015"/>
    <w:rsid w:val="5CC7241C"/>
    <w:rsid w:val="5CF9918D"/>
    <w:rsid w:val="5D0A33FE"/>
    <w:rsid w:val="5D0A5903"/>
    <w:rsid w:val="5D0C37A0"/>
    <w:rsid w:val="5D11AF98"/>
    <w:rsid w:val="5D1780EC"/>
    <w:rsid w:val="5D2154D0"/>
    <w:rsid w:val="5D2C31F2"/>
    <w:rsid w:val="5D3279FF"/>
    <w:rsid w:val="5D5A7DF2"/>
    <w:rsid w:val="5D5F414E"/>
    <w:rsid w:val="5D836389"/>
    <w:rsid w:val="5D91F23A"/>
    <w:rsid w:val="5DA47024"/>
    <w:rsid w:val="5DB8EE0A"/>
    <w:rsid w:val="5DD0AFFD"/>
    <w:rsid w:val="5DDF222E"/>
    <w:rsid w:val="5E0624A1"/>
    <w:rsid w:val="5E0C8C01"/>
    <w:rsid w:val="5E48FD55"/>
    <w:rsid w:val="5E5C67D4"/>
    <w:rsid w:val="5E805812"/>
    <w:rsid w:val="5EA14306"/>
    <w:rsid w:val="5EA8700E"/>
    <w:rsid w:val="5EFEBD37"/>
    <w:rsid w:val="5F1E102C"/>
    <w:rsid w:val="5F30814B"/>
    <w:rsid w:val="5F34BC56"/>
    <w:rsid w:val="5F5027FE"/>
    <w:rsid w:val="5F526289"/>
    <w:rsid w:val="5F5D43D3"/>
    <w:rsid w:val="5F5E22C0"/>
    <w:rsid w:val="5F6A13D9"/>
    <w:rsid w:val="5F766E9E"/>
    <w:rsid w:val="5F7BCF00"/>
    <w:rsid w:val="5F8080F3"/>
    <w:rsid w:val="5F8662EC"/>
    <w:rsid w:val="5F88795E"/>
    <w:rsid w:val="5F9750BF"/>
    <w:rsid w:val="5F991821"/>
    <w:rsid w:val="5FAB3024"/>
    <w:rsid w:val="5FB9B796"/>
    <w:rsid w:val="5FBAF0AE"/>
    <w:rsid w:val="5FBD395A"/>
    <w:rsid w:val="5FCEA218"/>
    <w:rsid w:val="5FD4BE07"/>
    <w:rsid w:val="5FDAB887"/>
    <w:rsid w:val="5FF46926"/>
    <w:rsid w:val="600A389C"/>
    <w:rsid w:val="6015CF33"/>
    <w:rsid w:val="6018F7CC"/>
    <w:rsid w:val="6029CAE3"/>
    <w:rsid w:val="602CF0DE"/>
    <w:rsid w:val="603CFB35"/>
    <w:rsid w:val="603F0D82"/>
    <w:rsid w:val="604A1B25"/>
    <w:rsid w:val="6056C834"/>
    <w:rsid w:val="6062BED7"/>
    <w:rsid w:val="6062DC4F"/>
    <w:rsid w:val="6070C064"/>
    <w:rsid w:val="6072B28D"/>
    <w:rsid w:val="608DF1D5"/>
    <w:rsid w:val="608F1841"/>
    <w:rsid w:val="6092E8A5"/>
    <w:rsid w:val="60938E16"/>
    <w:rsid w:val="60A44A57"/>
    <w:rsid w:val="60B1D836"/>
    <w:rsid w:val="60BDCA76"/>
    <w:rsid w:val="60C1479C"/>
    <w:rsid w:val="60CCF2E2"/>
    <w:rsid w:val="60CD4F0E"/>
    <w:rsid w:val="60F09335"/>
    <w:rsid w:val="60F7C0D8"/>
    <w:rsid w:val="60FDBE66"/>
    <w:rsid w:val="6115632E"/>
    <w:rsid w:val="6122DC76"/>
    <w:rsid w:val="612B44D6"/>
    <w:rsid w:val="614A6653"/>
    <w:rsid w:val="614CA49D"/>
    <w:rsid w:val="6161AB51"/>
    <w:rsid w:val="6164A970"/>
    <w:rsid w:val="61682654"/>
    <w:rsid w:val="6170A5E1"/>
    <w:rsid w:val="617F8FD2"/>
    <w:rsid w:val="619450FE"/>
    <w:rsid w:val="61947D5E"/>
    <w:rsid w:val="619C7560"/>
    <w:rsid w:val="61A0BB63"/>
    <w:rsid w:val="61BA1C96"/>
    <w:rsid w:val="61D41D62"/>
    <w:rsid w:val="61DE3384"/>
    <w:rsid w:val="61E6500E"/>
    <w:rsid w:val="61EE60E6"/>
    <w:rsid w:val="61F4814E"/>
    <w:rsid w:val="61F82737"/>
    <w:rsid w:val="61FC32FA"/>
    <w:rsid w:val="61FC6CBA"/>
    <w:rsid w:val="62236784"/>
    <w:rsid w:val="622AB109"/>
    <w:rsid w:val="623AF51F"/>
    <w:rsid w:val="624486E9"/>
    <w:rsid w:val="624CC3E4"/>
    <w:rsid w:val="62596F17"/>
    <w:rsid w:val="626DC867"/>
    <w:rsid w:val="626E1F78"/>
    <w:rsid w:val="62730265"/>
    <w:rsid w:val="627386FD"/>
    <w:rsid w:val="627545E6"/>
    <w:rsid w:val="62756678"/>
    <w:rsid w:val="6279E43F"/>
    <w:rsid w:val="627C4A4E"/>
    <w:rsid w:val="62832607"/>
    <w:rsid w:val="629EC8CC"/>
    <w:rsid w:val="62EB7204"/>
    <w:rsid w:val="6301891A"/>
    <w:rsid w:val="6323BCAA"/>
    <w:rsid w:val="6326FA59"/>
    <w:rsid w:val="63312CC3"/>
    <w:rsid w:val="6336BBE3"/>
    <w:rsid w:val="63394D15"/>
    <w:rsid w:val="6351BB71"/>
    <w:rsid w:val="6356CF4A"/>
    <w:rsid w:val="636A0AC5"/>
    <w:rsid w:val="63843CBA"/>
    <w:rsid w:val="639EBA93"/>
    <w:rsid w:val="63A56B3D"/>
    <w:rsid w:val="63C119B0"/>
    <w:rsid w:val="63D6017D"/>
    <w:rsid w:val="63D8D037"/>
    <w:rsid w:val="63E07DB8"/>
    <w:rsid w:val="63FD56AC"/>
    <w:rsid w:val="6415CE99"/>
    <w:rsid w:val="64161B2B"/>
    <w:rsid w:val="641CC01A"/>
    <w:rsid w:val="641CF21B"/>
    <w:rsid w:val="6427B217"/>
    <w:rsid w:val="645BC633"/>
    <w:rsid w:val="6466941E"/>
    <w:rsid w:val="64815093"/>
    <w:rsid w:val="6486C0C3"/>
    <w:rsid w:val="6487BCDD"/>
    <w:rsid w:val="649B055D"/>
    <w:rsid w:val="64BF60FD"/>
    <w:rsid w:val="64D4612F"/>
    <w:rsid w:val="64E16FB5"/>
    <w:rsid w:val="64F54E69"/>
    <w:rsid w:val="64F56356"/>
    <w:rsid w:val="651914F2"/>
    <w:rsid w:val="651F6BD2"/>
    <w:rsid w:val="652D9DF4"/>
    <w:rsid w:val="6530AFBD"/>
    <w:rsid w:val="6550BF0A"/>
    <w:rsid w:val="65524F3C"/>
    <w:rsid w:val="65647A53"/>
    <w:rsid w:val="65699719"/>
    <w:rsid w:val="6577A0C7"/>
    <w:rsid w:val="65895E52"/>
    <w:rsid w:val="65A4F18F"/>
    <w:rsid w:val="65B54EDC"/>
    <w:rsid w:val="65EE5EFD"/>
    <w:rsid w:val="65FED875"/>
    <w:rsid w:val="66133D03"/>
    <w:rsid w:val="6616CAED"/>
    <w:rsid w:val="6627174B"/>
    <w:rsid w:val="66347834"/>
    <w:rsid w:val="663C7AE5"/>
    <w:rsid w:val="664ECA2D"/>
    <w:rsid w:val="66571298"/>
    <w:rsid w:val="6657BC4A"/>
    <w:rsid w:val="66722D4F"/>
    <w:rsid w:val="66887C53"/>
    <w:rsid w:val="66A824FE"/>
    <w:rsid w:val="66A8AA06"/>
    <w:rsid w:val="66AF9374"/>
    <w:rsid w:val="66B3E3B4"/>
    <w:rsid w:val="66BA455A"/>
    <w:rsid w:val="66FCAA74"/>
    <w:rsid w:val="670FB29F"/>
    <w:rsid w:val="67129EB5"/>
    <w:rsid w:val="675911E4"/>
    <w:rsid w:val="6760793E"/>
    <w:rsid w:val="676CCF0C"/>
    <w:rsid w:val="67784D03"/>
    <w:rsid w:val="6797B1EC"/>
    <w:rsid w:val="679BB271"/>
    <w:rsid w:val="67A87BC1"/>
    <w:rsid w:val="67C9AD63"/>
    <w:rsid w:val="67CEC39A"/>
    <w:rsid w:val="67EB8100"/>
    <w:rsid w:val="67EB86F8"/>
    <w:rsid w:val="67FB0B49"/>
    <w:rsid w:val="6803EC77"/>
    <w:rsid w:val="6805F8D6"/>
    <w:rsid w:val="6815AAA4"/>
    <w:rsid w:val="681B71B9"/>
    <w:rsid w:val="6828CAD9"/>
    <w:rsid w:val="682CE824"/>
    <w:rsid w:val="682DEB72"/>
    <w:rsid w:val="68473042"/>
    <w:rsid w:val="68615FCA"/>
    <w:rsid w:val="687130CB"/>
    <w:rsid w:val="687DD3CE"/>
    <w:rsid w:val="689B97C2"/>
    <w:rsid w:val="68A36D94"/>
    <w:rsid w:val="68AFA025"/>
    <w:rsid w:val="68B15EEA"/>
    <w:rsid w:val="68BD0CDB"/>
    <w:rsid w:val="68E80EF2"/>
    <w:rsid w:val="68EF6320"/>
    <w:rsid w:val="68F4341A"/>
    <w:rsid w:val="6909701D"/>
    <w:rsid w:val="69435DEA"/>
    <w:rsid w:val="69501B79"/>
    <w:rsid w:val="6952CC5A"/>
    <w:rsid w:val="6958E530"/>
    <w:rsid w:val="695A77DE"/>
    <w:rsid w:val="696418C1"/>
    <w:rsid w:val="696620FE"/>
    <w:rsid w:val="696F0261"/>
    <w:rsid w:val="69737CD8"/>
    <w:rsid w:val="6979F211"/>
    <w:rsid w:val="6982629F"/>
    <w:rsid w:val="6984A8CA"/>
    <w:rsid w:val="698F2C55"/>
    <w:rsid w:val="69A10F09"/>
    <w:rsid w:val="69B271ED"/>
    <w:rsid w:val="69B92028"/>
    <w:rsid w:val="69C96B46"/>
    <w:rsid w:val="69CFCE98"/>
    <w:rsid w:val="69E2646F"/>
    <w:rsid w:val="69FBBD55"/>
    <w:rsid w:val="6A00B489"/>
    <w:rsid w:val="6A03791F"/>
    <w:rsid w:val="6A0AF2A1"/>
    <w:rsid w:val="6A2B5C0E"/>
    <w:rsid w:val="6A35739D"/>
    <w:rsid w:val="6A3D438D"/>
    <w:rsid w:val="6A44692F"/>
    <w:rsid w:val="6A46DC8F"/>
    <w:rsid w:val="6A56F40D"/>
    <w:rsid w:val="6A62EE9B"/>
    <w:rsid w:val="6A64A1B4"/>
    <w:rsid w:val="6A7AA6A7"/>
    <w:rsid w:val="6A810107"/>
    <w:rsid w:val="6A9E3D35"/>
    <w:rsid w:val="6AA19AAF"/>
    <w:rsid w:val="6ACE0027"/>
    <w:rsid w:val="6AE6727A"/>
    <w:rsid w:val="6AE9C34A"/>
    <w:rsid w:val="6AF640B3"/>
    <w:rsid w:val="6B019E04"/>
    <w:rsid w:val="6B0DEC6C"/>
    <w:rsid w:val="6B24F763"/>
    <w:rsid w:val="6B3210B9"/>
    <w:rsid w:val="6B364058"/>
    <w:rsid w:val="6B3DD0AE"/>
    <w:rsid w:val="6B41A7D1"/>
    <w:rsid w:val="6B566BC5"/>
    <w:rsid w:val="6B58FF0B"/>
    <w:rsid w:val="6B765D3C"/>
    <w:rsid w:val="6B79EB62"/>
    <w:rsid w:val="6B984D39"/>
    <w:rsid w:val="6B996F10"/>
    <w:rsid w:val="6BAC0BB9"/>
    <w:rsid w:val="6BB582FC"/>
    <w:rsid w:val="6BB83F38"/>
    <w:rsid w:val="6BCA4F66"/>
    <w:rsid w:val="6BD0E132"/>
    <w:rsid w:val="6BD38134"/>
    <w:rsid w:val="6BD634CB"/>
    <w:rsid w:val="6BDB6E61"/>
    <w:rsid w:val="6BF42503"/>
    <w:rsid w:val="6C0CAC08"/>
    <w:rsid w:val="6C102300"/>
    <w:rsid w:val="6C1441A4"/>
    <w:rsid w:val="6C25DD61"/>
    <w:rsid w:val="6C263DE1"/>
    <w:rsid w:val="6C310C43"/>
    <w:rsid w:val="6C45E703"/>
    <w:rsid w:val="6C563426"/>
    <w:rsid w:val="6C602F03"/>
    <w:rsid w:val="6C626CA5"/>
    <w:rsid w:val="6C6C1032"/>
    <w:rsid w:val="6C6FEC63"/>
    <w:rsid w:val="6C7DBE2E"/>
    <w:rsid w:val="6C916087"/>
    <w:rsid w:val="6C974601"/>
    <w:rsid w:val="6CA625D9"/>
    <w:rsid w:val="6CB22F98"/>
    <w:rsid w:val="6CB23396"/>
    <w:rsid w:val="6CE4CC10"/>
    <w:rsid w:val="6D09F761"/>
    <w:rsid w:val="6D1509F8"/>
    <w:rsid w:val="6D1CA178"/>
    <w:rsid w:val="6D1E6622"/>
    <w:rsid w:val="6D47AA34"/>
    <w:rsid w:val="6D663EF2"/>
    <w:rsid w:val="6D75A6E1"/>
    <w:rsid w:val="6D8A6277"/>
    <w:rsid w:val="6D90A4A3"/>
    <w:rsid w:val="6D94C2B1"/>
    <w:rsid w:val="6DA6C6BC"/>
    <w:rsid w:val="6DB91D14"/>
    <w:rsid w:val="6DC6C0D6"/>
    <w:rsid w:val="6DC739F2"/>
    <w:rsid w:val="6DD89E25"/>
    <w:rsid w:val="6DDB75F9"/>
    <w:rsid w:val="6DE8C71B"/>
    <w:rsid w:val="6E4050C0"/>
    <w:rsid w:val="6E4E7F27"/>
    <w:rsid w:val="6E594B53"/>
    <w:rsid w:val="6E5D3E80"/>
    <w:rsid w:val="6E6284D4"/>
    <w:rsid w:val="6E66A46A"/>
    <w:rsid w:val="6E7A3DAC"/>
    <w:rsid w:val="6EA66A67"/>
    <w:rsid w:val="6EDC5644"/>
    <w:rsid w:val="6EDC6415"/>
    <w:rsid w:val="6EFDBB0C"/>
    <w:rsid w:val="6F1190FB"/>
    <w:rsid w:val="6F1BE96E"/>
    <w:rsid w:val="6F2704F0"/>
    <w:rsid w:val="6F2BA35D"/>
    <w:rsid w:val="6F56C2FD"/>
    <w:rsid w:val="6F5AE549"/>
    <w:rsid w:val="6F75A7DA"/>
    <w:rsid w:val="6F7C29C3"/>
    <w:rsid w:val="6FB244D3"/>
    <w:rsid w:val="6FC17F94"/>
    <w:rsid w:val="6FF0E6D7"/>
    <w:rsid w:val="6FF2D137"/>
    <w:rsid w:val="6FFA0E0C"/>
    <w:rsid w:val="6FFF98C6"/>
    <w:rsid w:val="700A81AD"/>
    <w:rsid w:val="70187911"/>
    <w:rsid w:val="701B1DFE"/>
    <w:rsid w:val="701DD9C5"/>
    <w:rsid w:val="701EADCA"/>
    <w:rsid w:val="7063A34A"/>
    <w:rsid w:val="7064D4B7"/>
    <w:rsid w:val="706DA4CB"/>
    <w:rsid w:val="706FF062"/>
    <w:rsid w:val="7084A830"/>
    <w:rsid w:val="708CB62D"/>
    <w:rsid w:val="70941158"/>
    <w:rsid w:val="709AE49D"/>
    <w:rsid w:val="70B16202"/>
    <w:rsid w:val="70E1A3F9"/>
    <w:rsid w:val="70E5D550"/>
    <w:rsid w:val="70E8E733"/>
    <w:rsid w:val="70F269A0"/>
    <w:rsid w:val="70FBA7F8"/>
    <w:rsid w:val="71072475"/>
    <w:rsid w:val="710AF25A"/>
    <w:rsid w:val="710BF6DF"/>
    <w:rsid w:val="710EB6BF"/>
    <w:rsid w:val="711A8581"/>
    <w:rsid w:val="711B5A02"/>
    <w:rsid w:val="713194C0"/>
    <w:rsid w:val="7135F2E4"/>
    <w:rsid w:val="713FA272"/>
    <w:rsid w:val="71486E9E"/>
    <w:rsid w:val="7151DC7B"/>
    <w:rsid w:val="7156568B"/>
    <w:rsid w:val="71656DA2"/>
    <w:rsid w:val="717557AA"/>
    <w:rsid w:val="7175D603"/>
    <w:rsid w:val="7198529B"/>
    <w:rsid w:val="71BB3195"/>
    <w:rsid w:val="71C5FF0F"/>
    <w:rsid w:val="71D441C3"/>
    <w:rsid w:val="71DA42EF"/>
    <w:rsid w:val="71DE1FD3"/>
    <w:rsid w:val="71E7D55F"/>
    <w:rsid w:val="71F2E9F8"/>
    <w:rsid w:val="720020FE"/>
    <w:rsid w:val="72212206"/>
    <w:rsid w:val="7221897D"/>
    <w:rsid w:val="7221D24A"/>
    <w:rsid w:val="72233272"/>
    <w:rsid w:val="722DA62C"/>
    <w:rsid w:val="72368E7C"/>
    <w:rsid w:val="724A30AD"/>
    <w:rsid w:val="724C14B7"/>
    <w:rsid w:val="725B0400"/>
    <w:rsid w:val="725D4F1E"/>
    <w:rsid w:val="726CD5E7"/>
    <w:rsid w:val="7280F9A8"/>
    <w:rsid w:val="729E3E02"/>
    <w:rsid w:val="72B0A748"/>
    <w:rsid w:val="72B3FD4E"/>
    <w:rsid w:val="72BDBF41"/>
    <w:rsid w:val="72C1B0FC"/>
    <w:rsid w:val="72C56FA9"/>
    <w:rsid w:val="72EE5D9F"/>
    <w:rsid w:val="72F2B6B7"/>
    <w:rsid w:val="730CEF2F"/>
    <w:rsid w:val="7310E39A"/>
    <w:rsid w:val="731C8B3D"/>
    <w:rsid w:val="731E4E96"/>
    <w:rsid w:val="736D1189"/>
    <w:rsid w:val="73853F6E"/>
    <w:rsid w:val="73858889"/>
    <w:rsid w:val="738C5F0A"/>
    <w:rsid w:val="738E3CE1"/>
    <w:rsid w:val="739902ED"/>
    <w:rsid w:val="73A7E0A3"/>
    <w:rsid w:val="73B9C6C0"/>
    <w:rsid w:val="73D491E8"/>
    <w:rsid w:val="73D98504"/>
    <w:rsid w:val="73EC1D89"/>
    <w:rsid w:val="73F5ABDA"/>
    <w:rsid w:val="740783FA"/>
    <w:rsid w:val="7410C640"/>
    <w:rsid w:val="7419DC2A"/>
    <w:rsid w:val="743BB155"/>
    <w:rsid w:val="747FD570"/>
    <w:rsid w:val="74884BDE"/>
    <w:rsid w:val="74A30E49"/>
    <w:rsid w:val="74A82494"/>
    <w:rsid w:val="74B3CB0D"/>
    <w:rsid w:val="74BEA28C"/>
    <w:rsid w:val="74DEE8FD"/>
    <w:rsid w:val="74E93DC8"/>
    <w:rsid w:val="74F25376"/>
    <w:rsid w:val="750C4125"/>
    <w:rsid w:val="7512249B"/>
    <w:rsid w:val="751A6C28"/>
    <w:rsid w:val="75494171"/>
    <w:rsid w:val="7549752A"/>
    <w:rsid w:val="755CCF18"/>
    <w:rsid w:val="75659186"/>
    <w:rsid w:val="7567802F"/>
    <w:rsid w:val="75765EE9"/>
    <w:rsid w:val="75890185"/>
    <w:rsid w:val="758EE990"/>
    <w:rsid w:val="759C66F3"/>
    <w:rsid w:val="75AB2D43"/>
    <w:rsid w:val="75B409F2"/>
    <w:rsid w:val="75BD8BC5"/>
    <w:rsid w:val="75C13FAC"/>
    <w:rsid w:val="75D072D4"/>
    <w:rsid w:val="75DCCD42"/>
    <w:rsid w:val="75E05ECB"/>
    <w:rsid w:val="75EB7CC0"/>
    <w:rsid w:val="75EFDAC4"/>
    <w:rsid w:val="7619BEA9"/>
    <w:rsid w:val="7642C189"/>
    <w:rsid w:val="76483EB4"/>
    <w:rsid w:val="764A9E54"/>
    <w:rsid w:val="766104A1"/>
    <w:rsid w:val="7677ECC8"/>
    <w:rsid w:val="7682E47D"/>
    <w:rsid w:val="768D88E5"/>
    <w:rsid w:val="76918B46"/>
    <w:rsid w:val="7692CB89"/>
    <w:rsid w:val="7695B38C"/>
    <w:rsid w:val="76975AA9"/>
    <w:rsid w:val="76A7712D"/>
    <w:rsid w:val="76B02A67"/>
    <w:rsid w:val="76B94B29"/>
    <w:rsid w:val="76BBFDB5"/>
    <w:rsid w:val="76BFAD68"/>
    <w:rsid w:val="76C56A7D"/>
    <w:rsid w:val="76C7AC31"/>
    <w:rsid w:val="76C92570"/>
    <w:rsid w:val="76CC9E2A"/>
    <w:rsid w:val="76D69C5C"/>
    <w:rsid w:val="76D95AD8"/>
    <w:rsid w:val="76DD8F1E"/>
    <w:rsid w:val="76E4C2FD"/>
    <w:rsid w:val="76F0DDE0"/>
    <w:rsid w:val="76FA8B30"/>
    <w:rsid w:val="7704942B"/>
    <w:rsid w:val="770DBCEE"/>
    <w:rsid w:val="771B677F"/>
    <w:rsid w:val="771B7866"/>
    <w:rsid w:val="7724A5A6"/>
    <w:rsid w:val="77469E74"/>
    <w:rsid w:val="774CDB0C"/>
    <w:rsid w:val="7764AB5D"/>
    <w:rsid w:val="7774FC01"/>
    <w:rsid w:val="77803908"/>
    <w:rsid w:val="778369FC"/>
    <w:rsid w:val="7789D98B"/>
    <w:rsid w:val="778F02E0"/>
    <w:rsid w:val="77952161"/>
    <w:rsid w:val="779A3BF6"/>
    <w:rsid w:val="77A28871"/>
    <w:rsid w:val="77BA3950"/>
    <w:rsid w:val="77F2D0B7"/>
    <w:rsid w:val="7803255E"/>
    <w:rsid w:val="783B1C43"/>
    <w:rsid w:val="783BAF51"/>
    <w:rsid w:val="783E8855"/>
    <w:rsid w:val="7844E89A"/>
    <w:rsid w:val="784A482D"/>
    <w:rsid w:val="787480E9"/>
    <w:rsid w:val="787C493B"/>
    <w:rsid w:val="78811361"/>
    <w:rsid w:val="7894DEE8"/>
    <w:rsid w:val="789598CC"/>
    <w:rsid w:val="78C304A2"/>
    <w:rsid w:val="78CA486A"/>
    <w:rsid w:val="78E30118"/>
    <w:rsid w:val="78E6ECB9"/>
    <w:rsid w:val="78EAEB06"/>
    <w:rsid w:val="78EF5D90"/>
    <w:rsid w:val="790F541F"/>
    <w:rsid w:val="79138687"/>
    <w:rsid w:val="79312C8A"/>
    <w:rsid w:val="7933CFC0"/>
    <w:rsid w:val="793A0BED"/>
    <w:rsid w:val="79402808"/>
    <w:rsid w:val="796019E2"/>
    <w:rsid w:val="7966D1C8"/>
    <w:rsid w:val="797300E2"/>
    <w:rsid w:val="797F43A9"/>
    <w:rsid w:val="79D21B39"/>
    <w:rsid w:val="79DF357B"/>
    <w:rsid w:val="79EDA59A"/>
    <w:rsid w:val="7A10476A"/>
    <w:rsid w:val="7A168C8D"/>
    <w:rsid w:val="7A16F363"/>
    <w:rsid w:val="7A201F1B"/>
    <w:rsid w:val="7A259226"/>
    <w:rsid w:val="7A25BD41"/>
    <w:rsid w:val="7A261AE1"/>
    <w:rsid w:val="7A34036C"/>
    <w:rsid w:val="7A48F068"/>
    <w:rsid w:val="7A50470A"/>
    <w:rsid w:val="7A51CF94"/>
    <w:rsid w:val="7A61E5ED"/>
    <w:rsid w:val="7A64EA61"/>
    <w:rsid w:val="7A6AF69E"/>
    <w:rsid w:val="7A7E5DB2"/>
    <w:rsid w:val="7A815F4F"/>
    <w:rsid w:val="7AA4F901"/>
    <w:rsid w:val="7AAE6EF5"/>
    <w:rsid w:val="7ABDE75D"/>
    <w:rsid w:val="7ABE73E4"/>
    <w:rsid w:val="7AD03DBF"/>
    <w:rsid w:val="7AEB11A1"/>
    <w:rsid w:val="7AF32501"/>
    <w:rsid w:val="7AFDE15A"/>
    <w:rsid w:val="7B01FFD2"/>
    <w:rsid w:val="7B080F44"/>
    <w:rsid w:val="7B1582E0"/>
    <w:rsid w:val="7B1855D7"/>
    <w:rsid w:val="7B19466A"/>
    <w:rsid w:val="7B227480"/>
    <w:rsid w:val="7B2323ED"/>
    <w:rsid w:val="7B242C89"/>
    <w:rsid w:val="7B35D150"/>
    <w:rsid w:val="7B3B535E"/>
    <w:rsid w:val="7B3F59F6"/>
    <w:rsid w:val="7B4ACFCE"/>
    <w:rsid w:val="7B58E88B"/>
    <w:rsid w:val="7B5E93CE"/>
    <w:rsid w:val="7B5EF025"/>
    <w:rsid w:val="7B7D7349"/>
    <w:rsid w:val="7B84D04D"/>
    <w:rsid w:val="7BA5F249"/>
    <w:rsid w:val="7BA60749"/>
    <w:rsid w:val="7BC0C19E"/>
    <w:rsid w:val="7BC1F0B2"/>
    <w:rsid w:val="7BCA5797"/>
    <w:rsid w:val="7BD77641"/>
    <w:rsid w:val="7BDAFACD"/>
    <w:rsid w:val="7BE7120C"/>
    <w:rsid w:val="7BEEDF13"/>
    <w:rsid w:val="7C1B8A44"/>
    <w:rsid w:val="7C2775F3"/>
    <w:rsid w:val="7C4CD6F4"/>
    <w:rsid w:val="7C836B6E"/>
    <w:rsid w:val="7C87C4C2"/>
    <w:rsid w:val="7CA37733"/>
    <w:rsid w:val="7CBF0FEA"/>
    <w:rsid w:val="7CCF889C"/>
    <w:rsid w:val="7CD547CC"/>
    <w:rsid w:val="7CD612F3"/>
    <w:rsid w:val="7CDF349F"/>
    <w:rsid w:val="7CF5E348"/>
    <w:rsid w:val="7D2729D7"/>
    <w:rsid w:val="7D2E805A"/>
    <w:rsid w:val="7D309C4F"/>
    <w:rsid w:val="7D3805A0"/>
    <w:rsid w:val="7D3AA38E"/>
    <w:rsid w:val="7D47C2D7"/>
    <w:rsid w:val="7D81DD30"/>
    <w:rsid w:val="7D9179E7"/>
    <w:rsid w:val="7D98385A"/>
    <w:rsid w:val="7DAE2195"/>
    <w:rsid w:val="7DB7417A"/>
    <w:rsid w:val="7DBF91AE"/>
    <w:rsid w:val="7DD50F7B"/>
    <w:rsid w:val="7DD57012"/>
    <w:rsid w:val="7DEEF5F4"/>
    <w:rsid w:val="7E0933CB"/>
    <w:rsid w:val="7E248F2E"/>
    <w:rsid w:val="7E27DA0A"/>
    <w:rsid w:val="7E30788D"/>
    <w:rsid w:val="7E333E32"/>
    <w:rsid w:val="7E57A83E"/>
    <w:rsid w:val="7E65BC3A"/>
    <w:rsid w:val="7E8E498D"/>
    <w:rsid w:val="7E9813F2"/>
    <w:rsid w:val="7E9B1E0C"/>
    <w:rsid w:val="7EBDF563"/>
    <w:rsid w:val="7EC1265E"/>
    <w:rsid w:val="7ED67603"/>
    <w:rsid w:val="7EDAC65F"/>
    <w:rsid w:val="7EE0C312"/>
    <w:rsid w:val="7EE8FA90"/>
    <w:rsid w:val="7F0620B4"/>
    <w:rsid w:val="7F084BFF"/>
    <w:rsid w:val="7F13581D"/>
    <w:rsid w:val="7F17D1DE"/>
    <w:rsid w:val="7F258513"/>
    <w:rsid w:val="7F2AB3EA"/>
    <w:rsid w:val="7F2BC4A3"/>
    <w:rsid w:val="7F3B8793"/>
    <w:rsid w:val="7F55AF3F"/>
    <w:rsid w:val="7F64D4B8"/>
    <w:rsid w:val="7F67443F"/>
    <w:rsid w:val="7F9C9D0B"/>
    <w:rsid w:val="7FBA1A46"/>
    <w:rsid w:val="7FBE9F54"/>
    <w:rsid w:val="7FC4A087"/>
    <w:rsid w:val="7FCB35DA"/>
    <w:rsid w:val="7FD7CA4E"/>
    <w:rsid w:val="7FDE0A9A"/>
    <w:rsid w:val="7FF4C2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37F34"/>
  <w15:chartTrackingRefBased/>
  <w15:docId w15:val="{EA223180-DFFD-4F43-B2D4-E01C05695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87"/>
    <w:pPr>
      <w:spacing w:before="120" w:after="120" w:line="276" w:lineRule="auto"/>
    </w:pPr>
    <w:rPr>
      <w:rFonts w:ascii="Arial" w:hAnsi="Arial"/>
    </w:rPr>
  </w:style>
  <w:style w:type="paragraph" w:styleId="Heading1">
    <w:name w:val="heading 1"/>
    <w:basedOn w:val="Normal"/>
    <w:next w:val="Normal"/>
    <w:link w:val="Heading1Char"/>
    <w:uiPriority w:val="9"/>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9"/>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iPriority w:val="9"/>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iPriority w:val="9"/>
    <w:unhideWhenUsed/>
    <w:qFormat/>
    <w:rsid w:val="001E7087"/>
    <w:pPr>
      <w:keepNext/>
      <w:keepLines/>
      <w:spacing w:before="40" w:after="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uiPriority w:val="10"/>
    <w:qFormat/>
    <w:rsid w:val="00BD640A"/>
    <w:pPr>
      <w:spacing w:before="200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BD640A"/>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BD640A"/>
    <w:pPr>
      <w:numPr>
        <w:ilvl w:val="1"/>
      </w:numPr>
      <w:spacing w:after="160"/>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uiPriority w:val="11"/>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uiPriority w:val="9"/>
    <w:rsid w:val="001E7087"/>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D7044"/>
    <w:pPr>
      <w:ind w:left="720"/>
      <w:contextualSpacing/>
    </w:pPr>
  </w:style>
  <w:style w:type="character" w:styleId="PageNumber">
    <w:name w:val="page number"/>
    <w:basedOn w:val="DefaultParagraphFont"/>
    <w:uiPriority w:val="99"/>
    <w:semiHidden/>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39"/>
    <w:rsid w:val="00AD7FD7"/>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HeadingTABLE">
    <w:name w:val="Heading TABLE"/>
    <w:basedOn w:val="Normal"/>
    <w:qFormat/>
    <w:rsid w:val="00BF1A21"/>
    <w:pPr>
      <w:numPr>
        <w:numId w:val="3"/>
      </w:numPr>
      <w:spacing w:before="240"/>
    </w:pPr>
    <w:rPr>
      <w:b/>
      <w:bCs/>
      <w:color w:val="033636" w:themeColor="text2"/>
    </w:rPr>
  </w:style>
  <w:style w:type="paragraph" w:customStyle="1" w:styleId="HeadingFigure">
    <w:name w:val="Heading Figure"/>
    <w:basedOn w:val="Normal"/>
    <w:qFormat/>
    <w:rsid w:val="006135A5"/>
    <w:pPr>
      <w:numPr>
        <w:numId w:val="4"/>
      </w:numPr>
      <w:spacing w:before="240"/>
    </w:pPr>
    <w:rPr>
      <w:b/>
      <w:noProof/>
      <w:color w:val="033636" w:themeColor="text2"/>
    </w:rPr>
  </w:style>
  <w:style w:type="numbering" w:customStyle="1" w:styleId="CurrentList1">
    <w:name w:val="Current List1"/>
    <w:uiPriority w:val="99"/>
    <w:rsid w:val="009752F5"/>
    <w:pPr>
      <w:numPr>
        <w:numId w:val="5"/>
      </w:numPr>
    </w:pPr>
  </w:style>
  <w:style w:type="paragraph" w:customStyle="1" w:styleId="BoxBulletEmerald">
    <w:name w:val="Box Bullet Emerald"/>
    <w:basedOn w:val="ListParagraph"/>
    <w:qFormat/>
    <w:rsid w:val="006135A5"/>
    <w:pPr>
      <w:numPr>
        <w:numId w:val="6"/>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F40769"/>
    <w:pPr>
      <w:spacing w:after="0"/>
    </w:pPr>
    <w:rPr>
      <w:rFonts w:asciiTheme="minorHAnsi" w:hAnsiTheme="minorHAnsi" w:cstheme="minorHAnsi"/>
      <w:b/>
      <w:bCs/>
      <w:iCs/>
    </w:rPr>
  </w:style>
  <w:style w:type="paragraph" w:styleId="TOC2">
    <w:name w:val="toc 2"/>
    <w:basedOn w:val="Normal"/>
    <w:next w:val="Normal"/>
    <w:autoRedefine/>
    <w:uiPriority w:val="39"/>
    <w:unhideWhenUsed/>
    <w:rsid w:val="00F40769"/>
    <w:pPr>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0769"/>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7"/>
      </w:numPr>
      <w:ind w:left="567" w:hanging="567"/>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8"/>
      </w:numPr>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9"/>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semiHidden/>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customStyle="1" w:styleId="paragraph">
    <w:name w:val="paragraph"/>
    <w:basedOn w:val="Normal"/>
    <w:rsid w:val="00F33847"/>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F33847"/>
  </w:style>
  <w:style w:type="character" w:customStyle="1" w:styleId="eop">
    <w:name w:val="eop"/>
    <w:basedOn w:val="DefaultParagraphFont"/>
    <w:rsid w:val="00F33847"/>
  </w:style>
  <w:style w:type="paragraph" w:customStyle="1" w:styleId="Paragraphtext">
    <w:name w:val="Paragraph text"/>
    <w:basedOn w:val="Normal"/>
    <w:next w:val="Normal"/>
    <w:link w:val="ParagraphtextChar"/>
    <w:qFormat/>
    <w:rsid w:val="00FD69A3"/>
    <w:rPr>
      <w:rFonts w:eastAsia="Times New Roman" w:cs="Times New Roman"/>
      <w:color w:val="000000" w:themeColor="text1"/>
      <w:kern w:val="0"/>
      <w14:ligatures w14:val="none"/>
    </w:rPr>
  </w:style>
  <w:style w:type="character" w:customStyle="1" w:styleId="ParagraphtextChar">
    <w:name w:val="Paragraph text Char"/>
    <w:basedOn w:val="DefaultParagraphFont"/>
    <w:link w:val="Paragraphtext"/>
    <w:rsid w:val="00FD69A3"/>
    <w:rPr>
      <w:rFonts w:ascii="Arial" w:eastAsia="Times New Roman" w:hAnsi="Arial" w:cs="Times New Roman"/>
      <w:color w:val="000000" w:themeColor="text1"/>
      <w:kern w:val="0"/>
      <w14:ligatures w14:val="none"/>
    </w:rPr>
  </w:style>
  <w:style w:type="paragraph" w:styleId="CommentSubject">
    <w:name w:val="annotation subject"/>
    <w:basedOn w:val="CommentText"/>
    <w:next w:val="CommentText"/>
    <w:link w:val="CommentSubjectChar"/>
    <w:uiPriority w:val="99"/>
    <w:semiHidden/>
    <w:unhideWhenUsed/>
    <w:rsid w:val="00613939"/>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613939"/>
    <w:rPr>
      <w:rFonts w:ascii="Arial" w:hAnsi="Arial" w:cs="Times New Roman"/>
      <w:b/>
      <w:bCs/>
      <w:kern w:val="0"/>
      <w:sz w:val="20"/>
      <w:szCs w:val="20"/>
      <w14:ligatures w14:val="none"/>
    </w:rPr>
  </w:style>
  <w:style w:type="character" w:styleId="FootnoteReference">
    <w:name w:val="footnote reference"/>
    <w:basedOn w:val="DefaultParagraphFont"/>
    <w:uiPriority w:val="99"/>
    <w:semiHidden/>
    <w:unhideWhenUsed/>
    <w:rsid w:val="00905532"/>
    <w:rPr>
      <w:vertAlign w:val="superscript"/>
    </w:rPr>
  </w:style>
  <w:style w:type="character" w:customStyle="1" w:styleId="FootnoteTextChar">
    <w:name w:val="Footnote Text Char"/>
    <w:basedOn w:val="DefaultParagraphFont"/>
    <w:link w:val="FootnoteText"/>
    <w:rsid w:val="00905532"/>
    <w:rPr>
      <w:sz w:val="20"/>
      <w:szCs w:val="20"/>
    </w:rPr>
  </w:style>
  <w:style w:type="paragraph" w:styleId="FootnoteText">
    <w:name w:val="footnote text"/>
    <w:basedOn w:val="Normal"/>
    <w:link w:val="FootnoteTextChar"/>
    <w:unhideWhenUsed/>
    <w:rsid w:val="00905532"/>
    <w:pPr>
      <w:spacing w:before="0" w:after="0" w:line="240" w:lineRule="auto"/>
    </w:pPr>
    <w:rPr>
      <w:rFonts w:asciiTheme="minorHAnsi" w:hAnsiTheme="minorHAnsi"/>
      <w:sz w:val="20"/>
      <w:szCs w:val="20"/>
    </w:rPr>
  </w:style>
  <w:style w:type="character" w:customStyle="1" w:styleId="FootnoteTextChar1">
    <w:name w:val="Footnote Text Char1"/>
    <w:basedOn w:val="DefaultParagraphFont"/>
    <w:uiPriority w:val="99"/>
    <w:semiHidden/>
    <w:rsid w:val="00905532"/>
    <w:rPr>
      <w:rFonts w:ascii="Arial" w:hAnsi="Arial"/>
      <w:sz w:val="20"/>
      <w:szCs w:val="20"/>
    </w:rPr>
  </w:style>
  <w:style w:type="paragraph" w:styleId="Revision">
    <w:name w:val="Revision"/>
    <w:hidden/>
    <w:uiPriority w:val="99"/>
    <w:semiHidden/>
    <w:rsid w:val="002E3496"/>
    <w:rPr>
      <w:rFonts w:ascii="Arial" w:hAnsi="Arial"/>
    </w:rPr>
  </w:style>
  <w:style w:type="paragraph" w:styleId="ListBullet">
    <w:name w:val="List Bullet"/>
    <w:basedOn w:val="Normal"/>
    <w:qFormat/>
    <w:rsid w:val="00365401"/>
    <w:pPr>
      <w:numPr>
        <w:numId w:val="11"/>
      </w:numPr>
      <w:spacing w:before="60" w:after="60" w:line="240" w:lineRule="auto"/>
    </w:pPr>
    <w:rPr>
      <w:rFonts w:eastAsia="Times New Roman" w:cs="Times New Roman"/>
      <w:color w:val="000000" w:themeColor="text1"/>
      <w:kern w:val="0"/>
      <w:sz w:val="21"/>
      <w14:ligatures w14:val="none"/>
    </w:rPr>
  </w:style>
  <w:style w:type="paragraph" w:customStyle="1" w:styleId="EndNoteBibliography">
    <w:name w:val="EndNote Bibliography"/>
    <w:basedOn w:val="Normal"/>
    <w:link w:val="EndNoteBibliographyChar"/>
    <w:rsid w:val="005B1970"/>
    <w:pPr>
      <w:spacing w:before="0" w:after="160" w:line="240" w:lineRule="auto"/>
    </w:pPr>
    <w:rPr>
      <w:rFonts w:ascii="Times New Roman" w:eastAsia="Times New Roman" w:hAnsi="Times New Roman" w:cs="Times New Roman"/>
      <w:noProof/>
      <w:color w:val="000000" w:themeColor="text1"/>
      <w:kern w:val="0"/>
      <w:lang w:val="en-US"/>
      <w14:ligatures w14:val="none"/>
    </w:rPr>
  </w:style>
  <w:style w:type="character" w:customStyle="1" w:styleId="EndNoteBibliographyChar">
    <w:name w:val="EndNote Bibliography Char"/>
    <w:basedOn w:val="ParagraphtextChar"/>
    <w:link w:val="EndNoteBibliography"/>
    <w:rsid w:val="005B1970"/>
    <w:rPr>
      <w:rFonts w:ascii="Times New Roman" w:eastAsia="Times New Roman" w:hAnsi="Times New Roman" w:cs="Times New Roman"/>
      <w:noProof/>
      <w:color w:val="000000" w:themeColor="text1"/>
      <w:kern w:val="0"/>
      <w:lang w:val="en-US"/>
      <w14:ligatures w14:val="none"/>
    </w:rPr>
  </w:style>
  <w:style w:type="character" w:styleId="FollowedHyperlink">
    <w:name w:val="FollowedHyperlink"/>
    <w:basedOn w:val="DefaultParagraphFont"/>
    <w:uiPriority w:val="99"/>
    <w:semiHidden/>
    <w:unhideWhenUsed/>
    <w:rsid w:val="003134BB"/>
    <w:rPr>
      <w:color w:val="6D6D70" w:themeColor="followedHyperlink"/>
      <w:u w:val="single"/>
    </w:rPr>
  </w:style>
  <w:style w:type="paragraph" w:styleId="Caption">
    <w:name w:val="caption"/>
    <w:basedOn w:val="Normal"/>
    <w:next w:val="Normal"/>
    <w:uiPriority w:val="35"/>
    <w:unhideWhenUsed/>
    <w:qFormat/>
    <w:rsid w:val="009E296F"/>
    <w:pPr>
      <w:spacing w:before="0" w:after="200" w:line="240" w:lineRule="auto"/>
    </w:pPr>
    <w:rPr>
      <w:i/>
      <w:iCs/>
      <w:color w:val="033636" w:themeColor="text2"/>
      <w:sz w:val="18"/>
      <w:szCs w:val="18"/>
    </w:rPr>
  </w:style>
  <w:style w:type="character" w:styleId="SubtleReference">
    <w:name w:val="Subtle Reference"/>
    <w:basedOn w:val="DefaultParagraphFont"/>
    <w:uiPriority w:val="31"/>
    <w:qFormat/>
    <w:rsid w:val="00F60334"/>
    <w:rPr>
      <w:smallCaps/>
      <w:color w:val="5A5A5A" w:themeColor="text1" w:themeTint="A5"/>
    </w:rPr>
  </w:style>
  <w:style w:type="table" w:customStyle="1" w:styleId="TableGrid1">
    <w:name w:val="Table Grid1"/>
    <w:basedOn w:val="TableNormal"/>
    <w:next w:val="TableGrid"/>
    <w:uiPriority w:val="39"/>
    <w:rsid w:val="00D158B3"/>
    <w:pPr>
      <w:spacing w:before="40" w:after="40"/>
    </w:pPr>
    <w:rPr>
      <w:rFonts w:eastAsia="Times New Roman" w:cs="Times New Roman"/>
      <w:kern w:val="0"/>
      <w:sz w:val="20"/>
      <w:szCs w:val="20"/>
      <w14:ligatures w14:val="none"/>
    </w:rPr>
    <w:tblPr>
      <w:tblStyleRowBandSize w:val="1"/>
      <w:tblInd w:w="0" w:type="nil"/>
      <w:tblBorders>
        <w:top w:val="single" w:sz="6" w:space="0" w:color="00DCA1" w:themeColor="background2"/>
        <w:bottom w:val="single" w:sz="6" w:space="0" w:color="00DCA1" w:themeColor="background2"/>
        <w:insideH w:val="single" w:sz="6" w:space="0" w:color="00DCA1" w:themeColor="background2"/>
      </w:tblBorders>
    </w:tblPr>
    <w:tcPr>
      <w:vAlign w:val="center"/>
    </w:tcPr>
    <w:tblStylePr w:type="firstRow">
      <w:tblPr/>
      <w:tcPr>
        <w:shd w:val="clear" w:color="auto" w:fill="00DCA1" w:themeFill="background2"/>
        <w:vAlign w:val="center"/>
      </w:tcPr>
    </w:tblStylePr>
    <w:tblStylePr w:type="lastRow">
      <w:rPr>
        <w:rFonts w:asciiTheme="minorHAnsi" w:hAnsiTheme="minorHAnsi" w:cs="Arial" w:hint="default"/>
        <w:b/>
        <w:sz w:val="20"/>
        <w:szCs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95230">
      <w:bodyDiv w:val="1"/>
      <w:marLeft w:val="0"/>
      <w:marRight w:val="0"/>
      <w:marTop w:val="0"/>
      <w:marBottom w:val="0"/>
      <w:divBdr>
        <w:top w:val="none" w:sz="0" w:space="0" w:color="auto"/>
        <w:left w:val="none" w:sz="0" w:space="0" w:color="auto"/>
        <w:bottom w:val="none" w:sz="0" w:space="0" w:color="auto"/>
        <w:right w:val="none" w:sz="0" w:space="0" w:color="auto"/>
      </w:divBdr>
      <w:divsChild>
        <w:div w:id="534124449">
          <w:marLeft w:val="0"/>
          <w:marRight w:val="0"/>
          <w:marTop w:val="0"/>
          <w:marBottom w:val="0"/>
          <w:divBdr>
            <w:top w:val="none" w:sz="0" w:space="0" w:color="auto"/>
            <w:left w:val="none" w:sz="0" w:space="0" w:color="auto"/>
            <w:bottom w:val="none" w:sz="0" w:space="0" w:color="auto"/>
            <w:right w:val="none" w:sz="0" w:space="0" w:color="auto"/>
          </w:divBdr>
          <w:divsChild>
            <w:div w:id="582374593">
              <w:marLeft w:val="-75"/>
              <w:marRight w:val="0"/>
              <w:marTop w:val="30"/>
              <w:marBottom w:val="30"/>
              <w:divBdr>
                <w:top w:val="none" w:sz="0" w:space="0" w:color="auto"/>
                <w:left w:val="none" w:sz="0" w:space="0" w:color="auto"/>
                <w:bottom w:val="none" w:sz="0" w:space="0" w:color="auto"/>
                <w:right w:val="none" w:sz="0" w:space="0" w:color="auto"/>
              </w:divBdr>
              <w:divsChild>
                <w:div w:id="88547754">
                  <w:marLeft w:val="0"/>
                  <w:marRight w:val="0"/>
                  <w:marTop w:val="0"/>
                  <w:marBottom w:val="0"/>
                  <w:divBdr>
                    <w:top w:val="none" w:sz="0" w:space="0" w:color="auto"/>
                    <w:left w:val="none" w:sz="0" w:space="0" w:color="auto"/>
                    <w:bottom w:val="none" w:sz="0" w:space="0" w:color="auto"/>
                    <w:right w:val="none" w:sz="0" w:space="0" w:color="auto"/>
                  </w:divBdr>
                  <w:divsChild>
                    <w:div w:id="1372656545">
                      <w:marLeft w:val="0"/>
                      <w:marRight w:val="0"/>
                      <w:marTop w:val="0"/>
                      <w:marBottom w:val="0"/>
                      <w:divBdr>
                        <w:top w:val="none" w:sz="0" w:space="0" w:color="auto"/>
                        <w:left w:val="none" w:sz="0" w:space="0" w:color="auto"/>
                        <w:bottom w:val="none" w:sz="0" w:space="0" w:color="auto"/>
                        <w:right w:val="none" w:sz="0" w:space="0" w:color="auto"/>
                      </w:divBdr>
                    </w:div>
                  </w:divsChild>
                </w:div>
                <w:div w:id="171578012">
                  <w:marLeft w:val="0"/>
                  <w:marRight w:val="0"/>
                  <w:marTop w:val="0"/>
                  <w:marBottom w:val="0"/>
                  <w:divBdr>
                    <w:top w:val="none" w:sz="0" w:space="0" w:color="auto"/>
                    <w:left w:val="none" w:sz="0" w:space="0" w:color="auto"/>
                    <w:bottom w:val="none" w:sz="0" w:space="0" w:color="auto"/>
                    <w:right w:val="none" w:sz="0" w:space="0" w:color="auto"/>
                  </w:divBdr>
                  <w:divsChild>
                    <w:div w:id="2016347477">
                      <w:marLeft w:val="0"/>
                      <w:marRight w:val="0"/>
                      <w:marTop w:val="0"/>
                      <w:marBottom w:val="0"/>
                      <w:divBdr>
                        <w:top w:val="none" w:sz="0" w:space="0" w:color="auto"/>
                        <w:left w:val="none" w:sz="0" w:space="0" w:color="auto"/>
                        <w:bottom w:val="none" w:sz="0" w:space="0" w:color="auto"/>
                        <w:right w:val="none" w:sz="0" w:space="0" w:color="auto"/>
                      </w:divBdr>
                    </w:div>
                  </w:divsChild>
                </w:div>
                <w:div w:id="1586527229">
                  <w:marLeft w:val="0"/>
                  <w:marRight w:val="0"/>
                  <w:marTop w:val="0"/>
                  <w:marBottom w:val="0"/>
                  <w:divBdr>
                    <w:top w:val="none" w:sz="0" w:space="0" w:color="auto"/>
                    <w:left w:val="none" w:sz="0" w:space="0" w:color="auto"/>
                    <w:bottom w:val="none" w:sz="0" w:space="0" w:color="auto"/>
                    <w:right w:val="none" w:sz="0" w:space="0" w:color="auto"/>
                  </w:divBdr>
                  <w:divsChild>
                    <w:div w:id="1405180350">
                      <w:marLeft w:val="0"/>
                      <w:marRight w:val="0"/>
                      <w:marTop w:val="0"/>
                      <w:marBottom w:val="0"/>
                      <w:divBdr>
                        <w:top w:val="none" w:sz="0" w:space="0" w:color="auto"/>
                        <w:left w:val="none" w:sz="0" w:space="0" w:color="auto"/>
                        <w:bottom w:val="none" w:sz="0" w:space="0" w:color="auto"/>
                        <w:right w:val="none" w:sz="0" w:space="0" w:color="auto"/>
                      </w:divBdr>
                    </w:div>
                  </w:divsChild>
                </w:div>
                <w:div w:id="2066374516">
                  <w:marLeft w:val="0"/>
                  <w:marRight w:val="0"/>
                  <w:marTop w:val="0"/>
                  <w:marBottom w:val="0"/>
                  <w:divBdr>
                    <w:top w:val="none" w:sz="0" w:space="0" w:color="auto"/>
                    <w:left w:val="none" w:sz="0" w:space="0" w:color="auto"/>
                    <w:bottom w:val="none" w:sz="0" w:space="0" w:color="auto"/>
                    <w:right w:val="none" w:sz="0" w:space="0" w:color="auto"/>
                  </w:divBdr>
                  <w:divsChild>
                    <w:div w:id="203891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617291">
          <w:marLeft w:val="0"/>
          <w:marRight w:val="0"/>
          <w:marTop w:val="0"/>
          <w:marBottom w:val="0"/>
          <w:divBdr>
            <w:top w:val="none" w:sz="0" w:space="0" w:color="auto"/>
            <w:left w:val="none" w:sz="0" w:space="0" w:color="auto"/>
            <w:bottom w:val="none" w:sz="0" w:space="0" w:color="auto"/>
            <w:right w:val="none" w:sz="0" w:space="0" w:color="auto"/>
          </w:divBdr>
        </w:div>
      </w:divsChild>
    </w:div>
    <w:div w:id="402410096">
      <w:bodyDiv w:val="1"/>
      <w:marLeft w:val="0"/>
      <w:marRight w:val="0"/>
      <w:marTop w:val="0"/>
      <w:marBottom w:val="0"/>
      <w:divBdr>
        <w:top w:val="none" w:sz="0" w:space="0" w:color="auto"/>
        <w:left w:val="none" w:sz="0" w:space="0" w:color="auto"/>
        <w:bottom w:val="none" w:sz="0" w:space="0" w:color="auto"/>
        <w:right w:val="none" w:sz="0" w:space="0" w:color="auto"/>
      </w:divBdr>
    </w:div>
    <w:div w:id="541283150">
      <w:bodyDiv w:val="1"/>
      <w:marLeft w:val="0"/>
      <w:marRight w:val="0"/>
      <w:marTop w:val="0"/>
      <w:marBottom w:val="0"/>
      <w:divBdr>
        <w:top w:val="none" w:sz="0" w:space="0" w:color="auto"/>
        <w:left w:val="none" w:sz="0" w:space="0" w:color="auto"/>
        <w:bottom w:val="none" w:sz="0" w:space="0" w:color="auto"/>
        <w:right w:val="none" w:sz="0" w:space="0" w:color="auto"/>
      </w:divBdr>
      <w:divsChild>
        <w:div w:id="69934403">
          <w:marLeft w:val="0"/>
          <w:marRight w:val="0"/>
          <w:marTop w:val="0"/>
          <w:marBottom w:val="0"/>
          <w:divBdr>
            <w:top w:val="none" w:sz="0" w:space="0" w:color="auto"/>
            <w:left w:val="none" w:sz="0" w:space="0" w:color="auto"/>
            <w:bottom w:val="none" w:sz="0" w:space="0" w:color="auto"/>
            <w:right w:val="none" w:sz="0" w:space="0" w:color="auto"/>
          </w:divBdr>
        </w:div>
        <w:div w:id="298657136">
          <w:marLeft w:val="0"/>
          <w:marRight w:val="0"/>
          <w:marTop w:val="0"/>
          <w:marBottom w:val="0"/>
          <w:divBdr>
            <w:top w:val="none" w:sz="0" w:space="0" w:color="auto"/>
            <w:left w:val="none" w:sz="0" w:space="0" w:color="auto"/>
            <w:bottom w:val="none" w:sz="0" w:space="0" w:color="auto"/>
            <w:right w:val="none" w:sz="0" w:space="0" w:color="auto"/>
          </w:divBdr>
        </w:div>
        <w:div w:id="462770153">
          <w:marLeft w:val="0"/>
          <w:marRight w:val="0"/>
          <w:marTop w:val="0"/>
          <w:marBottom w:val="0"/>
          <w:divBdr>
            <w:top w:val="none" w:sz="0" w:space="0" w:color="auto"/>
            <w:left w:val="none" w:sz="0" w:space="0" w:color="auto"/>
            <w:bottom w:val="none" w:sz="0" w:space="0" w:color="auto"/>
            <w:right w:val="none" w:sz="0" w:space="0" w:color="auto"/>
          </w:divBdr>
          <w:divsChild>
            <w:div w:id="1427268415">
              <w:marLeft w:val="-75"/>
              <w:marRight w:val="0"/>
              <w:marTop w:val="30"/>
              <w:marBottom w:val="30"/>
              <w:divBdr>
                <w:top w:val="none" w:sz="0" w:space="0" w:color="auto"/>
                <w:left w:val="none" w:sz="0" w:space="0" w:color="auto"/>
                <w:bottom w:val="none" w:sz="0" w:space="0" w:color="auto"/>
                <w:right w:val="none" w:sz="0" w:space="0" w:color="auto"/>
              </w:divBdr>
              <w:divsChild>
                <w:div w:id="118643988">
                  <w:marLeft w:val="0"/>
                  <w:marRight w:val="0"/>
                  <w:marTop w:val="0"/>
                  <w:marBottom w:val="0"/>
                  <w:divBdr>
                    <w:top w:val="none" w:sz="0" w:space="0" w:color="auto"/>
                    <w:left w:val="none" w:sz="0" w:space="0" w:color="auto"/>
                    <w:bottom w:val="none" w:sz="0" w:space="0" w:color="auto"/>
                    <w:right w:val="none" w:sz="0" w:space="0" w:color="auto"/>
                  </w:divBdr>
                  <w:divsChild>
                    <w:div w:id="1853646228">
                      <w:marLeft w:val="0"/>
                      <w:marRight w:val="0"/>
                      <w:marTop w:val="0"/>
                      <w:marBottom w:val="0"/>
                      <w:divBdr>
                        <w:top w:val="none" w:sz="0" w:space="0" w:color="auto"/>
                        <w:left w:val="none" w:sz="0" w:space="0" w:color="auto"/>
                        <w:bottom w:val="none" w:sz="0" w:space="0" w:color="auto"/>
                        <w:right w:val="none" w:sz="0" w:space="0" w:color="auto"/>
                      </w:divBdr>
                    </w:div>
                  </w:divsChild>
                </w:div>
                <w:div w:id="220024666">
                  <w:marLeft w:val="0"/>
                  <w:marRight w:val="0"/>
                  <w:marTop w:val="0"/>
                  <w:marBottom w:val="0"/>
                  <w:divBdr>
                    <w:top w:val="none" w:sz="0" w:space="0" w:color="auto"/>
                    <w:left w:val="none" w:sz="0" w:space="0" w:color="auto"/>
                    <w:bottom w:val="none" w:sz="0" w:space="0" w:color="auto"/>
                    <w:right w:val="none" w:sz="0" w:space="0" w:color="auto"/>
                  </w:divBdr>
                  <w:divsChild>
                    <w:div w:id="190995289">
                      <w:marLeft w:val="0"/>
                      <w:marRight w:val="0"/>
                      <w:marTop w:val="0"/>
                      <w:marBottom w:val="0"/>
                      <w:divBdr>
                        <w:top w:val="none" w:sz="0" w:space="0" w:color="auto"/>
                        <w:left w:val="none" w:sz="0" w:space="0" w:color="auto"/>
                        <w:bottom w:val="none" w:sz="0" w:space="0" w:color="auto"/>
                        <w:right w:val="none" w:sz="0" w:space="0" w:color="auto"/>
                      </w:divBdr>
                    </w:div>
                  </w:divsChild>
                </w:div>
                <w:div w:id="410198160">
                  <w:marLeft w:val="0"/>
                  <w:marRight w:val="0"/>
                  <w:marTop w:val="0"/>
                  <w:marBottom w:val="0"/>
                  <w:divBdr>
                    <w:top w:val="none" w:sz="0" w:space="0" w:color="auto"/>
                    <w:left w:val="none" w:sz="0" w:space="0" w:color="auto"/>
                    <w:bottom w:val="none" w:sz="0" w:space="0" w:color="auto"/>
                    <w:right w:val="none" w:sz="0" w:space="0" w:color="auto"/>
                  </w:divBdr>
                  <w:divsChild>
                    <w:div w:id="1960645677">
                      <w:marLeft w:val="0"/>
                      <w:marRight w:val="0"/>
                      <w:marTop w:val="0"/>
                      <w:marBottom w:val="0"/>
                      <w:divBdr>
                        <w:top w:val="none" w:sz="0" w:space="0" w:color="auto"/>
                        <w:left w:val="none" w:sz="0" w:space="0" w:color="auto"/>
                        <w:bottom w:val="none" w:sz="0" w:space="0" w:color="auto"/>
                        <w:right w:val="none" w:sz="0" w:space="0" w:color="auto"/>
                      </w:divBdr>
                    </w:div>
                  </w:divsChild>
                </w:div>
                <w:div w:id="558051724">
                  <w:marLeft w:val="0"/>
                  <w:marRight w:val="0"/>
                  <w:marTop w:val="0"/>
                  <w:marBottom w:val="0"/>
                  <w:divBdr>
                    <w:top w:val="none" w:sz="0" w:space="0" w:color="auto"/>
                    <w:left w:val="none" w:sz="0" w:space="0" w:color="auto"/>
                    <w:bottom w:val="none" w:sz="0" w:space="0" w:color="auto"/>
                    <w:right w:val="none" w:sz="0" w:space="0" w:color="auto"/>
                  </w:divBdr>
                  <w:divsChild>
                    <w:div w:id="1575355490">
                      <w:marLeft w:val="0"/>
                      <w:marRight w:val="0"/>
                      <w:marTop w:val="0"/>
                      <w:marBottom w:val="0"/>
                      <w:divBdr>
                        <w:top w:val="none" w:sz="0" w:space="0" w:color="auto"/>
                        <w:left w:val="none" w:sz="0" w:space="0" w:color="auto"/>
                        <w:bottom w:val="none" w:sz="0" w:space="0" w:color="auto"/>
                        <w:right w:val="none" w:sz="0" w:space="0" w:color="auto"/>
                      </w:divBdr>
                    </w:div>
                  </w:divsChild>
                </w:div>
                <w:div w:id="661933929">
                  <w:marLeft w:val="0"/>
                  <w:marRight w:val="0"/>
                  <w:marTop w:val="0"/>
                  <w:marBottom w:val="0"/>
                  <w:divBdr>
                    <w:top w:val="none" w:sz="0" w:space="0" w:color="auto"/>
                    <w:left w:val="none" w:sz="0" w:space="0" w:color="auto"/>
                    <w:bottom w:val="none" w:sz="0" w:space="0" w:color="auto"/>
                    <w:right w:val="none" w:sz="0" w:space="0" w:color="auto"/>
                  </w:divBdr>
                  <w:divsChild>
                    <w:div w:id="1709455802">
                      <w:marLeft w:val="0"/>
                      <w:marRight w:val="0"/>
                      <w:marTop w:val="0"/>
                      <w:marBottom w:val="0"/>
                      <w:divBdr>
                        <w:top w:val="none" w:sz="0" w:space="0" w:color="auto"/>
                        <w:left w:val="none" w:sz="0" w:space="0" w:color="auto"/>
                        <w:bottom w:val="none" w:sz="0" w:space="0" w:color="auto"/>
                        <w:right w:val="none" w:sz="0" w:space="0" w:color="auto"/>
                      </w:divBdr>
                    </w:div>
                  </w:divsChild>
                </w:div>
                <w:div w:id="941299652">
                  <w:marLeft w:val="0"/>
                  <w:marRight w:val="0"/>
                  <w:marTop w:val="0"/>
                  <w:marBottom w:val="0"/>
                  <w:divBdr>
                    <w:top w:val="none" w:sz="0" w:space="0" w:color="auto"/>
                    <w:left w:val="none" w:sz="0" w:space="0" w:color="auto"/>
                    <w:bottom w:val="none" w:sz="0" w:space="0" w:color="auto"/>
                    <w:right w:val="none" w:sz="0" w:space="0" w:color="auto"/>
                  </w:divBdr>
                  <w:divsChild>
                    <w:div w:id="1333869513">
                      <w:marLeft w:val="0"/>
                      <w:marRight w:val="0"/>
                      <w:marTop w:val="0"/>
                      <w:marBottom w:val="0"/>
                      <w:divBdr>
                        <w:top w:val="none" w:sz="0" w:space="0" w:color="auto"/>
                        <w:left w:val="none" w:sz="0" w:space="0" w:color="auto"/>
                        <w:bottom w:val="none" w:sz="0" w:space="0" w:color="auto"/>
                        <w:right w:val="none" w:sz="0" w:space="0" w:color="auto"/>
                      </w:divBdr>
                    </w:div>
                  </w:divsChild>
                </w:div>
                <w:div w:id="954948987">
                  <w:marLeft w:val="0"/>
                  <w:marRight w:val="0"/>
                  <w:marTop w:val="0"/>
                  <w:marBottom w:val="0"/>
                  <w:divBdr>
                    <w:top w:val="none" w:sz="0" w:space="0" w:color="auto"/>
                    <w:left w:val="none" w:sz="0" w:space="0" w:color="auto"/>
                    <w:bottom w:val="none" w:sz="0" w:space="0" w:color="auto"/>
                    <w:right w:val="none" w:sz="0" w:space="0" w:color="auto"/>
                  </w:divBdr>
                  <w:divsChild>
                    <w:div w:id="1382484217">
                      <w:marLeft w:val="0"/>
                      <w:marRight w:val="0"/>
                      <w:marTop w:val="0"/>
                      <w:marBottom w:val="0"/>
                      <w:divBdr>
                        <w:top w:val="none" w:sz="0" w:space="0" w:color="auto"/>
                        <w:left w:val="none" w:sz="0" w:space="0" w:color="auto"/>
                        <w:bottom w:val="none" w:sz="0" w:space="0" w:color="auto"/>
                        <w:right w:val="none" w:sz="0" w:space="0" w:color="auto"/>
                      </w:divBdr>
                    </w:div>
                  </w:divsChild>
                </w:div>
                <w:div w:id="1350181867">
                  <w:marLeft w:val="0"/>
                  <w:marRight w:val="0"/>
                  <w:marTop w:val="0"/>
                  <w:marBottom w:val="0"/>
                  <w:divBdr>
                    <w:top w:val="none" w:sz="0" w:space="0" w:color="auto"/>
                    <w:left w:val="none" w:sz="0" w:space="0" w:color="auto"/>
                    <w:bottom w:val="none" w:sz="0" w:space="0" w:color="auto"/>
                    <w:right w:val="none" w:sz="0" w:space="0" w:color="auto"/>
                  </w:divBdr>
                  <w:divsChild>
                    <w:div w:id="1625652495">
                      <w:marLeft w:val="0"/>
                      <w:marRight w:val="0"/>
                      <w:marTop w:val="0"/>
                      <w:marBottom w:val="0"/>
                      <w:divBdr>
                        <w:top w:val="none" w:sz="0" w:space="0" w:color="auto"/>
                        <w:left w:val="none" w:sz="0" w:space="0" w:color="auto"/>
                        <w:bottom w:val="none" w:sz="0" w:space="0" w:color="auto"/>
                        <w:right w:val="none" w:sz="0" w:space="0" w:color="auto"/>
                      </w:divBdr>
                    </w:div>
                  </w:divsChild>
                </w:div>
                <w:div w:id="1519733231">
                  <w:marLeft w:val="0"/>
                  <w:marRight w:val="0"/>
                  <w:marTop w:val="0"/>
                  <w:marBottom w:val="0"/>
                  <w:divBdr>
                    <w:top w:val="none" w:sz="0" w:space="0" w:color="auto"/>
                    <w:left w:val="none" w:sz="0" w:space="0" w:color="auto"/>
                    <w:bottom w:val="none" w:sz="0" w:space="0" w:color="auto"/>
                    <w:right w:val="none" w:sz="0" w:space="0" w:color="auto"/>
                  </w:divBdr>
                  <w:divsChild>
                    <w:div w:id="511839685">
                      <w:marLeft w:val="0"/>
                      <w:marRight w:val="0"/>
                      <w:marTop w:val="0"/>
                      <w:marBottom w:val="0"/>
                      <w:divBdr>
                        <w:top w:val="none" w:sz="0" w:space="0" w:color="auto"/>
                        <w:left w:val="none" w:sz="0" w:space="0" w:color="auto"/>
                        <w:bottom w:val="none" w:sz="0" w:space="0" w:color="auto"/>
                        <w:right w:val="none" w:sz="0" w:space="0" w:color="auto"/>
                      </w:divBdr>
                    </w:div>
                  </w:divsChild>
                </w:div>
                <w:div w:id="1793788671">
                  <w:marLeft w:val="0"/>
                  <w:marRight w:val="0"/>
                  <w:marTop w:val="0"/>
                  <w:marBottom w:val="0"/>
                  <w:divBdr>
                    <w:top w:val="none" w:sz="0" w:space="0" w:color="auto"/>
                    <w:left w:val="none" w:sz="0" w:space="0" w:color="auto"/>
                    <w:bottom w:val="none" w:sz="0" w:space="0" w:color="auto"/>
                    <w:right w:val="none" w:sz="0" w:space="0" w:color="auto"/>
                  </w:divBdr>
                  <w:divsChild>
                    <w:div w:id="59716040">
                      <w:marLeft w:val="0"/>
                      <w:marRight w:val="0"/>
                      <w:marTop w:val="0"/>
                      <w:marBottom w:val="0"/>
                      <w:divBdr>
                        <w:top w:val="none" w:sz="0" w:space="0" w:color="auto"/>
                        <w:left w:val="none" w:sz="0" w:space="0" w:color="auto"/>
                        <w:bottom w:val="none" w:sz="0" w:space="0" w:color="auto"/>
                        <w:right w:val="none" w:sz="0" w:space="0" w:color="auto"/>
                      </w:divBdr>
                    </w:div>
                  </w:divsChild>
                </w:div>
                <w:div w:id="2007393657">
                  <w:marLeft w:val="0"/>
                  <w:marRight w:val="0"/>
                  <w:marTop w:val="0"/>
                  <w:marBottom w:val="0"/>
                  <w:divBdr>
                    <w:top w:val="none" w:sz="0" w:space="0" w:color="auto"/>
                    <w:left w:val="none" w:sz="0" w:space="0" w:color="auto"/>
                    <w:bottom w:val="none" w:sz="0" w:space="0" w:color="auto"/>
                    <w:right w:val="none" w:sz="0" w:space="0" w:color="auto"/>
                  </w:divBdr>
                  <w:divsChild>
                    <w:div w:id="1106923105">
                      <w:marLeft w:val="0"/>
                      <w:marRight w:val="0"/>
                      <w:marTop w:val="0"/>
                      <w:marBottom w:val="0"/>
                      <w:divBdr>
                        <w:top w:val="none" w:sz="0" w:space="0" w:color="auto"/>
                        <w:left w:val="none" w:sz="0" w:space="0" w:color="auto"/>
                        <w:bottom w:val="none" w:sz="0" w:space="0" w:color="auto"/>
                        <w:right w:val="none" w:sz="0" w:space="0" w:color="auto"/>
                      </w:divBdr>
                    </w:div>
                  </w:divsChild>
                </w:div>
                <w:div w:id="2109041448">
                  <w:marLeft w:val="0"/>
                  <w:marRight w:val="0"/>
                  <w:marTop w:val="0"/>
                  <w:marBottom w:val="0"/>
                  <w:divBdr>
                    <w:top w:val="none" w:sz="0" w:space="0" w:color="auto"/>
                    <w:left w:val="none" w:sz="0" w:space="0" w:color="auto"/>
                    <w:bottom w:val="none" w:sz="0" w:space="0" w:color="auto"/>
                    <w:right w:val="none" w:sz="0" w:space="0" w:color="auto"/>
                  </w:divBdr>
                  <w:divsChild>
                    <w:div w:id="103542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265226">
          <w:marLeft w:val="0"/>
          <w:marRight w:val="0"/>
          <w:marTop w:val="0"/>
          <w:marBottom w:val="0"/>
          <w:divBdr>
            <w:top w:val="none" w:sz="0" w:space="0" w:color="auto"/>
            <w:left w:val="none" w:sz="0" w:space="0" w:color="auto"/>
            <w:bottom w:val="none" w:sz="0" w:space="0" w:color="auto"/>
            <w:right w:val="none" w:sz="0" w:space="0" w:color="auto"/>
          </w:divBdr>
        </w:div>
        <w:div w:id="822814949">
          <w:marLeft w:val="0"/>
          <w:marRight w:val="0"/>
          <w:marTop w:val="0"/>
          <w:marBottom w:val="0"/>
          <w:divBdr>
            <w:top w:val="none" w:sz="0" w:space="0" w:color="auto"/>
            <w:left w:val="none" w:sz="0" w:space="0" w:color="auto"/>
            <w:bottom w:val="none" w:sz="0" w:space="0" w:color="auto"/>
            <w:right w:val="none" w:sz="0" w:space="0" w:color="auto"/>
          </w:divBdr>
        </w:div>
        <w:div w:id="958032954">
          <w:marLeft w:val="0"/>
          <w:marRight w:val="0"/>
          <w:marTop w:val="0"/>
          <w:marBottom w:val="0"/>
          <w:divBdr>
            <w:top w:val="none" w:sz="0" w:space="0" w:color="auto"/>
            <w:left w:val="none" w:sz="0" w:space="0" w:color="auto"/>
            <w:bottom w:val="none" w:sz="0" w:space="0" w:color="auto"/>
            <w:right w:val="none" w:sz="0" w:space="0" w:color="auto"/>
          </w:divBdr>
        </w:div>
        <w:div w:id="1113328457">
          <w:marLeft w:val="0"/>
          <w:marRight w:val="0"/>
          <w:marTop w:val="0"/>
          <w:marBottom w:val="0"/>
          <w:divBdr>
            <w:top w:val="none" w:sz="0" w:space="0" w:color="auto"/>
            <w:left w:val="none" w:sz="0" w:space="0" w:color="auto"/>
            <w:bottom w:val="none" w:sz="0" w:space="0" w:color="auto"/>
            <w:right w:val="none" w:sz="0" w:space="0" w:color="auto"/>
          </w:divBdr>
        </w:div>
        <w:div w:id="1260989081">
          <w:marLeft w:val="0"/>
          <w:marRight w:val="0"/>
          <w:marTop w:val="0"/>
          <w:marBottom w:val="0"/>
          <w:divBdr>
            <w:top w:val="none" w:sz="0" w:space="0" w:color="auto"/>
            <w:left w:val="none" w:sz="0" w:space="0" w:color="auto"/>
            <w:bottom w:val="none" w:sz="0" w:space="0" w:color="auto"/>
            <w:right w:val="none" w:sz="0" w:space="0" w:color="auto"/>
          </w:divBdr>
        </w:div>
        <w:div w:id="1357922851">
          <w:marLeft w:val="0"/>
          <w:marRight w:val="0"/>
          <w:marTop w:val="0"/>
          <w:marBottom w:val="0"/>
          <w:divBdr>
            <w:top w:val="none" w:sz="0" w:space="0" w:color="auto"/>
            <w:left w:val="none" w:sz="0" w:space="0" w:color="auto"/>
            <w:bottom w:val="none" w:sz="0" w:space="0" w:color="auto"/>
            <w:right w:val="none" w:sz="0" w:space="0" w:color="auto"/>
          </w:divBdr>
        </w:div>
        <w:div w:id="1380207872">
          <w:marLeft w:val="0"/>
          <w:marRight w:val="0"/>
          <w:marTop w:val="0"/>
          <w:marBottom w:val="0"/>
          <w:divBdr>
            <w:top w:val="none" w:sz="0" w:space="0" w:color="auto"/>
            <w:left w:val="none" w:sz="0" w:space="0" w:color="auto"/>
            <w:bottom w:val="none" w:sz="0" w:space="0" w:color="auto"/>
            <w:right w:val="none" w:sz="0" w:space="0" w:color="auto"/>
          </w:divBdr>
        </w:div>
        <w:div w:id="2007399720">
          <w:marLeft w:val="0"/>
          <w:marRight w:val="0"/>
          <w:marTop w:val="0"/>
          <w:marBottom w:val="0"/>
          <w:divBdr>
            <w:top w:val="none" w:sz="0" w:space="0" w:color="auto"/>
            <w:left w:val="none" w:sz="0" w:space="0" w:color="auto"/>
            <w:bottom w:val="none" w:sz="0" w:space="0" w:color="auto"/>
            <w:right w:val="none" w:sz="0" w:space="0" w:color="auto"/>
          </w:divBdr>
        </w:div>
      </w:divsChild>
    </w:div>
    <w:div w:id="646250844">
      <w:bodyDiv w:val="1"/>
      <w:marLeft w:val="0"/>
      <w:marRight w:val="0"/>
      <w:marTop w:val="0"/>
      <w:marBottom w:val="0"/>
      <w:divBdr>
        <w:top w:val="none" w:sz="0" w:space="0" w:color="auto"/>
        <w:left w:val="none" w:sz="0" w:space="0" w:color="auto"/>
        <w:bottom w:val="none" w:sz="0" w:space="0" w:color="auto"/>
        <w:right w:val="none" w:sz="0" w:space="0" w:color="auto"/>
      </w:divBdr>
    </w:div>
    <w:div w:id="688334228">
      <w:bodyDiv w:val="1"/>
      <w:marLeft w:val="0"/>
      <w:marRight w:val="0"/>
      <w:marTop w:val="0"/>
      <w:marBottom w:val="0"/>
      <w:divBdr>
        <w:top w:val="none" w:sz="0" w:space="0" w:color="auto"/>
        <w:left w:val="none" w:sz="0" w:space="0" w:color="auto"/>
        <w:bottom w:val="none" w:sz="0" w:space="0" w:color="auto"/>
        <w:right w:val="none" w:sz="0" w:space="0" w:color="auto"/>
      </w:divBdr>
      <w:divsChild>
        <w:div w:id="304429675">
          <w:marLeft w:val="0"/>
          <w:marRight w:val="0"/>
          <w:marTop w:val="0"/>
          <w:marBottom w:val="0"/>
          <w:divBdr>
            <w:top w:val="none" w:sz="0" w:space="0" w:color="auto"/>
            <w:left w:val="none" w:sz="0" w:space="0" w:color="auto"/>
            <w:bottom w:val="none" w:sz="0" w:space="0" w:color="auto"/>
            <w:right w:val="none" w:sz="0" w:space="0" w:color="auto"/>
          </w:divBdr>
        </w:div>
        <w:div w:id="642779653">
          <w:marLeft w:val="0"/>
          <w:marRight w:val="0"/>
          <w:marTop w:val="0"/>
          <w:marBottom w:val="0"/>
          <w:divBdr>
            <w:top w:val="none" w:sz="0" w:space="0" w:color="auto"/>
            <w:left w:val="none" w:sz="0" w:space="0" w:color="auto"/>
            <w:bottom w:val="none" w:sz="0" w:space="0" w:color="auto"/>
            <w:right w:val="none" w:sz="0" w:space="0" w:color="auto"/>
          </w:divBdr>
        </w:div>
        <w:div w:id="690036171">
          <w:marLeft w:val="0"/>
          <w:marRight w:val="0"/>
          <w:marTop w:val="0"/>
          <w:marBottom w:val="0"/>
          <w:divBdr>
            <w:top w:val="none" w:sz="0" w:space="0" w:color="auto"/>
            <w:left w:val="none" w:sz="0" w:space="0" w:color="auto"/>
            <w:bottom w:val="none" w:sz="0" w:space="0" w:color="auto"/>
            <w:right w:val="none" w:sz="0" w:space="0" w:color="auto"/>
          </w:divBdr>
        </w:div>
        <w:div w:id="801726045">
          <w:marLeft w:val="0"/>
          <w:marRight w:val="0"/>
          <w:marTop w:val="0"/>
          <w:marBottom w:val="0"/>
          <w:divBdr>
            <w:top w:val="none" w:sz="0" w:space="0" w:color="auto"/>
            <w:left w:val="none" w:sz="0" w:space="0" w:color="auto"/>
            <w:bottom w:val="none" w:sz="0" w:space="0" w:color="auto"/>
            <w:right w:val="none" w:sz="0" w:space="0" w:color="auto"/>
          </w:divBdr>
          <w:divsChild>
            <w:div w:id="1131754207">
              <w:marLeft w:val="-75"/>
              <w:marRight w:val="0"/>
              <w:marTop w:val="30"/>
              <w:marBottom w:val="30"/>
              <w:divBdr>
                <w:top w:val="none" w:sz="0" w:space="0" w:color="auto"/>
                <w:left w:val="none" w:sz="0" w:space="0" w:color="auto"/>
                <w:bottom w:val="none" w:sz="0" w:space="0" w:color="auto"/>
                <w:right w:val="none" w:sz="0" w:space="0" w:color="auto"/>
              </w:divBdr>
              <w:divsChild>
                <w:div w:id="174002582">
                  <w:marLeft w:val="0"/>
                  <w:marRight w:val="0"/>
                  <w:marTop w:val="0"/>
                  <w:marBottom w:val="0"/>
                  <w:divBdr>
                    <w:top w:val="none" w:sz="0" w:space="0" w:color="auto"/>
                    <w:left w:val="none" w:sz="0" w:space="0" w:color="auto"/>
                    <w:bottom w:val="none" w:sz="0" w:space="0" w:color="auto"/>
                    <w:right w:val="none" w:sz="0" w:space="0" w:color="auto"/>
                  </w:divBdr>
                  <w:divsChild>
                    <w:div w:id="1276594852">
                      <w:marLeft w:val="0"/>
                      <w:marRight w:val="0"/>
                      <w:marTop w:val="0"/>
                      <w:marBottom w:val="0"/>
                      <w:divBdr>
                        <w:top w:val="none" w:sz="0" w:space="0" w:color="auto"/>
                        <w:left w:val="none" w:sz="0" w:space="0" w:color="auto"/>
                        <w:bottom w:val="none" w:sz="0" w:space="0" w:color="auto"/>
                        <w:right w:val="none" w:sz="0" w:space="0" w:color="auto"/>
                      </w:divBdr>
                    </w:div>
                  </w:divsChild>
                </w:div>
                <w:div w:id="188686608">
                  <w:marLeft w:val="0"/>
                  <w:marRight w:val="0"/>
                  <w:marTop w:val="0"/>
                  <w:marBottom w:val="0"/>
                  <w:divBdr>
                    <w:top w:val="none" w:sz="0" w:space="0" w:color="auto"/>
                    <w:left w:val="none" w:sz="0" w:space="0" w:color="auto"/>
                    <w:bottom w:val="none" w:sz="0" w:space="0" w:color="auto"/>
                    <w:right w:val="none" w:sz="0" w:space="0" w:color="auto"/>
                  </w:divBdr>
                  <w:divsChild>
                    <w:div w:id="1680884994">
                      <w:marLeft w:val="0"/>
                      <w:marRight w:val="0"/>
                      <w:marTop w:val="0"/>
                      <w:marBottom w:val="0"/>
                      <w:divBdr>
                        <w:top w:val="none" w:sz="0" w:space="0" w:color="auto"/>
                        <w:left w:val="none" w:sz="0" w:space="0" w:color="auto"/>
                        <w:bottom w:val="none" w:sz="0" w:space="0" w:color="auto"/>
                        <w:right w:val="none" w:sz="0" w:space="0" w:color="auto"/>
                      </w:divBdr>
                    </w:div>
                  </w:divsChild>
                </w:div>
                <w:div w:id="431098439">
                  <w:marLeft w:val="0"/>
                  <w:marRight w:val="0"/>
                  <w:marTop w:val="0"/>
                  <w:marBottom w:val="0"/>
                  <w:divBdr>
                    <w:top w:val="none" w:sz="0" w:space="0" w:color="auto"/>
                    <w:left w:val="none" w:sz="0" w:space="0" w:color="auto"/>
                    <w:bottom w:val="none" w:sz="0" w:space="0" w:color="auto"/>
                    <w:right w:val="none" w:sz="0" w:space="0" w:color="auto"/>
                  </w:divBdr>
                  <w:divsChild>
                    <w:div w:id="924336693">
                      <w:marLeft w:val="0"/>
                      <w:marRight w:val="0"/>
                      <w:marTop w:val="0"/>
                      <w:marBottom w:val="0"/>
                      <w:divBdr>
                        <w:top w:val="none" w:sz="0" w:space="0" w:color="auto"/>
                        <w:left w:val="none" w:sz="0" w:space="0" w:color="auto"/>
                        <w:bottom w:val="none" w:sz="0" w:space="0" w:color="auto"/>
                        <w:right w:val="none" w:sz="0" w:space="0" w:color="auto"/>
                      </w:divBdr>
                    </w:div>
                  </w:divsChild>
                </w:div>
                <w:div w:id="679966226">
                  <w:marLeft w:val="0"/>
                  <w:marRight w:val="0"/>
                  <w:marTop w:val="0"/>
                  <w:marBottom w:val="0"/>
                  <w:divBdr>
                    <w:top w:val="none" w:sz="0" w:space="0" w:color="auto"/>
                    <w:left w:val="none" w:sz="0" w:space="0" w:color="auto"/>
                    <w:bottom w:val="none" w:sz="0" w:space="0" w:color="auto"/>
                    <w:right w:val="none" w:sz="0" w:space="0" w:color="auto"/>
                  </w:divBdr>
                  <w:divsChild>
                    <w:div w:id="1601911856">
                      <w:marLeft w:val="0"/>
                      <w:marRight w:val="0"/>
                      <w:marTop w:val="0"/>
                      <w:marBottom w:val="0"/>
                      <w:divBdr>
                        <w:top w:val="none" w:sz="0" w:space="0" w:color="auto"/>
                        <w:left w:val="none" w:sz="0" w:space="0" w:color="auto"/>
                        <w:bottom w:val="none" w:sz="0" w:space="0" w:color="auto"/>
                        <w:right w:val="none" w:sz="0" w:space="0" w:color="auto"/>
                      </w:divBdr>
                    </w:div>
                  </w:divsChild>
                </w:div>
                <w:div w:id="815488513">
                  <w:marLeft w:val="0"/>
                  <w:marRight w:val="0"/>
                  <w:marTop w:val="0"/>
                  <w:marBottom w:val="0"/>
                  <w:divBdr>
                    <w:top w:val="none" w:sz="0" w:space="0" w:color="auto"/>
                    <w:left w:val="none" w:sz="0" w:space="0" w:color="auto"/>
                    <w:bottom w:val="none" w:sz="0" w:space="0" w:color="auto"/>
                    <w:right w:val="none" w:sz="0" w:space="0" w:color="auto"/>
                  </w:divBdr>
                  <w:divsChild>
                    <w:div w:id="1659115419">
                      <w:marLeft w:val="0"/>
                      <w:marRight w:val="0"/>
                      <w:marTop w:val="0"/>
                      <w:marBottom w:val="0"/>
                      <w:divBdr>
                        <w:top w:val="none" w:sz="0" w:space="0" w:color="auto"/>
                        <w:left w:val="none" w:sz="0" w:space="0" w:color="auto"/>
                        <w:bottom w:val="none" w:sz="0" w:space="0" w:color="auto"/>
                        <w:right w:val="none" w:sz="0" w:space="0" w:color="auto"/>
                      </w:divBdr>
                    </w:div>
                  </w:divsChild>
                </w:div>
                <w:div w:id="938565407">
                  <w:marLeft w:val="0"/>
                  <w:marRight w:val="0"/>
                  <w:marTop w:val="0"/>
                  <w:marBottom w:val="0"/>
                  <w:divBdr>
                    <w:top w:val="none" w:sz="0" w:space="0" w:color="auto"/>
                    <w:left w:val="none" w:sz="0" w:space="0" w:color="auto"/>
                    <w:bottom w:val="none" w:sz="0" w:space="0" w:color="auto"/>
                    <w:right w:val="none" w:sz="0" w:space="0" w:color="auto"/>
                  </w:divBdr>
                  <w:divsChild>
                    <w:div w:id="1204639565">
                      <w:marLeft w:val="0"/>
                      <w:marRight w:val="0"/>
                      <w:marTop w:val="0"/>
                      <w:marBottom w:val="0"/>
                      <w:divBdr>
                        <w:top w:val="none" w:sz="0" w:space="0" w:color="auto"/>
                        <w:left w:val="none" w:sz="0" w:space="0" w:color="auto"/>
                        <w:bottom w:val="none" w:sz="0" w:space="0" w:color="auto"/>
                        <w:right w:val="none" w:sz="0" w:space="0" w:color="auto"/>
                      </w:divBdr>
                    </w:div>
                  </w:divsChild>
                </w:div>
                <w:div w:id="1077478112">
                  <w:marLeft w:val="0"/>
                  <w:marRight w:val="0"/>
                  <w:marTop w:val="0"/>
                  <w:marBottom w:val="0"/>
                  <w:divBdr>
                    <w:top w:val="none" w:sz="0" w:space="0" w:color="auto"/>
                    <w:left w:val="none" w:sz="0" w:space="0" w:color="auto"/>
                    <w:bottom w:val="none" w:sz="0" w:space="0" w:color="auto"/>
                    <w:right w:val="none" w:sz="0" w:space="0" w:color="auto"/>
                  </w:divBdr>
                  <w:divsChild>
                    <w:div w:id="178742397">
                      <w:marLeft w:val="0"/>
                      <w:marRight w:val="0"/>
                      <w:marTop w:val="0"/>
                      <w:marBottom w:val="0"/>
                      <w:divBdr>
                        <w:top w:val="none" w:sz="0" w:space="0" w:color="auto"/>
                        <w:left w:val="none" w:sz="0" w:space="0" w:color="auto"/>
                        <w:bottom w:val="none" w:sz="0" w:space="0" w:color="auto"/>
                        <w:right w:val="none" w:sz="0" w:space="0" w:color="auto"/>
                      </w:divBdr>
                    </w:div>
                  </w:divsChild>
                </w:div>
                <w:div w:id="1097949074">
                  <w:marLeft w:val="0"/>
                  <w:marRight w:val="0"/>
                  <w:marTop w:val="0"/>
                  <w:marBottom w:val="0"/>
                  <w:divBdr>
                    <w:top w:val="none" w:sz="0" w:space="0" w:color="auto"/>
                    <w:left w:val="none" w:sz="0" w:space="0" w:color="auto"/>
                    <w:bottom w:val="none" w:sz="0" w:space="0" w:color="auto"/>
                    <w:right w:val="none" w:sz="0" w:space="0" w:color="auto"/>
                  </w:divBdr>
                  <w:divsChild>
                    <w:div w:id="1041900685">
                      <w:marLeft w:val="0"/>
                      <w:marRight w:val="0"/>
                      <w:marTop w:val="0"/>
                      <w:marBottom w:val="0"/>
                      <w:divBdr>
                        <w:top w:val="none" w:sz="0" w:space="0" w:color="auto"/>
                        <w:left w:val="none" w:sz="0" w:space="0" w:color="auto"/>
                        <w:bottom w:val="none" w:sz="0" w:space="0" w:color="auto"/>
                        <w:right w:val="none" w:sz="0" w:space="0" w:color="auto"/>
                      </w:divBdr>
                    </w:div>
                  </w:divsChild>
                </w:div>
                <w:div w:id="1475830006">
                  <w:marLeft w:val="0"/>
                  <w:marRight w:val="0"/>
                  <w:marTop w:val="0"/>
                  <w:marBottom w:val="0"/>
                  <w:divBdr>
                    <w:top w:val="none" w:sz="0" w:space="0" w:color="auto"/>
                    <w:left w:val="none" w:sz="0" w:space="0" w:color="auto"/>
                    <w:bottom w:val="none" w:sz="0" w:space="0" w:color="auto"/>
                    <w:right w:val="none" w:sz="0" w:space="0" w:color="auto"/>
                  </w:divBdr>
                  <w:divsChild>
                    <w:div w:id="1700742171">
                      <w:marLeft w:val="0"/>
                      <w:marRight w:val="0"/>
                      <w:marTop w:val="0"/>
                      <w:marBottom w:val="0"/>
                      <w:divBdr>
                        <w:top w:val="none" w:sz="0" w:space="0" w:color="auto"/>
                        <w:left w:val="none" w:sz="0" w:space="0" w:color="auto"/>
                        <w:bottom w:val="none" w:sz="0" w:space="0" w:color="auto"/>
                        <w:right w:val="none" w:sz="0" w:space="0" w:color="auto"/>
                      </w:divBdr>
                    </w:div>
                  </w:divsChild>
                </w:div>
                <w:div w:id="1507747363">
                  <w:marLeft w:val="0"/>
                  <w:marRight w:val="0"/>
                  <w:marTop w:val="0"/>
                  <w:marBottom w:val="0"/>
                  <w:divBdr>
                    <w:top w:val="none" w:sz="0" w:space="0" w:color="auto"/>
                    <w:left w:val="none" w:sz="0" w:space="0" w:color="auto"/>
                    <w:bottom w:val="none" w:sz="0" w:space="0" w:color="auto"/>
                    <w:right w:val="none" w:sz="0" w:space="0" w:color="auto"/>
                  </w:divBdr>
                  <w:divsChild>
                    <w:div w:id="73476865">
                      <w:marLeft w:val="0"/>
                      <w:marRight w:val="0"/>
                      <w:marTop w:val="0"/>
                      <w:marBottom w:val="0"/>
                      <w:divBdr>
                        <w:top w:val="none" w:sz="0" w:space="0" w:color="auto"/>
                        <w:left w:val="none" w:sz="0" w:space="0" w:color="auto"/>
                        <w:bottom w:val="none" w:sz="0" w:space="0" w:color="auto"/>
                        <w:right w:val="none" w:sz="0" w:space="0" w:color="auto"/>
                      </w:divBdr>
                    </w:div>
                  </w:divsChild>
                </w:div>
                <w:div w:id="1952396851">
                  <w:marLeft w:val="0"/>
                  <w:marRight w:val="0"/>
                  <w:marTop w:val="0"/>
                  <w:marBottom w:val="0"/>
                  <w:divBdr>
                    <w:top w:val="none" w:sz="0" w:space="0" w:color="auto"/>
                    <w:left w:val="none" w:sz="0" w:space="0" w:color="auto"/>
                    <w:bottom w:val="none" w:sz="0" w:space="0" w:color="auto"/>
                    <w:right w:val="none" w:sz="0" w:space="0" w:color="auto"/>
                  </w:divBdr>
                  <w:divsChild>
                    <w:div w:id="1845435377">
                      <w:marLeft w:val="0"/>
                      <w:marRight w:val="0"/>
                      <w:marTop w:val="0"/>
                      <w:marBottom w:val="0"/>
                      <w:divBdr>
                        <w:top w:val="none" w:sz="0" w:space="0" w:color="auto"/>
                        <w:left w:val="none" w:sz="0" w:space="0" w:color="auto"/>
                        <w:bottom w:val="none" w:sz="0" w:space="0" w:color="auto"/>
                        <w:right w:val="none" w:sz="0" w:space="0" w:color="auto"/>
                      </w:divBdr>
                    </w:div>
                  </w:divsChild>
                </w:div>
                <w:div w:id="2105690664">
                  <w:marLeft w:val="0"/>
                  <w:marRight w:val="0"/>
                  <w:marTop w:val="0"/>
                  <w:marBottom w:val="0"/>
                  <w:divBdr>
                    <w:top w:val="none" w:sz="0" w:space="0" w:color="auto"/>
                    <w:left w:val="none" w:sz="0" w:space="0" w:color="auto"/>
                    <w:bottom w:val="none" w:sz="0" w:space="0" w:color="auto"/>
                    <w:right w:val="none" w:sz="0" w:space="0" w:color="auto"/>
                  </w:divBdr>
                  <w:divsChild>
                    <w:div w:id="111425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144927">
          <w:marLeft w:val="0"/>
          <w:marRight w:val="0"/>
          <w:marTop w:val="0"/>
          <w:marBottom w:val="0"/>
          <w:divBdr>
            <w:top w:val="none" w:sz="0" w:space="0" w:color="auto"/>
            <w:left w:val="none" w:sz="0" w:space="0" w:color="auto"/>
            <w:bottom w:val="none" w:sz="0" w:space="0" w:color="auto"/>
            <w:right w:val="none" w:sz="0" w:space="0" w:color="auto"/>
          </w:divBdr>
        </w:div>
        <w:div w:id="939608262">
          <w:marLeft w:val="0"/>
          <w:marRight w:val="0"/>
          <w:marTop w:val="0"/>
          <w:marBottom w:val="0"/>
          <w:divBdr>
            <w:top w:val="none" w:sz="0" w:space="0" w:color="auto"/>
            <w:left w:val="none" w:sz="0" w:space="0" w:color="auto"/>
            <w:bottom w:val="none" w:sz="0" w:space="0" w:color="auto"/>
            <w:right w:val="none" w:sz="0" w:space="0" w:color="auto"/>
          </w:divBdr>
        </w:div>
        <w:div w:id="1144586362">
          <w:marLeft w:val="0"/>
          <w:marRight w:val="0"/>
          <w:marTop w:val="0"/>
          <w:marBottom w:val="0"/>
          <w:divBdr>
            <w:top w:val="none" w:sz="0" w:space="0" w:color="auto"/>
            <w:left w:val="none" w:sz="0" w:space="0" w:color="auto"/>
            <w:bottom w:val="none" w:sz="0" w:space="0" w:color="auto"/>
            <w:right w:val="none" w:sz="0" w:space="0" w:color="auto"/>
          </w:divBdr>
        </w:div>
        <w:div w:id="1429736912">
          <w:marLeft w:val="0"/>
          <w:marRight w:val="0"/>
          <w:marTop w:val="0"/>
          <w:marBottom w:val="0"/>
          <w:divBdr>
            <w:top w:val="none" w:sz="0" w:space="0" w:color="auto"/>
            <w:left w:val="none" w:sz="0" w:space="0" w:color="auto"/>
            <w:bottom w:val="none" w:sz="0" w:space="0" w:color="auto"/>
            <w:right w:val="none" w:sz="0" w:space="0" w:color="auto"/>
          </w:divBdr>
        </w:div>
        <w:div w:id="1803421831">
          <w:marLeft w:val="0"/>
          <w:marRight w:val="0"/>
          <w:marTop w:val="0"/>
          <w:marBottom w:val="0"/>
          <w:divBdr>
            <w:top w:val="none" w:sz="0" w:space="0" w:color="auto"/>
            <w:left w:val="none" w:sz="0" w:space="0" w:color="auto"/>
            <w:bottom w:val="none" w:sz="0" w:space="0" w:color="auto"/>
            <w:right w:val="none" w:sz="0" w:space="0" w:color="auto"/>
          </w:divBdr>
        </w:div>
        <w:div w:id="1821188954">
          <w:marLeft w:val="0"/>
          <w:marRight w:val="0"/>
          <w:marTop w:val="0"/>
          <w:marBottom w:val="0"/>
          <w:divBdr>
            <w:top w:val="none" w:sz="0" w:space="0" w:color="auto"/>
            <w:left w:val="none" w:sz="0" w:space="0" w:color="auto"/>
            <w:bottom w:val="none" w:sz="0" w:space="0" w:color="auto"/>
            <w:right w:val="none" w:sz="0" w:space="0" w:color="auto"/>
          </w:divBdr>
        </w:div>
        <w:div w:id="2007829245">
          <w:marLeft w:val="0"/>
          <w:marRight w:val="0"/>
          <w:marTop w:val="0"/>
          <w:marBottom w:val="0"/>
          <w:divBdr>
            <w:top w:val="none" w:sz="0" w:space="0" w:color="auto"/>
            <w:left w:val="none" w:sz="0" w:space="0" w:color="auto"/>
            <w:bottom w:val="none" w:sz="0" w:space="0" w:color="auto"/>
            <w:right w:val="none" w:sz="0" w:space="0" w:color="auto"/>
          </w:divBdr>
        </w:div>
      </w:divsChild>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immunisationhandbook.health.gov.au/contents/vaccine-preventable-diseases/mpox-previously-known-as-monkeypox" TargetMode="External"/><Relationship Id="rId26" Type="http://schemas.openxmlformats.org/officeDocument/2006/relationships/hyperlink" Target="https://www.health.gov.au/resources/publications/monkeypox-laboratory-case-definition?language=en" TargetMode="External"/><Relationship Id="rId39" Type="http://schemas.openxmlformats.org/officeDocument/2006/relationships/hyperlink" Target="https://www.who.int/news-room/fact-sheets/detail/monkeypox" TargetMode="External"/><Relationship Id="rId21" Type="http://schemas.openxmlformats.org/officeDocument/2006/relationships/hyperlink" Target="https://nindss.health.gov.au/pbi-dashboard/" TargetMode="External"/><Relationship Id="rId34" Type="http://schemas.openxmlformats.org/officeDocument/2006/relationships/hyperlink" Target="https://immunisationhandbook.health.gov.au/contents/vaccine-preventable-diseases/mpox-previously-known-as-monkeypox" TargetMode="External"/><Relationship Id="rId42" Type="http://schemas.openxmlformats.org/officeDocument/2006/relationships/hyperlink" Target="https://www.who.int/europe/emergencies/situations/monkeypox" TargetMode="External"/><Relationship Id="rId47" Type="http://schemas.openxmlformats.org/officeDocument/2006/relationships/hyperlink" Target="https://www.ncbi.nlm.nih.gov/pmc/articles/PMC11138990/" TargetMode="External"/><Relationship Id="rId50" Type="http://schemas.openxmlformats.org/officeDocument/2006/relationships/hyperlink" Target="https://doi.org/10.3201%2Feid2904.221622" TargetMode="External"/><Relationship Id="rId55" Type="http://schemas.openxmlformats.org/officeDocument/2006/relationships/hyperlink" Target="https://monkeypoxreport.ecdc.europa.eu/" TargetMode="External"/><Relationship Id="rId63" Type="http://schemas.openxmlformats.org/officeDocument/2006/relationships/hyperlink" Target="https://doi.org/10.3201/eid2912.231146" TargetMode="External"/><Relationship Id="rId68" Type="http://schemas.openxmlformats.org/officeDocument/2006/relationships/hyperlink" Target="https://www.cdc.gov/poxvirus/mpox/about/index.html" TargetMode="External"/><Relationship Id="rId7" Type="http://schemas.openxmlformats.org/officeDocument/2006/relationships/settings" Target="settings.xml"/><Relationship Id="rId71"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who.int/emergencies/situation-reports" TargetMode="External"/><Relationship Id="rId29" Type="http://schemas.openxmlformats.org/officeDocument/2006/relationships/hyperlink" Target="https://letthemknow.org.au/" TargetMode="External"/><Relationship Id="rId11" Type="http://schemas.openxmlformats.org/officeDocument/2006/relationships/image" Target="media/image1.png"/><Relationship Id="rId24" Type="http://schemas.openxmlformats.org/officeDocument/2006/relationships/hyperlink" Target="https://www.health.gov.au/resources/publications/phln-guidance-on-monkeypox-patient-referral-specimen-collection-and-test-requesting-for-general-practitioners-and-sexual-health-physicians" TargetMode="External"/><Relationship Id="rId32" Type="http://schemas.openxmlformats.org/officeDocument/2006/relationships/hyperlink" Target="https://www.safetyandquality.gov.au/our-work/infection-prevention-and-control/national-hand-hygiene-initiative/what-hand-hygiene/5-moments-hand-hygiene" TargetMode="External"/><Relationship Id="rId37" Type="http://schemas.openxmlformats.org/officeDocument/2006/relationships/hyperlink" Target="https://www.who.int/news/item/12-08-2022-monkeypox--experts-give-virus-variants-new-names" TargetMode="External"/><Relationship Id="rId40" Type="http://schemas.openxmlformats.org/officeDocument/2006/relationships/hyperlink" Target="https://www.health.vic.gov.au/health-alerts/mpox-cases-on-the-rise" TargetMode="External"/><Relationship Id="rId45" Type="http://schemas.openxmlformats.org/officeDocument/2006/relationships/hyperlink" Target="https://doi.org/10.1038/s41591-024-03130-3" TargetMode="External"/><Relationship Id="rId53" Type="http://schemas.openxmlformats.org/officeDocument/2006/relationships/hyperlink" Target="https://assets.publishing.service.gov.uk/government/uploads/system/uploads/attachment_data/file/850059/Monkeypox_information_for_primary_care.pdf" TargetMode="External"/><Relationship Id="rId58" Type="http://schemas.openxmlformats.org/officeDocument/2006/relationships/hyperlink" Target="https://cdn.who.int/media/docs/librariesprovider2/country-sites/interim-advice-for-public-health-authorities-on-summer-events-during-the-monkeypox-outbreak-in-europe-2022.pdf?sfvrsn=230439fc_1&amp;download=true" TargetMode="External"/><Relationship Id="rId66" Type="http://schemas.openxmlformats.org/officeDocument/2006/relationships/hyperlink" Target="https://doi.org/10.3201/eid2810.220960" TargetMode="External"/><Relationship Id="rId5" Type="http://schemas.openxmlformats.org/officeDocument/2006/relationships/numbering" Target="numbering.xml"/><Relationship Id="rId15" Type="http://schemas.openxmlformats.org/officeDocument/2006/relationships/hyperlink" Target="mailto:health.ops@health.gov.au" TargetMode="External"/><Relationship Id="rId23" Type="http://schemas.openxmlformats.org/officeDocument/2006/relationships/hyperlink" Target="https://www.health.gov.au/resources/publications/monkeypox-laboratory-case-definition?language=en" TargetMode="External"/><Relationship Id="rId28" Type="http://schemas.openxmlformats.org/officeDocument/2006/relationships/hyperlink" Target="mailto:health.ops@health.gov.au" TargetMode="External"/><Relationship Id="rId36" Type="http://schemas.openxmlformats.org/officeDocument/2006/relationships/hyperlink" Target="https://immunisationhandbook.health.gov.au/contents/vaccine-preventable-diseases/mpox-previously-known-as-monkeypox" TargetMode="External"/><Relationship Id="rId49" Type="http://schemas.openxmlformats.org/officeDocument/2006/relationships/hyperlink" Target="https://www.ncbi.nlm.nih.gov/pmc/articles/PMC10045696/" TargetMode="External"/><Relationship Id="rId57" Type="http://schemas.openxmlformats.org/officeDocument/2006/relationships/hyperlink" Target="https://www.rcog.org.uk/media/mrpktraf/2023-11-mpox-monkeypox-in-pregnancy.pdf" TargetMode="External"/><Relationship Id="rId61" Type="http://schemas.openxmlformats.org/officeDocument/2006/relationships/hyperlink" Target="https://doi.org/10.1016/j.jiph.2023.04.001" TargetMode="External"/><Relationship Id="rId10" Type="http://schemas.openxmlformats.org/officeDocument/2006/relationships/endnotes" Target="endnotes.xml"/><Relationship Id="rId19" Type="http://schemas.openxmlformats.org/officeDocument/2006/relationships/hyperlink" Target="https://www.health.gov.au/resources/publications/atagi-interim-statement-on-the-use-of-vaccines-for-prevention-of-mpox-in-2024?language=en" TargetMode="External"/><Relationship Id="rId31" Type="http://schemas.openxmlformats.org/officeDocument/2006/relationships/hyperlink" Target="bookmark://_Case_management" TargetMode="External"/><Relationship Id="rId44" Type="http://schemas.openxmlformats.org/officeDocument/2006/relationships/hyperlink" Target="https://www.who.int/emergencies/disease-outbreak-news/item/2022-DON396" TargetMode="External"/><Relationship Id="rId52" Type="http://schemas.openxmlformats.org/officeDocument/2006/relationships/hyperlink" Target="https://www.who.int/emergencies/disease-outbreak-news/item/2022-DON393" TargetMode="External"/><Relationship Id="rId60" Type="http://schemas.openxmlformats.org/officeDocument/2006/relationships/hyperlink" Target="https://doi.org/10.1007/s15010-023-01997-x" TargetMode="External"/><Relationship Id="rId65" Type="http://schemas.openxmlformats.org/officeDocument/2006/relationships/hyperlink" Target="https://doi.org/10.3390/vaccines10122083" TargetMode="Externa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opyright@health.gov.au" TargetMode="External"/><Relationship Id="rId22" Type="http://schemas.openxmlformats.org/officeDocument/2006/relationships/hyperlink" Target="mailto:health.ops@health.gov.au" TargetMode="External"/><Relationship Id="rId27" Type="http://schemas.openxmlformats.org/officeDocument/2006/relationships/hyperlink" Target="bookmark://_Case_management" TargetMode="External"/><Relationship Id="rId30" Type="http://schemas.openxmlformats.org/officeDocument/2006/relationships/hyperlink" Target="https://www.thedramadownunder.info/" TargetMode="External"/><Relationship Id="rId35" Type="http://schemas.openxmlformats.org/officeDocument/2006/relationships/hyperlink" Target="https://immunisationhandbook.health.gov.au/contents/vaccine-preventable-diseases/mpox-previously-known-as-monkeypox" TargetMode="External"/><Relationship Id="rId43" Type="http://schemas.openxmlformats.org/officeDocument/2006/relationships/hyperlink" Target="https://www.cdc.gov/poxvirus/monkeypox/if-sick/transmission.html" TargetMode="External"/><Relationship Id="rId48" Type="http://schemas.openxmlformats.org/officeDocument/2006/relationships/hyperlink" Target="https://doi.org/10.3201%2Feid3006.231095" TargetMode="External"/><Relationship Id="rId56" Type="http://schemas.openxmlformats.org/officeDocument/2006/relationships/hyperlink" Target="https://www.who.int/news-room/questions-and-answers/item/monkeypox" TargetMode="External"/><Relationship Id="rId64" Type="http://schemas.openxmlformats.org/officeDocument/2006/relationships/hyperlink" Target="https://doi.org/10.1016/s2666-5247(22)00259-2" TargetMode="External"/><Relationship Id="rId69"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www.tandfonline.com/doi/full/10.1080/23744235.2023.2214609" TargetMode="Externa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cid:image003.png@01DABE5E.DA8A4930" TargetMode="External"/><Relationship Id="rId17" Type="http://schemas.openxmlformats.org/officeDocument/2006/relationships/hyperlink" Target="https://www.smartraveller.gov.au/news-and-updates/mpox-global-public-health-emergency" TargetMode="External"/><Relationship Id="rId25" Type="http://schemas.openxmlformats.org/officeDocument/2006/relationships/hyperlink" Target="https://www.health.gov.au/resources/publications/monkeypox-laboratory-case-definition?language=en" TargetMode="External"/><Relationship Id="rId33" Type="http://schemas.openxmlformats.org/officeDocument/2006/relationships/hyperlink" Target="http://www.health.gov.au/resources/publications/monkeypox-treatment-guidelines" TargetMode="External"/><Relationship Id="rId38" Type="http://schemas.openxmlformats.org/officeDocument/2006/relationships/hyperlink" Target="https://www.who.int/emergencies/disease-outbreak-news/item/2024-DON522" TargetMode="External"/><Relationship Id="rId46" Type="http://schemas.openxmlformats.org/officeDocument/2006/relationships/hyperlink" Target="https://www.ecdc.europa.eu/en/all-topics-z/monkeypox/factsheet-health-professionals" TargetMode="External"/><Relationship Id="rId59" Type="http://schemas.openxmlformats.org/officeDocument/2006/relationships/hyperlink" Target="https://www.who.int/europe/news/item/30-05-2022-monkeypox-in-the-european-region--what-we-know-so-far-and-how-we-need-to-respond" TargetMode="External"/><Relationship Id="rId67" Type="http://schemas.openxmlformats.org/officeDocument/2006/relationships/hyperlink" Target="https://doi.org/10.1056/NEJMp2410045" TargetMode="External"/><Relationship Id="rId20" Type="http://schemas.openxmlformats.org/officeDocument/2006/relationships/hyperlink" Target="https://www.health.gov.au/resources/publications/monkeypox-treatment-guidelines" TargetMode="External"/><Relationship Id="rId41" Type="http://schemas.openxmlformats.org/officeDocument/2006/relationships/hyperlink" Target="https://www.who.int/news/item/14-08-2024-who-director-general-declares-mpox-outbreak-a-public-health-emergency-of-international-concern" TargetMode="External"/><Relationship Id="rId54" Type="http://schemas.openxmlformats.org/officeDocument/2006/relationships/hyperlink" Target="https://www.who.int/news/item/19-08-2024-first-meeting-of-the-international-health-regulations-(2005)-emergency-committee-regarding-the-upsurge-of-mpox-2024" TargetMode="External"/><Relationship Id="rId62" Type="http://schemas.openxmlformats.org/officeDocument/2006/relationships/hyperlink" Target="https://doi.org/10.3390/v15051074"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A82B3361C2F6F4BA86251C46CAF0EB2" ma:contentTypeVersion="4" ma:contentTypeDescription="Create a new document." ma:contentTypeScope="" ma:versionID="90e46a3ce8ea1156aa0c8eb8bcb6c6b0">
  <xsd:schema xmlns:xsd="http://www.w3.org/2001/XMLSchema" xmlns:xs="http://www.w3.org/2001/XMLSchema" xmlns:p="http://schemas.microsoft.com/office/2006/metadata/properties" xmlns:ns2="515d3cfa-8aa5-4e1a-acdf-425843e59d29" targetNamespace="http://schemas.microsoft.com/office/2006/metadata/properties" ma:root="true" ma:fieldsID="fb71928065f1269db60f70f2fe57320a" ns2:_="">
    <xsd:import namespace="515d3cfa-8aa5-4e1a-acdf-425843e59d2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5d3cfa-8aa5-4e1a-acdf-425843e59d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52AC3-E777-4590-873E-5035A1F7B00B}">
  <ds:schemaRefs>
    <ds:schemaRef ds:uri="http://schemas.microsoft.com/sharepoint/v3/contenttype/forms"/>
  </ds:schemaRefs>
</ds:datastoreItem>
</file>

<file path=customXml/itemProps2.xml><?xml version="1.0" encoding="utf-8"?>
<ds:datastoreItem xmlns:ds="http://schemas.openxmlformats.org/officeDocument/2006/customXml" ds:itemID="{94DF0749-C047-4241-BF64-24CA8D360B14}">
  <ds:schemaRefs>
    <ds:schemaRef ds:uri="http://purl.org/dc/elements/1.1/"/>
    <ds:schemaRef ds:uri="http://schemas.microsoft.com/office/2006/metadata/properties"/>
    <ds:schemaRef ds:uri="http://schemas.microsoft.com/office/infopath/2007/PartnerControls"/>
    <ds:schemaRef ds:uri="515d3cfa-8aa5-4e1a-acdf-425843e59d29"/>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3.xml><?xml version="1.0" encoding="utf-8"?>
<ds:datastoreItem xmlns:ds="http://schemas.openxmlformats.org/officeDocument/2006/customXml" ds:itemID="{5A1A7EB7-BD3D-49E1-908C-FDEF257DC3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5d3cfa-8aa5-4e1a-acdf-425843e59d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7248</Words>
  <Characters>98315</Characters>
  <Application>Microsoft Office Word</Application>
  <DocSecurity>4</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33</CharactersWithSpaces>
  <SharedDoc>false</SharedDoc>
  <HLinks>
    <vt:vector size="1044" baseType="variant">
      <vt:variant>
        <vt:i4>8323192</vt:i4>
      </vt:variant>
      <vt:variant>
        <vt:i4>836</vt:i4>
      </vt:variant>
      <vt:variant>
        <vt:i4>0</vt:i4>
      </vt:variant>
      <vt:variant>
        <vt:i4>5</vt:i4>
      </vt:variant>
      <vt:variant>
        <vt:lpwstr/>
      </vt:variant>
      <vt:variant>
        <vt:lpwstr>_Contact_management</vt:lpwstr>
      </vt:variant>
      <vt:variant>
        <vt:i4>7471208</vt:i4>
      </vt:variant>
      <vt:variant>
        <vt:i4>833</vt:i4>
      </vt:variant>
      <vt:variant>
        <vt:i4>0</vt:i4>
      </vt:variant>
      <vt:variant>
        <vt:i4>5</vt:i4>
      </vt:variant>
      <vt:variant>
        <vt:lpwstr>https://www.cdc.gov/poxvirus/mpox/about/index.html</vt:lpwstr>
      </vt:variant>
      <vt:variant>
        <vt:lpwstr/>
      </vt:variant>
      <vt:variant>
        <vt:i4>1572888</vt:i4>
      </vt:variant>
      <vt:variant>
        <vt:i4>830</vt:i4>
      </vt:variant>
      <vt:variant>
        <vt:i4>0</vt:i4>
      </vt:variant>
      <vt:variant>
        <vt:i4>5</vt:i4>
      </vt:variant>
      <vt:variant>
        <vt:lpwstr>https://doi.org/10.1056/NEJMp2410045</vt:lpwstr>
      </vt:variant>
      <vt:variant>
        <vt:lpwstr/>
      </vt:variant>
      <vt:variant>
        <vt:i4>7209060</vt:i4>
      </vt:variant>
      <vt:variant>
        <vt:i4>827</vt:i4>
      </vt:variant>
      <vt:variant>
        <vt:i4>0</vt:i4>
      </vt:variant>
      <vt:variant>
        <vt:i4>5</vt:i4>
      </vt:variant>
      <vt:variant>
        <vt:lpwstr>https://doi.org/10.3201/eid2810.220960</vt:lpwstr>
      </vt:variant>
      <vt:variant>
        <vt:lpwstr/>
      </vt:variant>
      <vt:variant>
        <vt:i4>393290</vt:i4>
      </vt:variant>
      <vt:variant>
        <vt:i4>824</vt:i4>
      </vt:variant>
      <vt:variant>
        <vt:i4>0</vt:i4>
      </vt:variant>
      <vt:variant>
        <vt:i4>5</vt:i4>
      </vt:variant>
      <vt:variant>
        <vt:lpwstr>https://doi.org/10.3390/vaccines10122083</vt:lpwstr>
      </vt:variant>
      <vt:variant>
        <vt:lpwstr/>
      </vt:variant>
      <vt:variant>
        <vt:i4>851983</vt:i4>
      </vt:variant>
      <vt:variant>
        <vt:i4>821</vt:i4>
      </vt:variant>
      <vt:variant>
        <vt:i4>0</vt:i4>
      </vt:variant>
      <vt:variant>
        <vt:i4>5</vt:i4>
      </vt:variant>
      <vt:variant>
        <vt:lpwstr>https://doi.org/10.1016/s2666-5247(22)00259-2</vt:lpwstr>
      </vt:variant>
      <vt:variant>
        <vt:lpwstr/>
      </vt:variant>
      <vt:variant>
        <vt:i4>6357092</vt:i4>
      </vt:variant>
      <vt:variant>
        <vt:i4>818</vt:i4>
      </vt:variant>
      <vt:variant>
        <vt:i4>0</vt:i4>
      </vt:variant>
      <vt:variant>
        <vt:i4>5</vt:i4>
      </vt:variant>
      <vt:variant>
        <vt:lpwstr>https://doi.org/10.3201/eid2912.231146</vt:lpwstr>
      </vt:variant>
      <vt:variant>
        <vt:lpwstr/>
      </vt:variant>
      <vt:variant>
        <vt:i4>2031647</vt:i4>
      </vt:variant>
      <vt:variant>
        <vt:i4>815</vt:i4>
      </vt:variant>
      <vt:variant>
        <vt:i4>0</vt:i4>
      </vt:variant>
      <vt:variant>
        <vt:i4>5</vt:i4>
      </vt:variant>
      <vt:variant>
        <vt:lpwstr>https://doi.org/10.3390/v15051074</vt:lpwstr>
      </vt:variant>
      <vt:variant>
        <vt:lpwstr/>
      </vt:variant>
      <vt:variant>
        <vt:i4>2490415</vt:i4>
      </vt:variant>
      <vt:variant>
        <vt:i4>812</vt:i4>
      </vt:variant>
      <vt:variant>
        <vt:i4>0</vt:i4>
      </vt:variant>
      <vt:variant>
        <vt:i4>5</vt:i4>
      </vt:variant>
      <vt:variant>
        <vt:lpwstr>https://doi.org/10.1016/j.jiph.2023.04.001</vt:lpwstr>
      </vt:variant>
      <vt:variant>
        <vt:lpwstr/>
      </vt:variant>
      <vt:variant>
        <vt:i4>6750269</vt:i4>
      </vt:variant>
      <vt:variant>
        <vt:i4>809</vt:i4>
      </vt:variant>
      <vt:variant>
        <vt:i4>0</vt:i4>
      </vt:variant>
      <vt:variant>
        <vt:i4>5</vt:i4>
      </vt:variant>
      <vt:variant>
        <vt:lpwstr>https://doi.org/10.1007/s15010-023-01997-x</vt:lpwstr>
      </vt:variant>
      <vt:variant>
        <vt:lpwstr/>
      </vt:variant>
      <vt:variant>
        <vt:i4>5701713</vt:i4>
      </vt:variant>
      <vt:variant>
        <vt:i4>806</vt:i4>
      </vt:variant>
      <vt:variant>
        <vt:i4>0</vt:i4>
      </vt:variant>
      <vt:variant>
        <vt:i4>5</vt:i4>
      </vt:variant>
      <vt:variant>
        <vt:lpwstr>https://www.who.int/europe/news/item/30-05-2022-monkeypox-in-the-european-region--what-we-know-so-far-and-how-we-need-to-respond</vt:lpwstr>
      </vt:variant>
      <vt:variant>
        <vt:lpwstr/>
      </vt:variant>
      <vt:variant>
        <vt:i4>3932207</vt:i4>
      </vt:variant>
      <vt:variant>
        <vt:i4>803</vt:i4>
      </vt:variant>
      <vt:variant>
        <vt:i4>0</vt:i4>
      </vt:variant>
      <vt:variant>
        <vt:i4>5</vt:i4>
      </vt:variant>
      <vt:variant>
        <vt:lpwstr>https://www.cdc.gov/poxvirus/monkeypox/specific-settings/social-gatherings.html</vt:lpwstr>
      </vt:variant>
      <vt:variant>
        <vt:lpwstr/>
      </vt:variant>
      <vt:variant>
        <vt:i4>2621534</vt:i4>
      </vt:variant>
      <vt:variant>
        <vt:i4>800</vt:i4>
      </vt:variant>
      <vt:variant>
        <vt:i4>0</vt:i4>
      </vt:variant>
      <vt:variant>
        <vt:i4>5</vt:i4>
      </vt:variant>
      <vt:variant>
        <vt:lpwstr>https://cdn.who.int/media/docs/librariesprovider2/country-sites/interim-advice-for-public-health-authorities-on-summer-events-during-the-monkeypox-outbreak-in-europe-2022.pdf?sfvrsn=230439fc_1&amp;download=true</vt:lpwstr>
      </vt:variant>
      <vt:variant>
        <vt:lpwstr/>
      </vt:variant>
      <vt:variant>
        <vt:i4>5636182</vt:i4>
      </vt:variant>
      <vt:variant>
        <vt:i4>797</vt:i4>
      </vt:variant>
      <vt:variant>
        <vt:i4>0</vt:i4>
      </vt:variant>
      <vt:variant>
        <vt:i4>5</vt:i4>
      </vt:variant>
      <vt:variant>
        <vt:lpwstr>https://www.gov.uk/guidance/monkeypox-cleaning-sex-on-premises-venues</vt:lpwstr>
      </vt:variant>
      <vt:variant>
        <vt:lpwstr/>
      </vt:variant>
      <vt:variant>
        <vt:i4>2621547</vt:i4>
      </vt:variant>
      <vt:variant>
        <vt:i4>794</vt:i4>
      </vt:variant>
      <vt:variant>
        <vt:i4>0</vt:i4>
      </vt:variant>
      <vt:variant>
        <vt:i4>5</vt:i4>
      </vt:variant>
      <vt:variant>
        <vt:lpwstr>https://www.rcog.org.uk/media/mrpktraf/2023-11-mpox-monkeypox-in-pregnancy.pdf</vt:lpwstr>
      </vt:variant>
      <vt:variant>
        <vt:lpwstr/>
      </vt:variant>
      <vt:variant>
        <vt:i4>2293811</vt:i4>
      </vt:variant>
      <vt:variant>
        <vt:i4>791</vt:i4>
      </vt:variant>
      <vt:variant>
        <vt:i4>0</vt:i4>
      </vt:variant>
      <vt:variant>
        <vt:i4>5</vt:i4>
      </vt:variant>
      <vt:variant>
        <vt:lpwstr>https://stacks.cdc.gov/view/cdc/119786</vt:lpwstr>
      </vt:variant>
      <vt:variant>
        <vt:lpwstr/>
      </vt:variant>
      <vt:variant>
        <vt:i4>3604543</vt:i4>
      </vt:variant>
      <vt:variant>
        <vt:i4>788</vt:i4>
      </vt:variant>
      <vt:variant>
        <vt:i4>0</vt:i4>
      </vt:variant>
      <vt:variant>
        <vt:i4>5</vt:i4>
      </vt:variant>
      <vt:variant>
        <vt:lpwstr>https://www.who.int/news-room/questions-and-answers/item/monkeypox</vt:lpwstr>
      </vt:variant>
      <vt:variant>
        <vt:lpwstr/>
      </vt:variant>
      <vt:variant>
        <vt:i4>6357089</vt:i4>
      </vt:variant>
      <vt:variant>
        <vt:i4>785</vt:i4>
      </vt:variant>
      <vt:variant>
        <vt:i4>0</vt:i4>
      </vt:variant>
      <vt:variant>
        <vt:i4>5</vt:i4>
      </vt:variant>
      <vt:variant>
        <vt:lpwstr>https://monkeypoxreport.ecdc.europa.eu/</vt:lpwstr>
      </vt:variant>
      <vt:variant>
        <vt:lpwstr/>
      </vt:variant>
      <vt:variant>
        <vt:i4>5374028</vt:i4>
      </vt:variant>
      <vt:variant>
        <vt:i4>782</vt:i4>
      </vt:variant>
      <vt:variant>
        <vt:i4>0</vt:i4>
      </vt:variant>
      <vt:variant>
        <vt:i4>5</vt:i4>
      </vt:variant>
      <vt:variant>
        <vt:lpwstr>https://www.who.int/news/item/19-08-2024-first-meeting-of-the-international-health-regulations-(2005)-emergency-committee-regarding-the-upsurge-of-mpox-2024</vt:lpwstr>
      </vt:variant>
      <vt:variant>
        <vt:lpwstr>:~:text=MPXV%20clade%20Ia%20is%20endemic,zoonotic%20introduction%20in%20a%20community</vt:lpwstr>
      </vt:variant>
      <vt:variant>
        <vt:i4>2818068</vt:i4>
      </vt:variant>
      <vt:variant>
        <vt:i4>779</vt:i4>
      </vt:variant>
      <vt:variant>
        <vt:i4>0</vt:i4>
      </vt:variant>
      <vt:variant>
        <vt:i4>5</vt:i4>
      </vt:variant>
      <vt:variant>
        <vt:lpwstr>https://assets.publishing.service.gov.uk/government/uploads/system/uploads/attachment_data/file/850059/Monkeypox_information_for_primary_care.pdf</vt:lpwstr>
      </vt:variant>
      <vt:variant>
        <vt:lpwstr/>
      </vt:variant>
      <vt:variant>
        <vt:i4>3801188</vt:i4>
      </vt:variant>
      <vt:variant>
        <vt:i4>776</vt:i4>
      </vt:variant>
      <vt:variant>
        <vt:i4>0</vt:i4>
      </vt:variant>
      <vt:variant>
        <vt:i4>5</vt:i4>
      </vt:variant>
      <vt:variant>
        <vt:lpwstr>https://www.who.int/emergencies/disease-outbreak-news/item/2022-DON393</vt:lpwstr>
      </vt:variant>
      <vt:variant>
        <vt:lpwstr/>
      </vt:variant>
      <vt:variant>
        <vt:i4>2293887</vt:i4>
      </vt:variant>
      <vt:variant>
        <vt:i4>773</vt:i4>
      </vt:variant>
      <vt:variant>
        <vt:i4>0</vt:i4>
      </vt:variant>
      <vt:variant>
        <vt:i4>5</vt:i4>
      </vt:variant>
      <vt:variant>
        <vt:lpwstr>https://www.who.int/publications/i/item/WHO-MPX-Clinical-and-IPC-2022.1</vt:lpwstr>
      </vt:variant>
      <vt:variant>
        <vt:lpwstr/>
      </vt:variant>
      <vt:variant>
        <vt:i4>4915223</vt:i4>
      </vt:variant>
      <vt:variant>
        <vt:i4>770</vt:i4>
      </vt:variant>
      <vt:variant>
        <vt:i4>0</vt:i4>
      </vt:variant>
      <vt:variant>
        <vt:i4>5</vt:i4>
      </vt:variant>
      <vt:variant>
        <vt:lpwstr>https://www.gov.uk/government/publications/principles-for-monkeypox-control-in-the-uk-4-nations-consensus-statement/principles-for-monkeypox-control-in-the-uk-4-nations-consensus-statement</vt:lpwstr>
      </vt:variant>
      <vt:variant>
        <vt:lpwstr/>
      </vt:variant>
      <vt:variant>
        <vt:i4>2818166</vt:i4>
      </vt:variant>
      <vt:variant>
        <vt:i4>767</vt:i4>
      </vt:variant>
      <vt:variant>
        <vt:i4>0</vt:i4>
      </vt:variant>
      <vt:variant>
        <vt:i4>5</vt:i4>
      </vt:variant>
      <vt:variant>
        <vt:lpwstr>https://www.tandfonline.com/doi/full/10.1080/23744235.2023.2214609</vt:lpwstr>
      </vt:variant>
      <vt:variant>
        <vt:lpwstr/>
      </vt:variant>
      <vt:variant>
        <vt:i4>917590</vt:i4>
      </vt:variant>
      <vt:variant>
        <vt:i4>764</vt:i4>
      </vt:variant>
      <vt:variant>
        <vt:i4>0</vt:i4>
      </vt:variant>
      <vt:variant>
        <vt:i4>5</vt:i4>
      </vt:variant>
      <vt:variant>
        <vt:lpwstr>https://doi.org/10.3201%2Feid2904.221622</vt:lpwstr>
      </vt:variant>
      <vt:variant>
        <vt:lpwstr/>
      </vt:variant>
      <vt:variant>
        <vt:i4>3539062</vt:i4>
      </vt:variant>
      <vt:variant>
        <vt:i4>761</vt:i4>
      </vt:variant>
      <vt:variant>
        <vt:i4>0</vt:i4>
      </vt:variant>
      <vt:variant>
        <vt:i4>5</vt:i4>
      </vt:variant>
      <vt:variant>
        <vt:lpwstr>https://www.ncbi.nlm.nih.gov/pmc/articles/PMC10045696/</vt:lpwstr>
      </vt:variant>
      <vt:variant>
        <vt:lpwstr/>
      </vt:variant>
      <vt:variant>
        <vt:i4>983126</vt:i4>
      </vt:variant>
      <vt:variant>
        <vt:i4>758</vt:i4>
      </vt:variant>
      <vt:variant>
        <vt:i4>0</vt:i4>
      </vt:variant>
      <vt:variant>
        <vt:i4>5</vt:i4>
      </vt:variant>
      <vt:variant>
        <vt:lpwstr>https://doi.org/10.3201%2Feid3006.231095</vt:lpwstr>
      </vt:variant>
      <vt:variant>
        <vt:lpwstr/>
      </vt:variant>
      <vt:variant>
        <vt:i4>3801209</vt:i4>
      </vt:variant>
      <vt:variant>
        <vt:i4>755</vt:i4>
      </vt:variant>
      <vt:variant>
        <vt:i4>0</vt:i4>
      </vt:variant>
      <vt:variant>
        <vt:i4>5</vt:i4>
      </vt:variant>
      <vt:variant>
        <vt:lpwstr>https://www.ncbi.nlm.nih.gov/pmc/articles/PMC11138990/</vt:lpwstr>
      </vt:variant>
      <vt:variant>
        <vt:lpwstr/>
      </vt:variant>
      <vt:variant>
        <vt:i4>2424886</vt:i4>
      </vt:variant>
      <vt:variant>
        <vt:i4>752</vt:i4>
      </vt:variant>
      <vt:variant>
        <vt:i4>0</vt:i4>
      </vt:variant>
      <vt:variant>
        <vt:i4>5</vt:i4>
      </vt:variant>
      <vt:variant>
        <vt:lpwstr>https://www.ecdc.europa.eu/en/all-topics-z/monkeypox/factsheet-health-professionals</vt:lpwstr>
      </vt:variant>
      <vt:variant>
        <vt:lpwstr/>
      </vt:variant>
      <vt:variant>
        <vt:i4>2490422</vt:i4>
      </vt:variant>
      <vt:variant>
        <vt:i4>749</vt:i4>
      </vt:variant>
      <vt:variant>
        <vt:i4>0</vt:i4>
      </vt:variant>
      <vt:variant>
        <vt:i4>5</vt:i4>
      </vt:variant>
      <vt:variant>
        <vt:lpwstr>https://doi.org/10.1038/s41591-024-03130-3</vt:lpwstr>
      </vt:variant>
      <vt:variant>
        <vt:lpwstr/>
      </vt:variant>
      <vt:variant>
        <vt:i4>4128868</vt:i4>
      </vt:variant>
      <vt:variant>
        <vt:i4>746</vt:i4>
      </vt:variant>
      <vt:variant>
        <vt:i4>0</vt:i4>
      </vt:variant>
      <vt:variant>
        <vt:i4>5</vt:i4>
      </vt:variant>
      <vt:variant>
        <vt:lpwstr>https://www.who.int/emergencies/disease-outbreak-news/item/2022-DON396</vt:lpwstr>
      </vt:variant>
      <vt:variant>
        <vt:lpwstr/>
      </vt:variant>
      <vt:variant>
        <vt:i4>5701646</vt:i4>
      </vt:variant>
      <vt:variant>
        <vt:i4>743</vt:i4>
      </vt:variant>
      <vt:variant>
        <vt:i4>0</vt:i4>
      </vt:variant>
      <vt:variant>
        <vt:i4>5</vt:i4>
      </vt:variant>
      <vt:variant>
        <vt:lpwstr>https://www.cdc.gov/poxvirus/monkeypox/if-sick/transmission.html</vt:lpwstr>
      </vt:variant>
      <vt:variant>
        <vt:lpwstr/>
      </vt:variant>
      <vt:variant>
        <vt:i4>6946861</vt:i4>
      </vt:variant>
      <vt:variant>
        <vt:i4>740</vt:i4>
      </vt:variant>
      <vt:variant>
        <vt:i4>0</vt:i4>
      </vt:variant>
      <vt:variant>
        <vt:i4>5</vt:i4>
      </vt:variant>
      <vt:variant>
        <vt:lpwstr>https://www.who.int/europe/emergencies/situations/monkeypox</vt:lpwstr>
      </vt:variant>
      <vt:variant>
        <vt:lpwstr>:~:text=%C2%A9-,Overview,travel%20history%20to%20central%20Africa</vt:lpwstr>
      </vt:variant>
      <vt:variant>
        <vt:i4>2228320</vt:i4>
      </vt:variant>
      <vt:variant>
        <vt:i4>737</vt:i4>
      </vt:variant>
      <vt:variant>
        <vt:i4>0</vt:i4>
      </vt:variant>
      <vt:variant>
        <vt:i4>5</vt:i4>
      </vt:variant>
      <vt:variant>
        <vt:lpwstr>https://www.who.int/news/item/14-08-2024-who-director-general-declares-mpox-outbreak-a-public-health-emergency-of-international-concern</vt:lpwstr>
      </vt:variant>
      <vt:variant>
        <vt:lpwstr/>
      </vt:variant>
      <vt:variant>
        <vt:i4>3997733</vt:i4>
      </vt:variant>
      <vt:variant>
        <vt:i4>734</vt:i4>
      </vt:variant>
      <vt:variant>
        <vt:i4>0</vt:i4>
      </vt:variant>
      <vt:variant>
        <vt:i4>5</vt:i4>
      </vt:variant>
      <vt:variant>
        <vt:lpwstr>https://www.health.vic.gov.au/health-alerts/mpox-cases-on-the-rise</vt:lpwstr>
      </vt:variant>
      <vt:variant>
        <vt:lpwstr/>
      </vt:variant>
      <vt:variant>
        <vt:i4>65620</vt:i4>
      </vt:variant>
      <vt:variant>
        <vt:i4>731</vt:i4>
      </vt:variant>
      <vt:variant>
        <vt:i4>0</vt:i4>
      </vt:variant>
      <vt:variant>
        <vt:i4>5</vt:i4>
      </vt:variant>
      <vt:variant>
        <vt:lpwstr>https://www.health.gov.au/diseases/monkeypox-mpx</vt:lpwstr>
      </vt:variant>
      <vt:variant>
        <vt:lpwstr/>
      </vt:variant>
      <vt:variant>
        <vt:i4>4063356</vt:i4>
      </vt:variant>
      <vt:variant>
        <vt:i4>728</vt:i4>
      </vt:variant>
      <vt:variant>
        <vt:i4>0</vt:i4>
      </vt:variant>
      <vt:variant>
        <vt:i4>5</vt:i4>
      </vt:variant>
      <vt:variant>
        <vt:lpwstr>https://www.cdc.gov/mmwr/preview/mmwrhtml/mm5227a5.htm</vt:lpwstr>
      </vt:variant>
      <vt:variant>
        <vt:lpwstr/>
      </vt:variant>
      <vt:variant>
        <vt:i4>3473505</vt:i4>
      </vt:variant>
      <vt:variant>
        <vt:i4>725</vt:i4>
      </vt:variant>
      <vt:variant>
        <vt:i4>0</vt:i4>
      </vt:variant>
      <vt:variant>
        <vt:i4>5</vt:i4>
      </vt:variant>
      <vt:variant>
        <vt:lpwstr>https://www.who.int/news-room/fact-sheets/detail/monkeypox</vt:lpwstr>
      </vt:variant>
      <vt:variant>
        <vt:lpwstr/>
      </vt:variant>
      <vt:variant>
        <vt:i4>3997801</vt:i4>
      </vt:variant>
      <vt:variant>
        <vt:i4>722</vt:i4>
      </vt:variant>
      <vt:variant>
        <vt:i4>0</vt:i4>
      </vt:variant>
      <vt:variant>
        <vt:i4>5</vt:i4>
      </vt:variant>
      <vt:variant>
        <vt:lpwstr>https://www.who.int/emergencies/disease-outbreak-news/item/2024-DON522</vt:lpwstr>
      </vt:variant>
      <vt:variant>
        <vt:lpwstr/>
      </vt:variant>
      <vt:variant>
        <vt:i4>5963850</vt:i4>
      </vt:variant>
      <vt:variant>
        <vt:i4>719</vt:i4>
      </vt:variant>
      <vt:variant>
        <vt:i4>0</vt:i4>
      </vt:variant>
      <vt:variant>
        <vt:i4>5</vt:i4>
      </vt:variant>
      <vt:variant>
        <vt:lpwstr>https://www.who.int/news/item/12-08-2022-monkeypox--experts-give-virus-variants-new-names</vt:lpwstr>
      </vt:variant>
      <vt:variant>
        <vt:lpwstr/>
      </vt:variant>
      <vt:variant>
        <vt:i4>2359314</vt:i4>
      </vt:variant>
      <vt:variant>
        <vt:i4>716</vt:i4>
      </vt:variant>
      <vt:variant>
        <vt:i4>0</vt:i4>
      </vt:variant>
      <vt:variant>
        <vt:i4>5</vt:i4>
      </vt:variant>
      <vt:variant>
        <vt:lpwstr/>
      </vt:variant>
      <vt:variant>
        <vt:lpwstr>_Sex_on_premises</vt:lpwstr>
      </vt:variant>
      <vt:variant>
        <vt:i4>3801117</vt:i4>
      </vt:variant>
      <vt:variant>
        <vt:i4>713</vt:i4>
      </vt:variant>
      <vt:variant>
        <vt:i4>0</vt:i4>
      </vt:variant>
      <vt:variant>
        <vt:i4>5</vt:i4>
      </vt:variant>
      <vt:variant>
        <vt:lpwstr/>
      </vt:variant>
      <vt:variant>
        <vt:lpwstr>_Management_in_healthcare</vt:lpwstr>
      </vt:variant>
      <vt:variant>
        <vt:i4>4259854</vt:i4>
      </vt:variant>
      <vt:variant>
        <vt:i4>710</vt:i4>
      </vt:variant>
      <vt:variant>
        <vt:i4>0</vt:i4>
      </vt:variant>
      <vt:variant>
        <vt:i4>5</vt:i4>
      </vt:variant>
      <vt:variant>
        <vt:lpwstr>https://immunisationhandbook.health.gov.au/contents/vaccine-preventable-diseases/mpox-previously-known-as-monkeypox</vt:lpwstr>
      </vt:variant>
      <vt:variant>
        <vt:lpwstr>recommendations</vt:lpwstr>
      </vt:variant>
      <vt:variant>
        <vt:i4>4259854</vt:i4>
      </vt:variant>
      <vt:variant>
        <vt:i4>707</vt:i4>
      </vt:variant>
      <vt:variant>
        <vt:i4>0</vt:i4>
      </vt:variant>
      <vt:variant>
        <vt:i4>5</vt:i4>
      </vt:variant>
      <vt:variant>
        <vt:lpwstr>https://immunisationhandbook.health.gov.au/contents/vaccine-preventable-diseases/mpox-previously-known-as-monkeypox</vt:lpwstr>
      </vt:variant>
      <vt:variant>
        <vt:lpwstr>recommendations</vt:lpwstr>
      </vt:variant>
      <vt:variant>
        <vt:i4>4259854</vt:i4>
      </vt:variant>
      <vt:variant>
        <vt:i4>704</vt:i4>
      </vt:variant>
      <vt:variant>
        <vt:i4>0</vt:i4>
      </vt:variant>
      <vt:variant>
        <vt:i4>5</vt:i4>
      </vt:variant>
      <vt:variant>
        <vt:lpwstr>https://immunisationhandbook.health.gov.au/contents/vaccine-preventable-diseases/mpox-previously-known-as-monkeypox</vt:lpwstr>
      </vt:variant>
      <vt:variant>
        <vt:lpwstr>recommendations</vt:lpwstr>
      </vt:variant>
      <vt:variant>
        <vt:i4>3866684</vt:i4>
      </vt:variant>
      <vt:variant>
        <vt:i4>701</vt:i4>
      </vt:variant>
      <vt:variant>
        <vt:i4>0</vt:i4>
      </vt:variant>
      <vt:variant>
        <vt:i4>5</vt:i4>
      </vt:variant>
      <vt:variant>
        <vt:lpwstr/>
      </vt:variant>
      <vt:variant>
        <vt:lpwstr>_Case_management</vt:lpwstr>
      </vt:variant>
      <vt:variant>
        <vt:i4>4522062</vt:i4>
      </vt:variant>
      <vt:variant>
        <vt:i4>698</vt:i4>
      </vt:variant>
      <vt:variant>
        <vt:i4>0</vt:i4>
      </vt:variant>
      <vt:variant>
        <vt:i4>5</vt:i4>
      </vt:variant>
      <vt:variant>
        <vt:lpwstr/>
      </vt:variant>
      <vt:variant>
        <vt:lpwstr>_Response_procedure</vt:lpwstr>
      </vt:variant>
      <vt:variant>
        <vt:i4>3866684</vt:i4>
      </vt:variant>
      <vt:variant>
        <vt:i4>695</vt:i4>
      </vt:variant>
      <vt:variant>
        <vt:i4>0</vt:i4>
      </vt:variant>
      <vt:variant>
        <vt:i4>5</vt:i4>
      </vt:variant>
      <vt:variant>
        <vt:lpwstr/>
      </vt:variant>
      <vt:variant>
        <vt:lpwstr>_Case_management</vt:lpwstr>
      </vt:variant>
      <vt:variant>
        <vt:i4>7864420</vt:i4>
      </vt:variant>
      <vt:variant>
        <vt:i4>692</vt:i4>
      </vt:variant>
      <vt:variant>
        <vt:i4>0</vt:i4>
      </vt:variant>
      <vt:variant>
        <vt:i4>5</vt:i4>
      </vt:variant>
      <vt:variant>
        <vt:lpwstr/>
      </vt:variant>
      <vt:variant>
        <vt:lpwstr>_Infection_control</vt:lpwstr>
      </vt:variant>
      <vt:variant>
        <vt:i4>7864420</vt:i4>
      </vt:variant>
      <vt:variant>
        <vt:i4>689</vt:i4>
      </vt:variant>
      <vt:variant>
        <vt:i4>0</vt:i4>
      </vt:variant>
      <vt:variant>
        <vt:i4>5</vt:i4>
      </vt:variant>
      <vt:variant>
        <vt:lpwstr/>
      </vt:variant>
      <vt:variant>
        <vt:lpwstr>_Infection_control</vt:lpwstr>
      </vt:variant>
      <vt:variant>
        <vt:i4>7864371</vt:i4>
      </vt:variant>
      <vt:variant>
        <vt:i4>686</vt:i4>
      </vt:variant>
      <vt:variant>
        <vt:i4>0</vt:i4>
      </vt:variant>
      <vt:variant>
        <vt:i4>5</vt:i4>
      </vt:variant>
      <vt:variant>
        <vt:lpwstr>http://www.health.gov.au/resources/publications/monkeypox-treatment-guidelines</vt:lpwstr>
      </vt:variant>
      <vt:variant>
        <vt:lpwstr/>
      </vt:variant>
      <vt:variant>
        <vt:i4>2818061</vt:i4>
      </vt:variant>
      <vt:variant>
        <vt:i4>683</vt:i4>
      </vt:variant>
      <vt:variant>
        <vt:i4>0</vt:i4>
      </vt:variant>
      <vt:variant>
        <vt:i4>5</vt:i4>
      </vt:variant>
      <vt:variant>
        <vt:lpwstr/>
      </vt:variant>
      <vt:variant>
        <vt:lpwstr>_Groups_at_increased</vt:lpwstr>
      </vt:variant>
      <vt:variant>
        <vt:i4>8323192</vt:i4>
      </vt:variant>
      <vt:variant>
        <vt:i4>675</vt:i4>
      </vt:variant>
      <vt:variant>
        <vt:i4>0</vt:i4>
      </vt:variant>
      <vt:variant>
        <vt:i4>5</vt:i4>
      </vt:variant>
      <vt:variant>
        <vt:lpwstr/>
      </vt:variant>
      <vt:variant>
        <vt:lpwstr>_Contact_management</vt:lpwstr>
      </vt:variant>
      <vt:variant>
        <vt:i4>1835034</vt:i4>
      </vt:variant>
      <vt:variant>
        <vt:i4>672</vt:i4>
      </vt:variant>
      <vt:variant>
        <vt:i4>0</vt:i4>
      </vt:variant>
      <vt:variant>
        <vt:i4>5</vt:i4>
      </vt:variant>
      <vt:variant>
        <vt:lpwstr/>
      </vt:variant>
      <vt:variant>
        <vt:lpwstr>_Contact_definitions</vt:lpwstr>
      </vt:variant>
      <vt:variant>
        <vt:i4>2359330</vt:i4>
      </vt:variant>
      <vt:variant>
        <vt:i4>669</vt:i4>
      </vt:variant>
      <vt:variant>
        <vt:i4>0</vt:i4>
      </vt:variant>
      <vt:variant>
        <vt:i4>5</vt:i4>
      </vt:variant>
      <vt:variant>
        <vt:lpwstr>https://www.safetyandquality.gov.au/our-work/infection-prevention-and-control/national-hand-hygiene-initiative/what-hand-hygiene/5-moments-hand-hygiene</vt:lpwstr>
      </vt:variant>
      <vt:variant>
        <vt:lpwstr/>
      </vt:variant>
      <vt:variant>
        <vt:i4>3866684</vt:i4>
      </vt:variant>
      <vt:variant>
        <vt:i4>666</vt:i4>
      </vt:variant>
      <vt:variant>
        <vt:i4>0</vt:i4>
      </vt:variant>
      <vt:variant>
        <vt:i4>5</vt:i4>
      </vt:variant>
      <vt:variant>
        <vt:lpwstr/>
      </vt:variant>
      <vt:variant>
        <vt:lpwstr>_Case_management</vt:lpwstr>
      </vt:variant>
      <vt:variant>
        <vt:i4>3866684</vt:i4>
      </vt:variant>
      <vt:variant>
        <vt:i4>661</vt:i4>
      </vt:variant>
      <vt:variant>
        <vt:i4>0</vt:i4>
      </vt:variant>
      <vt:variant>
        <vt:i4>5</vt:i4>
      </vt:variant>
      <vt:variant>
        <vt:lpwstr/>
      </vt:variant>
      <vt:variant>
        <vt:lpwstr>_Case_management</vt:lpwstr>
      </vt:variant>
      <vt:variant>
        <vt:i4>3276860</vt:i4>
      </vt:variant>
      <vt:variant>
        <vt:i4>659</vt:i4>
      </vt:variant>
      <vt:variant>
        <vt:i4>0</vt:i4>
      </vt:variant>
      <vt:variant>
        <vt:i4>5</vt:i4>
      </vt:variant>
      <vt:variant>
        <vt:lpwstr>bookmark://_Case_management/</vt:lpwstr>
      </vt:variant>
      <vt:variant>
        <vt:lpwstr/>
      </vt:variant>
      <vt:variant>
        <vt:i4>3866684</vt:i4>
      </vt:variant>
      <vt:variant>
        <vt:i4>654</vt:i4>
      </vt:variant>
      <vt:variant>
        <vt:i4>0</vt:i4>
      </vt:variant>
      <vt:variant>
        <vt:i4>5</vt:i4>
      </vt:variant>
      <vt:variant>
        <vt:lpwstr/>
      </vt:variant>
      <vt:variant>
        <vt:lpwstr>_Case_management</vt:lpwstr>
      </vt:variant>
      <vt:variant>
        <vt:i4>6684762</vt:i4>
      </vt:variant>
      <vt:variant>
        <vt:i4>651</vt:i4>
      </vt:variant>
      <vt:variant>
        <vt:i4>0</vt:i4>
      </vt:variant>
      <vt:variant>
        <vt:i4>5</vt:i4>
      </vt:variant>
      <vt:variant>
        <vt:lpwstr/>
      </vt:variant>
      <vt:variant>
        <vt:lpwstr>_Exclusion_and_restriction</vt:lpwstr>
      </vt:variant>
      <vt:variant>
        <vt:i4>3866684</vt:i4>
      </vt:variant>
      <vt:variant>
        <vt:i4>648</vt:i4>
      </vt:variant>
      <vt:variant>
        <vt:i4>0</vt:i4>
      </vt:variant>
      <vt:variant>
        <vt:i4>5</vt:i4>
      </vt:variant>
      <vt:variant>
        <vt:lpwstr/>
      </vt:variant>
      <vt:variant>
        <vt:lpwstr>_Case_management</vt:lpwstr>
      </vt:variant>
      <vt:variant>
        <vt:i4>4194369</vt:i4>
      </vt:variant>
      <vt:variant>
        <vt:i4>645</vt:i4>
      </vt:variant>
      <vt:variant>
        <vt:i4>0</vt:i4>
      </vt:variant>
      <vt:variant>
        <vt:i4>5</vt:i4>
      </vt:variant>
      <vt:variant>
        <vt:lpwstr/>
      </vt:variant>
      <vt:variant>
        <vt:lpwstr>_Case_clearance</vt:lpwstr>
      </vt:variant>
      <vt:variant>
        <vt:i4>4194369</vt:i4>
      </vt:variant>
      <vt:variant>
        <vt:i4>642</vt:i4>
      </vt:variant>
      <vt:variant>
        <vt:i4>0</vt:i4>
      </vt:variant>
      <vt:variant>
        <vt:i4>5</vt:i4>
      </vt:variant>
      <vt:variant>
        <vt:lpwstr/>
      </vt:variant>
      <vt:variant>
        <vt:lpwstr>_Case_clearance</vt:lpwstr>
      </vt:variant>
      <vt:variant>
        <vt:i4>6357041</vt:i4>
      </vt:variant>
      <vt:variant>
        <vt:i4>639</vt:i4>
      </vt:variant>
      <vt:variant>
        <vt:i4>0</vt:i4>
      </vt:variant>
      <vt:variant>
        <vt:i4>5</vt:i4>
      </vt:variant>
      <vt:variant>
        <vt:lpwstr>https://www.thedramadownunder.info/</vt:lpwstr>
      </vt:variant>
      <vt:variant>
        <vt:lpwstr/>
      </vt:variant>
      <vt:variant>
        <vt:i4>6684717</vt:i4>
      </vt:variant>
      <vt:variant>
        <vt:i4>636</vt:i4>
      </vt:variant>
      <vt:variant>
        <vt:i4>0</vt:i4>
      </vt:variant>
      <vt:variant>
        <vt:i4>5</vt:i4>
      </vt:variant>
      <vt:variant>
        <vt:lpwstr>https://letthemknow.org.au/</vt:lpwstr>
      </vt:variant>
      <vt:variant>
        <vt:lpwstr/>
      </vt:variant>
      <vt:variant>
        <vt:i4>1048613</vt:i4>
      </vt:variant>
      <vt:variant>
        <vt:i4>633</vt:i4>
      </vt:variant>
      <vt:variant>
        <vt:i4>0</vt:i4>
      </vt:variant>
      <vt:variant>
        <vt:i4>5</vt:i4>
      </vt:variant>
      <vt:variant>
        <vt:lpwstr>mailto:health.ops@health.gov.au</vt:lpwstr>
      </vt:variant>
      <vt:variant>
        <vt:lpwstr/>
      </vt:variant>
      <vt:variant>
        <vt:i4>3866684</vt:i4>
      </vt:variant>
      <vt:variant>
        <vt:i4>629</vt:i4>
      </vt:variant>
      <vt:variant>
        <vt:i4>0</vt:i4>
      </vt:variant>
      <vt:variant>
        <vt:i4>5</vt:i4>
      </vt:variant>
      <vt:variant>
        <vt:lpwstr/>
      </vt:variant>
      <vt:variant>
        <vt:lpwstr>_Case_management</vt:lpwstr>
      </vt:variant>
      <vt:variant>
        <vt:i4>3276860</vt:i4>
      </vt:variant>
      <vt:variant>
        <vt:i4>627</vt:i4>
      </vt:variant>
      <vt:variant>
        <vt:i4>0</vt:i4>
      </vt:variant>
      <vt:variant>
        <vt:i4>5</vt:i4>
      </vt:variant>
      <vt:variant>
        <vt:lpwstr>bookmark://_Case_management/</vt:lpwstr>
      </vt:variant>
      <vt:variant>
        <vt:lpwstr/>
      </vt:variant>
      <vt:variant>
        <vt:i4>4456517</vt:i4>
      </vt:variant>
      <vt:variant>
        <vt:i4>624</vt:i4>
      </vt:variant>
      <vt:variant>
        <vt:i4>0</vt:i4>
      </vt:variant>
      <vt:variant>
        <vt:i4>5</vt:i4>
      </vt:variant>
      <vt:variant>
        <vt:lpwstr>https://www.health.gov.au/resources/publications/monkeypox-laboratory-case-definition?language=en</vt:lpwstr>
      </vt:variant>
      <vt:variant>
        <vt:lpwstr/>
      </vt:variant>
      <vt:variant>
        <vt:i4>4456517</vt:i4>
      </vt:variant>
      <vt:variant>
        <vt:i4>621</vt:i4>
      </vt:variant>
      <vt:variant>
        <vt:i4>0</vt:i4>
      </vt:variant>
      <vt:variant>
        <vt:i4>5</vt:i4>
      </vt:variant>
      <vt:variant>
        <vt:lpwstr>https://www.health.gov.au/resources/publications/monkeypox-laboratory-case-definition?language=en</vt:lpwstr>
      </vt:variant>
      <vt:variant>
        <vt:lpwstr/>
      </vt:variant>
      <vt:variant>
        <vt:i4>6815870</vt:i4>
      </vt:variant>
      <vt:variant>
        <vt:i4>618</vt:i4>
      </vt:variant>
      <vt:variant>
        <vt:i4>0</vt:i4>
      </vt:variant>
      <vt:variant>
        <vt:i4>5</vt:i4>
      </vt:variant>
      <vt:variant>
        <vt:lpwstr>https://www.health.gov.au/resources/publications/phln-guidance-on-monkeypox-patient-referral-specimen-collection-and-test-requesting-for-general-practitioners-and-sexual-health-physicians</vt:lpwstr>
      </vt:variant>
      <vt:variant>
        <vt:lpwstr/>
      </vt:variant>
      <vt:variant>
        <vt:i4>4456517</vt:i4>
      </vt:variant>
      <vt:variant>
        <vt:i4>615</vt:i4>
      </vt:variant>
      <vt:variant>
        <vt:i4>0</vt:i4>
      </vt:variant>
      <vt:variant>
        <vt:i4>5</vt:i4>
      </vt:variant>
      <vt:variant>
        <vt:lpwstr>https://www.health.gov.au/resources/publications/monkeypox-laboratory-case-definition?language=en</vt:lpwstr>
      </vt:variant>
      <vt:variant>
        <vt:lpwstr/>
      </vt:variant>
      <vt:variant>
        <vt:i4>1835034</vt:i4>
      </vt:variant>
      <vt:variant>
        <vt:i4>612</vt:i4>
      </vt:variant>
      <vt:variant>
        <vt:i4>0</vt:i4>
      </vt:variant>
      <vt:variant>
        <vt:i4>5</vt:i4>
      </vt:variant>
      <vt:variant>
        <vt:lpwstr/>
      </vt:variant>
      <vt:variant>
        <vt:lpwstr>_Contact_definitions</vt:lpwstr>
      </vt:variant>
      <vt:variant>
        <vt:i4>1048613</vt:i4>
      </vt:variant>
      <vt:variant>
        <vt:i4>609</vt:i4>
      </vt:variant>
      <vt:variant>
        <vt:i4>0</vt:i4>
      </vt:variant>
      <vt:variant>
        <vt:i4>5</vt:i4>
      </vt:variant>
      <vt:variant>
        <vt:lpwstr>mailto:health.ops@health.gov.au</vt:lpwstr>
      </vt:variant>
      <vt:variant>
        <vt:lpwstr/>
      </vt:variant>
      <vt:variant>
        <vt:i4>3866684</vt:i4>
      </vt:variant>
      <vt:variant>
        <vt:i4>606</vt:i4>
      </vt:variant>
      <vt:variant>
        <vt:i4>0</vt:i4>
      </vt:variant>
      <vt:variant>
        <vt:i4>5</vt:i4>
      </vt:variant>
      <vt:variant>
        <vt:lpwstr/>
      </vt:variant>
      <vt:variant>
        <vt:lpwstr>_Case_management</vt:lpwstr>
      </vt:variant>
      <vt:variant>
        <vt:i4>6357112</vt:i4>
      </vt:variant>
      <vt:variant>
        <vt:i4>603</vt:i4>
      </vt:variant>
      <vt:variant>
        <vt:i4>0</vt:i4>
      </vt:variant>
      <vt:variant>
        <vt:i4>5</vt:i4>
      </vt:variant>
      <vt:variant>
        <vt:lpwstr>https://nindss.health.gov.au/pbi-dashboard/</vt:lpwstr>
      </vt:variant>
      <vt:variant>
        <vt:lpwstr/>
      </vt:variant>
      <vt:variant>
        <vt:i4>2818144</vt:i4>
      </vt:variant>
      <vt:variant>
        <vt:i4>600</vt:i4>
      </vt:variant>
      <vt:variant>
        <vt:i4>0</vt:i4>
      </vt:variant>
      <vt:variant>
        <vt:i4>5</vt:i4>
      </vt:variant>
      <vt:variant>
        <vt:lpwstr>https://www.health.gov.au/resources/publications/monkeypox-treatment-guidelines</vt:lpwstr>
      </vt:variant>
      <vt:variant>
        <vt:lpwstr/>
      </vt:variant>
      <vt:variant>
        <vt:i4>3538993</vt:i4>
      </vt:variant>
      <vt:variant>
        <vt:i4>597</vt:i4>
      </vt:variant>
      <vt:variant>
        <vt:i4>0</vt:i4>
      </vt:variant>
      <vt:variant>
        <vt:i4>5</vt:i4>
      </vt:variant>
      <vt:variant>
        <vt:lpwstr>https://www.health.gov.au/resources/publications/atagi-interim-statement-on-the-use-of-vaccines-for-prevention-of-mpox-in-2024?language=en</vt:lpwstr>
      </vt:variant>
      <vt:variant>
        <vt:lpwstr/>
      </vt:variant>
      <vt:variant>
        <vt:i4>3014760</vt:i4>
      </vt:variant>
      <vt:variant>
        <vt:i4>594</vt:i4>
      </vt:variant>
      <vt:variant>
        <vt:i4>0</vt:i4>
      </vt:variant>
      <vt:variant>
        <vt:i4>5</vt:i4>
      </vt:variant>
      <vt:variant>
        <vt:lpwstr>https://immunisationhandbook.health.gov.au/contents/vaccine-preventable-diseases/mpox-previously-known-as-monkeypox</vt:lpwstr>
      </vt:variant>
      <vt:variant>
        <vt:lpwstr/>
      </vt:variant>
      <vt:variant>
        <vt:i4>3145742</vt:i4>
      </vt:variant>
      <vt:variant>
        <vt:i4>591</vt:i4>
      </vt:variant>
      <vt:variant>
        <vt:i4>0</vt:i4>
      </vt:variant>
      <vt:variant>
        <vt:i4>5</vt:i4>
      </vt:variant>
      <vt:variant>
        <vt:lpwstr/>
      </vt:variant>
      <vt:variant>
        <vt:lpwstr>_Other_specific_settings</vt:lpwstr>
      </vt:variant>
      <vt:variant>
        <vt:i4>1245205</vt:i4>
      </vt:variant>
      <vt:variant>
        <vt:i4>588</vt:i4>
      </vt:variant>
      <vt:variant>
        <vt:i4>0</vt:i4>
      </vt:variant>
      <vt:variant>
        <vt:i4>5</vt:i4>
      </vt:variant>
      <vt:variant>
        <vt:lpwstr>https://www.smartraveller.gov.au/news-and-updates/mpox-global-public-health-emergency</vt:lpwstr>
      </vt:variant>
      <vt:variant>
        <vt:lpwstr/>
      </vt:variant>
      <vt:variant>
        <vt:i4>4522062</vt:i4>
      </vt:variant>
      <vt:variant>
        <vt:i4>585</vt:i4>
      </vt:variant>
      <vt:variant>
        <vt:i4>0</vt:i4>
      </vt:variant>
      <vt:variant>
        <vt:i4>5</vt:i4>
      </vt:variant>
      <vt:variant>
        <vt:lpwstr/>
      </vt:variant>
      <vt:variant>
        <vt:lpwstr>_Response_procedure</vt:lpwstr>
      </vt:variant>
      <vt:variant>
        <vt:i4>1572973</vt:i4>
      </vt:variant>
      <vt:variant>
        <vt:i4>582</vt:i4>
      </vt:variant>
      <vt:variant>
        <vt:i4>0</vt:i4>
      </vt:variant>
      <vt:variant>
        <vt:i4>5</vt:i4>
      </vt:variant>
      <vt:variant>
        <vt:lpwstr/>
      </vt:variant>
      <vt:variant>
        <vt:lpwstr>_High-risk_settings_and</vt:lpwstr>
      </vt:variant>
      <vt:variant>
        <vt:i4>2818061</vt:i4>
      </vt:variant>
      <vt:variant>
        <vt:i4>579</vt:i4>
      </vt:variant>
      <vt:variant>
        <vt:i4>0</vt:i4>
      </vt:variant>
      <vt:variant>
        <vt:i4>5</vt:i4>
      </vt:variant>
      <vt:variant>
        <vt:lpwstr/>
      </vt:variant>
      <vt:variant>
        <vt:lpwstr>_Groups_at_increased</vt:lpwstr>
      </vt:variant>
      <vt:variant>
        <vt:i4>8323192</vt:i4>
      </vt:variant>
      <vt:variant>
        <vt:i4>576</vt:i4>
      </vt:variant>
      <vt:variant>
        <vt:i4>0</vt:i4>
      </vt:variant>
      <vt:variant>
        <vt:i4>5</vt:i4>
      </vt:variant>
      <vt:variant>
        <vt:lpwstr/>
      </vt:variant>
      <vt:variant>
        <vt:lpwstr>_Contact_management</vt:lpwstr>
      </vt:variant>
      <vt:variant>
        <vt:i4>3866684</vt:i4>
      </vt:variant>
      <vt:variant>
        <vt:i4>573</vt:i4>
      </vt:variant>
      <vt:variant>
        <vt:i4>0</vt:i4>
      </vt:variant>
      <vt:variant>
        <vt:i4>5</vt:i4>
      </vt:variant>
      <vt:variant>
        <vt:lpwstr/>
      </vt:variant>
      <vt:variant>
        <vt:lpwstr>_Case_management</vt:lpwstr>
      </vt:variant>
      <vt:variant>
        <vt:i4>4718603</vt:i4>
      </vt:variant>
      <vt:variant>
        <vt:i4>569</vt:i4>
      </vt:variant>
      <vt:variant>
        <vt:i4>0</vt:i4>
      </vt:variant>
      <vt:variant>
        <vt:i4>5</vt:i4>
      </vt:variant>
      <vt:variant>
        <vt:lpwstr/>
      </vt:variant>
      <vt:variant>
        <vt:lpwstr>_ENREF_9</vt:lpwstr>
      </vt:variant>
      <vt:variant>
        <vt:i4>4521995</vt:i4>
      </vt:variant>
      <vt:variant>
        <vt:i4>555</vt:i4>
      </vt:variant>
      <vt:variant>
        <vt:i4>0</vt:i4>
      </vt:variant>
      <vt:variant>
        <vt:i4>5</vt:i4>
      </vt:variant>
      <vt:variant>
        <vt:lpwstr/>
      </vt:variant>
      <vt:variant>
        <vt:lpwstr>_ENREF_44</vt:lpwstr>
      </vt:variant>
      <vt:variant>
        <vt:i4>4521995</vt:i4>
      </vt:variant>
      <vt:variant>
        <vt:i4>541</vt:i4>
      </vt:variant>
      <vt:variant>
        <vt:i4>0</vt:i4>
      </vt:variant>
      <vt:variant>
        <vt:i4>5</vt:i4>
      </vt:variant>
      <vt:variant>
        <vt:lpwstr/>
      </vt:variant>
      <vt:variant>
        <vt:lpwstr>_ENREF_43</vt:lpwstr>
      </vt:variant>
      <vt:variant>
        <vt:i4>4718663</vt:i4>
      </vt:variant>
      <vt:variant>
        <vt:i4>526</vt:i4>
      </vt:variant>
      <vt:variant>
        <vt:i4>0</vt:i4>
      </vt:variant>
      <vt:variant>
        <vt:i4>5</vt:i4>
      </vt:variant>
      <vt:variant>
        <vt:lpwstr>https://www.who.int/emergencies/situation-reports</vt:lpwstr>
      </vt:variant>
      <vt:variant>
        <vt:lpwstr/>
      </vt:variant>
      <vt:variant>
        <vt:i4>4325387</vt:i4>
      </vt:variant>
      <vt:variant>
        <vt:i4>522</vt:i4>
      </vt:variant>
      <vt:variant>
        <vt:i4>0</vt:i4>
      </vt:variant>
      <vt:variant>
        <vt:i4>5</vt:i4>
      </vt:variant>
      <vt:variant>
        <vt:lpwstr/>
      </vt:variant>
      <vt:variant>
        <vt:lpwstr>_ENREF_37</vt:lpwstr>
      </vt:variant>
      <vt:variant>
        <vt:i4>4325387</vt:i4>
      </vt:variant>
      <vt:variant>
        <vt:i4>516</vt:i4>
      </vt:variant>
      <vt:variant>
        <vt:i4>0</vt:i4>
      </vt:variant>
      <vt:variant>
        <vt:i4>5</vt:i4>
      </vt:variant>
      <vt:variant>
        <vt:lpwstr/>
      </vt:variant>
      <vt:variant>
        <vt:lpwstr>_ENREF_38</vt:lpwstr>
      </vt:variant>
      <vt:variant>
        <vt:i4>4325387</vt:i4>
      </vt:variant>
      <vt:variant>
        <vt:i4>513</vt:i4>
      </vt:variant>
      <vt:variant>
        <vt:i4>0</vt:i4>
      </vt:variant>
      <vt:variant>
        <vt:i4>5</vt:i4>
      </vt:variant>
      <vt:variant>
        <vt:lpwstr/>
      </vt:variant>
      <vt:variant>
        <vt:lpwstr>_ENREF_37</vt:lpwstr>
      </vt:variant>
      <vt:variant>
        <vt:i4>4325387</vt:i4>
      </vt:variant>
      <vt:variant>
        <vt:i4>505</vt:i4>
      </vt:variant>
      <vt:variant>
        <vt:i4>0</vt:i4>
      </vt:variant>
      <vt:variant>
        <vt:i4>5</vt:i4>
      </vt:variant>
      <vt:variant>
        <vt:lpwstr/>
      </vt:variant>
      <vt:variant>
        <vt:lpwstr>_ENREF_36</vt:lpwstr>
      </vt:variant>
      <vt:variant>
        <vt:i4>4194315</vt:i4>
      </vt:variant>
      <vt:variant>
        <vt:i4>494</vt:i4>
      </vt:variant>
      <vt:variant>
        <vt:i4>0</vt:i4>
      </vt:variant>
      <vt:variant>
        <vt:i4>5</vt:i4>
      </vt:variant>
      <vt:variant>
        <vt:lpwstr/>
      </vt:variant>
      <vt:variant>
        <vt:lpwstr>_ENREF_18</vt:lpwstr>
      </vt:variant>
      <vt:variant>
        <vt:i4>4325387</vt:i4>
      </vt:variant>
      <vt:variant>
        <vt:i4>460</vt:i4>
      </vt:variant>
      <vt:variant>
        <vt:i4>0</vt:i4>
      </vt:variant>
      <vt:variant>
        <vt:i4>5</vt:i4>
      </vt:variant>
      <vt:variant>
        <vt:lpwstr/>
      </vt:variant>
      <vt:variant>
        <vt:lpwstr>_ENREF_34</vt:lpwstr>
      </vt:variant>
      <vt:variant>
        <vt:i4>4390923</vt:i4>
      </vt:variant>
      <vt:variant>
        <vt:i4>443</vt:i4>
      </vt:variant>
      <vt:variant>
        <vt:i4>0</vt:i4>
      </vt:variant>
      <vt:variant>
        <vt:i4>5</vt:i4>
      </vt:variant>
      <vt:variant>
        <vt:lpwstr/>
      </vt:variant>
      <vt:variant>
        <vt:lpwstr>_ENREF_26</vt:lpwstr>
      </vt:variant>
      <vt:variant>
        <vt:i4>4521995</vt:i4>
      </vt:variant>
      <vt:variant>
        <vt:i4>440</vt:i4>
      </vt:variant>
      <vt:variant>
        <vt:i4>0</vt:i4>
      </vt:variant>
      <vt:variant>
        <vt:i4>5</vt:i4>
      </vt:variant>
      <vt:variant>
        <vt:lpwstr/>
      </vt:variant>
      <vt:variant>
        <vt:lpwstr>_ENREF_4</vt:lpwstr>
      </vt:variant>
      <vt:variant>
        <vt:i4>4390923</vt:i4>
      </vt:variant>
      <vt:variant>
        <vt:i4>432</vt:i4>
      </vt:variant>
      <vt:variant>
        <vt:i4>0</vt:i4>
      </vt:variant>
      <vt:variant>
        <vt:i4>5</vt:i4>
      </vt:variant>
      <vt:variant>
        <vt:lpwstr/>
      </vt:variant>
      <vt:variant>
        <vt:lpwstr>_ENREF_20</vt:lpwstr>
      </vt:variant>
      <vt:variant>
        <vt:i4>4390923</vt:i4>
      </vt:variant>
      <vt:variant>
        <vt:i4>421</vt:i4>
      </vt:variant>
      <vt:variant>
        <vt:i4>0</vt:i4>
      </vt:variant>
      <vt:variant>
        <vt:i4>5</vt:i4>
      </vt:variant>
      <vt:variant>
        <vt:lpwstr/>
      </vt:variant>
      <vt:variant>
        <vt:lpwstr>_ENREF_21</vt:lpwstr>
      </vt:variant>
      <vt:variant>
        <vt:i4>4194315</vt:i4>
      </vt:variant>
      <vt:variant>
        <vt:i4>410</vt:i4>
      </vt:variant>
      <vt:variant>
        <vt:i4>0</vt:i4>
      </vt:variant>
      <vt:variant>
        <vt:i4>5</vt:i4>
      </vt:variant>
      <vt:variant>
        <vt:lpwstr/>
      </vt:variant>
      <vt:variant>
        <vt:lpwstr>_ENREF_16</vt:lpwstr>
      </vt:variant>
      <vt:variant>
        <vt:i4>4194315</vt:i4>
      </vt:variant>
      <vt:variant>
        <vt:i4>407</vt:i4>
      </vt:variant>
      <vt:variant>
        <vt:i4>0</vt:i4>
      </vt:variant>
      <vt:variant>
        <vt:i4>5</vt:i4>
      </vt:variant>
      <vt:variant>
        <vt:lpwstr/>
      </vt:variant>
      <vt:variant>
        <vt:lpwstr>_ENREF_15</vt:lpwstr>
      </vt:variant>
      <vt:variant>
        <vt:i4>4718603</vt:i4>
      </vt:variant>
      <vt:variant>
        <vt:i4>401</vt:i4>
      </vt:variant>
      <vt:variant>
        <vt:i4>0</vt:i4>
      </vt:variant>
      <vt:variant>
        <vt:i4>5</vt:i4>
      </vt:variant>
      <vt:variant>
        <vt:lpwstr/>
      </vt:variant>
      <vt:variant>
        <vt:lpwstr>_ENREF_9</vt:lpwstr>
      </vt:variant>
      <vt:variant>
        <vt:i4>4784139</vt:i4>
      </vt:variant>
      <vt:variant>
        <vt:i4>395</vt:i4>
      </vt:variant>
      <vt:variant>
        <vt:i4>0</vt:i4>
      </vt:variant>
      <vt:variant>
        <vt:i4>5</vt:i4>
      </vt:variant>
      <vt:variant>
        <vt:lpwstr/>
      </vt:variant>
      <vt:variant>
        <vt:lpwstr>_ENREF_8</vt:lpwstr>
      </vt:variant>
      <vt:variant>
        <vt:i4>4587531</vt:i4>
      </vt:variant>
      <vt:variant>
        <vt:i4>392</vt:i4>
      </vt:variant>
      <vt:variant>
        <vt:i4>0</vt:i4>
      </vt:variant>
      <vt:variant>
        <vt:i4>5</vt:i4>
      </vt:variant>
      <vt:variant>
        <vt:lpwstr/>
      </vt:variant>
      <vt:variant>
        <vt:lpwstr>_ENREF_7</vt:lpwstr>
      </vt:variant>
      <vt:variant>
        <vt:i4>4325387</vt:i4>
      </vt:variant>
      <vt:variant>
        <vt:i4>379</vt:i4>
      </vt:variant>
      <vt:variant>
        <vt:i4>0</vt:i4>
      </vt:variant>
      <vt:variant>
        <vt:i4>5</vt:i4>
      </vt:variant>
      <vt:variant>
        <vt:lpwstr/>
      </vt:variant>
      <vt:variant>
        <vt:lpwstr>_ENREF_3</vt:lpwstr>
      </vt:variant>
      <vt:variant>
        <vt:i4>4390923</vt:i4>
      </vt:variant>
      <vt:variant>
        <vt:i4>373</vt:i4>
      </vt:variant>
      <vt:variant>
        <vt:i4>0</vt:i4>
      </vt:variant>
      <vt:variant>
        <vt:i4>5</vt:i4>
      </vt:variant>
      <vt:variant>
        <vt:lpwstr/>
      </vt:variant>
      <vt:variant>
        <vt:lpwstr>_ENREF_2</vt:lpwstr>
      </vt:variant>
      <vt:variant>
        <vt:i4>4194315</vt:i4>
      </vt:variant>
      <vt:variant>
        <vt:i4>370</vt:i4>
      </vt:variant>
      <vt:variant>
        <vt:i4>0</vt:i4>
      </vt:variant>
      <vt:variant>
        <vt:i4>5</vt:i4>
      </vt:variant>
      <vt:variant>
        <vt:lpwstr/>
      </vt:variant>
      <vt:variant>
        <vt:lpwstr>_ENREF_1</vt:lpwstr>
      </vt:variant>
      <vt:variant>
        <vt:i4>4194315</vt:i4>
      </vt:variant>
      <vt:variant>
        <vt:i4>362</vt:i4>
      </vt:variant>
      <vt:variant>
        <vt:i4>0</vt:i4>
      </vt:variant>
      <vt:variant>
        <vt:i4>5</vt:i4>
      </vt:variant>
      <vt:variant>
        <vt:lpwstr/>
      </vt:variant>
      <vt:variant>
        <vt:lpwstr>_ENREF_1</vt:lpwstr>
      </vt:variant>
      <vt:variant>
        <vt:i4>8323192</vt:i4>
      </vt:variant>
      <vt:variant>
        <vt:i4>357</vt:i4>
      </vt:variant>
      <vt:variant>
        <vt:i4>0</vt:i4>
      </vt:variant>
      <vt:variant>
        <vt:i4>5</vt:i4>
      </vt:variant>
      <vt:variant>
        <vt:lpwstr/>
      </vt:variant>
      <vt:variant>
        <vt:lpwstr>_Contact_management</vt:lpwstr>
      </vt:variant>
      <vt:variant>
        <vt:i4>1835034</vt:i4>
      </vt:variant>
      <vt:variant>
        <vt:i4>354</vt:i4>
      </vt:variant>
      <vt:variant>
        <vt:i4>0</vt:i4>
      </vt:variant>
      <vt:variant>
        <vt:i4>5</vt:i4>
      </vt:variant>
      <vt:variant>
        <vt:lpwstr/>
      </vt:variant>
      <vt:variant>
        <vt:lpwstr>_Contact_definitions</vt:lpwstr>
      </vt:variant>
      <vt:variant>
        <vt:i4>1048613</vt:i4>
      </vt:variant>
      <vt:variant>
        <vt:i4>351</vt:i4>
      </vt:variant>
      <vt:variant>
        <vt:i4>0</vt:i4>
      </vt:variant>
      <vt:variant>
        <vt:i4>5</vt:i4>
      </vt:variant>
      <vt:variant>
        <vt:lpwstr>mailto:health.ops@health.gov.au</vt:lpwstr>
      </vt:variant>
      <vt:variant>
        <vt:lpwstr/>
      </vt:variant>
      <vt:variant>
        <vt:i4>3866684</vt:i4>
      </vt:variant>
      <vt:variant>
        <vt:i4>348</vt:i4>
      </vt:variant>
      <vt:variant>
        <vt:i4>0</vt:i4>
      </vt:variant>
      <vt:variant>
        <vt:i4>5</vt:i4>
      </vt:variant>
      <vt:variant>
        <vt:lpwstr/>
      </vt:variant>
      <vt:variant>
        <vt:lpwstr>_Case_management</vt:lpwstr>
      </vt:variant>
      <vt:variant>
        <vt:i4>3866684</vt:i4>
      </vt:variant>
      <vt:variant>
        <vt:i4>345</vt:i4>
      </vt:variant>
      <vt:variant>
        <vt:i4>0</vt:i4>
      </vt:variant>
      <vt:variant>
        <vt:i4>5</vt:i4>
      </vt:variant>
      <vt:variant>
        <vt:lpwstr/>
      </vt:variant>
      <vt:variant>
        <vt:lpwstr>_Case_management</vt:lpwstr>
      </vt:variant>
      <vt:variant>
        <vt:i4>8323192</vt:i4>
      </vt:variant>
      <vt:variant>
        <vt:i4>342</vt:i4>
      </vt:variant>
      <vt:variant>
        <vt:i4>0</vt:i4>
      </vt:variant>
      <vt:variant>
        <vt:i4>5</vt:i4>
      </vt:variant>
      <vt:variant>
        <vt:lpwstr/>
      </vt:variant>
      <vt:variant>
        <vt:lpwstr>_Contact_management</vt:lpwstr>
      </vt:variant>
      <vt:variant>
        <vt:i4>8323192</vt:i4>
      </vt:variant>
      <vt:variant>
        <vt:i4>339</vt:i4>
      </vt:variant>
      <vt:variant>
        <vt:i4>0</vt:i4>
      </vt:variant>
      <vt:variant>
        <vt:i4>5</vt:i4>
      </vt:variant>
      <vt:variant>
        <vt:lpwstr/>
      </vt:variant>
      <vt:variant>
        <vt:lpwstr>_Contact_management</vt:lpwstr>
      </vt:variant>
      <vt:variant>
        <vt:i4>6684762</vt:i4>
      </vt:variant>
      <vt:variant>
        <vt:i4>336</vt:i4>
      </vt:variant>
      <vt:variant>
        <vt:i4>0</vt:i4>
      </vt:variant>
      <vt:variant>
        <vt:i4>5</vt:i4>
      </vt:variant>
      <vt:variant>
        <vt:lpwstr/>
      </vt:variant>
      <vt:variant>
        <vt:lpwstr>_Exclusion_and_restriction</vt:lpwstr>
      </vt:variant>
      <vt:variant>
        <vt:i4>1835034</vt:i4>
      </vt:variant>
      <vt:variant>
        <vt:i4>333</vt:i4>
      </vt:variant>
      <vt:variant>
        <vt:i4>0</vt:i4>
      </vt:variant>
      <vt:variant>
        <vt:i4>5</vt:i4>
      </vt:variant>
      <vt:variant>
        <vt:lpwstr/>
      </vt:variant>
      <vt:variant>
        <vt:lpwstr>_Contact_definitions</vt:lpwstr>
      </vt:variant>
      <vt:variant>
        <vt:i4>6684762</vt:i4>
      </vt:variant>
      <vt:variant>
        <vt:i4>330</vt:i4>
      </vt:variant>
      <vt:variant>
        <vt:i4>0</vt:i4>
      </vt:variant>
      <vt:variant>
        <vt:i4>5</vt:i4>
      </vt:variant>
      <vt:variant>
        <vt:lpwstr/>
      </vt:variant>
      <vt:variant>
        <vt:lpwstr>_Exclusion_and_restriction</vt:lpwstr>
      </vt:variant>
      <vt:variant>
        <vt:i4>1507359</vt:i4>
      </vt:variant>
      <vt:variant>
        <vt:i4>327</vt:i4>
      </vt:variant>
      <vt:variant>
        <vt:i4>0</vt:i4>
      </vt:variant>
      <vt:variant>
        <vt:i4>5</vt:i4>
      </vt:variant>
      <vt:variant>
        <vt:lpwstr/>
      </vt:variant>
      <vt:variant>
        <vt:lpwstr>_7._Testing</vt:lpwstr>
      </vt:variant>
      <vt:variant>
        <vt:i4>1900601</vt:i4>
      </vt:variant>
      <vt:variant>
        <vt:i4>320</vt:i4>
      </vt:variant>
      <vt:variant>
        <vt:i4>0</vt:i4>
      </vt:variant>
      <vt:variant>
        <vt:i4>5</vt:i4>
      </vt:variant>
      <vt:variant>
        <vt:lpwstr/>
      </vt:variant>
      <vt:variant>
        <vt:lpwstr>_Toc179789933</vt:lpwstr>
      </vt:variant>
      <vt:variant>
        <vt:i4>1900601</vt:i4>
      </vt:variant>
      <vt:variant>
        <vt:i4>314</vt:i4>
      </vt:variant>
      <vt:variant>
        <vt:i4>0</vt:i4>
      </vt:variant>
      <vt:variant>
        <vt:i4>5</vt:i4>
      </vt:variant>
      <vt:variant>
        <vt:lpwstr/>
      </vt:variant>
      <vt:variant>
        <vt:lpwstr>_Toc179789932</vt:lpwstr>
      </vt:variant>
      <vt:variant>
        <vt:i4>1900601</vt:i4>
      </vt:variant>
      <vt:variant>
        <vt:i4>308</vt:i4>
      </vt:variant>
      <vt:variant>
        <vt:i4>0</vt:i4>
      </vt:variant>
      <vt:variant>
        <vt:i4>5</vt:i4>
      </vt:variant>
      <vt:variant>
        <vt:lpwstr/>
      </vt:variant>
      <vt:variant>
        <vt:lpwstr>_Toc179789931</vt:lpwstr>
      </vt:variant>
      <vt:variant>
        <vt:i4>1900601</vt:i4>
      </vt:variant>
      <vt:variant>
        <vt:i4>302</vt:i4>
      </vt:variant>
      <vt:variant>
        <vt:i4>0</vt:i4>
      </vt:variant>
      <vt:variant>
        <vt:i4>5</vt:i4>
      </vt:variant>
      <vt:variant>
        <vt:lpwstr/>
      </vt:variant>
      <vt:variant>
        <vt:lpwstr>_Toc179789930</vt:lpwstr>
      </vt:variant>
      <vt:variant>
        <vt:i4>1835065</vt:i4>
      </vt:variant>
      <vt:variant>
        <vt:i4>293</vt:i4>
      </vt:variant>
      <vt:variant>
        <vt:i4>0</vt:i4>
      </vt:variant>
      <vt:variant>
        <vt:i4>5</vt:i4>
      </vt:variant>
      <vt:variant>
        <vt:lpwstr/>
      </vt:variant>
      <vt:variant>
        <vt:lpwstr>_Toc179789929</vt:lpwstr>
      </vt:variant>
      <vt:variant>
        <vt:i4>1835065</vt:i4>
      </vt:variant>
      <vt:variant>
        <vt:i4>287</vt:i4>
      </vt:variant>
      <vt:variant>
        <vt:i4>0</vt:i4>
      </vt:variant>
      <vt:variant>
        <vt:i4>5</vt:i4>
      </vt:variant>
      <vt:variant>
        <vt:lpwstr/>
      </vt:variant>
      <vt:variant>
        <vt:lpwstr>_Toc179789928</vt:lpwstr>
      </vt:variant>
      <vt:variant>
        <vt:i4>1835065</vt:i4>
      </vt:variant>
      <vt:variant>
        <vt:i4>281</vt:i4>
      </vt:variant>
      <vt:variant>
        <vt:i4>0</vt:i4>
      </vt:variant>
      <vt:variant>
        <vt:i4>5</vt:i4>
      </vt:variant>
      <vt:variant>
        <vt:lpwstr/>
      </vt:variant>
      <vt:variant>
        <vt:lpwstr>_Toc179789927</vt:lpwstr>
      </vt:variant>
      <vt:variant>
        <vt:i4>1835065</vt:i4>
      </vt:variant>
      <vt:variant>
        <vt:i4>275</vt:i4>
      </vt:variant>
      <vt:variant>
        <vt:i4>0</vt:i4>
      </vt:variant>
      <vt:variant>
        <vt:i4>5</vt:i4>
      </vt:variant>
      <vt:variant>
        <vt:lpwstr/>
      </vt:variant>
      <vt:variant>
        <vt:lpwstr>_Toc179789926</vt:lpwstr>
      </vt:variant>
      <vt:variant>
        <vt:i4>1835065</vt:i4>
      </vt:variant>
      <vt:variant>
        <vt:i4>269</vt:i4>
      </vt:variant>
      <vt:variant>
        <vt:i4>0</vt:i4>
      </vt:variant>
      <vt:variant>
        <vt:i4>5</vt:i4>
      </vt:variant>
      <vt:variant>
        <vt:lpwstr/>
      </vt:variant>
      <vt:variant>
        <vt:lpwstr>_Toc179789925</vt:lpwstr>
      </vt:variant>
      <vt:variant>
        <vt:i4>1835065</vt:i4>
      </vt:variant>
      <vt:variant>
        <vt:i4>263</vt:i4>
      </vt:variant>
      <vt:variant>
        <vt:i4>0</vt:i4>
      </vt:variant>
      <vt:variant>
        <vt:i4>5</vt:i4>
      </vt:variant>
      <vt:variant>
        <vt:lpwstr/>
      </vt:variant>
      <vt:variant>
        <vt:lpwstr>_Toc179789924</vt:lpwstr>
      </vt:variant>
      <vt:variant>
        <vt:i4>1835065</vt:i4>
      </vt:variant>
      <vt:variant>
        <vt:i4>257</vt:i4>
      </vt:variant>
      <vt:variant>
        <vt:i4>0</vt:i4>
      </vt:variant>
      <vt:variant>
        <vt:i4>5</vt:i4>
      </vt:variant>
      <vt:variant>
        <vt:lpwstr/>
      </vt:variant>
      <vt:variant>
        <vt:lpwstr>_Toc179789923</vt:lpwstr>
      </vt:variant>
      <vt:variant>
        <vt:i4>1835065</vt:i4>
      </vt:variant>
      <vt:variant>
        <vt:i4>251</vt:i4>
      </vt:variant>
      <vt:variant>
        <vt:i4>0</vt:i4>
      </vt:variant>
      <vt:variant>
        <vt:i4>5</vt:i4>
      </vt:variant>
      <vt:variant>
        <vt:lpwstr/>
      </vt:variant>
      <vt:variant>
        <vt:lpwstr>_Toc179789922</vt:lpwstr>
      </vt:variant>
      <vt:variant>
        <vt:i4>1835065</vt:i4>
      </vt:variant>
      <vt:variant>
        <vt:i4>245</vt:i4>
      </vt:variant>
      <vt:variant>
        <vt:i4>0</vt:i4>
      </vt:variant>
      <vt:variant>
        <vt:i4>5</vt:i4>
      </vt:variant>
      <vt:variant>
        <vt:lpwstr/>
      </vt:variant>
      <vt:variant>
        <vt:lpwstr>_Toc179789921</vt:lpwstr>
      </vt:variant>
      <vt:variant>
        <vt:i4>1835065</vt:i4>
      </vt:variant>
      <vt:variant>
        <vt:i4>239</vt:i4>
      </vt:variant>
      <vt:variant>
        <vt:i4>0</vt:i4>
      </vt:variant>
      <vt:variant>
        <vt:i4>5</vt:i4>
      </vt:variant>
      <vt:variant>
        <vt:lpwstr/>
      </vt:variant>
      <vt:variant>
        <vt:lpwstr>_Toc179789920</vt:lpwstr>
      </vt:variant>
      <vt:variant>
        <vt:i4>2031673</vt:i4>
      </vt:variant>
      <vt:variant>
        <vt:i4>233</vt:i4>
      </vt:variant>
      <vt:variant>
        <vt:i4>0</vt:i4>
      </vt:variant>
      <vt:variant>
        <vt:i4>5</vt:i4>
      </vt:variant>
      <vt:variant>
        <vt:lpwstr/>
      </vt:variant>
      <vt:variant>
        <vt:lpwstr>_Toc179789919</vt:lpwstr>
      </vt:variant>
      <vt:variant>
        <vt:i4>2031673</vt:i4>
      </vt:variant>
      <vt:variant>
        <vt:i4>227</vt:i4>
      </vt:variant>
      <vt:variant>
        <vt:i4>0</vt:i4>
      </vt:variant>
      <vt:variant>
        <vt:i4>5</vt:i4>
      </vt:variant>
      <vt:variant>
        <vt:lpwstr/>
      </vt:variant>
      <vt:variant>
        <vt:lpwstr>_Toc179789918</vt:lpwstr>
      </vt:variant>
      <vt:variant>
        <vt:i4>2031673</vt:i4>
      </vt:variant>
      <vt:variant>
        <vt:i4>221</vt:i4>
      </vt:variant>
      <vt:variant>
        <vt:i4>0</vt:i4>
      </vt:variant>
      <vt:variant>
        <vt:i4>5</vt:i4>
      </vt:variant>
      <vt:variant>
        <vt:lpwstr/>
      </vt:variant>
      <vt:variant>
        <vt:lpwstr>_Toc179789917</vt:lpwstr>
      </vt:variant>
      <vt:variant>
        <vt:i4>2031673</vt:i4>
      </vt:variant>
      <vt:variant>
        <vt:i4>215</vt:i4>
      </vt:variant>
      <vt:variant>
        <vt:i4>0</vt:i4>
      </vt:variant>
      <vt:variant>
        <vt:i4>5</vt:i4>
      </vt:variant>
      <vt:variant>
        <vt:lpwstr/>
      </vt:variant>
      <vt:variant>
        <vt:lpwstr>_Toc179789916</vt:lpwstr>
      </vt:variant>
      <vt:variant>
        <vt:i4>2031673</vt:i4>
      </vt:variant>
      <vt:variant>
        <vt:i4>209</vt:i4>
      </vt:variant>
      <vt:variant>
        <vt:i4>0</vt:i4>
      </vt:variant>
      <vt:variant>
        <vt:i4>5</vt:i4>
      </vt:variant>
      <vt:variant>
        <vt:lpwstr/>
      </vt:variant>
      <vt:variant>
        <vt:lpwstr>_Toc179789915</vt:lpwstr>
      </vt:variant>
      <vt:variant>
        <vt:i4>2031673</vt:i4>
      </vt:variant>
      <vt:variant>
        <vt:i4>203</vt:i4>
      </vt:variant>
      <vt:variant>
        <vt:i4>0</vt:i4>
      </vt:variant>
      <vt:variant>
        <vt:i4>5</vt:i4>
      </vt:variant>
      <vt:variant>
        <vt:lpwstr/>
      </vt:variant>
      <vt:variant>
        <vt:lpwstr>_Toc179789914</vt:lpwstr>
      </vt:variant>
      <vt:variant>
        <vt:i4>2031673</vt:i4>
      </vt:variant>
      <vt:variant>
        <vt:i4>197</vt:i4>
      </vt:variant>
      <vt:variant>
        <vt:i4>0</vt:i4>
      </vt:variant>
      <vt:variant>
        <vt:i4>5</vt:i4>
      </vt:variant>
      <vt:variant>
        <vt:lpwstr/>
      </vt:variant>
      <vt:variant>
        <vt:lpwstr>_Toc179789913</vt:lpwstr>
      </vt:variant>
      <vt:variant>
        <vt:i4>2031673</vt:i4>
      </vt:variant>
      <vt:variant>
        <vt:i4>191</vt:i4>
      </vt:variant>
      <vt:variant>
        <vt:i4>0</vt:i4>
      </vt:variant>
      <vt:variant>
        <vt:i4>5</vt:i4>
      </vt:variant>
      <vt:variant>
        <vt:lpwstr/>
      </vt:variant>
      <vt:variant>
        <vt:lpwstr>_Toc179789912</vt:lpwstr>
      </vt:variant>
      <vt:variant>
        <vt:i4>2031673</vt:i4>
      </vt:variant>
      <vt:variant>
        <vt:i4>185</vt:i4>
      </vt:variant>
      <vt:variant>
        <vt:i4>0</vt:i4>
      </vt:variant>
      <vt:variant>
        <vt:i4>5</vt:i4>
      </vt:variant>
      <vt:variant>
        <vt:lpwstr/>
      </vt:variant>
      <vt:variant>
        <vt:lpwstr>_Toc179789911</vt:lpwstr>
      </vt:variant>
      <vt:variant>
        <vt:i4>2031673</vt:i4>
      </vt:variant>
      <vt:variant>
        <vt:i4>179</vt:i4>
      </vt:variant>
      <vt:variant>
        <vt:i4>0</vt:i4>
      </vt:variant>
      <vt:variant>
        <vt:i4>5</vt:i4>
      </vt:variant>
      <vt:variant>
        <vt:lpwstr/>
      </vt:variant>
      <vt:variant>
        <vt:lpwstr>_Toc179789910</vt:lpwstr>
      </vt:variant>
      <vt:variant>
        <vt:i4>1966137</vt:i4>
      </vt:variant>
      <vt:variant>
        <vt:i4>173</vt:i4>
      </vt:variant>
      <vt:variant>
        <vt:i4>0</vt:i4>
      </vt:variant>
      <vt:variant>
        <vt:i4>5</vt:i4>
      </vt:variant>
      <vt:variant>
        <vt:lpwstr/>
      </vt:variant>
      <vt:variant>
        <vt:lpwstr>_Toc179789909</vt:lpwstr>
      </vt:variant>
      <vt:variant>
        <vt:i4>1966137</vt:i4>
      </vt:variant>
      <vt:variant>
        <vt:i4>167</vt:i4>
      </vt:variant>
      <vt:variant>
        <vt:i4>0</vt:i4>
      </vt:variant>
      <vt:variant>
        <vt:i4>5</vt:i4>
      </vt:variant>
      <vt:variant>
        <vt:lpwstr/>
      </vt:variant>
      <vt:variant>
        <vt:lpwstr>_Toc179789908</vt:lpwstr>
      </vt:variant>
      <vt:variant>
        <vt:i4>1966137</vt:i4>
      </vt:variant>
      <vt:variant>
        <vt:i4>161</vt:i4>
      </vt:variant>
      <vt:variant>
        <vt:i4>0</vt:i4>
      </vt:variant>
      <vt:variant>
        <vt:i4>5</vt:i4>
      </vt:variant>
      <vt:variant>
        <vt:lpwstr/>
      </vt:variant>
      <vt:variant>
        <vt:lpwstr>_Toc179789907</vt:lpwstr>
      </vt:variant>
      <vt:variant>
        <vt:i4>1966137</vt:i4>
      </vt:variant>
      <vt:variant>
        <vt:i4>155</vt:i4>
      </vt:variant>
      <vt:variant>
        <vt:i4>0</vt:i4>
      </vt:variant>
      <vt:variant>
        <vt:i4>5</vt:i4>
      </vt:variant>
      <vt:variant>
        <vt:lpwstr/>
      </vt:variant>
      <vt:variant>
        <vt:lpwstr>_Toc179789906</vt:lpwstr>
      </vt:variant>
      <vt:variant>
        <vt:i4>1966137</vt:i4>
      </vt:variant>
      <vt:variant>
        <vt:i4>149</vt:i4>
      </vt:variant>
      <vt:variant>
        <vt:i4>0</vt:i4>
      </vt:variant>
      <vt:variant>
        <vt:i4>5</vt:i4>
      </vt:variant>
      <vt:variant>
        <vt:lpwstr/>
      </vt:variant>
      <vt:variant>
        <vt:lpwstr>_Toc179789905</vt:lpwstr>
      </vt:variant>
      <vt:variant>
        <vt:i4>1966137</vt:i4>
      </vt:variant>
      <vt:variant>
        <vt:i4>143</vt:i4>
      </vt:variant>
      <vt:variant>
        <vt:i4>0</vt:i4>
      </vt:variant>
      <vt:variant>
        <vt:i4>5</vt:i4>
      </vt:variant>
      <vt:variant>
        <vt:lpwstr/>
      </vt:variant>
      <vt:variant>
        <vt:lpwstr>_Toc179789904</vt:lpwstr>
      </vt:variant>
      <vt:variant>
        <vt:i4>1966137</vt:i4>
      </vt:variant>
      <vt:variant>
        <vt:i4>137</vt:i4>
      </vt:variant>
      <vt:variant>
        <vt:i4>0</vt:i4>
      </vt:variant>
      <vt:variant>
        <vt:i4>5</vt:i4>
      </vt:variant>
      <vt:variant>
        <vt:lpwstr/>
      </vt:variant>
      <vt:variant>
        <vt:lpwstr>_Toc179789903</vt:lpwstr>
      </vt:variant>
      <vt:variant>
        <vt:i4>1966137</vt:i4>
      </vt:variant>
      <vt:variant>
        <vt:i4>131</vt:i4>
      </vt:variant>
      <vt:variant>
        <vt:i4>0</vt:i4>
      </vt:variant>
      <vt:variant>
        <vt:i4>5</vt:i4>
      </vt:variant>
      <vt:variant>
        <vt:lpwstr/>
      </vt:variant>
      <vt:variant>
        <vt:lpwstr>_Toc179789902</vt:lpwstr>
      </vt:variant>
      <vt:variant>
        <vt:i4>1966137</vt:i4>
      </vt:variant>
      <vt:variant>
        <vt:i4>125</vt:i4>
      </vt:variant>
      <vt:variant>
        <vt:i4>0</vt:i4>
      </vt:variant>
      <vt:variant>
        <vt:i4>5</vt:i4>
      </vt:variant>
      <vt:variant>
        <vt:lpwstr/>
      </vt:variant>
      <vt:variant>
        <vt:lpwstr>_Toc179789901</vt:lpwstr>
      </vt:variant>
      <vt:variant>
        <vt:i4>1966137</vt:i4>
      </vt:variant>
      <vt:variant>
        <vt:i4>119</vt:i4>
      </vt:variant>
      <vt:variant>
        <vt:i4>0</vt:i4>
      </vt:variant>
      <vt:variant>
        <vt:i4>5</vt:i4>
      </vt:variant>
      <vt:variant>
        <vt:lpwstr/>
      </vt:variant>
      <vt:variant>
        <vt:lpwstr>_Toc179789900</vt:lpwstr>
      </vt:variant>
      <vt:variant>
        <vt:i4>1507384</vt:i4>
      </vt:variant>
      <vt:variant>
        <vt:i4>113</vt:i4>
      </vt:variant>
      <vt:variant>
        <vt:i4>0</vt:i4>
      </vt:variant>
      <vt:variant>
        <vt:i4>5</vt:i4>
      </vt:variant>
      <vt:variant>
        <vt:lpwstr/>
      </vt:variant>
      <vt:variant>
        <vt:lpwstr>_Toc179789899</vt:lpwstr>
      </vt:variant>
      <vt:variant>
        <vt:i4>1507384</vt:i4>
      </vt:variant>
      <vt:variant>
        <vt:i4>107</vt:i4>
      </vt:variant>
      <vt:variant>
        <vt:i4>0</vt:i4>
      </vt:variant>
      <vt:variant>
        <vt:i4>5</vt:i4>
      </vt:variant>
      <vt:variant>
        <vt:lpwstr/>
      </vt:variant>
      <vt:variant>
        <vt:lpwstr>_Toc179789898</vt:lpwstr>
      </vt:variant>
      <vt:variant>
        <vt:i4>1507384</vt:i4>
      </vt:variant>
      <vt:variant>
        <vt:i4>101</vt:i4>
      </vt:variant>
      <vt:variant>
        <vt:i4>0</vt:i4>
      </vt:variant>
      <vt:variant>
        <vt:i4>5</vt:i4>
      </vt:variant>
      <vt:variant>
        <vt:lpwstr/>
      </vt:variant>
      <vt:variant>
        <vt:lpwstr>_Toc179789897</vt:lpwstr>
      </vt:variant>
      <vt:variant>
        <vt:i4>1507384</vt:i4>
      </vt:variant>
      <vt:variant>
        <vt:i4>95</vt:i4>
      </vt:variant>
      <vt:variant>
        <vt:i4>0</vt:i4>
      </vt:variant>
      <vt:variant>
        <vt:i4>5</vt:i4>
      </vt:variant>
      <vt:variant>
        <vt:lpwstr/>
      </vt:variant>
      <vt:variant>
        <vt:lpwstr>_Toc179789896</vt:lpwstr>
      </vt:variant>
      <vt:variant>
        <vt:i4>1507384</vt:i4>
      </vt:variant>
      <vt:variant>
        <vt:i4>89</vt:i4>
      </vt:variant>
      <vt:variant>
        <vt:i4>0</vt:i4>
      </vt:variant>
      <vt:variant>
        <vt:i4>5</vt:i4>
      </vt:variant>
      <vt:variant>
        <vt:lpwstr/>
      </vt:variant>
      <vt:variant>
        <vt:lpwstr>_Toc179789895</vt:lpwstr>
      </vt:variant>
      <vt:variant>
        <vt:i4>1507384</vt:i4>
      </vt:variant>
      <vt:variant>
        <vt:i4>83</vt:i4>
      </vt:variant>
      <vt:variant>
        <vt:i4>0</vt:i4>
      </vt:variant>
      <vt:variant>
        <vt:i4>5</vt:i4>
      </vt:variant>
      <vt:variant>
        <vt:lpwstr/>
      </vt:variant>
      <vt:variant>
        <vt:lpwstr>_Toc179789894</vt:lpwstr>
      </vt:variant>
      <vt:variant>
        <vt:i4>1507384</vt:i4>
      </vt:variant>
      <vt:variant>
        <vt:i4>77</vt:i4>
      </vt:variant>
      <vt:variant>
        <vt:i4>0</vt:i4>
      </vt:variant>
      <vt:variant>
        <vt:i4>5</vt:i4>
      </vt:variant>
      <vt:variant>
        <vt:lpwstr/>
      </vt:variant>
      <vt:variant>
        <vt:lpwstr>_Toc179789893</vt:lpwstr>
      </vt:variant>
      <vt:variant>
        <vt:i4>1507384</vt:i4>
      </vt:variant>
      <vt:variant>
        <vt:i4>71</vt:i4>
      </vt:variant>
      <vt:variant>
        <vt:i4>0</vt:i4>
      </vt:variant>
      <vt:variant>
        <vt:i4>5</vt:i4>
      </vt:variant>
      <vt:variant>
        <vt:lpwstr/>
      </vt:variant>
      <vt:variant>
        <vt:lpwstr>_Toc179789892</vt:lpwstr>
      </vt:variant>
      <vt:variant>
        <vt:i4>1507384</vt:i4>
      </vt:variant>
      <vt:variant>
        <vt:i4>65</vt:i4>
      </vt:variant>
      <vt:variant>
        <vt:i4>0</vt:i4>
      </vt:variant>
      <vt:variant>
        <vt:i4>5</vt:i4>
      </vt:variant>
      <vt:variant>
        <vt:lpwstr/>
      </vt:variant>
      <vt:variant>
        <vt:lpwstr>_Toc179789891</vt:lpwstr>
      </vt:variant>
      <vt:variant>
        <vt:i4>1507384</vt:i4>
      </vt:variant>
      <vt:variant>
        <vt:i4>59</vt:i4>
      </vt:variant>
      <vt:variant>
        <vt:i4>0</vt:i4>
      </vt:variant>
      <vt:variant>
        <vt:i4>5</vt:i4>
      </vt:variant>
      <vt:variant>
        <vt:lpwstr/>
      </vt:variant>
      <vt:variant>
        <vt:lpwstr>_Toc179789890</vt:lpwstr>
      </vt:variant>
      <vt:variant>
        <vt:i4>1441848</vt:i4>
      </vt:variant>
      <vt:variant>
        <vt:i4>53</vt:i4>
      </vt:variant>
      <vt:variant>
        <vt:i4>0</vt:i4>
      </vt:variant>
      <vt:variant>
        <vt:i4>5</vt:i4>
      </vt:variant>
      <vt:variant>
        <vt:lpwstr/>
      </vt:variant>
      <vt:variant>
        <vt:lpwstr>_Toc179789889</vt:lpwstr>
      </vt:variant>
      <vt:variant>
        <vt:i4>1441848</vt:i4>
      </vt:variant>
      <vt:variant>
        <vt:i4>47</vt:i4>
      </vt:variant>
      <vt:variant>
        <vt:i4>0</vt:i4>
      </vt:variant>
      <vt:variant>
        <vt:i4>5</vt:i4>
      </vt:variant>
      <vt:variant>
        <vt:lpwstr/>
      </vt:variant>
      <vt:variant>
        <vt:lpwstr>_Toc179789888</vt:lpwstr>
      </vt:variant>
      <vt:variant>
        <vt:i4>1441848</vt:i4>
      </vt:variant>
      <vt:variant>
        <vt:i4>41</vt:i4>
      </vt:variant>
      <vt:variant>
        <vt:i4>0</vt:i4>
      </vt:variant>
      <vt:variant>
        <vt:i4>5</vt:i4>
      </vt:variant>
      <vt:variant>
        <vt:lpwstr/>
      </vt:variant>
      <vt:variant>
        <vt:lpwstr>_Toc179789887</vt:lpwstr>
      </vt:variant>
      <vt:variant>
        <vt:i4>1441848</vt:i4>
      </vt:variant>
      <vt:variant>
        <vt:i4>35</vt:i4>
      </vt:variant>
      <vt:variant>
        <vt:i4>0</vt:i4>
      </vt:variant>
      <vt:variant>
        <vt:i4>5</vt:i4>
      </vt:variant>
      <vt:variant>
        <vt:lpwstr/>
      </vt:variant>
      <vt:variant>
        <vt:lpwstr>_Toc179789886</vt:lpwstr>
      </vt:variant>
      <vt:variant>
        <vt:i4>1441848</vt:i4>
      </vt:variant>
      <vt:variant>
        <vt:i4>29</vt:i4>
      </vt:variant>
      <vt:variant>
        <vt:i4>0</vt:i4>
      </vt:variant>
      <vt:variant>
        <vt:i4>5</vt:i4>
      </vt:variant>
      <vt:variant>
        <vt:lpwstr/>
      </vt:variant>
      <vt:variant>
        <vt:lpwstr>_Toc179789885</vt:lpwstr>
      </vt:variant>
      <vt:variant>
        <vt:i4>1441848</vt:i4>
      </vt:variant>
      <vt:variant>
        <vt:i4>23</vt:i4>
      </vt:variant>
      <vt:variant>
        <vt:i4>0</vt:i4>
      </vt:variant>
      <vt:variant>
        <vt:i4>5</vt:i4>
      </vt:variant>
      <vt:variant>
        <vt:lpwstr/>
      </vt:variant>
      <vt:variant>
        <vt:lpwstr>_Toc179789884</vt:lpwstr>
      </vt:variant>
      <vt:variant>
        <vt:i4>1441848</vt:i4>
      </vt:variant>
      <vt:variant>
        <vt:i4>17</vt:i4>
      </vt:variant>
      <vt:variant>
        <vt:i4>0</vt:i4>
      </vt:variant>
      <vt:variant>
        <vt:i4>5</vt:i4>
      </vt:variant>
      <vt:variant>
        <vt:lpwstr/>
      </vt:variant>
      <vt:variant>
        <vt:lpwstr>_Toc179789883</vt:lpwstr>
      </vt:variant>
      <vt:variant>
        <vt:i4>1441848</vt:i4>
      </vt:variant>
      <vt:variant>
        <vt:i4>11</vt:i4>
      </vt:variant>
      <vt:variant>
        <vt:i4>0</vt:i4>
      </vt:variant>
      <vt:variant>
        <vt:i4>5</vt:i4>
      </vt:variant>
      <vt:variant>
        <vt:lpwstr/>
      </vt:variant>
      <vt:variant>
        <vt:lpwstr>_Toc179789882</vt:lpwstr>
      </vt:variant>
      <vt:variant>
        <vt:i4>1441848</vt:i4>
      </vt:variant>
      <vt:variant>
        <vt:i4>5</vt:i4>
      </vt:variant>
      <vt:variant>
        <vt:i4>0</vt:i4>
      </vt:variant>
      <vt:variant>
        <vt:i4>5</vt:i4>
      </vt:variant>
      <vt:variant>
        <vt:lpwstr/>
      </vt:variant>
      <vt:variant>
        <vt:lpwstr>_Toc179789881</vt:lpwstr>
      </vt:variant>
      <vt:variant>
        <vt:i4>7798796</vt:i4>
      </vt:variant>
      <vt:variant>
        <vt:i4>0</vt:i4>
      </vt:variant>
      <vt:variant>
        <vt:i4>0</vt:i4>
      </vt:variant>
      <vt:variant>
        <vt:i4>5</vt:i4>
      </vt:variant>
      <vt:variant>
        <vt:lpwstr>mailto:copyright@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pox – CDNA National Guidelines for Public Health Units</dc:title>
  <dc:subject>Communicable diseases; mpox</dc:subject>
  <dc:creator>interim Centre for Disease Control</dc:creator>
  <cp:keywords>communicable diseases; mpox</cp:keywords>
  <dcterms:created xsi:type="dcterms:W3CDTF">2024-10-14T04:24:00Z</dcterms:created>
  <dcterms:modified xsi:type="dcterms:W3CDTF">2024-10-1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82B3361C2F6F4BA86251C46CAF0EB2</vt:lpwstr>
  </property>
</Properties>
</file>